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CA1BFB0" w14:textId="005D2BE7" w:rsidR="00023D3F" w:rsidRPr="001740BE" w:rsidRDefault="001C2B80" w:rsidP="005B2E0D">
      <w:pPr>
        <w:jc w:val="center"/>
        <w:rPr>
          <w:rFonts w:ascii="Times New Roman" w:hAnsi="Times New Roman" w:cs="Times New Roman"/>
          <w:b/>
          <w:bCs/>
        </w:rPr>
      </w:pPr>
      <w:r w:rsidRPr="001740BE">
        <w:rPr>
          <w:rFonts w:ascii="Times New Roman" w:hAnsi="Times New Roman" w:cs="Times New Roman"/>
          <w:b/>
          <w:bCs/>
        </w:rPr>
        <w:t xml:space="preserve">Mereological </w:t>
      </w:r>
      <w:r w:rsidR="00332D2A" w:rsidRPr="001740BE">
        <w:rPr>
          <w:rFonts w:ascii="Times New Roman" w:hAnsi="Times New Roman" w:cs="Times New Roman"/>
          <w:b/>
          <w:bCs/>
        </w:rPr>
        <w:t>M</w:t>
      </w:r>
      <w:r w:rsidRPr="001740BE">
        <w:rPr>
          <w:rFonts w:ascii="Times New Roman" w:hAnsi="Times New Roman" w:cs="Times New Roman"/>
          <w:b/>
          <w:bCs/>
        </w:rPr>
        <w:t xml:space="preserve">odels of </w:t>
      </w:r>
      <w:r w:rsidR="00332D2A" w:rsidRPr="001740BE">
        <w:rPr>
          <w:rFonts w:ascii="Times New Roman" w:hAnsi="Times New Roman" w:cs="Times New Roman"/>
          <w:b/>
          <w:bCs/>
        </w:rPr>
        <w:t>S</w:t>
      </w:r>
      <w:r w:rsidRPr="001740BE">
        <w:rPr>
          <w:rFonts w:ascii="Times New Roman" w:hAnsi="Times New Roman" w:cs="Times New Roman"/>
          <w:b/>
          <w:bCs/>
        </w:rPr>
        <w:t xml:space="preserve">pacetime </w:t>
      </w:r>
      <w:r w:rsidR="00332D2A" w:rsidRPr="001740BE">
        <w:rPr>
          <w:rFonts w:ascii="Times New Roman" w:hAnsi="Times New Roman" w:cs="Times New Roman"/>
          <w:b/>
          <w:bCs/>
        </w:rPr>
        <w:t>E</w:t>
      </w:r>
      <w:r w:rsidRPr="001740BE">
        <w:rPr>
          <w:rFonts w:ascii="Times New Roman" w:hAnsi="Times New Roman" w:cs="Times New Roman"/>
          <w:b/>
          <w:bCs/>
        </w:rPr>
        <w:t>mergence</w:t>
      </w:r>
    </w:p>
    <w:p w14:paraId="417CB337" w14:textId="35EB43CD" w:rsidR="005D3078" w:rsidRPr="001740BE" w:rsidRDefault="00FE66EE" w:rsidP="005D3078">
      <w:pPr>
        <w:jc w:val="both"/>
        <w:rPr>
          <w:rFonts w:ascii="Times New Roman" w:hAnsi="Times New Roman" w:cs="Times New Roman"/>
        </w:rPr>
      </w:pPr>
      <w:r w:rsidRPr="001740BE">
        <w:rPr>
          <w:rFonts w:ascii="Times New Roman" w:hAnsi="Times New Roman" w:cs="Times New Roman"/>
          <w:b/>
          <w:bCs/>
        </w:rPr>
        <w:t>Abstract:</w:t>
      </w:r>
      <w:r w:rsidRPr="001740BE">
        <w:rPr>
          <w:rFonts w:ascii="Times New Roman" w:hAnsi="Times New Roman" w:cs="Times New Roman"/>
        </w:rPr>
        <w:t xml:space="preserve"> </w:t>
      </w:r>
      <w:r w:rsidR="005D3078" w:rsidRPr="001740BE">
        <w:rPr>
          <w:rFonts w:ascii="Times New Roman" w:hAnsi="Times New Roman" w:cs="Times New Roman"/>
        </w:rPr>
        <w:t xml:space="preserve">Recent work in quantum gravity has prompted a re-evaluation of the fundamental nature of spacetime. Spacetime is potentially emergent from non-spatiotemporal entities posited by a theory of quantum gravity. Recent efforts have sought to interpret the relationship between spacetime and the fundamental entities through a mereological framework. These frameworks propose that spacetime can be conceived as either having non-spatiotemporal entities as its constituents or being a constituent part of a non-spatiotemporal structure. I present a roadmap for those interested in exploring the role of composition in understanding the emergence of spacetime. I establish a taxonomy based on four crucial parameters that should be considered when constructing potential mereological models. Subsequently, I connect these models to a spectrum of perspectives found in current literature, with the aim of pinpointing areas that require further exploration. </w:t>
      </w:r>
      <w:r w:rsidR="00BB66B7" w:rsidRPr="001740BE">
        <w:rPr>
          <w:rFonts w:ascii="Times New Roman" w:hAnsi="Times New Roman" w:cs="Times New Roman"/>
        </w:rPr>
        <w:t>Finally</w:t>
      </w:r>
      <w:r w:rsidR="005D3078" w:rsidRPr="001740BE">
        <w:rPr>
          <w:rFonts w:ascii="Times New Roman" w:hAnsi="Times New Roman" w:cs="Times New Roman"/>
        </w:rPr>
        <w:t>, I identify three potential challenges facing mereological models of spacetime emergence, rooted in issues of mereological harmony, the distinction between continuous and discrete spacetime, and the implications of quantum superposition.</w:t>
      </w:r>
    </w:p>
    <w:p w14:paraId="1B8B8D3F" w14:textId="5D3ED8E4" w:rsidR="005D3078" w:rsidRPr="001740BE" w:rsidRDefault="005D3078" w:rsidP="005B2E0D">
      <w:pPr>
        <w:jc w:val="both"/>
        <w:rPr>
          <w:rFonts w:ascii="Times New Roman" w:hAnsi="Times New Roman" w:cs="Times New Roman"/>
        </w:rPr>
      </w:pPr>
      <w:r w:rsidRPr="001740BE">
        <w:rPr>
          <w:rFonts w:ascii="Times New Roman" w:hAnsi="Times New Roman" w:cs="Times New Roman"/>
          <w:b/>
          <w:bCs/>
        </w:rPr>
        <w:t>Keywords:</w:t>
      </w:r>
      <w:r w:rsidRPr="001740BE">
        <w:rPr>
          <w:rFonts w:ascii="Times New Roman" w:hAnsi="Times New Roman" w:cs="Times New Roman"/>
        </w:rPr>
        <w:t xml:space="preserve"> Spacetime Emergence; Mereology;</w:t>
      </w:r>
      <w:r w:rsidR="00480A84" w:rsidRPr="001740BE">
        <w:rPr>
          <w:rFonts w:ascii="Times New Roman" w:hAnsi="Times New Roman" w:cs="Times New Roman"/>
        </w:rPr>
        <w:t xml:space="preserve"> Mereological Models;</w:t>
      </w:r>
      <w:r w:rsidR="0038345F" w:rsidRPr="001740BE">
        <w:rPr>
          <w:rFonts w:ascii="Times New Roman" w:hAnsi="Times New Roman" w:cs="Times New Roman"/>
        </w:rPr>
        <w:t xml:space="preserve"> Quantum Gravity; Dependence; Fundam</w:t>
      </w:r>
      <w:r w:rsidR="005B2E0D" w:rsidRPr="001740BE">
        <w:rPr>
          <w:rFonts w:ascii="Times New Roman" w:hAnsi="Times New Roman" w:cs="Times New Roman"/>
        </w:rPr>
        <w:t>entality</w:t>
      </w:r>
      <w:r w:rsidR="00480A84" w:rsidRPr="001740BE">
        <w:rPr>
          <w:rFonts w:ascii="Times New Roman" w:hAnsi="Times New Roman" w:cs="Times New Roman"/>
        </w:rPr>
        <w:t>; Parthood</w:t>
      </w:r>
    </w:p>
    <w:p w14:paraId="605F423B" w14:textId="77777777" w:rsidR="005D3078" w:rsidRPr="001740BE" w:rsidRDefault="005D3078" w:rsidP="00F573BE">
      <w:pPr>
        <w:jc w:val="both"/>
        <w:rPr>
          <w:rFonts w:ascii="Times New Roman" w:hAnsi="Times New Roman" w:cs="Times New Roman"/>
          <w:b/>
          <w:bCs/>
        </w:rPr>
      </w:pPr>
    </w:p>
    <w:p w14:paraId="3EAD1033" w14:textId="5F2C96CA" w:rsidR="005C04C2" w:rsidRPr="001740BE" w:rsidRDefault="00D030A5" w:rsidP="00F573BE">
      <w:pPr>
        <w:pStyle w:val="ListParagraph"/>
        <w:numPr>
          <w:ilvl w:val="0"/>
          <w:numId w:val="10"/>
        </w:numPr>
        <w:jc w:val="both"/>
        <w:rPr>
          <w:rFonts w:ascii="Times New Roman" w:hAnsi="Times New Roman" w:cs="Times New Roman"/>
          <w:lang w:val="en-AU"/>
        </w:rPr>
      </w:pPr>
      <w:r w:rsidRPr="001740BE">
        <w:rPr>
          <w:rFonts w:ascii="Times New Roman" w:hAnsi="Times New Roman" w:cs="Times New Roman"/>
          <w:b/>
          <w:bCs/>
          <w:lang w:val="en-AU"/>
        </w:rPr>
        <w:t xml:space="preserve">Introduction </w:t>
      </w:r>
    </w:p>
    <w:p w14:paraId="00D0D550" w14:textId="11D77BA6" w:rsidR="00094262" w:rsidRPr="001740BE" w:rsidRDefault="00A35B4E" w:rsidP="00FE4171">
      <w:pPr>
        <w:jc w:val="both"/>
        <w:rPr>
          <w:rFonts w:ascii="Times New Roman" w:hAnsi="Times New Roman" w:cs="Times New Roman"/>
        </w:rPr>
      </w:pPr>
      <w:r w:rsidRPr="001740BE">
        <w:rPr>
          <w:rFonts w:ascii="Times New Roman" w:hAnsi="Times New Roman" w:cs="Times New Roman"/>
        </w:rPr>
        <w:t xml:space="preserve">According to physics, </w:t>
      </w:r>
      <w:r w:rsidR="00DC79C0" w:rsidRPr="001740BE">
        <w:rPr>
          <w:rFonts w:ascii="Times New Roman" w:hAnsi="Times New Roman" w:cs="Times New Roman"/>
        </w:rPr>
        <w:t>it is expected that</w:t>
      </w:r>
      <w:r w:rsidRPr="001740BE">
        <w:rPr>
          <w:rFonts w:ascii="Times New Roman" w:hAnsi="Times New Roman" w:cs="Times New Roman"/>
        </w:rPr>
        <w:t xml:space="preserve"> it is possible to </w:t>
      </w:r>
      <w:r w:rsidRPr="001740BE">
        <w:rPr>
          <w:rFonts w:ascii="Times New Roman" w:hAnsi="Times New Roman" w:cs="Times New Roman"/>
          <w:lang w:val="en-AU"/>
        </w:rPr>
        <w:t xml:space="preserve">derive an approximate description of spacetime as specified by the theory of general relativity (GR), from a theory of quantum gravity (QG) </w:t>
      </w:r>
      <w:r w:rsidRPr="001740BE">
        <w:rPr>
          <w:rFonts w:ascii="Times New Roman" w:hAnsi="Times New Roman" w:cs="Times New Roman"/>
          <w:lang w:val="en-AU"/>
        </w:rPr>
        <w:fldChar w:fldCharType="begin">
          <w:fldData xml:space="preserve">PEVuZE5vdGU+PENpdGU+PEF1dGhvcj5Dcm93dGhlcjwvQXV0aG9yPjxZZWFyPjIwMTY8L1llYXI+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</w:fldData>
        </w:fldChar>
      </w:r>
      <w:r w:rsidRPr="001740BE">
        <w:rPr>
          <w:rFonts w:ascii="Times New Roman" w:hAnsi="Times New Roman" w:cs="Times New Roman"/>
          <w:lang w:val="en-AU"/>
        </w:rPr>
        <w:instrText xml:space="preserve"> ADDIN EN.CITE </w:instrText>
      </w:r>
      <w:r w:rsidRPr="001740BE">
        <w:rPr>
          <w:rFonts w:ascii="Times New Roman" w:hAnsi="Times New Roman" w:cs="Times New Roman"/>
          <w:lang w:val="en-AU"/>
        </w:rPr>
        <w:fldChar w:fldCharType="begin">
          <w:fldData xml:space="preserve">PEVuZE5vdGU+PENpdGU+PEF1dGhvcj5Dcm93dGhlcjwvQXV0aG9yPjxZZWFyPjIwMTY8L1llYXI+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</w:fldData>
        </w:fldChar>
      </w:r>
      <w:r w:rsidRPr="001740BE">
        <w:rPr>
          <w:rFonts w:ascii="Times New Roman" w:hAnsi="Times New Roman" w:cs="Times New Roman"/>
          <w:lang w:val="en-AU"/>
        </w:rPr>
        <w:instrText xml:space="preserve"> ADDIN EN.CITE.DATA </w:instrText>
      </w:r>
      <w:r w:rsidRPr="001740BE">
        <w:rPr>
          <w:rFonts w:ascii="Times New Roman" w:hAnsi="Times New Roman" w:cs="Times New Roman"/>
          <w:lang w:val="en-AU"/>
        </w:rPr>
      </w:r>
      <w:r w:rsidRPr="001740BE">
        <w:rPr>
          <w:rFonts w:ascii="Times New Roman" w:hAnsi="Times New Roman" w:cs="Times New Roman"/>
          <w:lang w:val="en-AU"/>
        </w:rPr>
        <w:fldChar w:fldCharType="end"/>
      </w:r>
      <w:r w:rsidRPr="001740BE">
        <w:rPr>
          <w:rFonts w:ascii="Times New Roman" w:hAnsi="Times New Roman" w:cs="Times New Roman"/>
          <w:lang w:val="en-AU"/>
        </w:rPr>
      </w:r>
      <w:r w:rsidRPr="001740BE">
        <w:rPr>
          <w:rFonts w:ascii="Times New Roman" w:hAnsi="Times New Roman" w:cs="Times New Roman"/>
          <w:lang w:val="en-AU"/>
        </w:rPr>
        <w:fldChar w:fldCharType="separate"/>
      </w:r>
      <w:r w:rsidRPr="001740BE">
        <w:rPr>
          <w:rFonts w:ascii="Times New Roman" w:hAnsi="Times New Roman" w:cs="Times New Roman"/>
          <w:noProof/>
          <w:lang w:val="en-AU"/>
        </w:rPr>
        <w:t>(Crowther, 2016, 2022; Healey, 2017; Isham &amp; Butterfield, 1999)</w:t>
      </w:r>
      <w:r w:rsidRPr="001740BE">
        <w:rPr>
          <w:rFonts w:ascii="Times New Roman" w:hAnsi="Times New Roman" w:cs="Times New Roman"/>
          <w:lang w:val="en-AU"/>
        </w:rPr>
        <w:fldChar w:fldCharType="end"/>
      </w:r>
      <w:r w:rsidRPr="001740BE">
        <w:rPr>
          <w:rFonts w:ascii="Times New Roman" w:hAnsi="Times New Roman" w:cs="Times New Roman"/>
          <w:lang w:val="en-AU"/>
        </w:rPr>
        <w:t xml:space="preserve">. </w:t>
      </w:r>
      <w:r w:rsidRPr="001740BE">
        <w:rPr>
          <w:rFonts w:ascii="Times New Roman" w:hAnsi="Times New Roman" w:cs="Times New Roman"/>
        </w:rPr>
        <w:t xml:space="preserve"> </w:t>
      </w:r>
      <w:r w:rsidR="00DE7AE8" w:rsidRPr="001740BE">
        <w:rPr>
          <w:rFonts w:ascii="Times New Roman" w:hAnsi="Times New Roman" w:cs="Times New Roman"/>
          <w:lang w:val="en-AU"/>
        </w:rPr>
        <w:t>A</w:t>
      </w:r>
      <w:r w:rsidR="00CF63F5" w:rsidRPr="001740BE">
        <w:rPr>
          <w:rFonts w:ascii="Times New Roman" w:hAnsi="Times New Roman" w:cs="Times New Roman"/>
          <w:lang w:val="en-AU"/>
        </w:rPr>
        <w:t>pproaches</w:t>
      </w:r>
      <w:r w:rsidR="002C61ED" w:rsidRPr="001740BE">
        <w:rPr>
          <w:rFonts w:ascii="Times New Roman" w:hAnsi="Times New Roman" w:cs="Times New Roman"/>
          <w:lang w:val="en-AU"/>
        </w:rPr>
        <w:t xml:space="preserve"> to</w:t>
      </w:r>
      <w:r w:rsidR="00CF63F5" w:rsidRPr="001740BE">
        <w:rPr>
          <w:rFonts w:ascii="Times New Roman" w:hAnsi="Times New Roman" w:cs="Times New Roman"/>
          <w:lang w:val="en-AU"/>
        </w:rPr>
        <w:t xml:space="preserve"> </w:t>
      </w:r>
      <w:r w:rsidRPr="001740BE">
        <w:rPr>
          <w:rFonts w:ascii="Times New Roman" w:hAnsi="Times New Roman" w:cs="Times New Roman"/>
          <w:lang w:val="en-AU"/>
        </w:rPr>
        <w:t xml:space="preserve">QG, </w:t>
      </w:r>
      <w:r w:rsidR="004E15BF" w:rsidRPr="001740BE">
        <w:rPr>
          <w:rFonts w:ascii="Times New Roman" w:hAnsi="Times New Roman" w:cs="Times New Roman"/>
          <w:lang w:val="en-AU"/>
        </w:rPr>
        <w:t>such as string theory, loop quantum gravity</w:t>
      </w:r>
      <w:r w:rsidR="00190B05" w:rsidRPr="001740BE">
        <w:rPr>
          <w:rFonts w:ascii="Times New Roman" w:hAnsi="Times New Roman" w:cs="Times New Roman"/>
          <w:lang w:val="en-AU"/>
        </w:rPr>
        <w:t xml:space="preserve"> (LQG)</w:t>
      </w:r>
      <w:r w:rsidR="004E15BF" w:rsidRPr="001740BE">
        <w:rPr>
          <w:rFonts w:ascii="Times New Roman" w:hAnsi="Times New Roman" w:cs="Times New Roman"/>
          <w:lang w:val="en-AU"/>
        </w:rPr>
        <w:t xml:space="preserve"> and </w:t>
      </w:r>
      <w:r w:rsidR="00C2777B" w:rsidRPr="001740BE">
        <w:rPr>
          <w:rFonts w:ascii="Times New Roman" w:hAnsi="Times New Roman" w:cs="Times New Roman"/>
          <w:lang w:val="en-AU"/>
        </w:rPr>
        <w:t xml:space="preserve">causal </w:t>
      </w:r>
      <w:r w:rsidR="004E15BF" w:rsidRPr="001740BE">
        <w:rPr>
          <w:rFonts w:ascii="Times New Roman" w:hAnsi="Times New Roman" w:cs="Times New Roman"/>
          <w:lang w:val="en-AU"/>
        </w:rPr>
        <w:t>set theory</w:t>
      </w:r>
      <w:r w:rsidR="00190B05" w:rsidRPr="001740BE">
        <w:rPr>
          <w:rFonts w:ascii="Times New Roman" w:hAnsi="Times New Roman" w:cs="Times New Roman"/>
          <w:lang w:val="en-AU"/>
        </w:rPr>
        <w:t xml:space="preserve"> (CST)</w:t>
      </w:r>
      <w:r w:rsidR="004E15BF" w:rsidRPr="001740BE">
        <w:rPr>
          <w:rFonts w:ascii="Times New Roman" w:hAnsi="Times New Roman" w:cs="Times New Roman"/>
          <w:lang w:val="en-AU"/>
        </w:rPr>
        <w:t>—</w:t>
      </w:r>
      <w:r w:rsidR="001C172C" w:rsidRPr="001740BE">
        <w:rPr>
          <w:rFonts w:ascii="Times New Roman" w:hAnsi="Times New Roman" w:cs="Times New Roman"/>
          <w:lang w:val="en-AU"/>
        </w:rPr>
        <w:t xml:space="preserve">suggest that spacetime </w:t>
      </w:r>
      <w:r w:rsidR="005D459B" w:rsidRPr="001740BE">
        <w:rPr>
          <w:rFonts w:ascii="Times New Roman" w:hAnsi="Times New Roman" w:cs="Times New Roman"/>
          <w:lang w:val="en-AU"/>
        </w:rPr>
        <w:t>or</w:t>
      </w:r>
      <w:r w:rsidR="00C92FC5" w:rsidRPr="001740BE">
        <w:rPr>
          <w:rFonts w:ascii="Times New Roman" w:hAnsi="Times New Roman" w:cs="Times New Roman"/>
          <w:lang w:val="en-AU"/>
        </w:rPr>
        <w:t xml:space="preserve"> spa</w:t>
      </w:r>
      <w:r w:rsidR="001B33ED" w:rsidRPr="001740BE">
        <w:rPr>
          <w:rFonts w:ascii="Times New Roman" w:hAnsi="Times New Roman" w:cs="Times New Roman"/>
          <w:lang w:val="en-AU"/>
        </w:rPr>
        <w:t>t</w:t>
      </w:r>
      <w:r w:rsidR="00646503" w:rsidRPr="001740BE">
        <w:rPr>
          <w:rFonts w:ascii="Times New Roman" w:hAnsi="Times New Roman" w:cs="Times New Roman"/>
          <w:lang w:val="en-AU"/>
        </w:rPr>
        <w:t>iotemporal properties</w:t>
      </w:r>
      <w:r w:rsidR="001C172C" w:rsidRPr="001740BE">
        <w:rPr>
          <w:rFonts w:ascii="Times New Roman" w:hAnsi="Times New Roman" w:cs="Times New Roman"/>
          <w:lang w:val="en-AU"/>
        </w:rPr>
        <w:t xml:space="preserve"> may not be fundamental</w:t>
      </w:r>
      <w:r w:rsidR="00F6599A" w:rsidRPr="001740BE">
        <w:rPr>
          <w:rFonts w:ascii="Times New Roman" w:hAnsi="Times New Roman" w:cs="Times New Roman"/>
          <w:lang w:val="en-AU"/>
        </w:rPr>
        <w:t xml:space="preserve"> </w:t>
      </w:r>
      <w:r w:rsidR="00F6599A" w:rsidRPr="001740BE">
        <w:rPr>
          <w:rFonts w:ascii="Times New Roman" w:hAnsi="Times New Roman" w:cs="Times New Roman"/>
          <w:lang w:val="en-AU"/>
        </w:rPr>
        <w:fldChar w:fldCharType="begin">
          <w:fldData xml:space="preserve">PEVuZE5vdGU+PENpdGUgSGlkZGVuPSIxIj48QXV0aG9yPkxhbTwvQXV0aG9yPjxZZWFyPjIwMTM8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</w:fldData>
        </w:fldChar>
      </w:r>
      <w:r w:rsidR="00A010F7" w:rsidRPr="001740BE">
        <w:rPr>
          <w:rFonts w:ascii="Times New Roman" w:hAnsi="Times New Roman" w:cs="Times New Roman"/>
          <w:lang w:val="en-AU"/>
        </w:rPr>
        <w:instrText xml:space="preserve"> ADDIN EN.CITE </w:instrText>
      </w:r>
      <w:r w:rsidR="00A010F7" w:rsidRPr="001740BE">
        <w:rPr>
          <w:rFonts w:ascii="Times New Roman" w:hAnsi="Times New Roman" w:cs="Times New Roman"/>
          <w:lang w:val="en-AU"/>
        </w:rPr>
        <w:fldChar w:fldCharType="begin">
          <w:fldData xml:space="preserve">PEVuZE5vdGU+PENpdGUgSGlkZGVuPSIxIj48QXV0aG9yPkxhbTwvQXV0aG9yPjxZZWFyPjIwMTM8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</w:fldData>
        </w:fldChar>
      </w:r>
      <w:r w:rsidR="00A010F7" w:rsidRPr="001740BE">
        <w:rPr>
          <w:rFonts w:ascii="Times New Roman" w:hAnsi="Times New Roman" w:cs="Times New Roman"/>
          <w:lang w:val="en-AU"/>
        </w:rPr>
        <w:instrText xml:space="preserve"> ADDIN EN.CITE.DATA </w:instrText>
      </w:r>
      <w:r w:rsidR="00A010F7" w:rsidRPr="001740BE">
        <w:rPr>
          <w:rFonts w:ascii="Times New Roman" w:hAnsi="Times New Roman" w:cs="Times New Roman"/>
          <w:lang w:val="en-AU"/>
        </w:rPr>
      </w:r>
      <w:r w:rsidR="00A010F7" w:rsidRPr="001740BE">
        <w:rPr>
          <w:rFonts w:ascii="Times New Roman" w:hAnsi="Times New Roman" w:cs="Times New Roman"/>
          <w:lang w:val="en-AU"/>
        </w:rPr>
        <w:fldChar w:fldCharType="end"/>
      </w:r>
      <w:r w:rsidR="00F6599A" w:rsidRPr="001740BE">
        <w:rPr>
          <w:rFonts w:ascii="Times New Roman" w:hAnsi="Times New Roman" w:cs="Times New Roman"/>
          <w:lang w:val="en-AU"/>
        </w:rPr>
      </w:r>
      <w:r w:rsidR="00F6599A" w:rsidRPr="001740BE">
        <w:rPr>
          <w:rFonts w:ascii="Times New Roman" w:hAnsi="Times New Roman" w:cs="Times New Roman"/>
          <w:lang w:val="en-AU"/>
        </w:rPr>
        <w:fldChar w:fldCharType="separate"/>
      </w:r>
      <w:r w:rsidR="00A010F7" w:rsidRPr="001740BE">
        <w:rPr>
          <w:rFonts w:ascii="Times New Roman" w:hAnsi="Times New Roman" w:cs="Times New Roman"/>
          <w:noProof/>
          <w:lang w:val="en-AU"/>
        </w:rPr>
        <w:t>(Huggett &amp; Wüthrich, 2013; Wüthrich, 2018)</w:t>
      </w:r>
      <w:r w:rsidR="00F6599A" w:rsidRPr="001740BE">
        <w:rPr>
          <w:rFonts w:ascii="Times New Roman" w:hAnsi="Times New Roman" w:cs="Times New Roman"/>
          <w:lang w:val="en-AU"/>
        </w:rPr>
        <w:fldChar w:fldCharType="end"/>
      </w:r>
      <w:r w:rsidR="00814C47" w:rsidRPr="001740BE">
        <w:rPr>
          <w:rFonts w:ascii="Times New Roman" w:hAnsi="Times New Roman" w:cs="Times New Roman"/>
          <w:lang w:val="en-AU"/>
        </w:rPr>
        <w:t xml:space="preserve">. </w:t>
      </w:r>
      <w:r w:rsidR="00780DB2" w:rsidRPr="001740BE">
        <w:rPr>
          <w:rFonts w:ascii="Times New Roman" w:hAnsi="Times New Roman" w:cs="Times New Roman"/>
          <w:lang w:val="en-AU"/>
        </w:rPr>
        <w:t>W</w:t>
      </w:r>
      <w:r w:rsidR="00814C47" w:rsidRPr="001740BE">
        <w:rPr>
          <w:rFonts w:ascii="Times New Roman" w:hAnsi="Times New Roman" w:cs="Times New Roman"/>
          <w:lang w:val="en-AU"/>
        </w:rPr>
        <w:t xml:space="preserve">hat is fundamental, </w:t>
      </w:r>
      <w:r w:rsidR="000B1657" w:rsidRPr="001740BE">
        <w:rPr>
          <w:rFonts w:ascii="Times New Roman" w:hAnsi="Times New Roman" w:cs="Times New Roman"/>
          <w:lang w:val="en-AU"/>
        </w:rPr>
        <w:t>or so physics may indicate,</w:t>
      </w:r>
      <w:r w:rsidR="00780DB2" w:rsidRPr="001740BE">
        <w:rPr>
          <w:rFonts w:ascii="Times New Roman" w:hAnsi="Times New Roman" w:cs="Times New Roman"/>
          <w:lang w:val="en-AU"/>
        </w:rPr>
        <w:t xml:space="preserve"> </w:t>
      </w:r>
      <w:r w:rsidR="00814C47" w:rsidRPr="001740BE">
        <w:rPr>
          <w:rFonts w:ascii="Times New Roman" w:hAnsi="Times New Roman" w:cs="Times New Roman"/>
          <w:lang w:val="en-AU"/>
        </w:rPr>
        <w:t>are entities that l</w:t>
      </w:r>
      <w:r w:rsidR="00E91966" w:rsidRPr="001740BE">
        <w:rPr>
          <w:rFonts w:ascii="Times New Roman" w:hAnsi="Times New Roman" w:cs="Times New Roman"/>
          <w:lang w:val="en-AU"/>
        </w:rPr>
        <w:t>ack spatiotemporal properties</w:t>
      </w:r>
      <w:r w:rsidR="008528D5" w:rsidRPr="001740BE">
        <w:rPr>
          <w:rFonts w:ascii="Times New Roman" w:hAnsi="Times New Roman" w:cs="Times New Roman"/>
          <w:lang w:val="en-AU"/>
        </w:rPr>
        <w:t>, where such</w:t>
      </w:r>
      <w:r w:rsidR="00E91966" w:rsidRPr="001740BE">
        <w:rPr>
          <w:rFonts w:ascii="Times New Roman" w:hAnsi="Times New Roman" w:cs="Times New Roman"/>
          <w:lang w:val="en-AU"/>
        </w:rPr>
        <w:t xml:space="preserve"> </w:t>
      </w:r>
      <w:r w:rsidR="00780DB2" w:rsidRPr="001740BE">
        <w:rPr>
          <w:rFonts w:ascii="Times New Roman" w:hAnsi="Times New Roman" w:cs="Times New Roman"/>
          <w:lang w:val="en-AU"/>
        </w:rPr>
        <w:t xml:space="preserve">entities are the primary theoretical posits of </w:t>
      </w:r>
      <w:r w:rsidR="000B1657" w:rsidRPr="001740BE">
        <w:rPr>
          <w:rFonts w:ascii="Times New Roman" w:hAnsi="Times New Roman" w:cs="Times New Roman"/>
          <w:lang w:val="en-AU"/>
        </w:rPr>
        <w:t>a theory of QG</w:t>
      </w:r>
      <w:r w:rsidR="00A13856" w:rsidRPr="001740BE">
        <w:rPr>
          <w:rFonts w:ascii="Times New Roman" w:hAnsi="Times New Roman" w:cs="Times New Roman"/>
          <w:lang w:val="en-AU"/>
        </w:rPr>
        <w:t xml:space="preserve"> </w:t>
      </w:r>
      <w:r w:rsidR="00A13856" w:rsidRPr="001740BE">
        <w:rPr>
          <w:rFonts w:ascii="Times New Roman" w:hAnsi="Times New Roman" w:cs="Times New Roman"/>
          <w:lang w:val="en-AU"/>
        </w:rPr>
        <w:fldChar w:fldCharType="begin">
          <w:fldData xml:space="preserve">PEVuZE5vdGU+PENpdGU+PEF1dGhvcj5IdWdnZXR0PC9BdXRob3I+PFllYXI+MjAxMzwvWWVhcj48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</w:fldData>
        </w:fldChar>
      </w:r>
      <w:r w:rsidR="006D6E0C" w:rsidRPr="001740BE">
        <w:rPr>
          <w:rFonts w:ascii="Times New Roman" w:hAnsi="Times New Roman" w:cs="Times New Roman"/>
          <w:lang w:val="en-AU"/>
        </w:rPr>
        <w:instrText xml:space="preserve"> ADDIN EN.CITE </w:instrText>
      </w:r>
      <w:r w:rsidR="006D6E0C" w:rsidRPr="001740BE">
        <w:rPr>
          <w:rFonts w:ascii="Times New Roman" w:hAnsi="Times New Roman" w:cs="Times New Roman"/>
          <w:lang w:val="en-AU"/>
        </w:rPr>
        <w:fldChar w:fldCharType="begin">
          <w:fldData xml:space="preserve">PEVuZE5vdGU+PENpdGU+PEF1dGhvcj5IdWdnZXR0PC9BdXRob3I+PFllYXI+MjAxMzwvWWVhcj48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</w:fldData>
        </w:fldChar>
      </w:r>
      <w:r w:rsidR="006D6E0C" w:rsidRPr="001740BE">
        <w:rPr>
          <w:rFonts w:ascii="Times New Roman" w:hAnsi="Times New Roman" w:cs="Times New Roman"/>
          <w:lang w:val="en-AU"/>
        </w:rPr>
        <w:instrText xml:space="preserve"> ADDIN EN.CITE.DATA </w:instrText>
      </w:r>
      <w:r w:rsidR="006D6E0C" w:rsidRPr="001740BE">
        <w:rPr>
          <w:rFonts w:ascii="Times New Roman" w:hAnsi="Times New Roman" w:cs="Times New Roman"/>
          <w:lang w:val="en-AU"/>
        </w:rPr>
      </w:r>
      <w:r w:rsidR="006D6E0C" w:rsidRPr="001740BE">
        <w:rPr>
          <w:rFonts w:ascii="Times New Roman" w:hAnsi="Times New Roman" w:cs="Times New Roman"/>
          <w:lang w:val="en-AU"/>
        </w:rPr>
        <w:fldChar w:fldCharType="end"/>
      </w:r>
      <w:r w:rsidR="00A13856" w:rsidRPr="001740BE">
        <w:rPr>
          <w:rFonts w:ascii="Times New Roman" w:hAnsi="Times New Roman" w:cs="Times New Roman"/>
          <w:lang w:val="en-AU"/>
        </w:rPr>
      </w:r>
      <w:r w:rsidR="00A13856" w:rsidRPr="001740BE">
        <w:rPr>
          <w:rFonts w:ascii="Times New Roman" w:hAnsi="Times New Roman" w:cs="Times New Roman"/>
          <w:lang w:val="en-AU"/>
        </w:rPr>
        <w:fldChar w:fldCharType="separate"/>
      </w:r>
      <w:r w:rsidR="006D6E0C" w:rsidRPr="001740BE">
        <w:rPr>
          <w:rFonts w:ascii="Times New Roman" w:hAnsi="Times New Roman" w:cs="Times New Roman"/>
          <w:noProof/>
          <w:lang w:val="en-AU"/>
        </w:rPr>
        <w:t>(Crowther, 2016, 2018; Huggett &amp; Wüthrich, 2013, 2018)</w:t>
      </w:r>
      <w:r w:rsidR="00A13856" w:rsidRPr="001740BE">
        <w:rPr>
          <w:rFonts w:ascii="Times New Roman" w:hAnsi="Times New Roman" w:cs="Times New Roman"/>
          <w:lang w:val="en-AU"/>
        </w:rPr>
        <w:fldChar w:fldCharType="end"/>
      </w:r>
      <w:r w:rsidR="001C172C" w:rsidRPr="001740BE">
        <w:rPr>
          <w:rFonts w:ascii="Times New Roman" w:hAnsi="Times New Roman" w:cs="Times New Roman"/>
          <w:lang w:val="en-AU"/>
        </w:rPr>
        <w:t xml:space="preserve">. </w:t>
      </w:r>
      <w:r w:rsidR="00776CFE" w:rsidRPr="001740BE">
        <w:rPr>
          <w:rFonts w:ascii="Times New Roman" w:hAnsi="Times New Roman" w:cs="Times New Roman"/>
          <w:lang w:val="en-AU"/>
        </w:rPr>
        <w:t xml:space="preserve">One important strand </w:t>
      </w:r>
      <w:r w:rsidR="00664EC6" w:rsidRPr="001740BE">
        <w:rPr>
          <w:rFonts w:ascii="Times New Roman" w:hAnsi="Times New Roman" w:cs="Times New Roman"/>
          <w:lang w:val="en-AU"/>
        </w:rPr>
        <w:t>in</w:t>
      </w:r>
      <w:r w:rsidR="00776CFE" w:rsidRPr="001740BE">
        <w:rPr>
          <w:rFonts w:ascii="Times New Roman" w:hAnsi="Times New Roman" w:cs="Times New Roman"/>
          <w:lang w:val="en-AU"/>
        </w:rPr>
        <w:t xml:space="preserve"> th</w:t>
      </w:r>
      <w:r w:rsidR="00664EC6" w:rsidRPr="001740BE">
        <w:rPr>
          <w:rFonts w:ascii="Times New Roman" w:hAnsi="Times New Roman" w:cs="Times New Roman"/>
          <w:lang w:val="en-AU"/>
        </w:rPr>
        <w:t xml:space="preserve">is discussion </w:t>
      </w:r>
      <w:r w:rsidR="008528D5" w:rsidRPr="001740BE">
        <w:rPr>
          <w:rFonts w:ascii="Times New Roman" w:hAnsi="Times New Roman" w:cs="Times New Roman"/>
          <w:lang w:val="en-AU"/>
        </w:rPr>
        <w:t xml:space="preserve">focuses on </w:t>
      </w:r>
      <w:r w:rsidR="008528D5" w:rsidRPr="001740BE">
        <w:rPr>
          <w:rFonts w:ascii="Times New Roman" w:hAnsi="Times New Roman" w:cs="Times New Roman"/>
          <w:lang w:val="en-AU"/>
        </w:rPr>
        <w:lastRenderedPageBreak/>
        <w:t>the idea that</w:t>
      </w:r>
      <w:r w:rsidR="00DE7AE8" w:rsidRPr="001740BE">
        <w:rPr>
          <w:rFonts w:ascii="Times New Roman" w:hAnsi="Times New Roman" w:cs="Times New Roman"/>
          <w:lang w:val="en-AU"/>
        </w:rPr>
        <w:t xml:space="preserve"> </w:t>
      </w:r>
      <w:r w:rsidR="009D354D" w:rsidRPr="001740BE">
        <w:rPr>
          <w:rFonts w:ascii="Times New Roman" w:hAnsi="Times New Roman" w:cs="Times New Roman"/>
          <w:lang w:val="en-AU"/>
        </w:rPr>
        <w:t xml:space="preserve">spacetime </w:t>
      </w:r>
      <w:r w:rsidR="00310257" w:rsidRPr="001740BE">
        <w:rPr>
          <w:rFonts w:ascii="Times New Roman" w:hAnsi="Times New Roman" w:cs="Times New Roman"/>
          <w:lang w:val="en-AU"/>
        </w:rPr>
        <w:t>metaphysically</w:t>
      </w:r>
      <w:r w:rsidR="00D217D3" w:rsidRPr="001740BE">
        <w:rPr>
          <w:rFonts w:ascii="Times New Roman" w:hAnsi="Times New Roman" w:cs="Times New Roman"/>
          <w:lang w:val="en-AU"/>
        </w:rPr>
        <w:t xml:space="preserve"> depends on something that is non-spatiotemporal</w:t>
      </w:r>
      <w:r w:rsidR="00DD4556" w:rsidRPr="001740BE">
        <w:rPr>
          <w:rFonts w:ascii="Times New Roman" w:hAnsi="Times New Roman" w:cs="Times New Roman"/>
          <w:lang w:val="en-AU"/>
        </w:rPr>
        <w:t xml:space="preserve"> </w:t>
      </w:r>
      <w:r w:rsidR="00DD4556" w:rsidRPr="001740BE">
        <w:rPr>
          <w:rFonts w:ascii="Times New Roman" w:hAnsi="Times New Roman" w:cs="Times New Roman"/>
          <w:lang w:val="en-AU"/>
        </w:rPr>
        <w:fldChar w:fldCharType="begin"/>
      </w:r>
      <w:r w:rsidR="007823EF" w:rsidRPr="001740BE">
        <w:rPr>
          <w:rFonts w:ascii="Times New Roman" w:hAnsi="Times New Roman" w:cs="Times New Roman"/>
          <w:lang w:val="en-AU"/>
        </w:rPr>
        <w:instrText xml:space="preserve"> ADDIN EN.CITE &lt;EndNote&gt;&lt;Cite&gt;&lt;Author&gt;Wüthrich&lt;/Author&gt;&lt;Year&gt;2021&lt;/Year&gt;&lt;RecNum&gt;566&lt;/RecNum&gt;&lt;DisplayText&gt;(Wüthrich, Le Bihan, &amp;amp; Huggett, 2021)&lt;/DisplayText&gt;&lt;record&gt;&lt;rec-number&gt;566&lt;/rec-number&gt;&lt;foreign-keys&gt;&lt;key app="EN" db-id="2xvvprstr2ptr6ef5tqxez2102dtevarxa9v" timestamp="1677736641"&gt;566&lt;/key&gt;&lt;/foreign-keys&gt;&lt;ref-type name="Edited Book"&gt;28&lt;/ref-type&gt;&lt;contributors&gt;&lt;authors&gt;&lt;author&gt;Christian Wüthrich&lt;/author&gt;&lt;author&gt;Le Bihan, Baptiste&lt;/author&gt;&lt;author&gt;Nick Huggett&lt;/author&gt;&lt;/authors&gt;&lt;/contributors&gt;&lt;titles&gt;&lt;title&gt;Philosophy Beyond Spacetime: Implications From Quantum Gravity&lt;/title&gt;&lt;/titles&gt;&lt;dates&gt;&lt;year&gt;2021&lt;/year&gt;&lt;/dates&gt;&lt;pub-location&gt;Oxford&lt;/pub-location&gt;&lt;publisher&gt;Oxford University Press&lt;/publisher&gt;&lt;urls&gt;&lt;/urls&gt;&lt;/record&gt;&lt;/Cite&gt;&lt;/EndNote&gt;</w:instrText>
      </w:r>
      <w:r w:rsidR="00DD4556" w:rsidRPr="001740BE">
        <w:rPr>
          <w:rFonts w:ascii="Times New Roman" w:hAnsi="Times New Roman" w:cs="Times New Roman"/>
          <w:lang w:val="en-AU"/>
        </w:rPr>
        <w:fldChar w:fldCharType="separate"/>
      </w:r>
      <w:r w:rsidR="007823EF" w:rsidRPr="001740BE">
        <w:rPr>
          <w:rFonts w:ascii="Times New Roman" w:hAnsi="Times New Roman" w:cs="Times New Roman"/>
          <w:noProof/>
          <w:lang w:val="en-AU"/>
        </w:rPr>
        <w:t>(Wüthrich, Le Bihan, &amp; Huggett, 2021)</w:t>
      </w:r>
      <w:r w:rsidR="00DD4556" w:rsidRPr="001740BE">
        <w:rPr>
          <w:rFonts w:ascii="Times New Roman" w:hAnsi="Times New Roman" w:cs="Times New Roman"/>
          <w:lang w:val="en-AU"/>
        </w:rPr>
        <w:fldChar w:fldCharType="end"/>
      </w:r>
      <w:r w:rsidR="00D217D3" w:rsidRPr="001740BE">
        <w:rPr>
          <w:rFonts w:ascii="Times New Roman" w:hAnsi="Times New Roman" w:cs="Times New Roman"/>
          <w:lang w:val="en-AU"/>
        </w:rPr>
        <w:t>.</w:t>
      </w:r>
      <w:r w:rsidR="009864F0" w:rsidRPr="001740BE">
        <w:rPr>
          <w:rStyle w:val="FootnoteReference"/>
          <w:rFonts w:ascii="Times New Roman" w:hAnsi="Times New Roman" w:cs="Times New Roman"/>
          <w:color w:val="auto"/>
          <w:lang w:val="en-AU"/>
        </w:rPr>
        <w:footnoteReference w:id="2"/>
      </w:r>
      <w:r w:rsidR="00D217D3" w:rsidRPr="001740BE">
        <w:rPr>
          <w:rFonts w:ascii="Times New Roman" w:hAnsi="Times New Roman" w:cs="Times New Roman"/>
          <w:lang w:val="en-AU"/>
        </w:rPr>
        <w:t xml:space="preserve"> </w:t>
      </w:r>
    </w:p>
    <w:p w14:paraId="6A653855" w14:textId="311DA0DA" w:rsidR="00686189" w:rsidRPr="001740BE" w:rsidRDefault="00BD3004" w:rsidP="0058610F">
      <w:pPr>
        <w:ind w:firstLine="426"/>
        <w:jc w:val="both"/>
        <w:rPr>
          <w:rFonts w:ascii="Times New Roman" w:hAnsi="Times New Roman" w:cs="Times New Roman"/>
        </w:rPr>
      </w:pPr>
      <w:r w:rsidRPr="001740BE">
        <w:rPr>
          <w:rFonts w:ascii="Times New Roman" w:hAnsi="Times New Roman" w:cs="Times New Roman"/>
        </w:rPr>
        <w:t xml:space="preserve">Here, I am interested in the idea that spacetime </w:t>
      </w:r>
      <w:r w:rsidRPr="001740BE">
        <w:rPr>
          <w:rFonts w:ascii="Times New Roman" w:hAnsi="Times New Roman" w:cs="Times New Roman"/>
          <w:i/>
          <w:iCs/>
        </w:rPr>
        <w:t>emerge</w:t>
      </w:r>
      <w:r w:rsidR="00C20CDE" w:rsidRPr="001740BE">
        <w:rPr>
          <w:rFonts w:ascii="Times New Roman" w:hAnsi="Times New Roman" w:cs="Times New Roman"/>
          <w:i/>
          <w:iCs/>
        </w:rPr>
        <w:t>s</w:t>
      </w:r>
      <w:r w:rsidR="00EE4CBA" w:rsidRPr="001740BE">
        <w:rPr>
          <w:rFonts w:ascii="Times New Roman" w:hAnsi="Times New Roman" w:cs="Times New Roman"/>
          <w:i/>
          <w:iCs/>
        </w:rPr>
        <w:t xml:space="preserve"> </w:t>
      </w:r>
      <w:r w:rsidR="00EE4CBA" w:rsidRPr="001740BE">
        <w:rPr>
          <w:rFonts w:ascii="Times New Roman" w:hAnsi="Times New Roman" w:cs="Times New Roman"/>
        </w:rPr>
        <w:t>from some</w:t>
      </w:r>
      <w:r w:rsidR="0023161A" w:rsidRPr="001740BE">
        <w:rPr>
          <w:rFonts w:ascii="Times New Roman" w:hAnsi="Times New Roman" w:cs="Times New Roman"/>
        </w:rPr>
        <w:t xml:space="preserve"> </w:t>
      </w:r>
      <w:r w:rsidR="004A3CF1" w:rsidRPr="001740BE">
        <w:rPr>
          <w:rFonts w:ascii="Times New Roman" w:hAnsi="Times New Roman" w:cs="Times New Roman"/>
        </w:rPr>
        <w:t>more fundamental</w:t>
      </w:r>
      <w:r w:rsidR="0023161A" w:rsidRPr="001740BE">
        <w:rPr>
          <w:rFonts w:ascii="Times New Roman" w:hAnsi="Times New Roman" w:cs="Times New Roman"/>
        </w:rPr>
        <w:t xml:space="preserve"> non-spatiotemporal structure</w:t>
      </w:r>
      <w:r w:rsidRPr="001740BE">
        <w:rPr>
          <w:rFonts w:ascii="Times New Roman" w:hAnsi="Times New Roman" w:cs="Times New Roman"/>
        </w:rPr>
        <w:t>.</w:t>
      </w:r>
      <w:r w:rsidRPr="001740BE">
        <w:rPr>
          <w:rStyle w:val="FootnoteReference"/>
          <w:rFonts w:ascii="Times New Roman" w:hAnsi="Times New Roman" w:cs="Times New Roman"/>
          <w:color w:val="auto"/>
          <w:lang w:val="en-AU"/>
        </w:rPr>
        <w:footnoteReference w:id="3"/>
      </w:r>
      <w:r w:rsidRPr="001740BE">
        <w:rPr>
          <w:rFonts w:ascii="Times New Roman" w:hAnsi="Times New Roman" w:cs="Times New Roman"/>
        </w:rPr>
        <w:t xml:space="preserve"> I’ll treat emergence as a metaphysical relation that holds between entities </w:t>
      </w:r>
      <w:r w:rsidRPr="001740BE">
        <w:rPr>
          <w:rFonts w:ascii="Times New Roman" w:hAnsi="Times New Roman" w:cs="Times New Roman"/>
          <w:i/>
          <w:iCs/>
        </w:rPr>
        <w:t xml:space="preserve">in the world </w:t>
      </w:r>
      <w:r w:rsidRPr="001740BE">
        <w:rPr>
          <w:rFonts w:ascii="Times New Roman" w:hAnsi="Times New Roman" w:cs="Times New Roman"/>
        </w:rPr>
        <w:fldChar w:fldCharType="begin"/>
      </w:r>
      <w:r w:rsidRPr="001740BE">
        <w:rPr>
          <w:rFonts w:ascii="Times New Roman" w:hAnsi="Times New Roman" w:cs="Times New Roman"/>
        </w:rPr>
        <w:instrText xml:space="preserve"> ADDIN EN.CITE &lt;EndNote&gt;&lt;Cite&gt;&lt;Author&gt;Lam&lt;/Author&gt;&lt;Year&gt;2013&lt;/Year&gt;&lt;RecNum&gt;575&lt;/RecNum&gt;&lt;DisplayText&gt;(Baron, 2019; Lam &amp;amp; Esfeld, 2013)&lt;/DisplayText&gt;&lt;record&gt;&lt;rec-number&gt;575&lt;/rec-number&gt;&lt;foreign-keys&gt;&lt;key app="EN" db-id="2xvvprstr2ptr6ef5tqxez2102dtevarxa9v" timestamp="1677794800"&gt;575&lt;/key&gt;&lt;/foreign-keys&gt;&lt;ref-type name="Journal Article"&gt;17&lt;/ref-type&gt;&lt;contributors&gt;&lt;authors&gt;&lt;author&gt;Vincent Lam&lt;/author&gt;&lt;author&gt;Michael Esfeld&lt;/author&gt;&lt;/authors&gt;&lt;/contributors&gt;&lt;titles&gt;&lt;title&gt;A dilemma for the emergence of spacetime in canonical quantum gravity&lt;/title&gt;&lt;secondary-title&gt;Studies in History and Philosophy of Modern Physics&lt;/secondary-title&gt;&lt;/titles&gt;&lt;periodical&gt;&lt;full-title&gt;Studies in History and Philosophy of Modern Physics&lt;/full-title&gt;&lt;/periodical&gt;&lt;pages&gt;286-293&lt;/pages&gt;&lt;volume&gt;33&lt;/volume&gt;&lt;number&gt;3&lt;/number&gt;&lt;dates&gt;&lt;year&gt;2013&lt;/year&gt;&lt;/dates&gt;&lt;urls&gt;&lt;/urls&gt;&lt;/record&gt;&lt;/Cite&gt;&lt;Cite&gt;&lt;Author&gt;Baron&lt;/Author&gt;&lt;Year&gt;2019&lt;/Year&gt;&lt;RecNum&gt;558&lt;/RecNum&gt;&lt;record&gt;&lt;rec-number&gt;558&lt;/rec-number&gt;&lt;foreign-keys&gt;&lt;key app="EN" db-id="2xvvprstr2ptr6ef5tqxez2102dtevarxa9v" timestamp="1665122173"&gt;558&lt;/key&gt;&lt;/foreign-keys&gt;&lt;ref-type name="Journal Article"&gt;17&lt;/ref-type&gt;&lt;contributors&gt;&lt;authors&gt;&lt;author&gt;Sam Baron&lt;/author&gt;&lt;/authors&gt;&lt;/contributors&gt;&lt;titles&gt;&lt;title&gt;The curious case of spacetime emergence&lt;/title&gt;&lt;secondary-title&gt;Philosophical Studies&lt;/secondary-title&gt;&lt;/titles&gt;&lt;periodical&gt;&lt;full-title&gt;Philosophical Studies&lt;/full-title&gt;&lt;/periodical&gt;&lt;pages&gt;2207-2226&lt;/pages&gt;&lt;volume&gt;177&lt;/volume&gt;&lt;number&gt;8&lt;/number&gt;&lt;dates&gt;&lt;year&gt;2019&lt;/year&gt;&lt;/dates&gt;&lt;urls&gt;&lt;/urls&gt;&lt;/record&gt;&lt;/Cite&gt;&lt;/EndNote&gt;</w:instrText>
      </w:r>
      <w:r w:rsidRPr="001740BE">
        <w:rPr>
          <w:rFonts w:ascii="Times New Roman" w:hAnsi="Times New Roman" w:cs="Times New Roman"/>
        </w:rPr>
        <w:fldChar w:fldCharType="separate"/>
      </w:r>
      <w:r w:rsidRPr="001740BE">
        <w:rPr>
          <w:rFonts w:ascii="Times New Roman" w:hAnsi="Times New Roman" w:cs="Times New Roman"/>
          <w:noProof/>
        </w:rPr>
        <w:t>(Baron, 2019; Lam &amp; Esfeld, 2013)</w:t>
      </w:r>
      <w:r w:rsidRPr="001740BE">
        <w:rPr>
          <w:rFonts w:ascii="Times New Roman" w:hAnsi="Times New Roman" w:cs="Times New Roman"/>
        </w:rPr>
        <w:fldChar w:fldCharType="end"/>
      </w:r>
      <w:r w:rsidRPr="001740BE">
        <w:rPr>
          <w:rFonts w:ascii="Times New Roman" w:hAnsi="Times New Roman" w:cs="Times New Roman"/>
        </w:rPr>
        <w:t xml:space="preserve">. I’ll also assume the following: when an entity or structure, </w:t>
      </w:r>
      <m:oMath>
        <m:r>
          <w:rPr>
            <w:rFonts w:ascii="Cambria Math" w:hAnsi="Cambria Math" w:cs="Times New Roman"/>
          </w:rPr>
          <m:t>x</m:t>
        </m:r>
      </m:oMath>
      <w:r w:rsidRPr="001740BE">
        <w:rPr>
          <w:rFonts w:ascii="Times New Roman" w:hAnsi="Times New Roman" w:cs="Times New Roman"/>
        </w:rPr>
        <w:t xml:space="preserve">, metaphysically emerges from an entity or structure, </w:t>
      </w:r>
      <m:oMath>
        <m:r>
          <w:rPr>
            <w:rFonts w:ascii="Cambria Math" w:hAnsi="Cambria Math" w:cs="Times New Roman"/>
          </w:rPr>
          <m:t>y</m:t>
        </m:r>
      </m:oMath>
      <w:r w:rsidRPr="001740BE">
        <w:rPr>
          <w:rFonts w:ascii="Times New Roman" w:hAnsi="Times New Roman" w:cs="Times New Roman"/>
        </w:rPr>
        <w:t xml:space="preserve">, </w:t>
      </w:r>
      <m:oMath>
        <m:r>
          <w:rPr>
            <w:rFonts w:ascii="Cambria Math" w:hAnsi="Cambria Math" w:cs="Times New Roman"/>
          </w:rPr>
          <m:t>x</m:t>
        </m:r>
      </m:oMath>
      <w:r w:rsidRPr="001740BE">
        <w:rPr>
          <w:rFonts w:ascii="Times New Roman" w:hAnsi="Times New Roman" w:cs="Times New Roman"/>
        </w:rPr>
        <w:t xml:space="preserve"> is ontologically dependent on </w:t>
      </w:r>
      <m:oMath>
        <m:r>
          <w:rPr>
            <w:rFonts w:ascii="Cambria Math" w:hAnsi="Cambria Math" w:cs="Times New Roman"/>
          </w:rPr>
          <m:t>y</m:t>
        </m:r>
      </m:oMath>
      <w:r w:rsidRPr="001740BE">
        <w:rPr>
          <w:rFonts w:ascii="Times New Roman" w:hAnsi="Times New Roman" w:cs="Times New Roman"/>
        </w:rPr>
        <w:t>.</w:t>
      </w:r>
      <w:r w:rsidRPr="001740BE">
        <w:rPr>
          <w:rStyle w:val="FootnoteReference"/>
          <w:rFonts w:ascii="Times New Roman" w:hAnsi="Times New Roman" w:cs="Times New Roman"/>
          <w:color w:val="auto"/>
          <w:lang w:val="en-AU"/>
        </w:rPr>
        <w:t xml:space="preserve"> </w:t>
      </w:r>
      <w:r w:rsidR="00E47147" w:rsidRPr="001740BE">
        <w:rPr>
          <w:rFonts w:ascii="Times New Roman" w:hAnsi="Times New Roman" w:cs="Times New Roman"/>
        </w:rPr>
        <w:t>This raises important questions</w:t>
      </w:r>
      <w:r w:rsidR="00702F80" w:rsidRPr="001740BE">
        <w:rPr>
          <w:rFonts w:ascii="Times New Roman" w:hAnsi="Times New Roman" w:cs="Times New Roman"/>
        </w:rPr>
        <w:t>—that I’ll explore here—</w:t>
      </w:r>
      <w:r w:rsidR="00E47147" w:rsidRPr="001740BE">
        <w:rPr>
          <w:rFonts w:ascii="Times New Roman" w:hAnsi="Times New Roman" w:cs="Times New Roman"/>
        </w:rPr>
        <w:t xml:space="preserve">about </w:t>
      </w:r>
      <w:r w:rsidR="00654714" w:rsidRPr="001740BE">
        <w:rPr>
          <w:rFonts w:ascii="Times New Roman" w:hAnsi="Times New Roman" w:cs="Times New Roman"/>
        </w:rPr>
        <w:t xml:space="preserve">how spacetime emerges from a more fundamental structure and </w:t>
      </w:r>
      <w:r w:rsidR="00686189" w:rsidRPr="001740BE">
        <w:rPr>
          <w:rFonts w:ascii="Times New Roman" w:hAnsi="Times New Roman" w:cs="Times New Roman"/>
        </w:rPr>
        <w:t>in what sense general relativistic spacetime is emergent</w:t>
      </w:r>
      <w:r w:rsidR="0017522B" w:rsidRPr="001740BE">
        <w:rPr>
          <w:rFonts w:ascii="Times New Roman" w:hAnsi="Times New Roman" w:cs="Times New Roman"/>
        </w:rPr>
        <w:t xml:space="preserve"> from entities in QG</w:t>
      </w:r>
      <w:r w:rsidR="00686189" w:rsidRPr="001740BE">
        <w:rPr>
          <w:rFonts w:ascii="Times New Roman" w:hAnsi="Times New Roman" w:cs="Times New Roman"/>
        </w:rPr>
        <w:t>.</w:t>
      </w:r>
      <w:r w:rsidR="00F769AC" w:rsidRPr="001740BE">
        <w:rPr>
          <w:rStyle w:val="FootnoteReference"/>
          <w:rFonts w:ascii="Times New Roman" w:hAnsi="Times New Roman" w:cs="Times New Roman"/>
          <w:color w:val="auto"/>
        </w:rPr>
        <w:footnoteReference w:id="4"/>
      </w:r>
    </w:p>
    <w:p w14:paraId="42B4DE23" w14:textId="31851E93" w:rsidR="00295EA5" w:rsidRPr="001740BE" w:rsidRDefault="000119DC" w:rsidP="00262125">
      <w:pPr>
        <w:ind w:firstLine="426"/>
        <w:jc w:val="both"/>
        <w:rPr>
          <w:rFonts w:ascii="Times New Roman" w:hAnsi="Times New Roman" w:cs="Times New Roman"/>
        </w:rPr>
      </w:pPr>
      <w:r w:rsidRPr="001740BE">
        <w:rPr>
          <w:rFonts w:ascii="Times New Roman" w:hAnsi="Times New Roman" w:cs="Times New Roman"/>
        </w:rPr>
        <w:t xml:space="preserve">It is worth </w:t>
      </w:r>
      <w:r w:rsidR="0088693B" w:rsidRPr="001740BE">
        <w:rPr>
          <w:rFonts w:ascii="Times New Roman" w:hAnsi="Times New Roman" w:cs="Times New Roman"/>
        </w:rPr>
        <w:t>pointing out that</w:t>
      </w:r>
      <w:r w:rsidRPr="001740BE">
        <w:rPr>
          <w:rFonts w:ascii="Times New Roman" w:hAnsi="Times New Roman" w:cs="Times New Roman"/>
        </w:rPr>
        <w:t xml:space="preserve"> I am operating under the assumption of spacetime realism. </w:t>
      </w:r>
      <w:r w:rsidR="00670736" w:rsidRPr="001740BE">
        <w:rPr>
          <w:rFonts w:ascii="Times New Roman" w:hAnsi="Times New Roman" w:cs="Times New Roman"/>
        </w:rPr>
        <w:t xml:space="preserve">Some philosophers have argued for a kind of </w:t>
      </w:r>
      <w:proofErr w:type="spellStart"/>
      <w:r w:rsidR="00670736" w:rsidRPr="001740BE">
        <w:rPr>
          <w:rFonts w:ascii="Times New Roman" w:hAnsi="Times New Roman" w:cs="Times New Roman"/>
        </w:rPr>
        <w:t>eliminativism</w:t>
      </w:r>
      <w:proofErr w:type="spellEnd"/>
      <w:r w:rsidR="00670736" w:rsidRPr="001740BE">
        <w:rPr>
          <w:rFonts w:ascii="Times New Roman" w:hAnsi="Times New Roman" w:cs="Times New Roman"/>
        </w:rPr>
        <w:t xml:space="preserve"> about spacetime: the view that spacetime does not exist</w:t>
      </w:r>
      <w:r w:rsidR="00B72E2D" w:rsidRPr="001740BE">
        <w:rPr>
          <w:rFonts w:ascii="Times New Roman" w:hAnsi="Times New Roman" w:cs="Times New Roman"/>
        </w:rPr>
        <w:t xml:space="preserve"> (see for instance, </w:t>
      </w:r>
      <w:r w:rsidR="0036616D" w:rsidRPr="001740BE">
        <w:rPr>
          <w:rFonts w:ascii="Times New Roman" w:hAnsi="Times New Roman" w:cs="Times New Roman"/>
        </w:rPr>
        <w:fldChar w:fldCharType="begin"/>
      </w:r>
      <w:r w:rsidR="00EB3154" w:rsidRPr="001740BE">
        <w:rPr>
          <w:rFonts w:ascii="Times New Roman" w:hAnsi="Times New Roman" w:cs="Times New Roman"/>
        </w:rPr>
        <w:instrText xml:space="preserve"> ADDIN EN.CITE &lt;EndNote&gt;&lt;Cite&gt;&lt;Author&gt;Le Bihan&lt;/Author&gt;&lt;Year&gt;2018&lt;/Year&gt;&lt;RecNum&gt;307&lt;/RecNum&gt;&lt;DisplayText&gt;(Baron, 2021a; Le Bihan, 2018)&lt;/DisplayText&gt;&lt;record&gt;&lt;rec-number&gt;307&lt;/rec-number&gt;&lt;foreign-keys&gt;&lt;key app="EN" db-id="2xvvprstr2ptr6ef5tqxez2102dtevarxa9v" timestamp="1600917942"&gt;307&lt;/key&gt;&lt;/foreign-keys&gt;&lt;ref-type name="Journal Article"&gt;17&lt;/ref-type&gt;&lt;contributors&gt;&lt;authors&gt;&lt;author&gt;Le Bihan, Baptiste&lt;/author&gt;&lt;/authors&gt;&lt;/contributors&gt;&lt;titles&gt;&lt;title&gt;Space Emergence in Contemporary Physics: Why We Do Not Need Fundamentality, Layers of Reality and Emergence&lt;/title&gt;&lt;secondary-title&gt;Disputatio&lt;/secondary-title&gt;&lt;/titles&gt;&lt;pages&gt;71-95&lt;/pages&gt;&lt;volume&gt;10&lt;/volume&gt;&lt;number&gt;49&lt;/number&gt;&lt;section&gt;71&lt;/section&gt;&lt;dates&gt;&lt;year&gt;2018&lt;/year&gt;&lt;/dates&gt;&lt;isbn&gt;0873-626X&lt;/isbn&gt;&lt;urls&gt;&lt;/urls&gt;&lt;electronic-resource-num&gt;10.2478/disp-2018-0004&lt;/electronic-resource-num&gt;&lt;/record&gt;&lt;/Cite&gt;&lt;Cite&gt;&lt;Author&gt;Baron&lt;/Author&gt;&lt;Year&gt;2021&lt;/Year&gt;&lt;RecNum&gt;579&lt;/RecNum&gt;&lt;record&gt;&lt;rec-number&gt;579&lt;/rec-number&gt;&lt;foreign-keys&gt;&lt;key app="EN" db-id="2xvvprstr2ptr6ef5tqxez2102dtevarxa9v" timestamp="1677803284"&gt;579&lt;/key&gt;&lt;/foreign-keys&gt;&lt;ref-type name="Journal Article"&gt;17&lt;/ref-type&gt;&lt;contributors&gt;&lt;authors&gt;&lt;author&gt;Sam Baron&lt;/author&gt;&lt;/authors&gt;&lt;/contributors&gt;&lt;titles&gt;&lt;title&gt;Eliminating Spacetime&lt;/title&gt;&lt;secondary-title&gt;Erkenntnis&lt;/secondary-title&gt;&lt;/titles&gt;&lt;periodical&gt;&lt;full-title&gt;Erkenntnis&lt;/full-title&gt;&lt;/periodical&gt;&lt;dates&gt;&lt;year&gt;2021&lt;/year&gt;&lt;/dates&gt;&lt;isbn&gt;0165-0106&amp;#xD;1572-8420&lt;/isbn&gt;&lt;urls&gt;&lt;/urls&gt;&lt;electronic-resource-num&gt;10.1007/s10670-021-00402-z&lt;/electronic-resource-num&gt;&lt;/record&gt;&lt;/Cite&gt;&lt;/EndNote&gt;</w:instrText>
      </w:r>
      <w:r w:rsidR="0036616D" w:rsidRPr="001740BE">
        <w:rPr>
          <w:rFonts w:ascii="Times New Roman" w:hAnsi="Times New Roman" w:cs="Times New Roman"/>
        </w:rPr>
        <w:fldChar w:fldCharType="separate"/>
      </w:r>
      <w:r w:rsidR="00EB3154" w:rsidRPr="001740BE">
        <w:rPr>
          <w:rFonts w:ascii="Times New Roman" w:hAnsi="Times New Roman" w:cs="Times New Roman"/>
          <w:noProof/>
        </w:rPr>
        <w:t>(Baron, 2021a; Le Bihan, 2018)</w:t>
      </w:r>
      <w:r w:rsidR="0036616D" w:rsidRPr="001740BE">
        <w:rPr>
          <w:rFonts w:ascii="Times New Roman" w:hAnsi="Times New Roman" w:cs="Times New Roman"/>
        </w:rPr>
        <w:fldChar w:fldCharType="end"/>
      </w:r>
      <w:r w:rsidR="00F823F0" w:rsidRPr="001740BE">
        <w:rPr>
          <w:rFonts w:ascii="Times New Roman" w:hAnsi="Times New Roman" w:cs="Times New Roman"/>
        </w:rPr>
        <w:t xml:space="preserve"> and to a lesser extent </w:t>
      </w:r>
      <w:r w:rsidR="00F13035" w:rsidRPr="001740BE">
        <w:rPr>
          <w:rFonts w:ascii="Times New Roman" w:hAnsi="Times New Roman" w:cs="Times New Roman"/>
        </w:rPr>
        <w:fldChar w:fldCharType="begin"/>
      </w:r>
      <w:r w:rsidR="00EB3154" w:rsidRPr="001740BE">
        <w:rPr>
          <w:rFonts w:ascii="Times New Roman" w:hAnsi="Times New Roman" w:cs="Times New Roman"/>
        </w:rPr>
        <w:instrText xml:space="preserve"> ADDIN EN.CITE &lt;EndNote&gt;&lt;Cite&gt;&lt;Author&gt;Baron&lt;/Author&gt;&lt;Year&gt;2022&lt;/Year&gt;&lt;RecNum&gt;680&lt;/RecNum&gt;&lt;DisplayText&gt;(Baron &amp;amp; Le Bihan, 2022c)&lt;/DisplayText&gt;&lt;record&gt;&lt;rec-number&gt;680&lt;/rec-number&gt;&lt;foreign-keys&gt;&lt;key app="EN" db-id="2xvvprstr2ptr6ef5tqxez2102dtevarxa9v" timestamp="1707894920"&gt;680&lt;/key&gt;&lt;/foreign-keys&gt;&lt;ref-type name="Book Section"&gt;5&lt;/ref-type&gt;&lt;contributors&gt;&lt;authors&gt;&lt;author&gt;Baron, Sam&lt;/author&gt;&lt;author&gt;Le Bihan, Baptiste&lt;/author&gt;&lt;/authors&gt;&lt;secondary-authors&gt;&lt;author&gt;Vassallo, Antonio&lt;/author&gt;&lt;/secondary-authors&gt;&lt;/contributors&gt;&lt;titles&gt;&lt;title&gt;Spacetime Quietism in Quantum Gravity&lt;/title&gt;&lt;secondary-title&gt;The Foundations of Spacetime Physics: Philosophical Perspectives&lt;/secondary-title&gt;&lt;/titles&gt;&lt;pages&gt;155-175&lt;/pages&gt;&lt;dates&gt;&lt;year&gt;2022&lt;/year&gt;&lt;/dates&gt;&lt;publisher&gt;Routledge&lt;/publisher&gt;&lt;urls&gt;&lt;/urls&gt;&lt;/record&gt;&lt;/Cite&gt;&lt;/EndNote&gt;</w:instrText>
      </w:r>
      <w:r w:rsidR="00F13035" w:rsidRPr="001740BE">
        <w:rPr>
          <w:rFonts w:ascii="Times New Roman" w:hAnsi="Times New Roman" w:cs="Times New Roman"/>
        </w:rPr>
        <w:fldChar w:fldCharType="separate"/>
      </w:r>
      <w:r w:rsidR="00EB3154" w:rsidRPr="001740BE">
        <w:rPr>
          <w:rFonts w:ascii="Times New Roman" w:hAnsi="Times New Roman" w:cs="Times New Roman"/>
          <w:noProof/>
        </w:rPr>
        <w:t>(Baron &amp; Le Bihan, 2022c)</w:t>
      </w:r>
      <w:r w:rsidR="00F13035" w:rsidRPr="001740BE">
        <w:rPr>
          <w:rFonts w:ascii="Times New Roman" w:hAnsi="Times New Roman" w:cs="Times New Roman"/>
        </w:rPr>
        <w:fldChar w:fldCharType="end"/>
      </w:r>
      <w:r w:rsidR="006502B4" w:rsidRPr="001740BE">
        <w:rPr>
          <w:rFonts w:ascii="Times New Roman" w:hAnsi="Times New Roman" w:cs="Times New Roman"/>
        </w:rPr>
        <w:t>.</w:t>
      </w:r>
      <w:r w:rsidR="00E86ECB" w:rsidRPr="001740BE">
        <w:rPr>
          <w:rFonts w:ascii="Times New Roman" w:hAnsi="Times New Roman" w:cs="Times New Roman"/>
        </w:rPr>
        <w:t xml:space="preserve"> Also see discussion by </w:t>
      </w:r>
      <w:r w:rsidR="006502B4" w:rsidRPr="001740BE">
        <w:rPr>
          <w:rFonts w:ascii="Times New Roman" w:hAnsi="Times New Roman" w:cs="Times New Roman"/>
        </w:rPr>
        <w:t xml:space="preserve">Ismael </w:t>
      </w:r>
      <w:r w:rsidR="006502B4" w:rsidRPr="001740BE">
        <w:rPr>
          <w:rFonts w:ascii="Times New Roman" w:hAnsi="Times New Roman" w:cs="Times New Roman"/>
        </w:rPr>
        <w:fldChar w:fldCharType="begin"/>
      </w:r>
      <w:r w:rsidR="006502B4" w:rsidRPr="001740BE">
        <w:rPr>
          <w:rFonts w:ascii="Times New Roman" w:hAnsi="Times New Roman" w:cs="Times New Roman"/>
        </w:rPr>
        <w:instrText xml:space="preserve"> ADDIN EN.CITE &lt;EndNote&gt;&lt;Cite ExcludeAuth="1"&gt;&lt;Author&gt;Ismael&lt;/Author&gt;&lt;Year&gt;2021&lt;/Year&gt;&lt;RecNum&gt;681&lt;/RecNum&gt;&lt;DisplayText&gt;(2021)&lt;/DisplayText&gt;&lt;record&gt;&lt;rec-number&gt;681&lt;/rec-number&gt;&lt;foreign-keys&gt;&lt;key app="EN" db-id="2xvvprstr2ptr6ef5tqxez2102dtevarxa9v" timestamp="1707896112"&gt;681&lt;/key&gt;&lt;/foreign-keys&gt;&lt;ref-type name="Book Section"&gt;5&lt;/ref-type&gt;&lt;contributors&gt;&lt;authors&gt;&lt;author&gt;Janann Ismael&lt;/author&gt;&lt;/authors&gt;&lt;secondary-authors&gt;&lt;author&gt;C. W¨uthrich&lt;/author&gt;&lt;author&gt;B. Le Bihan&lt;/author&gt;&lt;author&gt;N. Huggett &lt;/author&gt;&lt;/secondary-authors&gt;&lt;/contributors&gt;&lt;titles&gt;&lt;title&gt;Do You See Space? How to Recover the Visible and Tangible Reality of Space (Without Space)&lt;/title&gt;&lt;secondary-title&gt;Philosophy Beyond Spacetime: Implications from Quantum Gravity&lt;/secondary-title&gt;&lt;/titles&gt;&lt;dates&gt;&lt;year&gt;2021&lt;/year&gt;&lt;/dates&gt;&lt;pub-location&gt;Oxford&lt;/pub-location&gt;&lt;publisher&gt;Oxford University Press&lt;/publisher&gt;&lt;urls&gt;&lt;/urls&gt;&lt;/record&gt;&lt;/Cite&gt;&lt;/EndNote&gt;</w:instrText>
      </w:r>
      <w:r w:rsidR="006502B4" w:rsidRPr="001740BE">
        <w:rPr>
          <w:rFonts w:ascii="Times New Roman" w:hAnsi="Times New Roman" w:cs="Times New Roman"/>
        </w:rPr>
        <w:fldChar w:fldCharType="separate"/>
      </w:r>
      <w:r w:rsidR="006502B4" w:rsidRPr="001740BE">
        <w:rPr>
          <w:rFonts w:ascii="Times New Roman" w:hAnsi="Times New Roman" w:cs="Times New Roman"/>
          <w:noProof/>
        </w:rPr>
        <w:t>(2021)</w:t>
      </w:r>
      <w:r w:rsidR="006502B4" w:rsidRPr="001740BE">
        <w:rPr>
          <w:rFonts w:ascii="Times New Roman" w:hAnsi="Times New Roman" w:cs="Times New Roman"/>
        </w:rPr>
        <w:fldChar w:fldCharType="end"/>
      </w:r>
      <w:r w:rsidR="0081358A" w:rsidRPr="001740BE">
        <w:rPr>
          <w:rFonts w:ascii="Times New Roman" w:hAnsi="Times New Roman" w:cs="Times New Roman"/>
        </w:rPr>
        <w:t>).</w:t>
      </w:r>
      <w:r w:rsidR="00A87ADB" w:rsidRPr="001740BE">
        <w:rPr>
          <w:rFonts w:ascii="Times New Roman" w:hAnsi="Times New Roman" w:cs="Times New Roman"/>
        </w:rPr>
        <w:t xml:space="preserve"> </w:t>
      </w:r>
      <w:r w:rsidR="0029750C" w:rsidRPr="001740BE">
        <w:rPr>
          <w:rFonts w:ascii="Times New Roman" w:hAnsi="Times New Roman" w:cs="Times New Roman"/>
        </w:rPr>
        <w:t>In contrast,</w:t>
      </w:r>
      <w:r w:rsidR="00235EF9" w:rsidRPr="001740BE">
        <w:rPr>
          <w:rFonts w:ascii="Times New Roman" w:hAnsi="Times New Roman" w:cs="Times New Roman"/>
        </w:rPr>
        <w:t xml:space="preserve"> I assume that there is some real physical entity that is spacetime that is at least approximately described by our best scientific theories. Even in the case that</w:t>
      </w:r>
      <w:r w:rsidR="002D6FCC" w:rsidRPr="001740BE">
        <w:rPr>
          <w:rFonts w:ascii="Times New Roman" w:hAnsi="Times New Roman" w:cs="Times New Roman"/>
        </w:rPr>
        <w:t xml:space="preserve"> a fundamental theory of the world is non-spatiotemporal</w:t>
      </w:r>
      <w:r w:rsidR="00235EF9" w:rsidRPr="001740BE">
        <w:rPr>
          <w:rFonts w:ascii="Times New Roman" w:hAnsi="Times New Roman" w:cs="Times New Roman"/>
        </w:rPr>
        <w:t xml:space="preserve">, we </w:t>
      </w:r>
      <w:r w:rsidR="00B10733" w:rsidRPr="001740BE">
        <w:rPr>
          <w:rFonts w:ascii="Times New Roman" w:hAnsi="Times New Roman" w:cs="Times New Roman"/>
        </w:rPr>
        <w:t>can</w:t>
      </w:r>
      <w:r w:rsidR="00235EF9" w:rsidRPr="001740BE">
        <w:rPr>
          <w:rFonts w:ascii="Times New Roman" w:hAnsi="Times New Roman" w:cs="Times New Roman"/>
        </w:rPr>
        <w:t xml:space="preserve"> adopt spacetime realism. However, it remains open as to what exactly spacetime is like, which may well depend on developments in physics [see </w:t>
      </w:r>
      <w:r w:rsidR="00235EF9" w:rsidRPr="001740BE">
        <w:rPr>
          <w:rFonts w:ascii="Times New Roman" w:hAnsi="Times New Roman" w:cs="Times New Roman"/>
        </w:rPr>
        <w:fldChar w:fldCharType="begin"/>
      </w:r>
      <w:r w:rsidR="00235EF9" w:rsidRPr="001740BE">
        <w:rPr>
          <w:rFonts w:ascii="Times New Roman" w:hAnsi="Times New Roman" w:cs="Times New Roman"/>
        </w:rPr>
        <w:instrText xml:space="preserve"> ADDIN EN.CITE &lt;EndNote&gt;&lt;Cite&gt;&lt;Author&gt;Lam&lt;/Author&gt;&lt;Year&gt;2020&lt;/Year&gt;&lt;RecNum&gt;648&lt;/RecNum&gt;&lt;DisplayText&gt;(Lam &amp;amp; Wüthrich, 2020)&lt;/DisplayText&gt;&lt;record&gt;&lt;rec-number&gt;648&lt;/rec-number&gt;&lt;foreign-keys&gt;&lt;key app="EN" db-id="2xvvprstr2ptr6ef5tqxez2102dtevarxa9v" timestamp="1693194090"&gt;648&lt;/key&gt;&lt;/foreign-keys&gt;&lt;ref-type name="Journal Article"&gt;17&lt;/ref-type&gt;&lt;contributors&gt;&lt;authors&gt;&lt;author&gt;Lam, Vincent&lt;/author&gt;&lt;author&gt;Wüthrich, Christian&lt;/author&gt;&lt;/authors&gt;&lt;/contributors&gt;&lt;titles&gt;&lt;title&gt;Spacetime functionalism from a realist perspective&lt;/title&gt;&lt;secondary-title&gt;Synthese&lt;/secondary-title&gt;&lt;/titles&gt;&lt;periodical&gt;&lt;full-title&gt;Synthese&lt;/full-title&gt;&lt;/periodical&gt;&lt;pages&gt;1-19&lt;/pages&gt;&lt;volume&gt;199&lt;/volume&gt;&lt;number&gt;Suppl 2&lt;/number&gt;&lt;dates&gt;&lt;year&gt;2020&lt;/year&gt;&lt;/dates&gt;&lt;urls&gt;&lt;/urls&gt;&lt;/record&gt;&lt;/Cite&gt;&lt;/EndNote&gt;</w:instrText>
      </w:r>
      <w:r w:rsidR="00235EF9" w:rsidRPr="001740BE">
        <w:rPr>
          <w:rFonts w:ascii="Times New Roman" w:hAnsi="Times New Roman" w:cs="Times New Roman"/>
        </w:rPr>
        <w:fldChar w:fldCharType="separate"/>
      </w:r>
      <w:r w:rsidR="00235EF9" w:rsidRPr="001740BE">
        <w:rPr>
          <w:rFonts w:ascii="Times New Roman" w:hAnsi="Times New Roman" w:cs="Times New Roman"/>
          <w:noProof/>
        </w:rPr>
        <w:t>(Lam &amp; Wüthrich, 2020)</w:t>
      </w:r>
      <w:r w:rsidR="00235EF9" w:rsidRPr="001740BE">
        <w:rPr>
          <w:rFonts w:ascii="Times New Roman" w:hAnsi="Times New Roman" w:cs="Times New Roman"/>
        </w:rPr>
        <w:fldChar w:fldCharType="end"/>
      </w:r>
      <w:r w:rsidR="00235EF9" w:rsidRPr="001740BE">
        <w:rPr>
          <w:rFonts w:ascii="Times New Roman" w:hAnsi="Times New Roman" w:cs="Times New Roman"/>
        </w:rPr>
        <w:t>].</w:t>
      </w:r>
      <w:r w:rsidR="00295EA5" w:rsidRPr="001740BE">
        <w:rPr>
          <w:rFonts w:ascii="Times New Roman" w:hAnsi="Times New Roman" w:cs="Times New Roman"/>
        </w:rPr>
        <w:t xml:space="preserve"> </w:t>
      </w:r>
    </w:p>
    <w:p w14:paraId="5C93341A" w14:textId="1CE6D720" w:rsidR="00FC5521" w:rsidRPr="001740BE" w:rsidRDefault="00AC621D" w:rsidP="00A13215">
      <w:pPr>
        <w:ind w:firstLine="426"/>
        <w:jc w:val="both"/>
        <w:rPr>
          <w:rFonts w:ascii="Times New Roman" w:hAnsi="Times New Roman" w:cs="Times New Roman"/>
        </w:rPr>
      </w:pPr>
      <w:r w:rsidRPr="001740BE">
        <w:rPr>
          <w:rFonts w:ascii="Times New Roman" w:hAnsi="Times New Roman" w:cs="Times New Roman"/>
          <w:lang w:val="en-AU"/>
        </w:rPr>
        <w:lastRenderedPageBreak/>
        <w:t xml:space="preserve">A model of spacetime emergence should </w:t>
      </w:r>
      <w:r w:rsidR="007958C7" w:rsidRPr="001740BE">
        <w:rPr>
          <w:rFonts w:ascii="Times New Roman" w:hAnsi="Times New Roman" w:cs="Times New Roman"/>
          <w:lang w:val="en-AU"/>
        </w:rPr>
        <w:t>explain</w:t>
      </w:r>
      <w:r w:rsidR="00117B3B" w:rsidRPr="001740BE">
        <w:rPr>
          <w:rFonts w:ascii="Times New Roman" w:hAnsi="Times New Roman" w:cs="Times New Roman"/>
          <w:lang w:val="en-AU"/>
        </w:rPr>
        <w:t xml:space="preserve"> how spacetime </w:t>
      </w:r>
      <w:r w:rsidR="008F439D" w:rsidRPr="001740BE">
        <w:rPr>
          <w:rFonts w:ascii="Times New Roman" w:hAnsi="Times New Roman" w:cs="Times New Roman"/>
          <w:lang w:val="en-AU"/>
        </w:rPr>
        <w:t>arises</w:t>
      </w:r>
      <w:r w:rsidR="00117B3B" w:rsidRPr="001740BE">
        <w:rPr>
          <w:rFonts w:ascii="Times New Roman" w:hAnsi="Times New Roman" w:cs="Times New Roman"/>
          <w:lang w:val="en-AU"/>
        </w:rPr>
        <w:t xml:space="preserve"> from the non-spatiotemporal</w:t>
      </w:r>
      <w:r w:rsidR="005F52CC" w:rsidRPr="001740BE">
        <w:rPr>
          <w:rFonts w:ascii="Times New Roman" w:hAnsi="Times New Roman" w:cs="Times New Roman"/>
          <w:lang w:val="en-AU"/>
        </w:rPr>
        <w:t xml:space="preserve">: </w:t>
      </w:r>
      <w:r w:rsidR="00D7066C" w:rsidRPr="001740BE">
        <w:rPr>
          <w:rFonts w:ascii="Times New Roman" w:hAnsi="Times New Roman" w:cs="Times New Roman"/>
          <w:lang w:val="en-AU"/>
        </w:rPr>
        <w:t xml:space="preserve">it should explain </w:t>
      </w:r>
      <w:r w:rsidR="003B0F53" w:rsidRPr="001740BE">
        <w:rPr>
          <w:rFonts w:ascii="Times New Roman" w:hAnsi="Times New Roman" w:cs="Times New Roman"/>
          <w:lang w:val="en-AU"/>
        </w:rPr>
        <w:t>the</w:t>
      </w:r>
      <w:r w:rsidR="00D7066C" w:rsidRPr="001740BE">
        <w:rPr>
          <w:rFonts w:ascii="Times New Roman" w:hAnsi="Times New Roman" w:cs="Times New Roman"/>
          <w:lang w:val="en-AU"/>
        </w:rPr>
        <w:t xml:space="preserve"> existence of spacetime in terms o</w:t>
      </w:r>
      <w:r w:rsidR="003B0F53" w:rsidRPr="001740BE">
        <w:rPr>
          <w:rFonts w:ascii="Times New Roman" w:hAnsi="Times New Roman" w:cs="Times New Roman"/>
          <w:lang w:val="en-AU"/>
        </w:rPr>
        <w:t>f the non-spatiotemporal entities</w:t>
      </w:r>
      <w:r w:rsidR="009D354D" w:rsidRPr="001740BE">
        <w:rPr>
          <w:rFonts w:ascii="Times New Roman" w:hAnsi="Times New Roman" w:cs="Times New Roman"/>
          <w:lang w:val="en-AU"/>
        </w:rPr>
        <w:t xml:space="preserve"> posited within a theory of QG</w:t>
      </w:r>
      <w:r w:rsidR="003B0F53" w:rsidRPr="001740BE">
        <w:rPr>
          <w:rFonts w:ascii="Times New Roman" w:hAnsi="Times New Roman" w:cs="Times New Roman"/>
          <w:lang w:val="en-AU"/>
        </w:rPr>
        <w:t xml:space="preserve">. </w:t>
      </w:r>
      <w:r w:rsidR="00EC3127" w:rsidRPr="001740BE">
        <w:rPr>
          <w:rFonts w:ascii="Times New Roman" w:hAnsi="Times New Roman" w:cs="Times New Roman"/>
          <w:lang w:val="en-AU"/>
        </w:rPr>
        <w:t>In this paper, my aim is to survey the landscape</w:t>
      </w:r>
      <w:r w:rsidR="00DF732C" w:rsidRPr="001740BE">
        <w:rPr>
          <w:rFonts w:ascii="Times New Roman" w:hAnsi="Times New Roman" w:cs="Times New Roman"/>
          <w:lang w:val="en-AU"/>
        </w:rPr>
        <w:t xml:space="preserve"> </w:t>
      </w:r>
      <w:r w:rsidR="00EC3127" w:rsidRPr="001740BE">
        <w:rPr>
          <w:rFonts w:ascii="Times New Roman" w:hAnsi="Times New Roman" w:cs="Times New Roman"/>
          <w:lang w:val="en-AU"/>
        </w:rPr>
        <w:t xml:space="preserve">of possible </w:t>
      </w:r>
      <w:r w:rsidR="00EC3127" w:rsidRPr="001740BE">
        <w:rPr>
          <w:rFonts w:ascii="Times New Roman" w:hAnsi="Times New Roman" w:cs="Times New Roman"/>
          <w:i/>
          <w:iCs/>
          <w:lang w:val="en-AU"/>
        </w:rPr>
        <w:t>mereological</w:t>
      </w:r>
      <w:r w:rsidR="00EC3127" w:rsidRPr="001740BE">
        <w:rPr>
          <w:rFonts w:ascii="Times New Roman" w:hAnsi="Times New Roman" w:cs="Times New Roman"/>
          <w:lang w:val="en-AU"/>
        </w:rPr>
        <w:t xml:space="preserve"> models of spacetime emergence.</w:t>
      </w:r>
      <w:r w:rsidR="006E5EE3" w:rsidRPr="001740BE">
        <w:rPr>
          <w:rStyle w:val="FootnoteReference"/>
          <w:rFonts w:ascii="Times New Roman" w:hAnsi="Times New Roman" w:cs="Times New Roman"/>
          <w:color w:val="auto"/>
          <w:lang w:val="en-AU"/>
        </w:rPr>
        <w:footnoteReference w:id="5"/>
      </w:r>
      <w:r w:rsidR="00EC3127" w:rsidRPr="001740BE">
        <w:rPr>
          <w:rFonts w:ascii="Times New Roman" w:hAnsi="Times New Roman" w:cs="Times New Roman"/>
          <w:lang w:val="en-AU"/>
        </w:rPr>
        <w:t xml:space="preserve"> </w:t>
      </w:r>
      <w:r w:rsidR="007F598E" w:rsidRPr="001740BE">
        <w:rPr>
          <w:rFonts w:ascii="Times New Roman" w:hAnsi="Times New Roman" w:cs="Times New Roman"/>
        </w:rPr>
        <w:t xml:space="preserve">A </w:t>
      </w:r>
      <w:r w:rsidR="009B7224" w:rsidRPr="001740BE">
        <w:rPr>
          <w:rFonts w:ascii="Times New Roman" w:hAnsi="Times New Roman" w:cs="Times New Roman"/>
        </w:rPr>
        <w:t xml:space="preserve">conceptually coherent </w:t>
      </w:r>
      <w:r w:rsidR="007F598E" w:rsidRPr="001740BE">
        <w:rPr>
          <w:rFonts w:ascii="Times New Roman" w:hAnsi="Times New Roman" w:cs="Times New Roman"/>
        </w:rPr>
        <w:t xml:space="preserve">mereological model of spacetime emergence aims to </w:t>
      </w:r>
      <w:r w:rsidR="001853D0" w:rsidRPr="001740BE">
        <w:rPr>
          <w:rFonts w:ascii="Times New Roman" w:hAnsi="Times New Roman" w:cs="Times New Roman"/>
        </w:rPr>
        <w:t>explain</w:t>
      </w:r>
      <w:r w:rsidR="007F598E" w:rsidRPr="001740BE">
        <w:rPr>
          <w:rFonts w:ascii="Times New Roman" w:hAnsi="Times New Roman" w:cs="Times New Roman"/>
        </w:rPr>
        <w:t xml:space="preserve"> </w:t>
      </w:r>
      <w:r w:rsidR="00A84050" w:rsidRPr="001740BE">
        <w:rPr>
          <w:rFonts w:ascii="Times New Roman" w:hAnsi="Times New Roman" w:cs="Times New Roman"/>
        </w:rPr>
        <w:t>how spacetime depends on the non-spatiotemporal</w:t>
      </w:r>
      <w:r w:rsidR="007F598E" w:rsidRPr="001740BE">
        <w:rPr>
          <w:rFonts w:ascii="Times New Roman" w:hAnsi="Times New Roman" w:cs="Times New Roman"/>
        </w:rPr>
        <w:t xml:space="preserve"> </w:t>
      </w:r>
      <w:r w:rsidR="000671E5" w:rsidRPr="001740BE">
        <w:rPr>
          <w:rFonts w:ascii="Times New Roman" w:hAnsi="Times New Roman" w:cs="Times New Roman"/>
        </w:rPr>
        <w:t xml:space="preserve">by specifying the dependence in </w:t>
      </w:r>
      <w:r w:rsidR="007F598E" w:rsidRPr="001740BE">
        <w:rPr>
          <w:rFonts w:ascii="Times New Roman" w:hAnsi="Times New Roman" w:cs="Times New Roman"/>
        </w:rPr>
        <w:t xml:space="preserve">terms of the parthood relation: the relation between parts and wholes. </w:t>
      </w:r>
    </w:p>
    <w:p w14:paraId="00036473" w14:textId="499E74A1" w:rsidR="004B1606" w:rsidRPr="001740BE" w:rsidRDefault="00FE201C" w:rsidP="00FE201C">
      <w:pPr>
        <w:ind w:firstLine="360"/>
        <w:jc w:val="both"/>
        <w:rPr>
          <w:rFonts w:ascii="Times New Roman" w:hAnsi="Times New Roman" w:cs="Times New Roman"/>
        </w:rPr>
      </w:pPr>
      <w:r w:rsidRPr="001740BE">
        <w:rPr>
          <w:rFonts w:ascii="Times New Roman" w:hAnsi="Times New Roman" w:cs="Times New Roman"/>
          <w:lang w:val="en-AU"/>
        </w:rPr>
        <w:t xml:space="preserve">There has been some discussion of mereological models of dependent spacetime [for example see, </w:t>
      </w:r>
      <w:r w:rsidRPr="001740BE">
        <w:rPr>
          <w:rFonts w:ascii="Times New Roman" w:hAnsi="Times New Roman" w:cs="Times New Roman"/>
          <w:lang w:val="en-AU"/>
        </w:rPr>
        <w:fldChar w:fldCharType="begin">
          <w:fldData xml:space="preserve">PEVuZE5vdGU+PENpdGU+PEF1dGhvcj5CYXJvbjwvQXV0aG9yPjxZZWFyPjIwMjI8L1llYXI+PFJl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=
</w:fldData>
        </w:fldChar>
      </w:r>
      <w:r w:rsidR="00EE261E" w:rsidRPr="001740BE">
        <w:rPr>
          <w:rFonts w:ascii="Times New Roman" w:hAnsi="Times New Roman" w:cs="Times New Roman"/>
          <w:lang w:val="en-AU"/>
        </w:rPr>
        <w:instrText xml:space="preserve"> ADDIN EN.CITE </w:instrText>
      </w:r>
      <w:r w:rsidR="00EE261E" w:rsidRPr="001740BE">
        <w:rPr>
          <w:rFonts w:ascii="Times New Roman" w:hAnsi="Times New Roman" w:cs="Times New Roman"/>
          <w:lang w:val="en-AU"/>
        </w:rPr>
        <w:fldChar w:fldCharType="begin">
          <w:fldData xml:space="preserve">PEVuZE5vdGU+PENpdGU+PEF1dGhvcj5CYXJvbjwvQXV0aG9yPjxZZWFyPjIwMjI8L1llYXI+PFJl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=
</w:fldData>
        </w:fldChar>
      </w:r>
      <w:r w:rsidR="00EE261E" w:rsidRPr="001740BE">
        <w:rPr>
          <w:rFonts w:ascii="Times New Roman" w:hAnsi="Times New Roman" w:cs="Times New Roman"/>
          <w:lang w:val="en-AU"/>
        </w:rPr>
        <w:instrText xml:space="preserve"> ADDIN EN.CITE.DATA </w:instrText>
      </w:r>
      <w:r w:rsidR="00EE261E" w:rsidRPr="001740BE">
        <w:rPr>
          <w:rFonts w:ascii="Times New Roman" w:hAnsi="Times New Roman" w:cs="Times New Roman"/>
          <w:lang w:val="en-AU"/>
        </w:rPr>
      </w:r>
      <w:r w:rsidR="00EE261E" w:rsidRPr="001740BE">
        <w:rPr>
          <w:rFonts w:ascii="Times New Roman" w:hAnsi="Times New Roman" w:cs="Times New Roman"/>
          <w:lang w:val="en-AU"/>
        </w:rPr>
        <w:fldChar w:fldCharType="end"/>
      </w:r>
      <w:r w:rsidRPr="001740BE">
        <w:rPr>
          <w:rFonts w:ascii="Times New Roman" w:hAnsi="Times New Roman" w:cs="Times New Roman"/>
          <w:lang w:val="en-AU"/>
        </w:rPr>
      </w:r>
      <w:r w:rsidRPr="001740BE">
        <w:rPr>
          <w:rFonts w:ascii="Times New Roman" w:hAnsi="Times New Roman" w:cs="Times New Roman"/>
          <w:lang w:val="en-AU"/>
        </w:rPr>
        <w:fldChar w:fldCharType="separate"/>
      </w:r>
      <w:r w:rsidR="00EE261E" w:rsidRPr="001740BE">
        <w:rPr>
          <w:rFonts w:ascii="Times New Roman" w:hAnsi="Times New Roman" w:cs="Times New Roman"/>
          <w:noProof/>
          <w:lang w:val="en-AU"/>
        </w:rPr>
        <w:t>(Baron &amp; Le Bihan, 2022a, 2024; Le Bihan, 2018; Paul, 2012)</w:t>
      </w:r>
      <w:r w:rsidRPr="001740BE">
        <w:rPr>
          <w:rFonts w:ascii="Times New Roman" w:hAnsi="Times New Roman" w:cs="Times New Roman"/>
          <w:lang w:val="en-AU"/>
        </w:rPr>
        <w:fldChar w:fldCharType="end"/>
      </w:r>
      <w:r w:rsidRPr="001740BE">
        <w:rPr>
          <w:rFonts w:ascii="Times New Roman" w:hAnsi="Times New Roman" w:cs="Times New Roman"/>
          <w:lang w:val="en-AU"/>
        </w:rPr>
        <w:t xml:space="preserve">], however the range of possible mereological models is yet to be fully articulated in the literature. My goal here is to address this lacuna. </w:t>
      </w:r>
      <w:r w:rsidR="00FB2622" w:rsidRPr="001740BE">
        <w:rPr>
          <w:rFonts w:ascii="Times New Roman" w:hAnsi="Times New Roman" w:cs="Times New Roman"/>
          <w:lang w:val="en-AU"/>
        </w:rPr>
        <w:t xml:space="preserve">In </w:t>
      </w:r>
      <w:r w:rsidR="00C82D1F" w:rsidRPr="001740BE">
        <w:rPr>
          <w:rFonts w:ascii="Times New Roman" w:hAnsi="Times New Roman" w:cs="Times New Roman"/>
          <w:lang w:val="en-AU"/>
        </w:rPr>
        <w:t>the following section</w:t>
      </w:r>
      <w:r w:rsidR="00FB2622" w:rsidRPr="001740BE">
        <w:rPr>
          <w:rFonts w:ascii="Times New Roman" w:hAnsi="Times New Roman" w:cs="Times New Roman"/>
          <w:lang w:val="en-AU"/>
        </w:rPr>
        <w:t xml:space="preserve">, I discuss </w:t>
      </w:r>
      <w:r w:rsidR="0039319F" w:rsidRPr="001740BE">
        <w:rPr>
          <w:rFonts w:ascii="Times New Roman" w:hAnsi="Times New Roman" w:cs="Times New Roman"/>
          <w:lang w:val="en-AU"/>
        </w:rPr>
        <w:t xml:space="preserve">some </w:t>
      </w:r>
      <w:r w:rsidR="00FB2622" w:rsidRPr="001740BE">
        <w:rPr>
          <w:rFonts w:ascii="Times New Roman" w:hAnsi="Times New Roman" w:cs="Times New Roman"/>
          <w:lang w:val="en-AU"/>
        </w:rPr>
        <w:t>motivations for</w:t>
      </w:r>
      <w:r w:rsidR="0039319F" w:rsidRPr="001740BE">
        <w:rPr>
          <w:rFonts w:ascii="Times New Roman" w:hAnsi="Times New Roman" w:cs="Times New Roman"/>
          <w:lang w:val="en-AU"/>
        </w:rPr>
        <w:t xml:space="preserve"> appealing to mereology as a viable explanatory strategy for spacetime emergence.</w:t>
      </w:r>
      <w:r w:rsidR="00FB2622" w:rsidRPr="001740BE">
        <w:rPr>
          <w:rFonts w:ascii="Times New Roman" w:hAnsi="Times New Roman" w:cs="Times New Roman"/>
          <w:lang w:val="en-AU"/>
        </w:rPr>
        <w:t xml:space="preserve"> </w:t>
      </w:r>
      <w:r w:rsidRPr="001740BE">
        <w:rPr>
          <w:rFonts w:ascii="Times New Roman" w:hAnsi="Times New Roman" w:cs="Times New Roman"/>
        </w:rPr>
        <w:t>In</w:t>
      </w:r>
      <w:r w:rsidRPr="001740BE" w:rsidDel="00421D7A">
        <w:rPr>
          <w:rFonts w:ascii="Times New Roman" w:hAnsi="Times New Roman" w:cs="Times New Roman"/>
        </w:rPr>
        <w:t xml:space="preserve"> </w:t>
      </w:r>
      <w:r w:rsidRPr="001740BE">
        <w:rPr>
          <w:rFonts w:ascii="Times New Roman" w:hAnsi="Times New Roman" w:cs="Times New Roman"/>
        </w:rPr>
        <w:t xml:space="preserve">Section </w:t>
      </w:r>
      <w:r w:rsidR="00585D15" w:rsidRPr="001740BE">
        <w:rPr>
          <w:rFonts w:ascii="Times New Roman" w:hAnsi="Times New Roman" w:cs="Times New Roman"/>
        </w:rPr>
        <w:t>3</w:t>
      </w:r>
      <w:r w:rsidRPr="001740BE">
        <w:rPr>
          <w:rFonts w:ascii="Times New Roman" w:hAnsi="Times New Roman" w:cs="Times New Roman"/>
        </w:rPr>
        <w:t>, I specify a basic mereological framework that obeys standard mereological axioms</w:t>
      </w:r>
      <w:r w:rsidR="00BA1613" w:rsidRPr="001740BE">
        <w:rPr>
          <w:rFonts w:ascii="Times New Roman" w:hAnsi="Times New Roman" w:cs="Times New Roman"/>
        </w:rPr>
        <w:t>.</w:t>
      </w:r>
      <w:r w:rsidRPr="001740BE">
        <w:rPr>
          <w:rFonts w:ascii="Times New Roman" w:hAnsi="Times New Roman" w:cs="Times New Roman"/>
        </w:rPr>
        <w:t xml:space="preserve"> </w:t>
      </w:r>
      <w:r w:rsidR="00BA1613" w:rsidRPr="001740BE">
        <w:rPr>
          <w:rFonts w:ascii="Times New Roman" w:hAnsi="Times New Roman" w:cs="Times New Roman"/>
        </w:rPr>
        <w:t>This framework</w:t>
      </w:r>
      <w:r w:rsidRPr="001740BE">
        <w:rPr>
          <w:rFonts w:ascii="Times New Roman" w:hAnsi="Times New Roman" w:cs="Times New Roman"/>
        </w:rPr>
        <w:t xml:space="preserve"> can be used to build a model in which spacetime depends on non-spatiotemporal parts. Then, in</w:t>
      </w:r>
      <w:r w:rsidRPr="001740BE" w:rsidDel="00421D7A">
        <w:rPr>
          <w:rFonts w:ascii="Times New Roman" w:hAnsi="Times New Roman" w:cs="Times New Roman"/>
        </w:rPr>
        <w:t xml:space="preserve"> </w:t>
      </w:r>
      <w:r w:rsidRPr="001740BE">
        <w:rPr>
          <w:rFonts w:ascii="Times New Roman" w:hAnsi="Times New Roman" w:cs="Times New Roman"/>
        </w:rPr>
        <w:t xml:space="preserve">Section </w:t>
      </w:r>
      <w:r w:rsidR="0039319F" w:rsidRPr="001740BE">
        <w:rPr>
          <w:rFonts w:ascii="Times New Roman" w:hAnsi="Times New Roman" w:cs="Times New Roman"/>
        </w:rPr>
        <w:t>4</w:t>
      </w:r>
      <w:r w:rsidRPr="001740BE">
        <w:rPr>
          <w:rFonts w:ascii="Times New Roman" w:hAnsi="Times New Roman" w:cs="Times New Roman"/>
        </w:rPr>
        <w:t>, I provide a set of questions we should aim to answer in forming possible mereological models. The questions are followed by the range of possible ways in which we might model dependent spacetime by combining the answers to these questions. In</w:t>
      </w:r>
      <w:r w:rsidRPr="001740BE" w:rsidDel="00421D7A">
        <w:rPr>
          <w:rFonts w:ascii="Times New Roman" w:hAnsi="Times New Roman" w:cs="Times New Roman"/>
        </w:rPr>
        <w:t xml:space="preserve"> </w:t>
      </w:r>
      <w:r w:rsidRPr="001740BE">
        <w:rPr>
          <w:rFonts w:ascii="Times New Roman" w:hAnsi="Times New Roman" w:cs="Times New Roman"/>
        </w:rPr>
        <w:t xml:space="preserve">Section </w:t>
      </w:r>
      <w:r w:rsidR="0039319F" w:rsidRPr="001740BE">
        <w:rPr>
          <w:rFonts w:ascii="Times New Roman" w:hAnsi="Times New Roman" w:cs="Times New Roman"/>
        </w:rPr>
        <w:t>5</w:t>
      </w:r>
      <w:r w:rsidRPr="001740BE">
        <w:rPr>
          <w:rFonts w:ascii="Times New Roman" w:hAnsi="Times New Roman" w:cs="Times New Roman"/>
        </w:rPr>
        <w:t xml:space="preserve">, I connect the space of models with a range of views currently defended in the literature, with an eye toward identifying gaps. Finally, I identify three possible problems for mereological models of spacetime emergence based on mereological harmony (Section </w:t>
      </w:r>
      <w:r w:rsidR="0039319F" w:rsidRPr="001740BE">
        <w:rPr>
          <w:rFonts w:ascii="Times New Roman" w:hAnsi="Times New Roman" w:cs="Times New Roman"/>
        </w:rPr>
        <w:t>6</w:t>
      </w:r>
      <w:r w:rsidRPr="001740BE">
        <w:rPr>
          <w:rFonts w:ascii="Times New Roman" w:hAnsi="Times New Roman" w:cs="Times New Roman"/>
        </w:rPr>
        <w:t>.</w:t>
      </w:r>
      <w:r w:rsidR="0039319F" w:rsidRPr="001740BE">
        <w:rPr>
          <w:rFonts w:ascii="Times New Roman" w:hAnsi="Times New Roman" w:cs="Times New Roman"/>
        </w:rPr>
        <w:t>1</w:t>
      </w:r>
      <w:r w:rsidRPr="001740BE">
        <w:rPr>
          <w:rFonts w:ascii="Times New Roman" w:hAnsi="Times New Roman" w:cs="Times New Roman"/>
        </w:rPr>
        <w:t xml:space="preserve">), continuous vs. discrete spacetime (Section </w:t>
      </w:r>
      <w:r w:rsidR="0039319F" w:rsidRPr="001740BE">
        <w:rPr>
          <w:rFonts w:ascii="Times New Roman" w:hAnsi="Times New Roman" w:cs="Times New Roman"/>
        </w:rPr>
        <w:t>6.2</w:t>
      </w:r>
      <w:r w:rsidRPr="001740BE">
        <w:rPr>
          <w:rFonts w:ascii="Times New Roman" w:hAnsi="Times New Roman" w:cs="Times New Roman"/>
        </w:rPr>
        <w:t xml:space="preserve">), and quantum superposition (Section </w:t>
      </w:r>
      <w:r w:rsidR="0039319F" w:rsidRPr="001740BE">
        <w:rPr>
          <w:rFonts w:ascii="Times New Roman" w:hAnsi="Times New Roman" w:cs="Times New Roman"/>
        </w:rPr>
        <w:t>6.3</w:t>
      </w:r>
      <w:r w:rsidRPr="001740BE">
        <w:rPr>
          <w:rFonts w:ascii="Times New Roman" w:hAnsi="Times New Roman" w:cs="Times New Roman"/>
        </w:rPr>
        <w:t xml:space="preserve">). </w:t>
      </w:r>
    </w:p>
    <w:p w14:paraId="49244E51" w14:textId="46184D93" w:rsidR="00CD073F" w:rsidRPr="001740BE" w:rsidRDefault="004B1606" w:rsidP="000E7609">
      <w:pPr>
        <w:pStyle w:val="ListParagraph"/>
        <w:numPr>
          <w:ilvl w:val="0"/>
          <w:numId w:val="10"/>
        </w:numPr>
        <w:jc w:val="both"/>
        <w:rPr>
          <w:rFonts w:ascii="Times New Roman" w:hAnsi="Times New Roman" w:cs="Times New Roman"/>
          <w:b/>
          <w:bCs/>
        </w:rPr>
      </w:pPr>
      <w:r w:rsidRPr="001740BE">
        <w:rPr>
          <w:rFonts w:ascii="Times New Roman" w:hAnsi="Times New Roman" w:cs="Times New Roman"/>
          <w:b/>
          <w:bCs/>
        </w:rPr>
        <w:t xml:space="preserve">Motivations </w:t>
      </w:r>
      <w:r w:rsidR="003D53BB" w:rsidRPr="001740BE">
        <w:rPr>
          <w:rFonts w:ascii="Times New Roman" w:hAnsi="Times New Roman" w:cs="Times New Roman"/>
          <w:b/>
          <w:bCs/>
        </w:rPr>
        <w:t xml:space="preserve">for </w:t>
      </w:r>
      <w:r w:rsidR="00B168BA" w:rsidRPr="001740BE">
        <w:rPr>
          <w:rFonts w:ascii="Times New Roman" w:hAnsi="Times New Roman" w:cs="Times New Roman"/>
          <w:b/>
          <w:bCs/>
        </w:rPr>
        <w:t xml:space="preserve">Mereological Models of Spacetime Emergence </w:t>
      </w:r>
    </w:p>
    <w:p w14:paraId="1310C108" w14:textId="5D6B3B6E" w:rsidR="00B04899" w:rsidRPr="001740BE" w:rsidRDefault="001E43C9" w:rsidP="00CF4E4F">
      <w:pPr>
        <w:jc w:val="both"/>
        <w:rPr>
          <w:rFonts w:ascii="Times New Roman" w:hAnsi="Times New Roman" w:cs="Times New Roman"/>
        </w:rPr>
      </w:pPr>
      <w:r w:rsidRPr="001740BE">
        <w:rPr>
          <w:rFonts w:ascii="Times New Roman" w:hAnsi="Times New Roman" w:cs="Times New Roman"/>
        </w:rPr>
        <w:t>Here’s o</w:t>
      </w:r>
      <w:r w:rsidR="00E65A92" w:rsidRPr="001740BE">
        <w:rPr>
          <w:rFonts w:ascii="Times New Roman" w:hAnsi="Times New Roman" w:cs="Times New Roman"/>
        </w:rPr>
        <w:t xml:space="preserve">ne reason to think that a mereological model </w:t>
      </w:r>
      <w:r w:rsidR="00BF43A0" w:rsidRPr="001740BE">
        <w:rPr>
          <w:rFonts w:ascii="Times New Roman" w:hAnsi="Times New Roman" w:cs="Times New Roman"/>
        </w:rPr>
        <w:t>offers</w:t>
      </w:r>
      <w:r w:rsidR="00112536" w:rsidRPr="001740BE">
        <w:rPr>
          <w:rFonts w:ascii="Times New Roman" w:hAnsi="Times New Roman" w:cs="Times New Roman"/>
        </w:rPr>
        <w:t xml:space="preserve"> the right expla</w:t>
      </w:r>
      <w:r w:rsidR="003F586E" w:rsidRPr="001740BE">
        <w:rPr>
          <w:rFonts w:ascii="Times New Roman" w:hAnsi="Times New Roman" w:cs="Times New Roman"/>
        </w:rPr>
        <w:t>nation</w:t>
      </w:r>
      <w:r w:rsidR="00112536" w:rsidRPr="001740BE">
        <w:rPr>
          <w:rFonts w:ascii="Times New Roman" w:hAnsi="Times New Roman" w:cs="Times New Roman"/>
        </w:rPr>
        <w:t xml:space="preserve"> of how spacetime emerg</w:t>
      </w:r>
      <w:r w:rsidR="00BF43A0" w:rsidRPr="001740BE">
        <w:rPr>
          <w:rFonts w:ascii="Times New Roman" w:hAnsi="Times New Roman" w:cs="Times New Roman"/>
        </w:rPr>
        <w:t>es</w:t>
      </w:r>
      <w:r w:rsidRPr="001740BE">
        <w:rPr>
          <w:rFonts w:ascii="Times New Roman" w:hAnsi="Times New Roman" w:cs="Times New Roman"/>
        </w:rPr>
        <w:t>:</w:t>
      </w:r>
      <w:r w:rsidR="00CF203C" w:rsidRPr="001740BE">
        <w:rPr>
          <w:rFonts w:ascii="Times New Roman" w:hAnsi="Times New Roman" w:cs="Times New Roman"/>
        </w:rPr>
        <w:t xml:space="preserve"> </w:t>
      </w:r>
      <w:r w:rsidR="00B83226" w:rsidRPr="001740BE">
        <w:rPr>
          <w:rFonts w:ascii="Times New Roman" w:hAnsi="Times New Roman" w:cs="Times New Roman"/>
        </w:rPr>
        <w:t xml:space="preserve">parthood </w:t>
      </w:r>
      <w:r w:rsidR="004B327A" w:rsidRPr="001740BE">
        <w:rPr>
          <w:rFonts w:ascii="Times New Roman" w:hAnsi="Times New Roman" w:cs="Times New Roman"/>
        </w:rPr>
        <w:t>may be one of the</w:t>
      </w:r>
      <w:r w:rsidR="0062796A" w:rsidRPr="001740BE">
        <w:rPr>
          <w:rFonts w:ascii="Times New Roman" w:hAnsi="Times New Roman" w:cs="Times New Roman"/>
        </w:rPr>
        <w:t xml:space="preserve"> fundamental</w:t>
      </w:r>
      <w:r w:rsidR="004B327A" w:rsidRPr="001740BE">
        <w:rPr>
          <w:rFonts w:ascii="Times New Roman" w:hAnsi="Times New Roman" w:cs="Times New Roman"/>
        </w:rPr>
        <w:t xml:space="preserve"> properties and relations</w:t>
      </w:r>
      <w:r w:rsidR="00427937" w:rsidRPr="001740BE">
        <w:rPr>
          <w:rFonts w:ascii="Times New Roman" w:hAnsi="Times New Roman" w:cs="Times New Roman"/>
        </w:rPr>
        <w:t xml:space="preserve"> </w:t>
      </w:r>
      <w:r w:rsidR="0062796A" w:rsidRPr="001740BE">
        <w:rPr>
          <w:rFonts w:ascii="Times New Roman" w:hAnsi="Times New Roman" w:cs="Times New Roman"/>
        </w:rPr>
        <w:t>that gives rise to the structure of the world.</w:t>
      </w:r>
      <w:r w:rsidR="00F32D7D" w:rsidRPr="001740BE">
        <w:rPr>
          <w:rFonts w:ascii="Times New Roman" w:hAnsi="Times New Roman" w:cs="Times New Roman"/>
        </w:rPr>
        <w:t xml:space="preserve"> </w:t>
      </w:r>
      <w:r w:rsidR="00ED489C" w:rsidRPr="001740BE">
        <w:rPr>
          <w:rFonts w:ascii="Times New Roman" w:hAnsi="Times New Roman" w:cs="Times New Roman"/>
        </w:rPr>
        <w:t xml:space="preserve">Some </w:t>
      </w:r>
      <w:r w:rsidR="00C02C6D" w:rsidRPr="001740BE">
        <w:rPr>
          <w:rFonts w:ascii="Times New Roman" w:hAnsi="Times New Roman" w:cs="Times New Roman"/>
        </w:rPr>
        <w:t>h</w:t>
      </w:r>
      <w:r w:rsidR="0098288A" w:rsidRPr="001740BE">
        <w:rPr>
          <w:rFonts w:ascii="Times New Roman" w:hAnsi="Times New Roman" w:cs="Times New Roman"/>
        </w:rPr>
        <w:t>ave argued in favour</w:t>
      </w:r>
      <w:r w:rsidR="00600B41" w:rsidRPr="001740BE">
        <w:rPr>
          <w:rFonts w:ascii="Times New Roman" w:hAnsi="Times New Roman" w:cs="Times New Roman"/>
        </w:rPr>
        <w:t xml:space="preserve"> of composition as the</w:t>
      </w:r>
      <w:r w:rsidR="00C76A9C" w:rsidRPr="001740BE">
        <w:rPr>
          <w:rFonts w:ascii="Times New Roman" w:hAnsi="Times New Roman" w:cs="Times New Roman"/>
        </w:rPr>
        <w:t xml:space="preserve"> </w:t>
      </w:r>
      <w:r w:rsidR="00964597" w:rsidRPr="001740BE">
        <w:rPr>
          <w:rFonts w:ascii="Times New Roman" w:hAnsi="Times New Roman" w:cs="Times New Roman"/>
        </w:rPr>
        <w:t>one tr</w:t>
      </w:r>
      <w:r w:rsidR="005459CE" w:rsidRPr="001740BE">
        <w:rPr>
          <w:rFonts w:ascii="Times New Roman" w:hAnsi="Times New Roman" w:cs="Times New Roman"/>
        </w:rPr>
        <w:t>ue</w:t>
      </w:r>
      <w:r w:rsidR="00600B41" w:rsidRPr="001740BE">
        <w:rPr>
          <w:rFonts w:ascii="Times New Roman" w:hAnsi="Times New Roman" w:cs="Times New Roman"/>
        </w:rPr>
        <w:t xml:space="preserve"> building relation on </w:t>
      </w:r>
      <w:r w:rsidR="00453E06" w:rsidRPr="001740BE">
        <w:rPr>
          <w:rFonts w:ascii="Times New Roman" w:hAnsi="Times New Roman" w:cs="Times New Roman"/>
          <w:i/>
          <w:iCs/>
        </w:rPr>
        <w:t xml:space="preserve">a priori </w:t>
      </w:r>
      <w:r w:rsidR="00453E06" w:rsidRPr="001740BE">
        <w:rPr>
          <w:rFonts w:ascii="Times New Roman" w:hAnsi="Times New Roman" w:cs="Times New Roman"/>
        </w:rPr>
        <w:t>grounds</w:t>
      </w:r>
      <w:r w:rsidR="00685269" w:rsidRPr="001740BE">
        <w:rPr>
          <w:rFonts w:ascii="Times New Roman" w:hAnsi="Times New Roman" w:cs="Times New Roman"/>
        </w:rPr>
        <w:t xml:space="preserve">. For example, </w:t>
      </w:r>
      <w:r w:rsidR="00923806" w:rsidRPr="001740BE">
        <w:rPr>
          <w:rFonts w:ascii="Times New Roman" w:hAnsi="Times New Roman" w:cs="Times New Roman"/>
        </w:rPr>
        <w:t xml:space="preserve">Paul </w:t>
      </w:r>
      <w:r w:rsidR="00AD5386" w:rsidRPr="001740BE">
        <w:rPr>
          <w:rFonts w:ascii="Times New Roman" w:hAnsi="Times New Roman" w:cs="Times New Roman"/>
        </w:rPr>
        <w:fldChar w:fldCharType="begin"/>
      </w:r>
      <w:r w:rsidR="000561F1" w:rsidRPr="001740BE">
        <w:rPr>
          <w:rFonts w:ascii="Times New Roman" w:hAnsi="Times New Roman" w:cs="Times New Roman"/>
        </w:rPr>
        <w:instrText xml:space="preserve"> ADDIN EN.CITE &lt;EndNote&gt;&lt;Cite ExcludeAuth="1"&gt;&lt;Author&gt;Paul&lt;/Author&gt;&lt;Year&gt;2012&lt;/Year&gt;&lt;RecNum&gt;315&lt;/RecNum&gt;&lt;DisplayText&gt;(2012)&lt;/DisplayText&gt;&lt;record&gt;&lt;rec-number&gt;315&lt;/rec-number&gt;&lt;foreign-keys&gt;&lt;key app="EN" db-id="2xvvprstr2ptr6ef5tqxez2102dtevarxa9v" timestamp="1600925425"&gt;315&lt;/key&gt;&lt;/foreign-keys&gt;&lt;ref-type name="Journal Article"&gt;17&lt;/ref-type&gt;&lt;contributors&gt;&lt;authors&gt;&lt;author&gt;Paul, Laurie Ann&lt;/author&gt;&lt;/authors&gt;&lt;/contributors&gt;&lt;titles&gt;&lt;title&gt;Building the world from its fundamental constituents&lt;/title&gt;&lt;secondary-title&gt;Philosophical Studies&lt;/secondary-title&gt;&lt;/titles&gt;&lt;periodical&gt;&lt;full-title&gt;Philosophical Studies&lt;/full-title&gt;&lt;/periodical&gt;&lt;pages&gt;221-256&lt;/pages&gt;&lt;volume&gt;158&lt;/volume&gt;&lt;number&gt;2&lt;/number&gt;&lt;section&gt;221&lt;/section&gt;&lt;dates&gt;&lt;year&gt;2012&lt;/year&gt;&lt;/dates&gt;&lt;isbn&gt;0031-8116&amp;#xD;1573-0883&lt;/isbn&gt;&lt;urls&gt;&lt;/urls&gt;&lt;electronic-resource-num&gt;10.1007/s11098-012-9885-8&lt;/electronic-resource-num&gt;&lt;/record&gt;&lt;/Cite&gt;&lt;/EndNote&gt;</w:instrText>
      </w:r>
      <w:r w:rsidR="00AD5386" w:rsidRPr="001740BE">
        <w:rPr>
          <w:rFonts w:ascii="Times New Roman" w:hAnsi="Times New Roman" w:cs="Times New Roman"/>
        </w:rPr>
        <w:fldChar w:fldCharType="separate"/>
      </w:r>
      <w:r w:rsidR="006D6E0C" w:rsidRPr="001740BE">
        <w:rPr>
          <w:rFonts w:ascii="Times New Roman" w:hAnsi="Times New Roman" w:cs="Times New Roman"/>
          <w:noProof/>
        </w:rPr>
        <w:t>(2012)</w:t>
      </w:r>
      <w:r w:rsidR="00AD5386" w:rsidRPr="001740BE">
        <w:rPr>
          <w:rFonts w:ascii="Times New Roman" w:hAnsi="Times New Roman" w:cs="Times New Roman"/>
        </w:rPr>
        <w:fldChar w:fldCharType="end"/>
      </w:r>
      <w:r w:rsidR="00AD5386" w:rsidRPr="001740BE">
        <w:rPr>
          <w:rFonts w:ascii="Times New Roman" w:hAnsi="Times New Roman" w:cs="Times New Roman"/>
        </w:rPr>
        <w:t xml:space="preserve"> </w:t>
      </w:r>
      <w:r w:rsidR="00923806" w:rsidRPr="001740BE">
        <w:rPr>
          <w:rFonts w:ascii="Times New Roman" w:hAnsi="Times New Roman" w:cs="Times New Roman"/>
        </w:rPr>
        <w:t xml:space="preserve">claims that that the minimum requirements for a world to be built, is that the fundamental building blocks are fused together by the relation of </w:t>
      </w:r>
      <w:r w:rsidR="00923806" w:rsidRPr="001740BE">
        <w:rPr>
          <w:rFonts w:ascii="Times New Roman" w:hAnsi="Times New Roman" w:cs="Times New Roman"/>
        </w:rPr>
        <w:lastRenderedPageBreak/>
        <w:t>composition and those fusions build more complex composite objects. What Paul calls the ‘composition intuition’ is our direct grasp of proper parthood</w:t>
      </w:r>
      <w:r w:rsidR="00876642" w:rsidRPr="001740BE">
        <w:rPr>
          <w:rFonts w:ascii="Times New Roman" w:hAnsi="Times New Roman" w:cs="Times New Roman"/>
        </w:rPr>
        <w:t>.</w:t>
      </w:r>
      <w:r w:rsidR="0018616A" w:rsidRPr="001740BE">
        <w:rPr>
          <w:rStyle w:val="FootnoteReference"/>
          <w:rFonts w:ascii="Times New Roman" w:hAnsi="Times New Roman" w:cs="Times New Roman"/>
          <w:color w:val="auto"/>
        </w:rPr>
        <w:footnoteReference w:id="6"/>
      </w:r>
      <w:r w:rsidR="00876642" w:rsidRPr="001740BE">
        <w:rPr>
          <w:rFonts w:ascii="Times New Roman" w:hAnsi="Times New Roman" w:cs="Times New Roman"/>
        </w:rPr>
        <w:t xml:space="preserve"> </w:t>
      </w:r>
      <w:r w:rsidR="00C868C5" w:rsidRPr="001740BE">
        <w:rPr>
          <w:rFonts w:ascii="Times New Roman" w:hAnsi="Times New Roman" w:cs="Times New Roman"/>
        </w:rPr>
        <w:t xml:space="preserve">However, </w:t>
      </w:r>
      <w:r w:rsidR="00A6529B" w:rsidRPr="001740BE">
        <w:rPr>
          <w:rFonts w:ascii="Times New Roman" w:hAnsi="Times New Roman" w:cs="Times New Roman"/>
        </w:rPr>
        <w:t xml:space="preserve">appeal to intuitions and </w:t>
      </w:r>
      <w:r w:rsidR="00714181" w:rsidRPr="001740BE">
        <w:rPr>
          <w:rFonts w:ascii="Times New Roman" w:hAnsi="Times New Roman" w:cs="Times New Roman"/>
          <w:i/>
          <w:iCs/>
        </w:rPr>
        <w:t xml:space="preserve">a priori </w:t>
      </w:r>
      <w:r w:rsidR="00714181" w:rsidRPr="001740BE">
        <w:rPr>
          <w:rFonts w:ascii="Times New Roman" w:hAnsi="Times New Roman" w:cs="Times New Roman"/>
        </w:rPr>
        <w:t>knowledge</w:t>
      </w:r>
      <w:r w:rsidR="003C110F" w:rsidRPr="001740BE">
        <w:rPr>
          <w:rFonts w:ascii="Times New Roman" w:hAnsi="Times New Roman" w:cs="Times New Roman"/>
        </w:rPr>
        <w:t xml:space="preserve"> about composition </w:t>
      </w:r>
      <w:r w:rsidR="00961594" w:rsidRPr="001740BE">
        <w:rPr>
          <w:rFonts w:ascii="Times New Roman" w:hAnsi="Times New Roman" w:cs="Times New Roman"/>
        </w:rPr>
        <w:t xml:space="preserve">seems inappropriate in the context of science where </w:t>
      </w:r>
      <w:r w:rsidR="00E43418" w:rsidRPr="001740BE">
        <w:rPr>
          <w:rFonts w:ascii="Times New Roman" w:hAnsi="Times New Roman" w:cs="Times New Roman"/>
        </w:rPr>
        <w:t>the</w:t>
      </w:r>
      <w:r w:rsidR="001C36C7" w:rsidRPr="001740BE">
        <w:rPr>
          <w:rFonts w:ascii="Times New Roman" w:hAnsi="Times New Roman" w:cs="Times New Roman"/>
        </w:rPr>
        <w:t xml:space="preserve"> entities and relations that are</w:t>
      </w:r>
      <w:r w:rsidR="00DD5282" w:rsidRPr="001740BE">
        <w:rPr>
          <w:rFonts w:ascii="Times New Roman" w:hAnsi="Times New Roman" w:cs="Times New Roman"/>
        </w:rPr>
        <w:t xml:space="preserve"> the</w:t>
      </w:r>
      <w:r w:rsidR="001C36C7" w:rsidRPr="001740BE">
        <w:rPr>
          <w:rFonts w:ascii="Times New Roman" w:hAnsi="Times New Roman" w:cs="Times New Roman"/>
        </w:rPr>
        <w:t xml:space="preserve"> fundamental </w:t>
      </w:r>
      <w:r w:rsidR="00D50322" w:rsidRPr="001740BE">
        <w:rPr>
          <w:rFonts w:ascii="Times New Roman" w:hAnsi="Times New Roman" w:cs="Times New Roman"/>
        </w:rPr>
        <w:t xml:space="preserve">constituents of the world should not be settled </w:t>
      </w:r>
      <w:r w:rsidR="00D50322" w:rsidRPr="001740BE">
        <w:rPr>
          <w:rFonts w:ascii="Times New Roman" w:hAnsi="Times New Roman" w:cs="Times New Roman"/>
          <w:i/>
          <w:iCs/>
        </w:rPr>
        <w:t>a priori</w:t>
      </w:r>
      <w:r w:rsidR="00D50322" w:rsidRPr="001740BE">
        <w:rPr>
          <w:rFonts w:ascii="Times New Roman" w:hAnsi="Times New Roman" w:cs="Times New Roman"/>
        </w:rPr>
        <w:t xml:space="preserve">. </w:t>
      </w:r>
      <w:r w:rsidR="00696981" w:rsidRPr="001740BE">
        <w:rPr>
          <w:rFonts w:ascii="Times New Roman" w:hAnsi="Times New Roman" w:cs="Times New Roman"/>
        </w:rPr>
        <w:t xml:space="preserve">There is also a long-standing debate over the extent to which </w:t>
      </w:r>
      <w:r w:rsidR="00696981" w:rsidRPr="001740BE">
        <w:rPr>
          <w:rFonts w:ascii="Times New Roman" w:hAnsi="Times New Roman" w:cs="Times New Roman"/>
          <w:i/>
          <w:iCs/>
        </w:rPr>
        <w:t>a priori</w:t>
      </w:r>
      <w:r w:rsidR="00696981" w:rsidRPr="001740BE">
        <w:rPr>
          <w:rFonts w:ascii="Times New Roman" w:hAnsi="Times New Roman" w:cs="Times New Roman"/>
        </w:rPr>
        <w:t xml:space="preserve"> methods play a substantive role in philosophy and the sciences [for an example of an argument that </w:t>
      </w:r>
      <w:r w:rsidR="00696981" w:rsidRPr="001740BE">
        <w:rPr>
          <w:rFonts w:ascii="Times New Roman" w:hAnsi="Times New Roman" w:cs="Times New Roman"/>
          <w:i/>
          <w:iCs/>
        </w:rPr>
        <w:t xml:space="preserve">a priori </w:t>
      </w:r>
      <w:r w:rsidR="00696981" w:rsidRPr="001740BE">
        <w:rPr>
          <w:rFonts w:ascii="Times New Roman" w:hAnsi="Times New Roman" w:cs="Times New Roman"/>
        </w:rPr>
        <w:t xml:space="preserve">reasoning has no role, see </w:t>
      </w:r>
      <w:r w:rsidR="00696981" w:rsidRPr="001740BE">
        <w:rPr>
          <w:rFonts w:ascii="Times New Roman" w:hAnsi="Times New Roman" w:cs="Times New Roman"/>
        </w:rPr>
        <w:fldChar w:fldCharType="begin"/>
      </w:r>
      <w:r w:rsidR="006D6E0C" w:rsidRPr="001740BE">
        <w:rPr>
          <w:rFonts w:ascii="Times New Roman" w:hAnsi="Times New Roman" w:cs="Times New Roman"/>
        </w:rPr>
        <w:instrText xml:space="preserve"> ADDIN EN.CITE &lt;EndNote&gt;&lt;Cite&gt;&lt;Author&gt;Papineau&lt;/Author&gt;&lt;Year&gt;2009&lt;/Year&gt;&lt;RecNum&gt;204&lt;/RecNum&gt;&lt;DisplayText&gt;(Papineau, 2009)&lt;/DisplayText&gt;&lt;record&gt;&lt;rec-number&gt;204&lt;/rec-number&gt;&lt;foreign-keys&gt;&lt;key app="EN" db-id="2xvvprstr2ptr6ef5tqxez2102dtevarxa9v" timestamp="1572751405"&gt;204&lt;/key&gt;&lt;/foreign-keys&gt;&lt;ref-type name="Journal Article"&gt;17&lt;/ref-type&gt;&lt;contributors&gt;&lt;authors&gt;&lt;author&gt;David Papineau&lt;/author&gt;&lt;/authors&gt;&lt;/contributors&gt;&lt;titles&gt;&lt;title&gt;The Poverty of Analysis&lt;/title&gt;&lt;secondary-title&gt;Proceedings of the Aristotelian Society, Supplementary Volumes&lt;/secondary-title&gt;&lt;/titles&gt;&lt;pages&gt;1-30&lt;/pages&gt;&lt;volume&gt;83&lt;/volume&gt;&lt;dates&gt;&lt;year&gt;2009&lt;/year&gt;&lt;/dates&gt;&lt;urls&gt;&lt;/urls&gt;&lt;/record&gt;&lt;/Cite&gt;&lt;/EndNote&gt;</w:instrText>
      </w:r>
      <w:r w:rsidR="00696981" w:rsidRPr="001740BE">
        <w:rPr>
          <w:rFonts w:ascii="Times New Roman" w:hAnsi="Times New Roman" w:cs="Times New Roman"/>
        </w:rPr>
        <w:fldChar w:fldCharType="separate"/>
      </w:r>
      <w:r w:rsidR="006D6E0C" w:rsidRPr="001740BE">
        <w:rPr>
          <w:rFonts w:ascii="Times New Roman" w:hAnsi="Times New Roman" w:cs="Times New Roman"/>
          <w:noProof/>
        </w:rPr>
        <w:t>(Papineau, 2009)</w:t>
      </w:r>
      <w:r w:rsidR="00696981" w:rsidRPr="001740BE">
        <w:rPr>
          <w:rFonts w:ascii="Times New Roman" w:hAnsi="Times New Roman" w:cs="Times New Roman"/>
        </w:rPr>
        <w:fldChar w:fldCharType="end"/>
      </w:r>
      <w:r w:rsidR="00696981" w:rsidRPr="001740BE">
        <w:rPr>
          <w:rFonts w:ascii="Times New Roman" w:hAnsi="Times New Roman" w:cs="Times New Roman"/>
        </w:rPr>
        <w:t>].</w:t>
      </w:r>
      <w:r w:rsidR="00EA232A" w:rsidRPr="001740BE">
        <w:rPr>
          <w:rFonts w:ascii="Times New Roman" w:hAnsi="Times New Roman" w:cs="Times New Roman"/>
        </w:rPr>
        <w:t xml:space="preserve"> </w:t>
      </w:r>
    </w:p>
    <w:p w14:paraId="704B7567" w14:textId="0B6DEE9E" w:rsidR="00CE4CD9" w:rsidRPr="001740BE" w:rsidRDefault="00B04899" w:rsidP="00D3559A">
      <w:pPr>
        <w:ind w:firstLine="426"/>
        <w:jc w:val="both"/>
        <w:rPr>
          <w:rFonts w:ascii="Times New Roman" w:hAnsi="Times New Roman" w:cs="Times New Roman"/>
        </w:rPr>
      </w:pPr>
      <w:r w:rsidRPr="001740BE">
        <w:rPr>
          <w:rStyle w:val="cf01"/>
          <w:rFonts w:ascii="Times New Roman" w:hAnsi="Times New Roman" w:cs="Times New Roman"/>
          <w:sz w:val="24"/>
          <w:szCs w:val="24"/>
        </w:rPr>
        <w:t xml:space="preserve">An alternative argument for the use of parthood to model spacetime emergence appeals to inductive considerations, rather than </w:t>
      </w:r>
      <w:r w:rsidRPr="001740BE">
        <w:rPr>
          <w:rStyle w:val="cf01"/>
          <w:rFonts w:ascii="Times New Roman" w:hAnsi="Times New Roman" w:cs="Times New Roman"/>
          <w:i/>
          <w:sz w:val="24"/>
          <w:szCs w:val="24"/>
        </w:rPr>
        <w:t>a priori</w:t>
      </w:r>
      <w:r w:rsidRPr="001740BE">
        <w:rPr>
          <w:rStyle w:val="cf01"/>
          <w:rFonts w:ascii="Times New Roman" w:hAnsi="Times New Roman" w:cs="Times New Roman"/>
          <w:sz w:val="24"/>
          <w:szCs w:val="24"/>
        </w:rPr>
        <w:t xml:space="preserve"> knowledge.</w:t>
      </w:r>
      <w:r w:rsidR="004A722C" w:rsidRPr="001740BE">
        <w:rPr>
          <w:rFonts w:ascii="Times New Roman" w:hAnsi="Times New Roman" w:cs="Times New Roman"/>
        </w:rPr>
        <w:t xml:space="preserve"> </w:t>
      </w:r>
      <w:r w:rsidR="00696981" w:rsidRPr="001740BE">
        <w:rPr>
          <w:rFonts w:ascii="Times New Roman" w:hAnsi="Times New Roman" w:cs="Times New Roman"/>
        </w:rPr>
        <w:t>Note, in the first instance, that composition is useful in many cases of scientific explanation.</w:t>
      </w:r>
      <w:r w:rsidR="00193C8A" w:rsidRPr="001740BE">
        <w:rPr>
          <w:rFonts w:ascii="Times New Roman" w:hAnsi="Times New Roman" w:cs="Times New Roman"/>
        </w:rPr>
        <w:t xml:space="preserve"> </w:t>
      </w:r>
      <w:r w:rsidR="00335C09" w:rsidRPr="001740BE">
        <w:rPr>
          <w:rFonts w:ascii="Times New Roman" w:hAnsi="Times New Roman" w:cs="Times New Roman"/>
        </w:rPr>
        <w:t xml:space="preserve">For </w:t>
      </w:r>
      <w:r w:rsidR="00FC3FE0" w:rsidRPr="001740BE">
        <w:rPr>
          <w:rFonts w:ascii="Times New Roman" w:hAnsi="Times New Roman" w:cs="Times New Roman"/>
        </w:rPr>
        <w:t>example,</w:t>
      </w:r>
      <w:r w:rsidR="00BD7301" w:rsidRPr="001740BE">
        <w:rPr>
          <w:rFonts w:ascii="Times New Roman" w:hAnsi="Times New Roman" w:cs="Times New Roman"/>
        </w:rPr>
        <w:t xml:space="preserve"> </w:t>
      </w:r>
      <w:r w:rsidR="001C1633" w:rsidRPr="001740BE">
        <w:rPr>
          <w:rFonts w:ascii="Times New Roman" w:hAnsi="Times New Roman" w:cs="Times New Roman"/>
        </w:rPr>
        <w:t xml:space="preserve">composition </w:t>
      </w:r>
      <w:r w:rsidR="00FC3FE0" w:rsidRPr="001740BE">
        <w:rPr>
          <w:rFonts w:ascii="Times New Roman" w:hAnsi="Times New Roman" w:cs="Times New Roman"/>
        </w:rPr>
        <w:t xml:space="preserve">is </w:t>
      </w:r>
      <w:r w:rsidR="001C1633" w:rsidRPr="001740BE">
        <w:rPr>
          <w:rFonts w:ascii="Times New Roman" w:hAnsi="Times New Roman" w:cs="Times New Roman"/>
        </w:rPr>
        <w:t xml:space="preserve">used </w:t>
      </w:r>
      <w:r w:rsidR="007538EC" w:rsidRPr="001740BE">
        <w:rPr>
          <w:rFonts w:ascii="Times New Roman" w:hAnsi="Times New Roman" w:cs="Times New Roman"/>
        </w:rPr>
        <w:t xml:space="preserve">in the philosophy of biology </w:t>
      </w:r>
      <w:r w:rsidR="005D02CD" w:rsidRPr="001740BE">
        <w:rPr>
          <w:rFonts w:ascii="Times New Roman" w:hAnsi="Times New Roman" w:cs="Times New Roman"/>
        </w:rPr>
        <w:fldChar w:fldCharType="begin">
          <w:fldData xml:space="preserve">PEVuZE5vdGU+PENpdGU+PEF1dGhvcj5Ccm9nYWFyZDwvQXV0aG9yPjxZZWFyPjIwMDQ8L1llYXI+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</w:fldData>
        </w:fldChar>
      </w:r>
      <w:r w:rsidR="006D6E0C" w:rsidRPr="001740BE">
        <w:rPr>
          <w:rFonts w:ascii="Times New Roman" w:hAnsi="Times New Roman" w:cs="Times New Roman"/>
        </w:rPr>
        <w:instrText xml:space="preserve"> ADDIN EN.CITE </w:instrText>
      </w:r>
      <w:r w:rsidR="006D6E0C" w:rsidRPr="001740BE">
        <w:rPr>
          <w:rFonts w:ascii="Times New Roman" w:hAnsi="Times New Roman" w:cs="Times New Roman"/>
        </w:rPr>
        <w:fldChar w:fldCharType="begin">
          <w:fldData xml:space="preserve">PEVuZE5vdGU+PENpdGU+PEF1dGhvcj5Ccm9nYWFyZDwvQXV0aG9yPjxZZWFyPjIwMDQ8L1llYXI+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</w:fldData>
        </w:fldChar>
      </w:r>
      <w:r w:rsidR="006D6E0C" w:rsidRPr="001740BE">
        <w:rPr>
          <w:rFonts w:ascii="Times New Roman" w:hAnsi="Times New Roman" w:cs="Times New Roman"/>
        </w:rPr>
        <w:instrText xml:space="preserve"> ADDIN EN.CITE.DATA </w:instrText>
      </w:r>
      <w:r w:rsidR="006D6E0C" w:rsidRPr="001740BE">
        <w:rPr>
          <w:rFonts w:ascii="Times New Roman" w:hAnsi="Times New Roman" w:cs="Times New Roman"/>
        </w:rPr>
      </w:r>
      <w:r w:rsidR="006D6E0C" w:rsidRPr="001740BE">
        <w:rPr>
          <w:rFonts w:ascii="Times New Roman" w:hAnsi="Times New Roman" w:cs="Times New Roman"/>
        </w:rPr>
        <w:fldChar w:fldCharType="end"/>
      </w:r>
      <w:r w:rsidR="005D02CD" w:rsidRPr="001740BE">
        <w:rPr>
          <w:rFonts w:ascii="Times New Roman" w:hAnsi="Times New Roman" w:cs="Times New Roman"/>
        </w:rPr>
      </w:r>
      <w:r w:rsidR="005D02CD" w:rsidRPr="001740BE">
        <w:rPr>
          <w:rFonts w:ascii="Times New Roman" w:hAnsi="Times New Roman" w:cs="Times New Roman"/>
        </w:rPr>
        <w:fldChar w:fldCharType="separate"/>
      </w:r>
      <w:r w:rsidR="006D6E0C" w:rsidRPr="001740BE">
        <w:rPr>
          <w:rFonts w:ascii="Times New Roman" w:hAnsi="Times New Roman" w:cs="Times New Roman"/>
          <w:noProof/>
        </w:rPr>
        <w:t>(Brenner, 2018; Brogaard, 2004; Calosi &amp; Graziani, 2014; Casetta &amp; Vecchi, 2019; Hull, 1978)</w:t>
      </w:r>
      <w:r w:rsidR="005D02CD" w:rsidRPr="001740BE">
        <w:rPr>
          <w:rFonts w:ascii="Times New Roman" w:hAnsi="Times New Roman" w:cs="Times New Roman"/>
        </w:rPr>
        <w:fldChar w:fldCharType="end"/>
      </w:r>
      <w:r w:rsidR="00BD7301" w:rsidRPr="001740BE">
        <w:rPr>
          <w:rFonts w:ascii="Times New Roman" w:hAnsi="Times New Roman" w:cs="Times New Roman"/>
        </w:rPr>
        <w:t xml:space="preserve">; in biomedical contexts </w:t>
      </w:r>
      <w:r w:rsidR="000E4C48" w:rsidRPr="001740BE">
        <w:rPr>
          <w:rFonts w:ascii="Times New Roman" w:hAnsi="Times New Roman" w:cs="Times New Roman"/>
        </w:rPr>
        <w:fldChar w:fldCharType="begin"/>
      </w:r>
      <w:r w:rsidR="006D6E0C" w:rsidRPr="001740BE">
        <w:rPr>
          <w:rFonts w:ascii="Times New Roman" w:hAnsi="Times New Roman" w:cs="Times New Roman"/>
        </w:rPr>
        <w:instrText xml:space="preserve"> ADDIN EN.CITE &lt;EndNote&gt;&lt;Cite&gt;&lt;Author&gt;Schulz&lt;/Author&gt;&lt;Year&gt;2006&lt;/Year&gt;&lt;RecNum&gt;629&lt;/RecNum&gt;&lt;DisplayText&gt;(Schulz, Kumar, &amp;amp; Bittner, 2006)&lt;/DisplayText&gt;&lt;record&gt;&lt;rec-number&gt;629&lt;/rec-number&gt;&lt;foreign-keys&gt;&lt;key app="EN" db-id="2xvvprstr2ptr6ef5tqxez2102dtevarxa9v" timestamp="1684119526"&gt;629&lt;/key&gt;&lt;/foreign-keys&gt;&lt;ref-type name="Journal Article"&gt;17&lt;/ref-type&gt;&lt;contributors&gt;&lt;authors&gt;&lt;author&gt;Schulz, Stefan&lt;/author&gt;&lt;author&gt;Kumar, Anand&lt;/author&gt;&lt;author&gt;Bittner, Thomas&lt;/author&gt;&lt;/authors&gt;&lt;/contributors&gt;&lt;titles&gt;&lt;title&gt;Biomedical ontologies: What part-of is and isn’t&lt;/title&gt;&lt;secondary-title&gt;Journal of biomedical informatics&lt;/secondary-title&gt;&lt;/titles&gt;&lt;periodical&gt;&lt;full-title&gt;Journal of biomedical informatics&lt;/full-title&gt;&lt;/periodical&gt;&lt;pages&gt;350-361&lt;/pages&gt;&lt;volume&gt;39&lt;/volume&gt;&lt;number&gt;3&lt;/number&gt;&lt;dates&gt;&lt;year&gt;2006&lt;/year&gt;&lt;/dates&gt;&lt;pub-location&gt;SAN DIEGO&lt;/pub-location&gt;&lt;publisher&gt;Elsevier Inc&lt;/publisher&gt;&lt;isbn&gt;1532-0464&lt;/isbn&gt;&lt;urls&gt;&lt;/urls&gt;&lt;electronic-resource-num&gt;10.1016/j.jbi.2005.11.003&lt;/electronic-resource-num&gt;&lt;/record&gt;&lt;/Cite&gt;&lt;/EndNote&gt;</w:instrText>
      </w:r>
      <w:r w:rsidR="000E4C48" w:rsidRPr="001740BE">
        <w:rPr>
          <w:rFonts w:ascii="Times New Roman" w:hAnsi="Times New Roman" w:cs="Times New Roman"/>
        </w:rPr>
        <w:fldChar w:fldCharType="separate"/>
      </w:r>
      <w:r w:rsidR="006D6E0C" w:rsidRPr="001740BE">
        <w:rPr>
          <w:rFonts w:ascii="Times New Roman" w:hAnsi="Times New Roman" w:cs="Times New Roman"/>
          <w:noProof/>
        </w:rPr>
        <w:t>(Schulz, Kumar, &amp; Bittner, 2006)</w:t>
      </w:r>
      <w:r w:rsidR="000E4C48" w:rsidRPr="001740BE">
        <w:rPr>
          <w:rFonts w:ascii="Times New Roman" w:hAnsi="Times New Roman" w:cs="Times New Roman"/>
        </w:rPr>
        <w:fldChar w:fldCharType="end"/>
      </w:r>
      <w:r w:rsidR="00BD7301" w:rsidRPr="001740BE">
        <w:rPr>
          <w:rFonts w:ascii="Times New Roman" w:hAnsi="Times New Roman" w:cs="Times New Roman"/>
        </w:rPr>
        <w:t>; and in</w:t>
      </w:r>
      <w:r w:rsidR="003903DC" w:rsidRPr="001740BE">
        <w:rPr>
          <w:rFonts w:ascii="Times New Roman" w:hAnsi="Times New Roman" w:cs="Times New Roman"/>
        </w:rPr>
        <w:t xml:space="preserve"> social science </w:t>
      </w:r>
      <w:r w:rsidR="00547038" w:rsidRPr="001740BE">
        <w:rPr>
          <w:rFonts w:ascii="Times New Roman" w:hAnsi="Times New Roman" w:cs="Times New Roman"/>
        </w:rPr>
        <w:fldChar w:fldCharType="begin">
          <w:fldData xml:space="preserve">PEVuZE5vdGU+PENpdGU+PEF1dGhvcj5IYXdsZXk8L0F1dGhvcj48WWVhcj4yMDE3PC9ZZWFyPjxS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</w:fldData>
        </w:fldChar>
      </w:r>
      <w:r w:rsidR="006D6E0C" w:rsidRPr="001740BE">
        <w:rPr>
          <w:rFonts w:ascii="Times New Roman" w:hAnsi="Times New Roman" w:cs="Times New Roman"/>
        </w:rPr>
        <w:instrText xml:space="preserve"> ADDIN EN.CITE </w:instrText>
      </w:r>
      <w:r w:rsidR="006D6E0C" w:rsidRPr="001740BE">
        <w:rPr>
          <w:rFonts w:ascii="Times New Roman" w:hAnsi="Times New Roman" w:cs="Times New Roman"/>
        </w:rPr>
        <w:fldChar w:fldCharType="begin">
          <w:fldData xml:space="preserve">PEVuZE5vdGU+PENpdGU+PEF1dGhvcj5IYXdsZXk8L0F1dGhvcj48WWVhcj4yMDE3PC9ZZWFyPjxS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</w:fldData>
        </w:fldChar>
      </w:r>
      <w:r w:rsidR="006D6E0C" w:rsidRPr="001740BE">
        <w:rPr>
          <w:rFonts w:ascii="Times New Roman" w:hAnsi="Times New Roman" w:cs="Times New Roman"/>
        </w:rPr>
        <w:instrText xml:space="preserve"> ADDIN EN.CITE.DATA </w:instrText>
      </w:r>
      <w:r w:rsidR="006D6E0C" w:rsidRPr="001740BE">
        <w:rPr>
          <w:rFonts w:ascii="Times New Roman" w:hAnsi="Times New Roman" w:cs="Times New Roman"/>
        </w:rPr>
      </w:r>
      <w:r w:rsidR="006D6E0C" w:rsidRPr="001740BE">
        <w:rPr>
          <w:rFonts w:ascii="Times New Roman" w:hAnsi="Times New Roman" w:cs="Times New Roman"/>
        </w:rPr>
        <w:fldChar w:fldCharType="end"/>
      </w:r>
      <w:r w:rsidR="00547038" w:rsidRPr="001740BE">
        <w:rPr>
          <w:rFonts w:ascii="Times New Roman" w:hAnsi="Times New Roman" w:cs="Times New Roman"/>
        </w:rPr>
      </w:r>
      <w:r w:rsidR="00547038" w:rsidRPr="001740BE">
        <w:rPr>
          <w:rFonts w:ascii="Times New Roman" w:hAnsi="Times New Roman" w:cs="Times New Roman"/>
        </w:rPr>
        <w:fldChar w:fldCharType="separate"/>
      </w:r>
      <w:r w:rsidR="006D6E0C" w:rsidRPr="001740BE">
        <w:rPr>
          <w:rFonts w:ascii="Times New Roman" w:hAnsi="Times New Roman" w:cs="Times New Roman"/>
          <w:noProof/>
        </w:rPr>
        <w:t>(Copp, 1984; Hawley, 2017; Schmidt, 2020; Strohmaier, 2018)</w:t>
      </w:r>
      <w:r w:rsidR="00547038" w:rsidRPr="001740BE">
        <w:rPr>
          <w:rFonts w:ascii="Times New Roman" w:hAnsi="Times New Roman" w:cs="Times New Roman"/>
        </w:rPr>
        <w:fldChar w:fldCharType="end"/>
      </w:r>
      <w:r w:rsidR="00E211B8" w:rsidRPr="001740BE">
        <w:rPr>
          <w:rFonts w:ascii="Times New Roman" w:hAnsi="Times New Roman" w:cs="Times New Roman"/>
        </w:rPr>
        <w:t>.</w:t>
      </w:r>
      <w:r w:rsidR="00384171" w:rsidRPr="001740BE">
        <w:rPr>
          <w:rStyle w:val="FootnoteReference"/>
          <w:rFonts w:ascii="Times New Roman" w:hAnsi="Times New Roman" w:cs="Times New Roman"/>
          <w:color w:val="auto"/>
        </w:rPr>
        <w:footnoteReference w:id="7"/>
      </w:r>
      <w:r w:rsidR="00AD72E0" w:rsidRPr="001740BE">
        <w:rPr>
          <w:rFonts w:ascii="Times New Roman" w:hAnsi="Times New Roman" w:cs="Times New Roman"/>
        </w:rPr>
        <w:t xml:space="preserve"> </w:t>
      </w:r>
      <w:r w:rsidR="00D229CB" w:rsidRPr="001740BE">
        <w:rPr>
          <w:rFonts w:ascii="Times New Roman" w:hAnsi="Times New Roman" w:cs="Times New Roman"/>
        </w:rPr>
        <w:t xml:space="preserve">Recently, in the philosophy of physics, </w:t>
      </w:r>
      <w:r w:rsidR="00DE5932" w:rsidRPr="001740BE">
        <w:rPr>
          <w:rFonts w:ascii="Times New Roman" w:hAnsi="Times New Roman" w:cs="Times New Roman"/>
        </w:rPr>
        <w:t xml:space="preserve">mereology has </w:t>
      </w:r>
      <w:r w:rsidR="00AF7C24" w:rsidRPr="001740BE">
        <w:rPr>
          <w:rFonts w:ascii="Times New Roman" w:hAnsi="Times New Roman" w:cs="Times New Roman"/>
        </w:rPr>
        <w:t>featured</w:t>
      </w:r>
      <w:r w:rsidR="00DE5932" w:rsidRPr="001740BE">
        <w:rPr>
          <w:rFonts w:ascii="Times New Roman" w:hAnsi="Times New Roman" w:cs="Times New Roman"/>
        </w:rPr>
        <w:t xml:space="preserve"> in </w:t>
      </w:r>
      <w:r w:rsidR="00533826" w:rsidRPr="001740BE">
        <w:rPr>
          <w:rFonts w:ascii="Times New Roman" w:hAnsi="Times New Roman" w:cs="Times New Roman"/>
        </w:rPr>
        <w:t>discussions</w:t>
      </w:r>
      <w:r w:rsidR="00DE5932" w:rsidRPr="001740BE">
        <w:rPr>
          <w:rFonts w:ascii="Times New Roman" w:hAnsi="Times New Roman" w:cs="Times New Roman"/>
        </w:rPr>
        <w:t xml:space="preserve"> of wave function or configuration space realism</w:t>
      </w:r>
      <w:r w:rsidR="0081180E" w:rsidRPr="001740BE">
        <w:rPr>
          <w:rFonts w:ascii="Times New Roman" w:hAnsi="Times New Roman" w:cs="Times New Roman"/>
        </w:rPr>
        <w:t>.</w:t>
      </w:r>
      <w:r w:rsidR="003B0543" w:rsidRPr="001740BE">
        <w:rPr>
          <w:rStyle w:val="FootnoteReference"/>
          <w:rFonts w:ascii="Times New Roman" w:hAnsi="Times New Roman" w:cs="Times New Roman"/>
          <w:color w:val="auto"/>
        </w:rPr>
        <w:footnoteReference w:id="8"/>
      </w:r>
      <w:r w:rsidR="0039111A" w:rsidRPr="001740BE">
        <w:rPr>
          <w:rFonts w:ascii="Times New Roman" w:hAnsi="Times New Roman" w:cs="Times New Roman"/>
        </w:rPr>
        <w:t xml:space="preserve"> </w:t>
      </w:r>
      <w:r w:rsidR="00BD755A" w:rsidRPr="001740BE">
        <w:rPr>
          <w:rFonts w:ascii="Times New Roman" w:hAnsi="Times New Roman" w:cs="Times New Roman"/>
        </w:rPr>
        <w:t xml:space="preserve">Wave function </w:t>
      </w:r>
      <w:r w:rsidR="00AE3673" w:rsidRPr="001740BE">
        <w:rPr>
          <w:rFonts w:ascii="Times New Roman" w:hAnsi="Times New Roman" w:cs="Times New Roman"/>
        </w:rPr>
        <w:t>realists endorse the view that there is one fundamental entity—the quantum wave function (or, the configuration space in which the wave function lives).</w:t>
      </w:r>
      <w:r w:rsidR="00D3559A" w:rsidRPr="001740BE">
        <w:rPr>
          <w:rFonts w:ascii="Times New Roman" w:hAnsi="Times New Roman" w:cs="Times New Roman"/>
        </w:rPr>
        <w:t xml:space="preserve"> </w:t>
      </w:r>
      <w:proofErr w:type="gramStart"/>
      <w:r w:rsidR="00980C44" w:rsidRPr="001740BE">
        <w:rPr>
          <w:rFonts w:ascii="Times New Roman" w:hAnsi="Times New Roman" w:cs="Times New Roman"/>
        </w:rPr>
        <w:t>A number of</w:t>
      </w:r>
      <w:proofErr w:type="gramEnd"/>
      <w:r w:rsidR="00980C44" w:rsidRPr="001740BE">
        <w:rPr>
          <w:rFonts w:ascii="Times New Roman" w:hAnsi="Times New Roman" w:cs="Times New Roman"/>
        </w:rPr>
        <w:t xml:space="preserve"> </w:t>
      </w:r>
      <w:r w:rsidR="00BD755A" w:rsidRPr="001740BE">
        <w:rPr>
          <w:rFonts w:ascii="Times New Roman" w:hAnsi="Times New Roman" w:cs="Times New Roman"/>
        </w:rPr>
        <w:t>philosophers argue that we can</w:t>
      </w:r>
      <w:r w:rsidR="003409F0" w:rsidRPr="001740BE">
        <w:rPr>
          <w:rFonts w:ascii="Times New Roman" w:hAnsi="Times New Roman" w:cs="Times New Roman"/>
        </w:rPr>
        <w:t xml:space="preserve"> </w:t>
      </w:r>
      <w:r w:rsidR="00B65AEA" w:rsidRPr="001740BE">
        <w:rPr>
          <w:rFonts w:ascii="Times New Roman" w:hAnsi="Times New Roman" w:cs="Times New Roman"/>
        </w:rPr>
        <w:t>specify</w:t>
      </w:r>
      <w:r w:rsidR="00C0636C" w:rsidRPr="001740BE">
        <w:rPr>
          <w:rFonts w:ascii="Times New Roman" w:hAnsi="Times New Roman" w:cs="Times New Roman"/>
        </w:rPr>
        <w:t xml:space="preserve"> the relation between </w:t>
      </w:r>
      <w:r w:rsidR="003101A5" w:rsidRPr="001740BE">
        <w:rPr>
          <w:rFonts w:ascii="Times New Roman" w:hAnsi="Times New Roman" w:cs="Times New Roman"/>
        </w:rPr>
        <w:t>ordinary three-dimensional objects</w:t>
      </w:r>
      <w:r w:rsidR="00BC7475" w:rsidRPr="001740BE">
        <w:rPr>
          <w:rFonts w:ascii="Times New Roman" w:hAnsi="Times New Roman" w:cs="Times New Roman"/>
        </w:rPr>
        <w:t xml:space="preserve"> and the</w:t>
      </w:r>
      <w:r w:rsidR="00951760" w:rsidRPr="001740BE">
        <w:rPr>
          <w:rFonts w:ascii="Times New Roman" w:hAnsi="Times New Roman" w:cs="Times New Roman"/>
        </w:rPr>
        <w:t xml:space="preserve"> </w:t>
      </w:r>
      <w:r w:rsidR="0062043C" w:rsidRPr="001740BE">
        <w:rPr>
          <w:rFonts w:ascii="Times New Roman" w:hAnsi="Times New Roman" w:cs="Times New Roman"/>
        </w:rPr>
        <w:t>fundamental ontology</w:t>
      </w:r>
      <w:r w:rsidR="00BC7475" w:rsidRPr="001740BE">
        <w:rPr>
          <w:rFonts w:ascii="Times New Roman" w:hAnsi="Times New Roman" w:cs="Times New Roman"/>
        </w:rPr>
        <w:t xml:space="preserve"> in quantum mechanics as a mereological relation. </w:t>
      </w:r>
      <w:r w:rsidR="00BD755A" w:rsidRPr="001740BE">
        <w:rPr>
          <w:rFonts w:ascii="Times New Roman" w:hAnsi="Times New Roman" w:cs="Times New Roman"/>
        </w:rPr>
        <w:t>For instance, a</w:t>
      </w:r>
      <w:r w:rsidR="00CE4CD9" w:rsidRPr="001740BE">
        <w:rPr>
          <w:rFonts w:ascii="Times New Roman" w:hAnsi="Times New Roman" w:cs="Times New Roman"/>
        </w:rPr>
        <w:t>ccording to</w:t>
      </w:r>
      <w:r w:rsidR="007D515A" w:rsidRPr="001740BE">
        <w:rPr>
          <w:rFonts w:ascii="Times New Roman" w:hAnsi="Times New Roman" w:cs="Times New Roman"/>
        </w:rPr>
        <w:t xml:space="preserve"> Le Bihan</w:t>
      </w:r>
      <w:r w:rsidR="00E33E00" w:rsidRPr="001740BE">
        <w:rPr>
          <w:rFonts w:ascii="Times New Roman" w:hAnsi="Times New Roman" w:cs="Times New Roman"/>
        </w:rPr>
        <w:t xml:space="preserve"> </w:t>
      </w:r>
      <w:r w:rsidR="00E33E00" w:rsidRPr="001740BE">
        <w:rPr>
          <w:rFonts w:ascii="Times New Roman" w:hAnsi="Times New Roman" w:cs="Times New Roman"/>
        </w:rPr>
        <w:fldChar w:fldCharType="begin"/>
      </w:r>
      <w:r w:rsidR="00E33E00" w:rsidRPr="001740BE">
        <w:rPr>
          <w:rFonts w:ascii="Times New Roman" w:hAnsi="Times New Roman" w:cs="Times New Roman"/>
        </w:rPr>
        <w:instrText xml:space="preserve"> ADDIN EN.CITE &lt;EndNote&gt;&lt;Cite ExcludeAuth="1"&gt;&lt;Author&gt;Le Bihan&lt;/Author&gt;&lt;Year&gt;2018&lt;/Year&gt;&lt;RecNum&gt;307&lt;/RecNum&gt;&lt;DisplayText&gt;(2018)&lt;/DisplayText&gt;&lt;record&gt;&lt;rec-number&gt;307&lt;/rec-number&gt;&lt;foreign-keys&gt;&lt;key app="EN" db-id="2xvvprstr2ptr6ef5tqxez2102dtevarxa9v" timestamp="1600917942"&gt;307&lt;/key&gt;&lt;/foreign-keys&gt;&lt;ref-type name="Journal Article"&gt;17&lt;/ref-type&gt;&lt;contributors&gt;&lt;authors&gt;&lt;author&gt;Le Bihan, Baptiste&lt;/author&gt;&lt;/authors&gt;&lt;/contributors&gt;&lt;titles&gt;&lt;title&gt;Space Emergence in Contemporary Physics: Why We Do Not Need Fundamentality, Layers of Reality and Emergence&lt;/title&gt;&lt;secondary-title&gt;Disputatio&lt;/secondary-title&gt;&lt;/titles&gt;&lt;pages&gt;71-95&lt;/pages&gt;&lt;volume&gt;10&lt;/volume&gt;&lt;number&gt;49&lt;/number&gt;&lt;section&gt;71&lt;/section&gt;&lt;dates&gt;&lt;year&gt;2018&lt;/year&gt;&lt;/dates&gt;&lt;isbn&gt;0873-626X&lt;/isbn&gt;&lt;urls&gt;&lt;/urls&gt;&lt;electronic-resource-num&gt;10.2478/disp-2018-0004&lt;/electronic-resource-num&gt;&lt;/record&gt;&lt;/Cite&gt;&lt;/EndNote&gt;</w:instrText>
      </w:r>
      <w:r w:rsidR="00E33E00" w:rsidRPr="001740BE">
        <w:rPr>
          <w:rFonts w:ascii="Times New Roman" w:hAnsi="Times New Roman" w:cs="Times New Roman"/>
        </w:rPr>
        <w:fldChar w:fldCharType="separate"/>
      </w:r>
      <w:r w:rsidR="00E33E00" w:rsidRPr="001740BE">
        <w:rPr>
          <w:rFonts w:ascii="Times New Roman" w:hAnsi="Times New Roman" w:cs="Times New Roman"/>
          <w:noProof/>
        </w:rPr>
        <w:t>(2018)</w:t>
      </w:r>
      <w:r w:rsidR="00E33E00" w:rsidRPr="001740BE">
        <w:rPr>
          <w:rFonts w:ascii="Times New Roman" w:hAnsi="Times New Roman" w:cs="Times New Roman"/>
        </w:rPr>
        <w:fldChar w:fldCharType="end"/>
      </w:r>
      <w:r w:rsidR="007D515A" w:rsidRPr="001740BE">
        <w:rPr>
          <w:rFonts w:ascii="Times New Roman" w:hAnsi="Times New Roman" w:cs="Times New Roman"/>
        </w:rPr>
        <w:t xml:space="preserve">, </w:t>
      </w:r>
      <w:r w:rsidR="00DA14B9" w:rsidRPr="001740BE">
        <w:rPr>
          <w:rFonts w:ascii="Times New Roman" w:hAnsi="Times New Roman" w:cs="Times New Roman"/>
        </w:rPr>
        <w:t xml:space="preserve">spatiotemporal objects like spacetime regions </w:t>
      </w:r>
      <w:r w:rsidR="00352047" w:rsidRPr="001740BE">
        <w:rPr>
          <w:rFonts w:ascii="Times New Roman" w:hAnsi="Times New Roman" w:cs="Times New Roman"/>
        </w:rPr>
        <w:t>just are the</w:t>
      </w:r>
      <w:r w:rsidR="00EC29C1" w:rsidRPr="001740BE">
        <w:rPr>
          <w:rFonts w:ascii="Times New Roman" w:hAnsi="Times New Roman" w:cs="Times New Roman"/>
        </w:rPr>
        <w:t xml:space="preserve"> scattered</w:t>
      </w:r>
      <w:r w:rsidR="00352047" w:rsidRPr="001740BE">
        <w:rPr>
          <w:rFonts w:ascii="Times New Roman" w:hAnsi="Times New Roman" w:cs="Times New Roman"/>
        </w:rPr>
        <w:t xml:space="preserve"> proper parts of the configuration space. </w:t>
      </w:r>
      <w:r w:rsidR="00456F2C" w:rsidRPr="001740BE">
        <w:rPr>
          <w:rFonts w:ascii="Times New Roman" w:hAnsi="Times New Roman" w:cs="Times New Roman"/>
        </w:rPr>
        <w:t xml:space="preserve">Similarly, Ney </w:t>
      </w:r>
      <w:r w:rsidR="00456F2C" w:rsidRPr="001740BE">
        <w:rPr>
          <w:rFonts w:ascii="Times New Roman" w:hAnsi="Times New Roman" w:cs="Times New Roman"/>
        </w:rPr>
        <w:fldChar w:fldCharType="begin"/>
      </w:r>
      <w:r w:rsidR="00456F2C" w:rsidRPr="001740BE">
        <w:rPr>
          <w:rFonts w:ascii="Times New Roman" w:hAnsi="Times New Roman" w:cs="Times New Roman"/>
        </w:rPr>
        <w:instrText xml:space="preserve"> ADDIN EN.CITE &lt;EndNote&gt;&lt;Cite ExcludeAuth="1"&gt;&lt;Author&gt;Ney&lt;/Author&gt;&lt;Year&gt;2020&lt;/Year&gt;&lt;RecNum&gt;640&lt;/RecNum&gt;&lt;DisplayText&gt;(2020)&lt;/DisplayText&gt;&lt;record&gt;&lt;rec-number&gt;640&lt;/rec-number&gt;&lt;foreign-keys&gt;&lt;key app="EN" db-id="2xvvprstr2ptr6ef5tqxez2102dtevarxa9v" timestamp="1687150317"&gt;640&lt;/key&gt;&lt;/foreign-keys&gt;&lt;ref-type name="Journal Article"&gt;17&lt;/ref-type&gt;&lt;contributors&gt;&lt;authors&gt;&lt;author&gt;Ney, Alyssa&lt;/author&gt;&lt;/authors&gt;&lt;/contributors&gt;&lt;titles&gt;&lt;title&gt;Finding the world in the wave function: some strategies for solving the macro-object problem&lt;/title&gt;&lt;secondary-title&gt;Synthese&lt;/secondary-title&gt;&lt;/titles&gt;&lt;periodical&gt;&lt;full-title&gt;Synthese&lt;/full-title&gt;&lt;/periodical&gt;&lt;pages&gt;4227-4249&lt;/pages&gt;&lt;volume&gt;197&lt;/volume&gt;&lt;number&gt;10&lt;/number&gt;&lt;dates&gt;&lt;year&gt;2020&lt;/year&gt;&lt;/dates&gt;&lt;urls&gt;&lt;/urls&gt;&lt;/record&gt;&lt;/Cite&gt;&lt;/EndNote&gt;</w:instrText>
      </w:r>
      <w:r w:rsidR="00456F2C" w:rsidRPr="001740BE">
        <w:rPr>
          <w:rFonts w:ascii="Times New Roman" w:hAnsi="Times New Roman" w:cs="Times New Roman"/>
        </w:rPr>
        <w:fldChar w:fldCharType="separate"/>
      </w:r>
      <w:r w:rsidR="00456F2C" w:rsidRPr="001740BE">
        <w:rPr>
          <w:rFonts w:ascii="Times New Roman" w:hAnsi="Times New Roman" w:cs="Times New Roman"/>
          <w:noProof/>
        </w:rPr>
        <w:t>(2020)</w:t>
      </w:r>
      <w:r w:rsidR="00456F2C" w:rsidRPr="001740BE">
        <w:rPr>
          <w:rFonts w:ascii="Times New Roman" w:hAnsi="Times New Roman" w:cs="Times New Roman"/>
        </w:rPr>
        <w:fldChar w:fldCharType="end"/>
      </w:r>
      <w:r w:rsidR="00456F2C" w:rsidRPr="001740BE">
        <w:rPr>
          <w:rFonts w:ascii="Times New Roman" w:hAnsi="Times New Roman" w:cs="Times New Roman"/>
        </w:rPr>
        <w:t xml:space="preserve"> has </w:t>
      </w:r>
      <w:r w:rsidR="00951760" w:rsidRPr="001740BE">
        <w:rPr>
          <w:rFonts w:ascii="Times New Roman" w:hAnsi="Times New Roman" w:cs="Times New Roman"/>
        </w:rPr>
        <w:t>claimed</w:t>
      </w:r>
      <w:r w:rsidR="00456F2C" w:rsidRPr="001740BE">
        <w:rPr>
          <w:rFonts w:ascii="Times New Roman" w:hAnsi="Times New Roman" w:cs="Times New Roman"/>
        </w:rPr>
        <w:t xml:space="preserve"> that </w:t>
      </w:r>
      <w:r w:rsidR="00456F2C" w:rsidRPr="001740BE">
        <w:rPr>
          <w:rFonts w:ascii="Times New Roman" w:hAnsi="Times New Roman" w:cs="Times New Roman"/>
          <w:lang w:val="en-AU"/>
        </w:rPr>
        <w:t xml:space="preserve">parthood is the </w:t>
      </w:r>
      <w:r w:rsidR="00456F2C" w:rsidRPr="001740BE">
        <w:rPr>
          <w:rFonts w:ascii="Times New Roman" w:hAnsi="Times New Roman" w:cs="Times New Roman"/>
          <w:lang w:val="en-AU"/>
        </w:rPr>
        <w:lastRenderedPageBreak/>
        <w:t>natural starting point for specifying the relation between macroscopic particles and the wave function</w:t>
      </w:r>
      <w:r w:rsidR="00094F3B" w:rsidRPr="001740BE">
        <w:rPr>
          <w:rFonts w:ascii="Times New Roman" w:hAnsi="Times New Roman" w:cs="Times New Roman"/>
          <w:lang w:val="en-AU"/>
        </w:rPr>
        <w:t>.</w:t>
      </w:r>
      <w:r w:rsidR="00094F3B" w:rsidRPr="001740BE">
        <w:rPr>
          <w:rStyle w:val="FootnoteReference"/>
          <w:rFonts w:ascii="Times New Roman" w:hAnsi="Times New Roman" w:cs="Times New Roman"/>
          <w:color w:val="auto"/>
          <w:lang w:val="en-AU"/>
        </w:rPr>
        <w:footnoteReference w:id="9"/>
      </w:r>
      <w:r w:rsidR="00456F2C" w:rsidRPr="001740BE">
        <w:rPr>
          <w:rFonts w:ascii="Times New Roman" w:hAnsi="Times New Roman" w:cs="Times New Roman"/>
          <w:lang w:val="en-AU"/>
        </w:rPr>
        <w:t xml:space="preserve"> </w:t>
      </w:r>
    </w:p>
    <w:p w14:paraId="5EB2BA5A" w14:textId="366C1FFB" w:rsidR="00DC43D2" w:rsidRPr="001740BE" w:rsidRDefault="00362CE9" w:rsidP="00C83CE3">
      <w:pPr>
        <w:ind w:firstLine="426"/>
        <w:jc w:val="both"/>
        <w:rPr>
          <w:rFonts w:ascii="Times New Roman" w:hAnsi="Times New Roman" w:cs="Times New Roman"/>
        </w:rPr>
      </w:pPr>
      <w:r w:rsidRPr="001740BE">
        <w:rPr>
          <w:rFonts w:ascii="Times New Roman" w:hAnsi="Times New Roman" w:cs="Times New Roman"/>
        </w:rPr>
        <w:t>Moreover, there</w:t>
      </w:r>
      <w:r w:rsidR="00AB58A2" w:rsidRPr="001740BE">
        <w:rPr>
          <w:rFonts w:ascii="Times New Roman" w:hAnsi="Times New Roman" w:cs="Times New Roman"/>
        </w:rPr>
        <w:t xml:space="preserve"> are many systems that demonstrate emergent</w:t>
      </w:r>
      <w:r w:rsidR="00154809" w:rsidRPr="001740BE">
        <w:rPr>
          <w:rFonts w:ascii="Times New Roman" w:hAnsi="Times New Roman" w:cs="Times New Roman"/>
        </w:rPr>
        <w:t xml:space="preserve"> b</w:t>
      </w:r>
      <w:r w:rsidR="00E645CE" w:rsidRPr="001740BE">
        <w:rPr>
          <w:rFonts w:ascii="Times New Roman" w:hAnsi="Times New Roman" w:cs="Times New Roman"/>
        </w:rPr>
        <w:t>ehaviour</w:t>
      </w:r>
      <w:r w:rsidR="00AB58A2" w:rsidRPr="001740BE">
        <w:rPr>
          <w:rFonts w:ascii="Times New Roman" w:hAnsi="Times New Roman" w:cs="Times New Roman"/>
        </w:rPr>
        <w:t xml:space="preserve"> </w:t>
      </w:r>
      <w:r w:rsidR="00DF6C92" w:rsidRPr="001740BE">
        <w:rPr>
          <w:rFonts w:ascii="Times New Roman" w:hAnsi="Times New Roman" w:cs="Times New Roman"/>
        </w:rPr>
        <w:t>where</w:t>
      </w:r>
      <w:r w:rsidR="00381374" w:rsidRPr="001740BE">
        <w:rPr>
          <w:rFonts w:ascii="Times New Roman" w:hAnsi="Times New Roman" w:cs="Times New Roman"/>
        </w:rPr>
        <w:t xml:space="preserve"> </w:t>
      </w:r>
      <w:r w:rsidR="007C1C91" w:rsidRPr="001740BE">
        <w:rPr>
          <w:rFonts w:ascii="Times New Roman" w:hAnsi="Times New Roman" w:cs="Times New Roman"/>
        </w:rPr>
        <w:t xml:space="preserve">parthood </w:t>
      </w:r>
      <w:r w:rsidR="00214D70" w:rsidRPr="001740BE">
        <w:rPr>
          <w:rFonts w:ascii="Times New Roman" w:hAnsi="Times New Roman" w:cs="Times New Roman"/>
        </w:rPr>
        <w:t>i</w:t>
      </w:r>
      <w:r w:rsidR="00DF6C92" w:rsidRPr="001740BE">
        <w:rPr>
          <w:rFonts w:ascii="Times New Roman" w:hAnsi="Times New Roman" w:cs="Times New Roman"/>
        </w:rPr>
        <w:t>s</w:t>
      </w:r>
      <w:r w:rsidR="00214D70" w:rsidRPr="001740BE">
        <w:rPr>
          <w:rFonts w:ascii="Times New Roman" w:hAnsi="Times New Roman" w:cs="Times New Roman"/>
        </w:rPr>
        <w:t xml:space="preserve"> appealed to</w:t>
      </w:r>
      <w:r w:rsidR="00F769DF" w:rsidRPr="001740BE">
        <w:rPr>
          <w:rFonts w:ascii="Times New Roman" w:hAnsi="Times New Roman" w:cs="Times New Roman"/>
        </w:rPr>
        <w:t xml:space="preserve"> for </w:t>
      </w:r>
      <w:r w:rsidR="000B37F5" w:rsidRPr="001740BE">
        <w:rPr>
          <w:rFonts w:ascii="Times New Roman" w:hAnsi="Times New Roman" w:cs="Times New Roman"/>
        </w:rPr>
        <w:t>at least a partial explanation</w:t>
      </w:r>
      <w:r w:rsidR="00BE2833" w:rsidRPr="001740BE">
        <w:rPr>
          <w:rFonts w:ascii="Times New Roman" w:hAnsi="Times New Roman" w:cs="Times New Roman"/>
        </w:rPr>
        <w:t xml:space="preserve"> of that emergence</w:t>
      </w:r>
      <w:r w:rsidR="00FC3FE0" w:rsidRPr="001740BE">
        <w:rPr>
          <w:rFonts w:ascii="Times New Roman" w:hAnsi="Times New Roman" w:cs="Times New Roman"/>
        </w:rPr>
        <w:t>. For example, it is used to in the explanation of</w:t>
      </w:r>
      <w:r w:rsidR="009D09E6" w:rsidRPr="001740BE">
        <w:rPr>
          <w:rFonts w:ascii="Times New Roman" w:hAnsi="Times New Roman" w:cs="Times New Roman"/>
        </w:rPr>
        <w:t xml:space="preserve"> emergent characteristics of social behaviour</w:t>
      </w:r>
      <w:r w:rsidR="005D0AAC" w:rsidRPr="001740BE">
        <w:rPr>
          <w:rFonts w:ascii="Times New Roman" w:hAnsi="Times New Roman" w:cs="Times New Roman"/>
        </w:rPr>
        <w:t xml:space="preserve"> </w:t>
      </w:r>
      <w:r w:rsidR="005D0AAC" w:rsidRPr="001740BE">
        <w:rPr>
          <w:rFonts w:ascii="Times New Roman" w:hAnsi="Times New Roman" w:cs="Times New Roman"/>
        </w:rPr>
        <w:fldChar w:fldCharType="begin">
          <w:fldData xml:space="preserve">PEVuZE5vdGU+PENpdGU+PEF1dGhvcj5TY2hlbGxpbmc8L0F1dGhvcj48WWVhcj4xOTcxPC9ZZWFy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=
</w:fldData>
        </w:fldChar>
      </w:r>
      <w:r w:rsidR="006D6E0C" w:rsidRPr="001740BE">
        <w:rPr>
          <w:rFonts w:ascii="Times New Roman" w:hAnsi="Times New Roman" w:cs="Times New Roman"/>
        </w:rPr>
        <w:instrText xml:space="preserve"> ADDIN EN.CITE </w:instrText>
      </w:r>
      <w:r w:rsidR="006D6E0C" w:rsidRPr="001740BE">
        <w:rPr>
          <w:rFonts w:ascii="Times New Roman" w:hAnsi="Times New Roman" w:cs="Times New Roman"/>
        </w:rPr>
        <w:fldChar w:fldCharType="begin">
          <w:fldData xml:space="preserve">PEVuZE5vdGU+PENpdGU+PEF1dGhvcj5TY2hlbGxpbmc8L0F1dGhvcj48WWVhcj4xOTcxPC9ZZWFy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=
</w:fldData>
        </w:fldChar>
      </w:r>
      <w:r w:rsidR="006D6E0C" w:rsidRPr="001740BE">
        <w:rPr>
          <w:rFonts w:ascii="Times New Roman" w:hAnsi="Times New Roman" w:cs="Times New Roman"/>
        </w:rPr>
        <w:instrText xml:space="preserve"> ADDIN EN.CITE.DATA </w:instrText>
      </w:r>
      <w:r w:rsidR="006D6E0C" w:rsidRPr="001740BE">
        <w:rPr>
          <w:rFonts w:ascii="Times New Roman" w:hAnsi="Times New Roman" w:cs="Times New Roman"/>
        </w:rPr>
      </w:r>
      <w:r w:rsidR="006D6E0C" w:rsidRPr="001740BE">
        <w:rPr>
          <w:rFonts w:ascii="Times New Roman" w:hAnsi="Times New Roman" w:cs="Times New Roman"/>
        </w:rPr>
        <w:fldChar w:fldCharType="end"/>
      </w:r>
      <w:r w:rsidR="005D0AAC" w:rsidRPr="001740BE">
        <w:rPr>
          <w:rFonts w:ascii="Times New Roman" w:hAnsi="Times New Roman" w:cs="Times New Roman"/>
        </w:rPr>
      </w:r>
      <w:r w:rsidR="005D0AAC" w:rsidRPr="001740BE">
        <w:rPr>
          <w:rFonts w:ascii="Times New Roman" w:hAnsi="Times New Roman" w:cs="Times New Roman"/>
        </w:rPr>
        <w:fldChar w:fldCharType="separate"/>
      </w:r>
      <w:r w:rsidR="006D6E0C" w:rsidRPr="001740BE">
        <w:rPr>
          <w:rFonts w:ascii="Times New Roman" w:hAnsi="Times New Roman" w:cs="Times New Roman"/>
          <w:noProof/>
        </w:rPr>
        <w:t>(Abdou &amp; Gilbert, 2009; Epstein, 2002; Schelling, 1971)</w:t>
      </w:r>
      <w:r w:rsidR="005D0AAC" w:rsidRPr="001740BE">
        <w:rPr>
          <w:rFonts w:ascii="Times New Roman" w:hAnsi="Times New Roman" w:cs="Times New Roman"/>
        </w:rPr>
        <w:fldChar w:fldCharType="end"/>
      </w:r>
      <w:r w:rsidR="006A17D4" w:rsidRPr="001740BE">
        <w:rPr>
          <w:rFonts w:ascii="Times New Roman" w:hAnsi="Times New Roman" w:cs="Times New Roman"/>
        </w:rPr>
        <w:t xml:space="preserve">; </w:t>
      </w:r>
      <w:r w:rsidR="00FA6D70" w:rsidRPr="001740BE">
        <w:rPr>
          <w:rFonts w:ascii="Times New Roman" w:hAnsi="Times New Roman" w:cs="Times New Roman"/>
        </w:rPr>
        <w:t xml:space="preserve">economic behaviour </w:t>
      </w:r>
      <w:r w:rsidR="006A17D4" w:rsidRPr="001740BE">
        <w:rPr>
          <w:rFonts w:ascii="Times New Roman" w:hAnsi="Times New Roman" w:cs="Times New Roman"/>
        </w:rPr>
        <w:t xml:space="preserve"> </w:t>
      </w:r>
      <w:r w:rsidR="00617C07" w:rsidRPr="001740BE">
        <w:rPr>
          <w:rFonts w:ascii="Times New Roman" w:hAnsi="Times New Roman" w:cs="Times New Roman"/>
        </w:rPr>
        <w:fldChar w:fldCharType="begin"/>
      </w:r>
      <w:r w:rsidR="006D6E0C" w:rsidRPr="001740BE">
        <w:rPr>
          <w:rFonts w:ascii="Times New Roman" w:hAnsi="Times New Roman" w:cs="Times New Roman"/>
        </w:rPr>
        <w:instrText xml:space="preserve"> ADDIN EN.CITE &lt;EndNote&gt;&lt;Cite&gt;&lt;Author&gt;Chen&lt;/Author&gt;&lt;Year&gt;2002&lt;/Year&gt;&lt;RecNum&gt;641&lt;/RecNum&gt;&lt;DisplayText&gt;(Chen &amp;amp; Yeh, 2002; Dosi &amp;amp; Roventini, 2019)&lt;/DisplayText&gt;&lt;record&gt;&lt;rec-number&gt;641&lt;/rec-number&gt;&lt;foreign-keys&gt;&lt;key app="EN" db-id="2xvvprstr2ptr6ef5tqxez2102dtevarxa9v" timestamp="1685083143"&gt;641&lt;/key&gt;&lt;/foreign-keys&gt;&lt;ref-type name="Journal Article"&gt;17&lt;/ref-type&gt;&lt;contributors&gt;&lt;authors&gt;&lt;author&gt;Chen, Shu-Heng&lt;/author&gt;&lt;author&gt;Yeh, Chia-Hsuan&lt;/author&gt;&lt;/authors&gt;&lt;/contributors&gt;&lt;titles&gt;&lt;title&gt;On the emergent properties of artificial stock markets: the efficient market hypothesis and the rational expectations hypothesis&lt;/title&gt;&lt;secondary-title&gt;Journal of Economic Behavior &amp;amp; Organization&lt;/secondary-title&gt;&lt;/titles&gt;&lt;periodical&gt;&lt;full-title&gt;Journal of Economic Behavior &amp;amp; Organization&lt;/full-title&gt;&lt;/periodical&gt;&lt;pages&gt;217-239&lt;/pages&gt;&lt;volume&gt;49&lt;/volume&gt;&lt;number&gt;2&lt;/number&gt;&lt;dates&gt;&lt;year&gt;2002&lt;/year&gt;&lt;pub-dates&gt;&lt;date&gt;2002/10/01/&lt;/date&gt;&lt;/pub-dates&gt;&lt;/dates&gt;&lt;isbn&gt;0167-2681&lt;/isbn&gt;&lt;urls&gt;&lt;/urls&gt;&lt;electronic-resource-num&gt;https://doi.org/10.1016/S0167-2681(02)00068-9&lt;/electronic-resource-num&gt;&lt;/record&gt;&lt;/Cite&gt;&lt;Cite&gt;&lt;Author&gt;Dosi&lt;/Author&gt;&lt;Year&gt;2019&lt;/Year&gt;&lt;RecNum&gt;643&lt;/RecNum&gt;&lt;record&gt;&lt;rec-number&gt;643&lt;/rec-number&gt;&lt;foreign-keys&gt;&lt;key app="EN" db-id="2xvvprstr2ptr6ef5tqxez2102dtevarxa9v" timestamp="1685083225"&gt;643&lt;/key&gt;&lt;/foreign-keys&gt;&lt;ref-type name="Journal Article"&gt;17&lt;/ref-type&gt;&lt;contributors&gt;&lt;authors&gt;&lt;author&gt;Dosi, Giovanni&lt;/author&gt;&lt;author&gt;Roventini, Andrea&lt;/author&gt;&lt;/authors&gt;&lt;/contributors&gt;&lt;titles&gt;&lt;title&gt;More is different ... and complex! the case for agent-based macroeconomics&lt;/title&gt;&lt;secondary-title&gt;Journal of Evolutionary Economics&lt;/secondary-title&gt;&lt;/titles&gt;&lt;periodical&gt;&lt;full-title&gt;Journal of Evolutionary Economics&lt;/full-title&gt;&lt;/periodical&gt;&lt;pages&gt;1-37&lt;/pages&gt;&lt;volume&gt;29&lt;/volume&gt;&lt;dates&gt;&lt;year&gt;2019&lt;/year&gt;&lt;/dates&gt;&lt;urls&gt;&lt;/urls&gt;&lt;/record&gt;&lt;/Cite&gt;&lt;/EndNote&gt;</w:instrText>
      </w:r>
      <w:r w:rsidR="00617C07" w:rsidRPr="001740BE">
        <w:rPr>
          <w:rFonts w:ascii="Times New Roman" w:hAnsi="Times New Roman" w:cs="Times New Roman"/>
        </w:rPr>
        <w:fldChar w:fldCharType="separate"/>
      </w:r>
      <w:r w:rsidR="006D6E0C" w:rsidRPr="001740BE">
        <w:rPr>
          <w:rFonts w:ascii="Times New Roman" w:hAnsi="Times New Roman" w:cs="Times New Roman"/>
          <w:noProof/>
        </w:rPr>
        <w:t>(Chen &amp; Yeh, 2002; Dosi &amp; Roventini, 2019)</w:t>
      </w:r>
      <w:r w:rsidR="00617C07" w:rsidRPr="001740BE">
        <w:rPr>
          <w:rFonts w:ascii="Times New Roman" w:hAnsi="Times New Roman" w:cs="Times New Roman"/>
        </w:rPr>
        <w:fldChar w:fldCharType="end"/>
      </w:r>
      <w:r w:rsidR="006A17D4" w:rsidRPr="001740BE">
        <w:rPr>
          <w:rFonts w:ascii="Times New Roman" w:hAnsi="Times New Roman" w:cs="Times New Roman"/>
        </w:rPr>
        <w:t>;</w:t>
      </w:r>
      <w:r w:rsidR="00EA20FE" w:rsidRPr="001740BE">
        <w:rPr>
          <w:rFonts w:ascii="Times New Roman" w:hAnsi="Times New Roman" w:cs="Times New Roman"/>
        </w:rPr>
        <w:t xml:space="preserve"> </w:t>
      </w:r>
      <w:r w:rsidR="00143D97" w:rsidRPr="001740BE">
        <w:rPr>
          <w:rFonts w:ascii="Times New Roman" w:hAnsi="Times New Roman" w:cs="Times New Roman"/>
        </w:rPr>
        <w:t>behaviours of b</w:t>
      </w:r>
      <w:r w:rsidR="000A0215" w:rsidRPr="001740BE">
        <w:rPr>
          <w:rFonts w:ascii="Times New Roman" w:hAnsi="Times New Roman" w:cs="Times New Roman"/>
        </w:rPr>
        <w:t>iological systems</w:t>
      </w:r>
      <w:r w:rsidR="00D402BE" w:rsidRPr="001740BE">
        <w:rPr>
          <w:rFonts w:ascii="Times New Roman" w:hAnsi="Times New Roman" w:cs="Times New Roman"/>
        </w:rPr>
        <w:t xml:space="preserve"> </w:t>
      </w:r>
      <w:r w:rsidR="00A75A7A" w:rsidRPr="001740BE">
        <w:rPr>
          <w:rFonts w:ascii="Times New Roman" w:hAnsi="Times New Roman" w:cs="Times New Roman"/>
        </w:rPr>
        <w:fldChar w:fldCharType="begin">
          <w:fldData xml:space="preserve">PEVuZE5vdGU+PENpdGU+PEF1dGhvcj5XaW5mcmVlPC9BdXRob3I+PFllYXI+MTk2NzwvWWVhcj48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==
</w:fldData>
        </w:fldChar>
      </w:r>
      <w:r w:rsidR="006D6E0C" w:rsidRPr="001740BE">
        <w:rPr>
          <w:rFonts w:ascii="Times New Roman" w:hAnsi="Times New Roman" w:cs="Times New Roman"/>
        </w:rPr>
        <w:instrText xml:space="preserve"> ADDIN EN.CITE </w:instrText>
      </w:r>
      <w:r w:rsidR="006D6E0C" w:rsidRPr="001740BE">
        <w:rPr>
          <w:rFonts w:ascii="Times New Roman" w:hAnsi="Times New Roman" w:cs="Times New Roman"/>
        </w:rPr>
        <w:fldChar w:fldCharType="begin">
          <w:fldData xml:space="preserve">PEVuZE5vdGU+PENpdGU+PEF1dGhvcj5XaW5mcmVlPC9BdXRob3I+PFllYXI+MTk2NzwvWWVhcj48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==
</w:fldData>
        </w:fldChar>
      </w:r>
      <w:r w:rsidR="006D6E0C" w:rsidRPr="001740BE">
        <w:rPr>
          <w:rFonts w:ascii="Times New Roman" w:hAnsi="Times New Roman" w:cs="Times New Roman"/>
        </w:rPr>
        <w:instrText xml:space="preserve"> ADDIN EN.CITE.DATA </w:instrText>
      </w:r>
      <w:r w:rsidR="006D6E0C" w:rsidRPr="001740BE">
        <w:rPr>
          <w:rFonts w:ascii="Times New Roman" w:hAnsi="Times New Roman" w:cs="Times New Roman"/>
        </w:rPr>
      </w:r>
      <w:r w:rsidR="006D6E0C" w:rsidRPr="001740BE">
        <w:rPr>
          <w:rFonts w:ascii="Times New Roman" w:hAnsi="Times New Roman" w:cs="Times New Roman"/>
        </w:rPr>
        <w:fldChar w:fldCharType="end"/>
      </w:r>
      <w:r w:rsidR="00A75A7A" w:rsidRPr="001740BE">
        <w:rPr>
          <w:rFonts w:ascii="Times New Roman" w:hAnsi="Times New Roman" w:cs="Times New Roman"/>
        </w:rPr>
      </w:r>
      <w:r w:rsidR="00A75A7A" w:rsidRPr="001740BE">
        <w:rPr>
          <w:rFonts w:ascii="Times New Roman" w:hAnsi="Times New Roman" w:cs="Times New Roman"/>
        </w:rPr>
        <w:fldChar w:fldCharType="separate"/>
      </w:r>
      <w:r w:rsidR="006D6E0C" w:rsidRPr="001740BE">
        <w:rPr>
          <w:rFonts w:ascii="Times New Roman" w:hAnsi="Times New Roman" w:cs="Times New Roman"/>
          <w:noProof/>
        </w:rPr>
        <w:t>(Vicsek, Czirók, Ben-Jacob, Cohen, &amp; Shochet, 1995; Winfree, 1967)</w:t>
      </w:r>
      <w:r w:rsidR="00A75A7A" w:rsidRPr="001740BE">
        <w:rPr>
          <w:rFonts w:ascii="Times New Roman" w:hAnsi="Times New Roman" w:cs="Times New Roman"/>
        </w:rPr>
        <w:fldChar w:fldCharType="end"/>
      </w:r>
      <w:r w:rsidR="00143D97" w:rsidRPr="001740BE">
        <w:rPr>
          <w:rFonts w:ascii="Times New Roman" w:hAnsi="Times New Roman" w:cs="Times New Roman"/>
        </w:rPr>
        <w:t xml:space="preserve">; and </w:t>
      </w:r>
      <w:r w:rsidR="006F6E63" w:rsidRPr="001740BE">
        <w:rPr>
          <w:rFonts w:ascii="Times New Roman" w:hAnsi="Times New Roman" w:cs="Times New Roman"/>
        </w:rPr>
        <w:t>artificial neural networks, such as machine learning algorithms like Deep Lea</w:t>
      </w:r>
      <w:r w:rsidR="00696981" w:rsidRPr="001740BE">
        <w:rPr>
          <w:rFonts w:ascii="Times New Roman" w:hAnsi="Times New Roman" w:cs="Times New Roman"/>
        </w:rPr>
        <w:t>r</w:t>
      </w:r>
      <w:r w:rsidR="006F6E63" w:rsidRPr="001740BE">
        <w:rPr>
          <w:rFonts w:ascii="Times New Roman" w:hAnsi="Times New Roman" w:cs="Times New Roman"/>
        </w:rPr>
        <w:t>ning</w:t>
      </w:r>
      <w:r w:rsidR="00143D97" w:rsidRPr="001740BE">
        <w:rPr>
          <w:rFonts w:ascii="Times New Roman" w:hAnsi="Times New Roman" w:cs="Times New Roman"/>
        </w:rPr>
        <w:t xml:space="preserve"> </w:t>
      </w:r>
      <w:r w:rsidR="00ED3DBF" w:rsidRPr="001740BE">
        <w:rPr>
          <w:rFonts w:ascii="Times New Roman" w:hAnsi="Times New Roman" w:cs="Times New Roman"/>
        </w:rPr>
        <w:fldChar w:fldCharType="begin"/>
      </w:r>
      <w:r w:rsidR="00EB3154" w:rsidRPr="001740BE">
        <w:rPr>
          <w:rFonts w:ascii="Times New Roman" w:hAnsi="Times New Roman" w:cs="Times New Roman"/>
        </w:rPr>
        <w:instrText xml:space="preserve"> ADDIN EN.CITE &lt;EndNote&gt;&lt;Cite&gt;&lt;Author&gt;Gupta&lt;/Author&gt;&lt;Year&gt;2021&lt;/Year&gt;&lt;RecNum&gt;644&lt;/RecNum&gt;&lt;DisplayText&gt;(Baron, 2023; Gupta &amp;amp; Jayannavar, 2021)&lt;/DisplayText&gt;&lt;record&gt;&lt;rec-number&gt;644&lt;/rec-number&gt;&lt;foreign-keys&gt;&lt;key app="EN" db-id="2xvvprstr2ptr6ef5tqxez2102dtevarxa9v" timestamp="1685084614"&gt;644&lt;/key&gt;&lt;/foreign-keys&gt;&lt;ref-type name="Journal Article"&gt;17&lt;/ref-type&gt;&lt;contributors&gt;&lt;authors&gt;&lt;author&gt;Nitish Kumar Gupta&lt;/author&gt;&lt;author&gt;A. M. Jayannavar&lt;/author&gt;&lt;/authors&gt;&lt;/contributors&gt;&lt;titles&gt;&lt;title&gt;Emergence in Science&lt;/title&gt;&lt;secondary-title&gt;arXiv&lt;/secondary-title&gt;&lt;/titles&gt;&lt;periodical&gt;&lt;full-title&gt;arXiv&lt;/full-title&gt;&lt;/periodical&gt;&lt;dates&gt;&lt;year&gt;2021&lt;/year&gt;&lt;/dates&gt;&lt;urls&gt;&lt;/urls&gt;&lt;electronic-resource-num&gt;10.48550/arXiv.2106.14754&lt;/electronic-resource-num&gt;&lt;/record&gt;&lt;/Cite&gt;&lt;Cite&gt;&lt;Author&gt;Baron&lt;/Author&gt;&lt;Year&gt;2023&lt;/Year&gt;&lt;RecNum&gt;12&lt;/RecNum&gt;&lt;record&gt;&lt;rec-number&gt;12&lt;/rec-number&gt;&lt;foreign-keys&gt;&lt;key app="EN" db-id="9tt9fzv9zd9fe6ef2t1vdz2z5t25t522dr92" timestamp="1695952785"&gt;12&lt;/key&gt;&lt;/foreign-keys&gt;&lt;ref-type name="Journal Article"&gt;17&lt;/ref-type&gt;&lt;contributors&gt;&lt;authors&gt;&lt;author&gt;Baron, Sam&lt;/author&gt;&lt;/authors&gt;&lt;/contributors&gt;&lt;titles&gt;&lt;title&gt;Explainable AI and Causal Understanding: Counterfactual Approaches Considered&lt;/title&gt;&lt;secondary-title&gt;Minds and Machines&lt;/secondary-title&gt;&lt;/titles&gt;&lt;pages&gt;347-377&lt;/pages&gt;&lt;volume&gt;33&lt;/volume&gt;&lt;number&gt;2&lt;/number&gt;&lt;dates&gt;&lt;year&gt;2023&lt;/year&gt;&lt;/dates&gt;&lt;urls&gt;&lt;/urls&gt;&lt;/record&gt;&lt;/Cite&gt;&lt;/EndNote&gt;</w:instrText>
      </w:r>
      <w:r w:rsidR="00ED3DBF" w:rsidRPr="001740BE">
        <w:rPr>
          <w:rFonts w:ascii="Times New Roman" w:hAnsi="Times New Roman" w:cs="Times New Roman"/>
        </w:rPr>
        <w:fldChar w:fldCharType="separate"/>
      </w:r>
      <w:r w:rsidR="00EB3154" w:rsidRPr="001740BE">
        <w:rPr>
          <w:rFonts w:ascii="Times New Roman" w:hAnsi="Times New Roman" w:cs="Times New Roman"/>
          <w:noProof/>
        </w:rPr>
        <w:t>(Baron, 2023; Gupta &amp; Jayannavar, 2021)</w:t>
      </w:r>
      <w:r w:rsidR="00ED3DBF" w:rsidRPr="001740BE">
        <w:rPr>
          <w:rFonts w:ascii="Times New Roman" w:hAnsi="Times New Roman" w:cs="Times New Roman"/>
        </w:rPr>
        <w:fldChar w:fldCharType="end"/>
      </w:r>
      <w:r w:rsidR="00473FD0" w:rsidRPr="001740BE">
        <w:rPr>
          <w:rFonts w:ascii="Times New Roman" w:hAnsi="Times New Roman" w:cs="Times New Roman"/>
        </w:rPr>
        <w:t>.</w:t>
      </w:r>
      <w:r w:rsidR="001614D1" w:rsidRPr="001740BE">
        <w:rPr>
          <w:rFonts w:ascii="Times New Roman" w:hAnsi="Times New Roman" w:cs="Times New Roman"/>
        </w:rPr>
        <w:t xml:space="preserve"> </w:t>
      </w:r>
    </w:p>
    <w:p w14:paraId="3E1511F5" w14:textId="0625CAE6" w:rsidR="00585D15" w:rsidRPr="001740BE" w:rsidRDefault="00EF1E4E" w:rsidP="00FE4171">
      <w:pPr>
        <w:ind w:firstLine="426"/>
        <w:jc w:val="both"/>
        <w:rPr>
          <w:rFonts w:ascii="Times New Roman" w:hAnsi="Times New Roman" w:cs="Times New Roman"/>
        </w:rPr>
      </w:pPr>
      <w:r w:rsidRPr="001740BE">
        <w:rPr>
          <w:rFonts w:ascii="Times New Roman" w:hAnsi="Times New Roman" w:cs="Times New Roman"/>
        </w:rPr>
        <w:t>Th</w:t>
      </w:r>
      <w:r w:rsidR="00FC3FE0" w:rsidRPr="001740BE">
        <w:rPr>
          <w:rFonts w:ascii="Times New Roman" w:hAnsi="Times New Roman" w:cs="Times New Roman"/>
        </w:rPr>
        <w:t>e use of composition in scientific accounts of emergence</w:t>
      </w:r>
      <w:r w:rsidRPr="001740BE">
        <w:rPr>
          <w:rFonts w:ascii="Times New Roman" w:hAnsi="Times New Roman" w:cs="Times New Roman"/>
        </w:rPr>
        <w:t xml:space="preserve"> gives us a modest inductive argument for mereological models of spacetime emergence: </w:t>
      </w:r>
      <w:r w:rsidRPr="001740BE">
        <w:rPr>
          <w:rStyle w:val="cf01"/>
          <w:rFonts w:ascii="Times New Roman" w:hAnsi="Times New Roman" w:cs="Times New Roman"/>
          <w:sz w:val="24"/>
          <w:szCs w:val="24"/>
        </w:rPr>
        <w:t>b</w:t>
      </w:r>
      <w:r w:rsidR="007B42D5" w:rsidRPr="001740BE">
        <w:rPr>
          <w:rStyle w:val="cf01"/>
          <w:rFonts w:ascii="Times New Roman" w:hAnsi="Times New Roman" w:cs="Times New Roman"/>
          <w:sz w:val="24"/>
          <w:szCs w:val="24"/>
        </w:rPr>
        <w:t xml:space="preserve">ecause composition is useful in so many </w:t>
      </w:r>
      <w:r w:rsidRPr="001740BE">
        <w:rPr>
          <w:rStyle w:val="cf01"/>
          <w:rFonts w:ascii="Times New Roman" w:hAnsi="Times New Roman" w:cs="Times New Roman"/>
          <w:sz w:val="24"/>
          <w:szCs w:val="24"/>
        </w:rPr>
        <w:t xml:space="preserve">scientific </w:t>
      </w:r>
      <w:r w:rsidR="007B42D5" w:rsidRPr="001740BE">
        <w:rPr>
          <w:rStyle w:val="cf01"/>
          <w:rFonts w:ascii="Times New Roman" w:hAnsi="Times New Roman" w:cs="Times New Roman"/>
          <w:sz w:val="24"/>
          <w:szCs w:val="24"/>
        </w:rPr>
        <w:t xml:space="preserve">domains for explaining </w:t>
      </w:r>
      <w:proofErr w:type="gramStart"/>
      <w:r w:rsidR="007B42D5" w:rsidRPr="001740BE">
        <w:rPr>
          <w:rStyle w:val="cf01"/>
          <w:rFonts w:ascii="Times New Roman" w:hAnsi="Times New Roman" w:cs="Times New Roman"/>
          <w:sz w:val="24"/>
          <w:szCs w:val="24"/>
        </w:rPr>
        <w:t>emergence in particular, we</w:t>
      </w:r>
      <w:proofErr w:type="gramEnd"/>
      <w:r w:rsidR="007B42D5" w:rsidRPr="001740BE">
        <w:rPr>
          <w:rStyle w:val="cf01"/>
          <w:rFonts w:ascii="Times New Roman" w:hAnsi="Times New Roman" w:cs="Times New Roman"/>
          <w:sz w:val="24"/>
          <w:szCs w:val="24"/>
        </w:rPr>
        <w:t xml:space="preserve"> can expect it to be useful in the case of spacetime emergence as well</w:t>
      </w:r>
      <w:r w:rsidR="007D6E53" w:rsidRPr="001740BE">
        <w:rPr>
          <w:rStyle w:val="cf01"/>
          <w:rFonts w:ascii="Times New Roman" w:hAnsi="Times New Roman" w:cs="Times New Roman"/>
          <w:sz w:val="24"/>
          <w:szCs w:val="24"/>
        </w:rPr>
        <w:t>.</w:t>
      </w:r>
      <w:r w:rsidR="00FC3FE0" w:rsidRPr="001740BE">
        <w:rPr>
          <w:rStyle w:val="cf01"/>
          <w:rFonts w:ascii="Times New Roman" w:hAnsi="Times New Roman" w:cs="Times New Roman"/>
          <w:sz w:val="24"/>
          <w:szCs w:val="24"/>
        </w:rPr>
        <w:t xml:space="preserve"> The strength of this kind of argument depends on the strength of the inductive base. However, there is reason to suppose that in physics, at least, the inductive base is not very strong.</w:t>
      </w:r>
      <w:r w:rsidR="0024067E" w:rsidRPr="001740BE">
        <w:rPr>
          <w:rStyle w:val="cf01"/>
          <w:rFonts w:ascii="Times New Roman" w:hAnsi="Times New Roman" w:cs="Times New Roman"/>
          <w:sz w:val="24"/>
          <w:szCs w:val="24"/>
        </w:rPr>
        <w:t xml:space="preserve"> </w:t>
      </w:r>
      <w:r w:rsidR="00162F48" w:rsidRPr="001740BE">
        <w:rPr>
          <w:rFonts w:ascii="Times New Roman" w:hAnsi="Times New Roman" w:cs="Times New Roman"/>
        </w:rPr>
        <w:t xml:space="preserve">Healey </w:t>
      </w:r>
      <w:r w:rsidR="0010552A" w:rsidRPr="001740BE">
        <w:rPr>
          <w:rFonts w:ascii="Times New Roman" w:hAnsi="Times New Roman" w:cs="Times New Roman"/>
        </w:rPr>
        <w:fldChar w:fldCharType="begin"/>
      </w:r>
      <w:r w:rsidR="006D6E0C" w:rsidRPr="001740BE">
        <w:rPr>
          <w:rFonts w:ascii="Times New Roman" w:hAnsi="Times New Roman" w:cs="Times New Roman"/>
        </w:rPr>
        <w:instrText xml:space="preserve"> ADDIN EN.CITE &lt;EndNote&gt;&lt;Cite ExcludeAuth="1"&gt;&lt;Author&gt;Healey&lt;/Author&gt;&lt;Year&gt;2013&lt;/Year&gt;&lt;RecNum&gt;610&lt;/RecNum&gt;&lt;DisplayText&gt;(2013)&lt;/DisplayText&gt;&lt;record&gt;&lt;rec-number&gt;610&lt;/rec-number&gt;&lt;foreign-keys&gt;&lt;key app="EN" db-id="2xvvprstr2ptr6ef5tqxez2102dtevarxa9v" timestamp="1682474680"&gt;610&lt;/key&gt;&lt;/foreign-keys&gt;&lt;ref-type name="Journal Article"&gt;17&lt;/ref-type&gt;&lt;contributors&gt;&lt;authors&gt;&lt;author&gt;Healey, Richard&lt;/author&gt;&lt;/authors&gt;&lt;/contributors&gt;&lt;titles&gt;&lt;title&gt;Physical composition&lt;/title&gt;&lt;secondary-title&gt;Studies in History and Philosophy of Science Part B: Studies in History and Philosophy of Modern Physics&lt;/secondary-title&gt;&lt;/titles&gt;&lt;periodical&gt;&lt;full-title&gt;Studies in History and Philosophy of Science Part B: Studies in History and Philosophy of Modern Physics&lt;/full-title&gt;&lt;/periodical&gt;&lt;pages&gt;48-62&lt;/pages&gt;&lt;volume&gt;44&lt;/volume&gt;&lt;number&gt;1&lt;/number&gt;&lt;dates&gt;&lt;year&gt;2013&lt;/year&gt;&lt;/dates&gt;&lt;urls&gt;&lt;/urls&gt;&lt;/record&gt;&lt;/Cite&gt;&lt;/EndNote&gt;</w:instrText>
      </w:r>
      <w:r w:rsidR="0010552A" w:rsidRPr="001740BE">
        <w:rPr>
          <w:rFonts w:ascii="Times New Roman" w:hAnsi="Times New Roman" w:cs="Times New Roman"/>
        </w:rPr>
        <w:fldChar w:fldCharType="separate"/>
      </w:r>
      <w:r w:rsidR="006D6E0C" w:rsidRPr="001740BE">
        <w:rPr>
          <w:rFonts w:ascii="Times New Roman" w:hAnsi="Times New Roman" w:cs="Times New Roman"/>
          <w:noProof/>
        </w:rPr>
        <w:t>(2013)</w:t>
      </w:r>
      <w:r w:rsidR="0010552A" w:rsidRPr="001740BE">
        <w:rPr>
          <w:rFonts w:ascii="Times New Roman" w:hAnsi="Times New Roman" w:cs="Times New Roman"/>
        </w:rPr>
        <w:fldChar w:fldCharType="end"/>
      </w:r>
      <w:r w:rsidR="00FC3FE0" w:rsidRPr="001740BE">
        <w:rPr>
          <w:rFonts w:ascii="Times New Roman" w:hAnsi="Times New Roman" w:cs="Times New Roman"/>
        </w:rPr>
        <w:t>, for instance,</w:t>
      </w:r>
      <w:r w:rsidR="0010552A" w:rsidRPr="001740BE">
        <w:rPr>
          <w:rFonts w:ascii="Times New Roman" w:hAnsi="Times New Roman" w:cs="Times New Roman"/>
        </w:rPr>
        <w:t xml:space="preserve"> </w:t>
      </w:r>
      <w:r w:rsidR="00162F48" w:rsidRPr="001740BE">
        <w:rPr>
          <w:rFonts w:ascii="Times New Roman" w:hAnsi="Times New Roman" w:cs="Times New Roman"/>
        </w:rPr>
        <w:t>argues that</w:t>
      </w:r>
      <w:r w:rsidR="00406B71" w:rsidRPr="001740BE">
        <w:rPr>
          <w:rFonts w:ascii="Times New Roman" w:hAnsi="Times New Roman" w:cs="Times New Roman"/>
        </w:rPr>
        <w:t xml:space="preserve"> </w:t>
      </w:r>
      <w:r w:rsidR="00162F48" w:rsidRPr="001740BE">
        <w:rPr>
          <w:rFonts w:ascii="Times New Roman" w:hAnsi="Times New Roman" w:cs="Times New Roman"/>
        </w:rPr>
        <w:t>light, matter</w:t>
      </w:r>
      <w:r w:rsidR="0018444C" w:rsidRPr="001740BE">
        <w:rPr>
          <w:rFonts w:ascii="Times New Roman" w:hAnsi="Times New Roman" w:cs="Times New Roman"/>
        </w:rPr>
        <w:t>,</w:t>
      </w:r>
      <w:r w:rsidR="00162F48" w:rsidRPr="001740BE">
        <w:rPr>
          <w:rFonts w:ascii="Times New Roman" w:hAnsi="Times New Roman" w:cs="Times New Roman"/>
        </w:rPr>
        <w:t xml:space="preserve"> and quanta associated with various </w:t>
      </w:r>
      <w:r w:rsidR="00EA0132" w:rsidRPr="001740BE">
        <w:rPr>
          <w:rFonts w:ascii="Times New Roman" w:hAnsi="Times New Roman" w:cs="Times New Roman"/>
        </w:rPr>
        <w:t xml:space="preserve">quantum </w:t>
      </w:r>
      <w:r w:rsidR="00162F48" w:rsidRPr="001740BE">
        <w:rPr>
          <w:rFonts w:ascii="Times New Roman" w:hAnsi="Times New Roman" w:cs="Times New Roman"/>
        </w:rPr>
        <w:t>fields do not straightforwardly decompose in</w:t>
      </w:r>
      <w:r w:rsidR="00EA0132" w:rsidRPr="001740BE">
        <w:rPr>
          <w:rFonts w:ascii="Times New Roman" w:hAnsi="Times New Roman" w:cs="Times New Roman"/>
        </w:rPr>
        <w:t>to</w:t>
      </w:r>
      <w:r w:rsidR="00162F48" w:rsidRPr="001740BE">
        <w:rPr>
          <w:rFonts w:ascii="Times New Roman" w:hAnsi="Times New Roman" w:cs="Times New Roman"/>
        </w:rPr>
        <w:t xml:space="preserve"> spatiotemporal parts</w:t>
      </w:r>
      <w:r w:rsidR="00406B71" w:rsidRPr="001740BE">
        <w:rPr>
          <w:rFonts w:ascii="Times New Roman" w:hAnsi="Times New Roman" w:cs="Times New Roman"/>
        </w:rPr>
        <w:t>.</w:t>
      </w:r>
      <w:r w:rsidR="00162F48" w:rsidRPr="001740BE">
        <w:rPr>
          <w:rFonts w:ascii="Times New Roman" w:hAnsi="Times New Roman" w:cs="Times New Roman"/>
        </w:rPr>
        <w:t xml:space="preserve"> </w:t>
      </w:r>
      <w:r w:rsidR="0028400C" w:rsidRPr="001740BE">
        <w:rPr>
          <w:rFonts w:ascii="Times New Roman" w:hAnsi="Times New Roman" w:cs="Times New Roman"/>
        </w:rPr>
        <w:t>He argues that d</w:t>
      </w:r>
      <w:r w:rsidR="00162F48" w:rsidRPr="001740BE">
        <w:rPr>
          <w:rFonts w:ascii="Times New Roman" w:hAnsi="Times New Roman" w:cs="Times New Roman"/>
        </w:rPr>
        <w:t>ecomposition is</w:t>
      </w:r>
      <w:r w:rsidR="00910852" w:rsidRPr="001740BE">
        <w:rPr>
          <w:rFonts w:ascii="Times New Roman" w:hAnsi="Times New Roman" w:cs="Times New Roman"/>
        </w:rPr>
        <w:t xml:space="preserve"> perhaps then</w:t>
      </w:r>
      <w:r w:rsidR="00162F48" w:rsidRPr="001740BE">
        <w:rPr>
          <w:rFonts w:ascii="Times New Roman" w:hAnsi="Times New Roman" w:cs="Times New Roman"/>
        </w:rPr>
        <w:t xml:space="preserve"> not the only explanatory and predictive strategy used in physics in accounting for the behaviour of a physic</w:t>
      </w:r>
      <w:r w:rsidR="00487E3D" w:rsidRPr="001740BE">
        <w:rPr>
          <w:rFonts w:ascii="Times New Roman" w:hAnsi="Times New Roman" w:cs="Times New Roman"/>
        </w:rPr>
        <w:t>al</w:t>
      </w:r>
      <w:r w:rsidR="00162F48" w:rsidRPr="001740BE">
        <w:rPr>
          <w:rFonts w:ascii="Times New Roman" w:hAnsi="Times New Roman" w:cs="Times New Roman"/>
        </w:rPr>
        <w:t xml:space="preserve"> system. </w:t>
      </w:r>
    </w:p>
    <w:p w14:paraId="7F5AE827" w14:textId="2B1CB4F4" w:rsidR="00634085" w:rsidRPr="001740BE" w:rsidRDefault="00D653DA" w:rsidP="00CA7DCC">
      <w:pPr>
        <w:ind w:firstLine="426"/>
        <w:jc w:val="both"/>
        <w:rPr>
          <w:rFonts w:ascii="Times New Roman" w:hAnsi="Times New Roman" w:cs="Times New Roman"/>
        </w:rPr>
      </w:pPr>
      <w:r w:rsidRPr="001740BE">
        <w:rPr>
          <w:rFonts w:ascii="Times New Roman" w:hAnsi="Times New Roman" w:cs="Times New Roman"/>
        </w:rPr>
        <w:t>Baron and Le Bihan</w:t>
      </w:r>
      <w:r w:rsidR="00046E05" w:rsidRPr="001740BE">
        <w:rPr>
          <w:rFonts w:ascii="Times New Roman" w:hAnsi="Times New Roman" w:cs="Times New Roman"/>
        </w:rPr>
        <w:t xml:space="preserve"> </w:t>
      </w:r>
      <w:r w:rsidR="00046E05" w:rsidRPr="001740BE">
        <w:rPr>
          <w:rFonts w:ascii="Times New Roman" w:hAnsi="Times New Roman" w:cs="Times New Roman"/>
        </w:rPr>
        <w:fldChar w:fldCharType="begin"/>
      </w:r>
      <w:r w:rsidR="000561F1" w:rsidRPr="001740BE">
        <w:rPr>
          <w:rFonts w:ascii="Times New Roman" w:hAnsi="Times New Roman" w:cs="Times New Roman"/>
        </w:rPr>
        <w:instrText xml:space="preserve"> ADDIN EN.CITE &lt;EndNote&gt;&lt;Cite ExcludeAuth="1"&gt;&lt;Author&gt;Baron&lt;/Author&gt;&lt;Year&gt;2022&lt;/Year&gt;&lt;RecNum&gt;559&lt;/RecNum&gt;&lt;DisplayText&gt;(2022a)&lt;/DisplayText&gt;&lt;record&gt;&lt;rec-number&gt;559&lt;/rec-number&gt;&lt;foreign-keys&gt;&lt;key app="EN" db-id="2xvvprstr2ptr6ef5tqxez2102dtevarxa9v" timestamp="1665122583"&gt;559&lt;/key&gt;&lt;/foreign-keys&gt;&lt;ref-type name="Journal Article"&gt;17&lt;/ref-type&gt;&lt;contributors&gt;&lt;authors&gt;&lt;author&gt;Sam Baron&lt;/author&gt;&lt;author&gt;Le Bihan, Baptiste&lt;/author&gt;&lt;/authors&gt;&lt;/contributors&gt;&lt;titles&gt;&lt;title&gt;Composing Spacetime&lt;/title&gt;&lt;secondary-title&gt;Journal of Philosophy&lt;/secondary-title&gt;&lt;/titles&gt;&lt;periodical&gt;&lt;full-title&gt;Journal of Philosophy&lt;/full-title&gt;&lt;/periodical&gt;&lt;pages&gt;33-54&lt;/pages&gt;&lt;volume&gt;119&lt;/volume&gt;&lt;number&gt;1&lt;/number&gt;&lt;dates&gt;&lt;year&gt;2022&lt;/year&gt;&lt;/dates&gt;&lt;urls&gt;&lt;/urls&gt;&lt;/record&gt;&lt;/Cite&gt;&lt;/EndNote&gt;</w:instrText>
      </w:r>
      <w:r w:rsidR="00046E05" w:rsidRPr="001740BE">
        <w:rPr>
          <w:rFonts w:ascii="Times New Roman" w:hAnsi="Times New Roman" w:cs="Times New Roman"/>
        </w:rPr>
        <w:fldChar w:fldCharType="separate"/>
      </w:r>
      <w:r w:rsidR="000561F1" w:rsidRPr="001740BE">
        <w:rPr>
          <w:rFonts w:ascii="Times New Roman" w:hAnsi="Times New Roman" w:cs="Times New Roman"/>
          <w:noProof/>
        </w:rPr>
        <w:t>(2022a)</w:t>
      </w:r>
      <w:r w:rsidR="00046E05" w:rsidRPr="001740BE">
        <w:rPr>
          <w:rFonts w:ascii="Times New Roman" w:hAnsi="Times New Roman" w:cs="Times New Roman"/>
        </w:rPr>
        <w:fldChar w:fldCharType="end"/>
      </w:r>
      <w:r w:rsidR="00696981" w:rsidRPr="001740BE">
        <w:rPr>
          <w:rFonts w:ascii="Times New Roman" w:hAnsi="Times New Roman" w:cs="Times New Roman"/>
        </w:rPr>
        <w:t xml:space="preserve"> offer a third </w:t>
      </w:r>
      <w:r w:rsidR="001B451F" w:rsidRPr="001740BE">
        <w:rPr>
          <w:rFonts w:ascii="Times New Roman" w:hAnsi="Times New Roman" w:cs="Times New Roman"/>
        </w:rPr>
        <w:t>motivation for pursuing a mereological approach to spacetime emergence. According to them</w:t>
      </w:r>
      <w:r w:rsidR="00696981" w:rsidRPr="001740BE">
        <w:rPr>
          <w:rFonts w:ascii="Times New Roman" w:hAnsi="Times New Roman" w:cs="Times New Roman"/>
        </w:rPr>
        <w:t>,</w:t>
      </w:r>
      <w:r w:rsidRPr="001740BE">
        <w:rPr>
          <w:rFonts w:ascii="Times New Roman" w:hAnsi="Times New Roman" w:cs="Times New Roman"/>
        </w:rPr>
        <w:t xml:space="preserve"> mereological models offer a source of ‘how possibly’ explanation</w:t>
      </w:r>
      <w:r w:rsidR="00656C17" w:rsidRPr="001740BE">
        <w:rPr>
          <w:rFonts w:ascii="Times New Roman" w:hAnsi="Times New Roman" w:cs="Times New Roman"/>
        </w:rPr>
        <w:t>s</w:t>
      </w:r>
      <w:r w:rsidR="008255A0" w:rsidRPr="001740BE">
        <w:rPr>
          <w:rFonts w:ascii="Times New Roman" w:hAnsi="Times New Roman" w:cs="Times New Roman"/>
        </w:rPr>
        <w:t xml:space="preserve"> (HPE)</w:t>
      </w:r>
      <w:r w:rsidRPr="001740BE">
        <w:rPr>
          <w:rFonts w:ascii="Times New Roman" w:hAnsi="Times New Roman" w:cs="Times New Roman"/>
        </w:rPr>
        <w:t xml:space="preserve"> for </w:t>
      </w:r>
      <w:r w:rsidR="003531DE" w:rsidRPr="001740BE">
        <w:rPr>
          <w:rFonts w:ascii="Times New Roman" w:hAnsi="Times New Roman" w:cs="Times New Roman"/>
        </w:rPr>
        <w:t>how spacetime could be possibly emergent</w:t>
      </w:r>
      <w:r w:rsidR="00234495" w:rsidRPr="001740BE">
        <w:rPr>
          <w:rFonts w:ascii="Times New Roman" w:hAnsi="Times New Roman" w:cs="Times New Roman"/>
        </w:rPr>
        <w:t>.</w:t>
      </w:r>
      <w:r w:rsidR="007A7DC7" w:rsidRPr="001740BE">
        <w:rPr>
          <w:rFonts w:ascii="Times New Roman" w:hAnsi="Times New Roman" w:cs="Times New Roman"/>
        </w:rPr>
        <w:t xml:space="preserve"> </w:t>
      </w:r>
      <w:r w:rsidR="00816D28" w:rsidRPr="001740BE">
        <w:rPr>
          <w:rFonts w:ascii="Times New Roman" w:hAnsi="Times New Roman" w:cs="Times New Roman"/>
        </w:rPr>
        <w:t>HP</w:t>
      </w:r>
      <w:r w:rsidR="008C4B36" w:rsidRPr="001740BE">
        <w:rPr>
          <w:rFonts w:ascii="Times New Roman" w:hAnsi="Times New Roman" w:cs="Times New Roman"/>
        </w:rPr>
        <w:t>Es are useful in giving explanations for how spacetime is possible</w:t>
      </w:r>
      <w:r w:rsidR="00EA2BA8" w:rsidRPr="001740BE">
        <w:rPr>
          <w:rFonts w:ascii="Times New Roman" w:hAnsi="Times New Roman" w:cs="Times New Roman"/>
        </w:rPr>
        <w:t xml:space="preserve"> </w:t>
      </w:r>
      <w:r w:rsidR="00696981" w:rsidRPr="001740BE">
        <w:rPr>
          <w:rFonts w:ascii="Times New Roman" w:hAnsi="Times New Roman" w:cs="Times New Roman"/>
        </w:rPr>
        <w:t>as they show that we</w:t>
      </w:r>
      <w:r w:rsidR="00EA2BA8" w:rsidRPr="001740BE">
        <w:rPr>
          <w:rFonts w:ascii="Times New Roman" w:hAnsi="Times New Roman" w:cs="Times New Roman"/>
        </w:rPr>
        <w:t xml:space="preserve"> can develop a model of spacetime</w:t>
      </w:r>
      <w:r w:rsidR="001D5FB2" w:rsidRPr="001740BE">
        <w:rPr>
          <w:rFonts w:ascii="Times New Roman" w:hAnsi="Times New Roman" w:cs="Times New Roman"/>
        </w:rPr>
        <w:t xml:space="preserve"> in terms of composition</w:t>
      </w:r>
      <w:r w:rsidR="0087023A" w:rsidRPr="001740BE">
        <w:rPr>
          <w:rFonts w:ascii="Times New Roman" w:hAnsi="Times New Roman" w:cs="Times New Roman"/>
        </w:rPr>
        <w:t xml:space="preserve"> that is conceptually coherent</w:t>
      </w:r>
      <w:r w:rsidR="00EA2BA8" w:rsidRPr="001740BE">
        <w:rPr>
          <w:rFonts w:ascii="Times New Roman" w:hAnsi="Times New Roman" w:cs="Times New Roman"/>
        </w:rPr>
        <w:t xml:space="preserve">. </w:t>
      </w:r>
      <w:r w:rsidR="00444CD3" w:rsidRPr="001740BE">
        <w:rPr>
          <w:rFonts w:ascii="Times New Roman" w:hAnsi="Times New Roman" w:cs="Times New Roman"/>
        </w:rPr>
        <w:t>Further,</w:t>
      </w:r>
      <w:r w:rsidR="001D5FB2" w:rsidRPr="001740BE">
        <w:rPr>
          <w:rFonts w:ascii="Times New Roman" w:hAnsi="Times New Roman" w:cs="Times New Roman"/>
        </w:rPr>
        <w:t xml:space="preserve"> HPEs </w:t>
      </w:r>
      <w:r w:rsidR="00D012A8" w:rsidRPr="001740BE">
        <w:rPr>
          <w:rFonts w:ascii="Times New Roman" w:hAnsi="Times New Roman" w:cs="Times New Roman"/>
        </w:rPr>
        <w:t>can provide a</w:t>
      </w:r>
      <w:r w:rsidR="00696981" w:rsidRPr="001740BE">
        <w:rPr>
          <w:rFonts w:ascii="Times New Roman" w:hAnsi="Times New Roman" w:cs="Times New Roman"/>
        </w:rPr>
        <w:t xml:space="preserve"> possible</w:t>
      </w:r>
      <w:r w:rsidR="00D012A8" w:rsidRPr="001740BE">
        <w:rPr>
          <w:rFonts w:ascii="Times New Roman" w:hAnsi="Times New Roman" w:cs="Times New Roman"/>
        </w:rPr>
        <w:t xml:space="preserve"> explanation </w:t>
      </w:r>
      <w:r w:rsidR="00133AA2" w:rsidRPr="001740BE">
        <w:rPr>
          <w:rFonts w:ascii="Times New Roman" w:hAnsi="Times New Roman" w:cs="Times New Roman"/>
        </w:rPr>
        <w:t>for</w:t>
      </w:r>
      <w:r w:rsidR="00D012A8" w:rsidRPr="001740BE">
        <w:rPr>
          <w:rFonts w:ascii="Times New Roman" w:hAnsi="Times New Roman" w:cs="Times New Roman"/>
        </w:rPr>
        <w:t xml:space="preserve"> </w:t>
      </w:r>
      <w:r w:rsidR="00FF07EC" w:rsidRPr="001740BE">
        <w:rPr>
          <w:rFonts w:ascii="Times New Roman" w:hAnsi="Times New Roman" w:cs="Times New Roman"/>
        </w:rPr>
        <w:t>the existence of spacetime itself</w:t>
      </w:r>
      <w:r w:rsidR="00EA72E7" w:rsidRPr="001740BE">
        <w:rPr>
          <w:rFonts w:ascii="Times New Roman" w:hAnsi="Times New Roman" w:cs="Times New Roman"/>
        </w:rPr>
        <w:t xml:space="preserve">, </w:t>
      </w:r>
      <w:r w:rsidR="00D012A8" w:rsidRPr="001740BE">
        <w:rPr>
          <w:rFonts w:ascii="Times New Roman" w:hAnsi="Times New Roman" w:cs="Times New Roman"/>
        </w:rPr>
        <w:t xml:space="preserve">given that </w:t>
      </w:r>
      <w:r w:rsidR="00EA72E7" w:rsidRPr="001740BE">
        <w:rPr>
          <w:rFonts w:ascii="Times New Roman" w:hAnsi="Times New Roman" w:cs="Times New Roman"/>
        </w:rPr>
        <w:t>spacetime</w:t>
      </w:r>
      <w:r w:rsidR="00D012A8" w:rsidRPr="001740BE">
        <w:rPr>
          <w:rFonts w:ascii="Times New Roman" w:hAnsi="Times New Roman" w:cs="Times New Roman"/>
        </w:rPr>
        <w:t xml:space="preserve"> exists derivatively according to theories of QG.</w:t>
      </w:r>
      <w:r w:rsidR="00C6778E" w:rsidRPr="001740BE">
        <w:rPr>
          <w:rFonts w:ascii="Times New Roman" w:hAnsi="Times New Roman" w:cs="Times New Roman"/>
        </w:rPr>
        <w:t xml:space="preserve"> </w:t>
      </w:r>
      <w:r w:rsidR="00094740" w:rsidRPr="001740BE">
        <w:rPr>
          <w:rFonts w:ascii="Times New Roman" w:hAnsi="Times New Roman" w:cs="Times New Roman"/>
        </w:rPr>
        <w:t xml:space="preserve">Explaining the existence of spacetime </w:t>
      </w:r>
      <w:r w:rsidR="007A7DC7" w:rsidRPr="001740BE">
        <w:rPr>
          <w:rFonts w:ascii="Times New Roman" w:hAnsi="Times New Roman" w:cs="Times New Roman"/>
        </w:rPr>
        <w:t xml:space="preserve">largely requires input from physics, but mereology may be used in developing </w:t>
      </w:r>
      <w:r w:rsidR="00696981" w:rsidRPr="001740BE">
        <w:rPr>
          <w:rFonts w:ascii="Times New Roman" w:hAnsi="Times New Roman" w:cs="Times New Roman"/>
        </w:rPr>
        <w:t>a possible</w:t>
      </w:r>
      <w:r w:rsidR="007A7DC7" w:rsidRPr="001740BE">
        <w:rPr>
          <w:rFonts w:ascii="Times New Roman" w:hAnsi="Times New Roman" w:cs="Times New Roman"/>
        </w:rPr>
        <w:t xml:space="preserve"> explanatory strategy </w:t>
      </w:r>
      <w:r w:rsidR="00696981" w:rsidRPr="001740BE">
        <w:rPr>
          <w:rFonts w:ascii="Times New Roman" w:hAnsi="Times New Roman" w:cs="Times New Roman"/>
        </w:rPr>
        <w:t xml:space="preserve">to be filled out later on </w:t>
      </w:r>
      <w:r w:rsidR="007A7DC7" w:rsidRPr="001740BE">
        <w:rPr>
          <w:rFonts w:ascii="Times New Roman" w:hAnsi="Times New Roman" w:cs="Times New Roman"/>
        </w:rPr>
        <w:fldChar w:fldCharType="begin"/>
      </w:r>
      <w:r w:rsidR="00EB3154" w:rsidRPr="001740BE">
        <w:rPr>
          <w:rFonts w:ascii="Times New Roman" w:hAnsi="Times New Roman" w:cs="Times New Roman"/>
        </w:rPr>
        <w:instrText xml:space="preserve"> ADDIN EN.CITE &lt;EndNote&gt;&lt;Cite&gt;&lt;Author&gt;Baron&lt;/Author&gt;&lt;Year&gt;2022&lt;/Year&gt;&lt;RecNum&gt;559&lt;/RecNum&gt;&lt;DisplayText&gt;(Baron &amp;amp; Le Bihan, 2022a)&lt;/DisplayText&gt;&lt;record&gt;&lt;rec-number&gt;559&lt;/rec-number&gt;&lt;foreign-keys&gt;&lt;key app="EN" db-id="2xvvprstr2ptr6ef5tqxez2102dtevarxa9v" timestamp="1665122583"&gt;559&lt;/key&gt;&lt;/foreign-keys&gt;&lt;ref-type name="Journal Article"&gt;17&lt;/ref-type&gt;&lt;contributors&gt;&lt;authors&gt;&lt;author&gt;Sam Baron&lt;/author&gt;&lt;author&gt;Le Bihan, Baptiste&lt;/author&gt;&lt;/authors&gt;&lt;/contributors&gt;&lt;titles&gt;&lt;title&gt;Composing Spacetime&lt;/title&gt;&lt;secondary-title&gt;Journal of Philosophy&lt;/secondary-title&gt;&lt;/titles&gt;&lt;periodical&gt;&lt;full-title&gt;Journal of Philosophy&lt;/full-title&gt;&lt;/periodical&gt;&lt;pages&gt;33-54&lt;/pages&gt;&lt;volume&gt;119&lt;/volume&gt;&lt;number&gt;1&lt;/number&gt;&lt;dates&gt;&lt;year&gt;2022&lt;/year&gt;&lt;/dates&gt;&lt;urls&gt;&lt;/urls&gt;&lt;/record&gt;&lt;/Cite&gt;&lt;/EndNote&gt;</w:instrText>
      </w:r>
      <w:r w:rsidR="007A7DC7" w:rsidRPr="001740BE">
        <w:rPr>
          <w:rFonts w:ascii="Times New Roman" w:hAnsi="Times New Roman" w:cs="Times New Roman"/>
        </w:rPr>
        <w:fldChar w:fldCharType="separate"/>
      </w:r>
      <w:r w:rsidR="00EB3154" w:rsidRPr="001740BE">
        <w:rPr>
          <w:rFonts w:ascii="Times New Roman" w:hAnsi="Times New Roman" w:cs="Times New Roman"/>
          <w:noProof/>
        </w:rPr>
        <w:t>(Baron &amp; Le Bihan, 2022a)</w:t>
      </w:r>
      <w:r w:rsidR="007A7DC7" w:rsidRPr="001740BE">
        <w:rPr>
          <w:rFonts w:ascii="Times New Roman" w:hAnsi="Times New Roman" w:cs="Times New Roman"/>
        </w:rPr>
        <w:fldChar w:fldCharType="end"/>
      </w:r>
      <w:r w:rsidR="007A7DC7" w:rsidRPr="001740BE" w:rsidDel="007A7DC7">
        <w:rPr>
          <w:rFonts w:ascii="Times New Roman" w:hAnsi="Times New Roman" w:cs="Times New Roman"/>
        </w:rPr>
        <w:t>.</w:t>
      </w:r>
      <w:r w:rsidR="007A7DC7" w:rsidRPr="001740BE">
        <w:rPr>
          <w:rFonts w:ascii="Times New Roman" w:hAnsi="Times New Roman" w:cs="Times New Roman"/>
        </w:rPr>
        <w:t xml:space="preserve"> </w:t>
      </w:r>
      <w:r w:rsidR="00234495" w:rsidRPr="001740BE">
        <w:rPr>
          <w:rFonts w:ascii="Times New Roman" w:hAnsi="Times New Roman" w:cs="Times New Roman"/>
        </w:rPr>
        <w:t>E</w:t>
      </w:r>
      <w:r w:rsidR="0025476D" w:rsidRPr="001740BE">
        <w:rPr>
          <w:rFonts w:ascii="Times New Roman" w:hAnsi="Times New Roman" w:cs="Times New Roman"/>
        </w:rPr>
        <w:t xml:space="preserve">ven if mereological models </w:t>
      </w:r>
      <w:r w:rsidR="00BA4E66" w:rsidRPr="001740BE">
        <w:rPr>
          <w:rFonts w:ascii="Times New Roman" w:hAnsi="Times New Roman" w:cs="Times New Roman"/>
        </w:rPr>
        <w:t>are not successful</w:t>
      </w:r>
      <w:r w:rsidR="00793297" w:rsidRPr="001740BE">
        <w:rPr>
          <w:rFonts w:ascii="Times New Roman" w:hAnsi="Times New Roman" w:cs="Times New Roman"/>
        </w:rPr>
        <w:t xml:space="preserve"> for spacetime </w:t>
      </w:r>
      <w:r w:rsidR="00857F17" w:rsidRPr="001740BE">
        <w:rPr>
          <w:rFonts w:ascii="Times New Roman" w:hAnsi="Times New Roman" w:cs="Times New Roman"/>
        </w:rPr>
        <w:t xml:space="preserve">in the </w:t>
      </w:r>
      <w:r w:rsidR="00857F17" w:rsidRPr="001740BE">
        <w:rPr>
          <w:rFonts w:ascii="Times New Roman" w:hAnsi="Times New Roman" w:cs="Times New Roman"/>
        </w:rPr>
        <w:lastRenderedPageBreak/>
        <w:t>full course of time</w:t>
      </w:r>
      <w:r w:rsidR="00234495" w:rsidRPr="001740BE">
        <w:rPr>
          <w:rFonts w:ascii="Times New Roman" w:hAnsi="Times New Roman" w:cs="Times New Roman"/>
        </w:rPr>
        <w:t>,</w:t>
      </w:r>
      <w:r w:rsidR="00D024C4" w:rsidRPr="001740BE">
        <w:rPr>
          <w:rFonts w:ascii="Times New Roman" w:hAnsi="Times New Roman" w:cs="Times New Roman"/>
        </w:rPr>
        <w:t xml:space="preserve"> </w:t>
      </w:r>
      <w:r w:rsidR="00234495" w:rsidRPr="001740BE">
        <w:rPr>
          <w:rFonts w:ascii="Times New Roman" w:hAnsi="Times New Roman" w:cs="Times New Roman"/>
        </w:rPr>
        <w:t xml:space="preserve">offering </w:t>
      </w:r>
      <w:r w:rsidR="00D024C4" w:rsidRPr="001740BE">
        <w:rPr>
          <w:rFonts w:ascii="Times New Roman" w:hAnsi="Times New Roman" w:cs="Times New Roman"/>
        </w:rPr>
        <w:t>HPE</w:t>
      </w:r>
      <w:r w:rsidR="003C2CAE" w:rsidRPr="001740BE">
        <w:rPr>
          <w:rFonts w:ascii="Times New Roman" w:hAnsi="Times New Roman" w:cs="Times New Roman"/>
        </w:rPr>
        <w:t>s</w:t>
      </w:r>
      <w:r w:rsidR="00234495" w:rsidRPr="001740BE">
        <w:rPr>
          <w:rFonts w:ascii="Times New Roman" w:hAnsi="Times New Roman" w:cs="Times New Roman"/>
        </w:rPr>
        <w:t xml:space="preserve"> in </w:t>
      </w:r>
      <w:r w:rsidR="00141B35" w:rsidRPr="001740BE">
        <w:rPr>
          <w:rFonts w:ascii="Times New Roman" w:hAnsi="Times New Roman" w:cs="Times New Roman"/>
        </w:rPr>
        <w:t xml:space="preserve">mereological </w:t>
      </w:r>
      <w:r w:rsidR="00234495" w:rsidRPr="001740BE">
        <w:rPr>
          <w:rFonts w:ascii="Times New Roman" w:hAnsi="Times New Roman" w:cs="Times New Roman"/>
        </w:rPr>
        <w:t xml:space="preserve">terms may </w:t>
      </w:r>
      <w:r w:rsidR="003C2CAE" w:rsidRPr="001740BE">
        <w:rPr>
          <w:rFonts w:ascii="Times New Roman" w:hAnsi="Times New Roman" w:cs="Times New Roman"/>
        </w:rPr>
        <w:t>reassure sceptics</w:t>
      </w:r>
      <w:r w:rsidR="00816D28" w:rsidRPr="001740BE">
        <w:rPr>
          <w:rFonts w:ascii="Times New Roman" w:hAnsi="Times New Roman" w:cs="Times New Roman"/>
        </w:rPr>
        <w:t xml:space="preserve"> </w:t>
      </w:r>
      <w:r w:rsidR="003C2CAE" w:rsidRPr="001740BE">
        <w:rPr>
          <w:rFonts w:ascii="Times New Roman" w:hAnsi="Times New Roman" w:cs="Times New Roman"/>
        </w:rPr>
        <w:t xml:space="preserve">that it is possible that spacetime </w:t>
      </w:r>
      <w:r w:rsidR="00F1154C" w:rsidRPr="001740BE">
        <w:rPr>
          <w:rFonts w:ascii="Times New Roman" w:hAnsi="Times New Roman" w:cs="Times New Roman"/>
        </w:rPr>
        <w:t>can</w:t>
      </w:r>
      <w:r w:rsidR="003C2CAE" w:rsidRPr="001740BE">
        <w:rPr>
          <w:rFonts w:ascii="Times New Roman" w:hAnsi="Times New Roman" w:cs="Times New Roman"/>
        </w:rPr>
        <w:t xml:space="preserve"> in fact emerge from non-spatiotemporal entities.</w:t>
      </w:r>
      <w:r w:rsidR="00045248" w:rsidRPr="001740BE">
        <w:rPr>
          <w:rFonts w:ascii="Times New Roman" w:hAnsi="Times New Roman" w:cs="Times New Roman"/>
        </w:rPr>
        <w:t xml:space="preserve"> </w:t>
      </w:r>
    </w:p>
    <w:p w14:paraId="5CE569E0" w14:textId="6C4AB195" w:rsidR="00387E23" w:rsidRPr="001740BE" w:rsidRDefault="001B451F" w:rsidP="002F54BB">
      <w:pPr>
        <w:ind w:firstLine="360"/>
        <w:jc w:val="both"/>
        <w:rPr>
          <w:rFonts w:ascii="Times New Roman" w:hAnsi="Times New Roman" w:cs="Times New Roman"/>
        </w:rPr>
      </w:pPr>
      <w:r w:rsidRPr="001740BE">
        <w:rPr>
          <w:rFonts w:ascii="Times New Roman" w:hAnsi="Times New Roman" w:cs="Times New Roman"/>
        </w:rPr>
        <w:t>Baron and Le Bihan</w:t>
      </w:r>
      <w:r w:rsidR="000729A0" w:rsidRPr="001740BE">
        <w:rPr>
          <w:rFonts w:ascii="Times New Roman" w:hAnsi="Times New Roman" w:cs="Times New Roman"/>
        </w:rPr>
        <w:t xml:space="preserve"> </w:t>
      </w:r>
      <w:r w:rsidR="000729A0" w:rsidRPr="001740BE">
        <w:rPr>
          <w:rFonts w:ascii="Times New Roman" w:hAnsi="Times New Roman" w:cs="Times New Roman"/>
        </w:rPr>
        <w:fldChar w:fldCharType="begin"/>
      </w:r>
      <w:r w:rsidR="000729A0" w:rsidRPr="001740BE">
        <w:rPr>
          <w:rFonts w:ascii="Times New Roman" w:hAnsi="Times New Roman" w:cs="Times New Roman"/>
        </w:rPr>
        <w:instrText xml:space="preserve"> ADDIN EN.CITE &lt;EndNote&gt;&lt;Cite ExcludeAuth="1"&gt;&lt;Author&gt;Baron&lt;/Author&gt;&lt;Year&gt;2022&lt;/Year&gt;&lt;RecNum&gt;559&lt;/RecNum&gt;&lt;DisplayText&gt;(2022a)&lt;/DisplayText&gt;&lt;record&gt;&lt;rec-number&gt;559&lt;/rec-number&gt;&lt;foreign-keys&gt;&lt;key app="EN" db-id="2xvvprstr2ptr6ef5tqxez2102dtevarxa9v" timestamp="1665122583"&gt;559&lt;/key&gt;&lt;/foreign-keys&gt;&lt;ref-type name="Journal Article"&gt;17&lt;/ref-type&gt;&lt;contributors&gt;&lt;authors&gt;&lt;author&gt;Sam Baron&lt;/author&gt;&lt;author&gt;Le Bihan, Baptiste&lt;/author&gt;&lt;/authors&gt;&lt;/contributors&gt;&lt;titles&gt;&lt;title&gt;Composing Spacetime&lt;/title&gt;&lt;secondary-title&gt;Journal of Philosophy&lt;/secondary-title&gt;&lt;/titles&gt;&lt;periodical&gt;&lt;full-title&gt;Journal of Philosophy&lt;/full-title&gt;&lt;/periodical&gt;&lt;pages&gt;33-54&lt;/pages&gt;&lt;volume&gt;119&lt;/volume&gt;&lt;number&gt;1&lt;/number&gt;&lt;dates&gt;&lt;year&gt;2022&lt;/year&gt;&lt;/dates&gt;&lt;urls&gt;&lt;/urls&gt;&lt;/record&gt;&lt;/Cite&gt;&lt;/EndNote&gt;</w:instrText>
      </w:r>
      <w:r w:rsidR="000729A0" w:rsidRPr="001740BE">
        <w:rPr>
          <w:rFonts w:ascii="Times New Roman" w:hAnsi="Times New Roman" w:cs="Times New Roman"/>
        </w:rPr>
        <w:fldChar w:fldCharType="separate"/>
      </w:r>
      <w:r w:rsidR="000729A0" w:rsidRPr="001740BE">
        <w:rPr>
          <w:rFonts w:ascii="Times New Roman" w:hAnsi="Times New Roman" w:cs="Times New Roman"/>
          <w:noProof/>
        </w:rPr>
        <w:t>(2022a)</w:t>
      </w:r>
      <w:r w:rsidR="000729A0" w:rsidRPr="001740BE">
        <w:rPr>
          <w:rFonts w:ascii="Times New Roman" w:hAnsi="Times New Roman" w:cs="Times New Roman"/>
        </w:rPr>
        <w:fldChar w:fldCharType="end"/>
      </w:r>
      <w:r w:rsidR="000729A0" w:rsidRPr="001740BE">
        <w:rPr>
          <w:rFonts w:ascii="Times New Roman" w:hAnsi="Times New Roman" w:cs="Times New Roman"/>
        </w:rPr>
        <w:t xml:space="preserve"> </w:t>
      </w:r>
      <w:r w:rsidRPr="001740BE">
        <w:rPr>
          <w:rFonts w:ascii="Times New Roman" w:hAnsi="Times New Roman" w:cs="Times New Roman"/>
        </w:rPr>
        <w:t>mention a further motivation for mereological models of spacetime emergence.</w:t>
      </w:r>
      <w:r w:rsidR="005752FF" w:rsidRPr="001740BE">
        <w:rPr>
          <w:rFonts w:ascii="Times New Roman" w:hAnsi="Times New Roman" w:cs="Times New Roman"/>
        </w:rPr>
        <w:t xml:space="preserve"> </w:t>
      </w:r>
      <w:r w:rsidR="001A31B7" w:rsidRPr="001740BE">
        <w:rPr>
          <w:rFonts w:ascii="Times New Roman" w:hAnsi="Times New Roman" w:cs="Times New Roman"/>
        </w:rPr>
        <w:t>Mereological models of spacetime emergence may allow for continuity in explanation with ordinary composite objects.</w:t>
      </w:r>
      <w:r w:rsidR="00197258" w:rsidRPr="001740BE">
        <w:rPr>
          <w:rFonts w:ascii="Times New Roman" w:hAnsi="Times New Roman" w:cs="Times New Roman"/>
        </w:rPr>
        <w:t xml:space="preserve"> </w:t>
      </w:r>
      <w:r w:rsidR="00EA3262" w:rsidRPr="001740BE">
        <w:rPr>
          <w:rFonts w:ascii="Times New Roman" w:hAnsi="Times New Roman" w:cs="Times New Roman"/>
        </w:rPr>
        <w:t>This means that o</w:t>
      </w:r>
      <w:r w:rsidR="008C2E99" w:rsidRPr="001740BE">
        <w:rPr>
          <w:rFonts w:ascii="Times New Roman" w:hAnsi="Times New Roman" w:cs="Times New Roman"/>
        </w:rPr>
        <w:t>ffering</w:t>
      </w:r>
      <w:r w:rsidR="009F7149" w:rsidRPr="001740BE">
        <w:rPr>
          <w:rFonts w:ascii="Times New Roman" w:hAnsi="Times New Roman" w:cs="Times New Roman"/>
        </w:rPr>
        <w:t xml:space="preserve"> </w:t>
      </w:r>
      <w:r w:rsidR="00AC1250" w:rsidRPr="001740BE">
        <w:rPr>
          <w:rFonts w:ascii="Times New Roman" w:hAnsi="Times New Roman" w:cs="Times New Roman"/>
        </w:rPr>
        <w:t>explanations</w:t>
      </w:r>
      <w:r w:rsidR="00D526EA" w:rsidRPr="001740BE">
        <w:rPr>
          <w:rFonts w:ascii="Times New Roman" w:hAnsi="Times New Roman" w:cs="Times New Roman"/>
        </w:rPr>
        <w:t xml:space="preserve"> </w:t>
      </w:r>
      <w:r w:rsidR="008C2E99" w:rsidRPr="001740BE">
        <w:rPr>
          <w:rFonts w:ascii="Times New Roman" w:hAnsi="Times New Roman" w:cs="Times New Roman"/>
        </w:rPr>
        <w:t xml:space="preserve">in </w:t>
      </w:r>
      <w:r w:rsidR="00CA4573" w:rsidRPr="001740BE">
        <w:rPr>
          <w:rFonts w:ascii="Times New Roman" w:hAnsi="Times New Roman" w:cs="Times New Roman"/>
        </w:rPr>
        <w:t xml:space="preserve">mereological </w:t>
      </w:r>
      <w:r w:rsidR="008C2E99" w:rsidRPr="001740BE">
        <w:rPr>
          <w:rFonts w:ascii="Times New Roman" w:hAnsi="Times New Roman" w:cs="Times New Roman"/>
        </w:rPr>
        <w:t xml:space="preserve">terms </w:t>
      </w:r>
      <w:r w:rsidR="00ED79E7" w:rsidRPr="001740BE">
        <w:rPr>
          <w:rFonts w:ascii="Times New Roman" w:hAnsi="Times New Roman" w:cs="Times New Roman"/>
        </w:rPr>
        <w:t>for spacet</w:t>
      </w:r>
      <w:r w:rsidR="004C3C8A" w:rsidRPr="001740BE">
        <w:rPr>
          <w:rFonts w:ascii="Times New Roman" w:hAnsi="Times New Roman" w:cs="Times New Roman"/>
        </w:rPr>
        <w:t xml:space="preserve">ime emergence </w:t>
      </w:r>
      <w:r w:rsidR="00DE4B14" w:rsidRPr="001740BE">
        <w:rPr>
          <w:rFonts w:ascii="Times New Roman" w:hAnsi="Times New Roman" w:cs="Times New Roman"/>
        </w:rPr>
        <w:t xml:space="preserve">allows us to carry over what we know about parthood </w:t>
      </w:r>
      <w:r w:rsidR="00E47C33" w:rsidRPr="001740BE">
        <w:rPr>
          <w:rFonts w:ascii="Times New Roman" w:hAnsi="Times New Roman" w:cs="Times New Roman"/>
        </w:rPr>
        <w:t xml:space="preserve">and ordinary objects to </w:t>
      </w:r>
      <w:r w:rsidR="00696981" w:rsidRPr="001740BE">
        <w:rPr>
          <w:rFonts w:ascii="Times New Roman" w:hAnsi="Times New Roman" w:cs="Times New Roman"/>
        </w:rPr>
        <w:t>the case of spacetime emergence</w:t>
      </w:r>
      <w:r w:rsidR="003314FE" w:rsidRPr="001740BE">
        <w:rPr>
          <w:rFonts w:ascii="Times New Roman" w:hAnsi="Times New Roman" w:cs="Times New Roman"/>
        </w:rPr>
        <w:t xml:space="preserve"> as well</w:t>
      </w:r>
      <w:r w:rsidR="001710ED" w:rsidRPr="001740BE">
        <w:rPr>
          <w:rFonts w:ascii="Times New Roman" w:hAnsi="Times New Roman" w:cs="Times New Roman"/>
        </w:rPr>
        <w:t xml:space="preserve">. </w:t>
      </w:r>
      <w:r w:rsidRPr="001740BE">
        <w:rPr>
          <w:rFonts w:ascii="Times New Roman" w:hAnsi="Times New Roman" w:cs="Times New Roman"/>
        </w:rPr>
        <w:t>Accordingly, b</w:t>
      </w:r>
      <w:r w:rsidR="00997214" w:rsidRPr="001740BE">
        <w:rPr>
          <w:rFonts w:ascii="Times New Roman" w:hAnsi="Times New Roman" w:cs="Times New Roman"/>
        </w:rPr>
        <w:t xml:space="preserve">y starting with the hypothesis that the </w:t>
      </w:r>
      <w:r w:rsidR="0088069E" w:rsidRPr="001740BE">
        <w:rPr>
          <w:rFonts w:ascii="Times New Roman" w:hAnsi="Times New Roman" w:cs="Times New Roman"/>
        </w:rPr>
        <w:t>dependence relation between spacetime and the non-spatiotemporal is a mereological relation, we</w:t>
      </w:r>
      <w:r w:rsidR="005F52EF" w:rsidRPr="001740BE">
        <w:rPr>
          <w:rFonts w:ascii="Times New Roman" w:hAnsi="Times New Roman" w:cs="Times New Roman"/>
        </w:rPr>
        <w:t xml:space="preserve"> </w:t>
      </w:r>
      <w:r w:rsidRPr="001740BE">
        <w:rPr>
          <w:rFonts w:ascii="Times New Roman" w:hAnsi="Times New Roman" w:cs="Times New Roman"/>
        </w:rPr>
        <w:t xml:space="preserve">gain potential </w:t>
      </w:r>
      <w:r w:rsidR="005F52EF" w:rsidRPr="001740BE">
        <w:rPr>
          <w:rFonts w:ascii="Times New Roman" w:hAnsi="Times New Roman" w:cs="Times New Roman"/>
        </w:rPr>
        <w:t xml:space="preserve">benefit from the familiarity that we have with using </w:t>
      </w:r>
      <w:r w:rsidR="00387E23" w:rsidRPr="001740BE">
        <w:rPr>
          <w:rFonts w:ascii="Times New Roman" w:hAnsi="Times New Roman" w:cs="Times New Roman"/>
        </w:rPr>
        <w:t xml:space="preserve">mereology </w:t>
      </w:r>
      <w:r w:rsidR="006D5661" w:rsidRPr="001740BE">
        <w:rPr>
          <w:rFonts w:ascii="Times New Roman" w:hAnsi="Times New Roman" w:cs="Times New Roman"/>
        </w:rPr>
        <w:t>in our</w:t>
      </w:r>
      <w:r w:rsidR="00387E23" w:rsidRPr="001740BE">
        <w:rPr>
          <w:rFonts w:ascii="Times New Roman" w:hAnsi="Times New Roman" w:cs="Times New Roman"/>
        </w:rPr>
        <w:t xml:space="preserve"> </w:t>
      </w:r>
      <w:r w:rsidR="006D5661" w:rsidRPr="001740BE">
        <w:rPr>
          <w:rFonts w:ascii="Times New Roman" w:hAnsi="Times New Roman" w:cs="Times New Roman"/>
        </w:rPr>
        <w:t xml:space="preserve">explanations of ordinary </w:t>
      </w:r>
      <w:r w:rsidR="00387E23" w:rsidRPr="001740BE">
        <w:rPr>
          <w:rFonts w:ascii="Times New Roman" w:hAnsi="Times New Roman" w:cs="Times New Roman"/>
        </w:rPr>
        <w:t>physical objects</w:t>
      </w:r>
      <w:r w:rsidR="006D5661" w:rsidRPr="001740BE">
        <w:rPr>
          <w:rFonts w:ascii="Times New Roman" w:hAnsi="Times New Roman" w:cs="Times New Roman"/>
        </w:rPr>
        <w:t>.</w:t>
      </w:r>
      <w:r w:rsidR="00D74FDE" w:rsidRPr="001740BE">
        <w:rPr>
          <w:rStyle w:val="FootnoteReference"/>
          <w:rFonts w:ascii="Times New Roman" w:hAnsi="Times New Roman" w:cs="Times New Roman"/>
          <w:color w:val="auto"/>
        </w:rPr>
        <w:footnoteReference w:id="10"/>
      </w:r>
    </w:p>
    <w:p w14:paraId="52249E9D" w14:textId="379CD87C" w:rsidR="00AD0202" w:rsidRPr="001740BE" w:rsidRDefault="00AD0202" w:rsidP="00F573BE">
      <w:pPr>
        <w:pStyle w:val="ListParagraph"/>
        <w:numPr>
          <w:ilvl w:val="0"/>
          <w:numId w:val="10"/>
        </w:numPr>
        <w:autoSpaceDE w:val="0"/>
        <w:autoSpaceDN w:val="0"/>
        <w:adjustRightInd w:val="0"/>
        <w:spacing w:before="0" w:after="0"/>
        <w:jc w:val="both"/>
        <w:rPr>
          <w:rFonts w:ascii="Times New Roman" w:hAnsi="Times New Roman" w:cs="Times New Roman"/>
          <w:b/>
          <w:bCs/>
          <w:lang w:val="en-AU"/>
        </w:rPr>
      </w:pPr>
      <w:r w:rsidRPr="001740BE">
        <w:rPr>
          <w:rFonts w:ascii="Times New Roman" w:hAnsi="Times New Roman" w:cs="Times New Roman"/>
          <w:b/>
          <w:bCs/>
          <w:lang w:val="en-AU"/>
        </w:rPr>
        <w:t>Principles for Parthood and Mereology</w:t>
      </w:r>
    </w:p>
    <w:p w14:paraId="26EB889A" w14:textId="4906ABDC" w:rsidR="00575C4D" w:rsidRPr="001740BE" w:rsidRDefault="00B834C5" w:rsidP="00F573BE">
      <w:pPr>
        <w:autoSpaceDE w:val="0"/>
        <w:autoSpaceDN w:val="0"/>
        <w:adjustRightInd w:val="0"/>
        <w:spacing w:before="0" w:after="0"/>
        <w:jc w:val="both"/>
        <w:rPr>
          <w:rFonts w:ascii="Times New Roman" w:hAnsi="Times New Roman" w:cs="Times New Roman"/>
          <w:lang w:val="en-AU"/>
        </w:rPr>
      </w:pPr>
      <w:r w:rsidRPr="001740BE">
        <w:rPr>
          <w:rFonts w:ascii="Times New Roman" w:hAnsi="Times New Roman" w:cs="Times New Roman"/>
          <w:lang w:val="en-AU"/>
        </w:rPr>
        <w:t>To build a</w:t>
      </w:r>
      <w:r w:rsidR="00D54A15" w:rsidRPr="001740BE">
        <w:rPr>
          <w:rFonts w:ascii="Times New Roman" w:hAnsi="Times New Roman" w:cs="Times New Roman"/>
          <w:lang w:val="en-AU"/>
        </w:rPr>
        <w:t xml:space="preserve"> </w:t>
      </w:r>
      <w:r w:rsidR="00CF246A" w:rsidRPr="001740BE">
        <w:rPr>
          <w:rFonts w:ascii="Times New Roman" w:hAnsi="Times New Roman" w:cs="Times New Roman"/>
          <w:lang w:val="en-AU"/>
        </w:rPr>
        <w:t>mereological</w:t>
      </w:r>
      <w:r w:rsidR="00AD0202" w:rsidRPr="001740BE">
        <w:rPr>
          <w:rFonts w:ascii="Times New Roman" w:hAnsi="Times New Roman" w:cs="Times New Roman"/>
          <w:lang w:val="en-AU"/>
        </w:rPr>
        <w:t xml:space="preserve"> model</w:t>
      </w:r>
      <w:r w:rsidR="001B451F" w:rsidRPr="001740BE">
        <w:rPr>
          <w:rFonts w:ascii="Times New Roman" w:hAnsi="Times New Roman" w:cs="Times New Roman"/>
          <w:lang w:val="en-AU"/>
        </w:rPr>
        <w:t xml:space="preserve"> of spacetime emergence</w:t>
      </w:r>
      <w:r w:rsidR="00AD0202" w:rsidRPr="001740BE">
        <w:rPr>
          <w:rFonts w:ascii="Times New Roman" w:hAnsi="Times New Roman" w:cs="Times New Roman"/>
          <w:lang w:val="en-AU"/>
        </w:rPr>
        <w:t xml:space="preserve">, we require a primitive </w:t>
      </w:r>
      <w:r w:rsidR="000655B2" w:rsidRPr="001740BE">
        <w:rPr>
          <w:rFonts w:ascii="Times New Roman" w:hAnsi="Times New Roman" w:cs="Times New Roman"/>
          <w:lang w:val="en-AU"/>
        </w:rPr>
        <w:t xml:space="preserve">two-place </w:t>
      </w:r>
      <w:r w:rsidR="00AD0202" w:rsidRPr="001740BE">
        <w:rPr>
          <w:rFonts w:ascii="Times New Roman" w:hAnsi="Times New Roman" w:cs="Times New Roman"/>
          <w:lang w:val="en-AU"/>
        </w:rPr>
        <w:t xml:space="preserve">notion of parthood, </w:t>
      </w:r>
      <m:oMath>
        <m:r>
          <w:rPr>
            <w:rFonts w:ascii="Cambria Math" w:hAnsi="Cambria Math" w:cs="Times New Roman"/>
            <w:lang w:val="en-AU"/>
          </w:rPr>
          <m:t>P</m:t>
        </m:r>
      </m:oMath>
      <w:r w:rsidR="00AD0202" w:rsidRPr="001740BE">
        <w:rPr>
          <w:rFonts w:ascii="Times New Roman" w:hAnsi="Times New Roman" w:cs="Times New Roman"/>
          <w:lang w:val="en-AU"/>
        </w:rPr>
        <w:t xml:space="preserve">. </w:t>
      </w:r>
      <w:r w:rsidR="00D83FAB" w:rsidRPr="001740BE">
        <w:rPr>
          <w:rFonts w:ascii="Times New Roman" w:hAnsi="Times New Roman" w:cs="Times New Roman"/>
          <w:lang w:val="en-AU"/>
        </w:rPr>
        <w:t>Following Co</w:t>
      </w:r>
      <w:r w:rsidR="00EE307B" w:rsidRPr="001740BE">
        <w:rPr>
          <w:rFonts w:ascii="Times New Roman" w:hAnsi="Times New Roman" w:cs="Times New Roman"/>
          <w:lang w:val="en-AU"/>
        </w:rPr>
        <w:t>t</w:t>
      </w:r>
      <w:r w:rsidR="00D83FAB" w:rsidRPr="001740BE">
        <w:rPr>
          <w:rFonts w:ascii="Times New Roman" w:hAnsi="Times New Roman" w:cs="Times New Roman"/>
          <w:lang w:val="en-AU"/>
        </w:rPr>
        <w:t xml:space="preserve">noir and </w:t>
      </w:r>
      <w:proofErr w:type="spellStart"/>
      <w:r w:rsidR="00D83FAB" w:rsidRPr="001740BE">
        <w:rPr>
          <w:rFonts w:ascii="Times New Roman" w:hAnsi="Times New Roman" w:cs="Times New Roman"/>
          <w:lang w:val="en-AU"/>
        </w:rPr>
        <w:t>Varzi</w:t>
      </w:r>
      <w:proofErr w:type="spellEnd"/>
      <w:r w:rsidR="000D5514" w:rsidRPr="001740BE">
        <w:rPr>
          <w:rFonts w:ascii="Times New Roman" w:hAnsi="Times New Roman" w:cs="Times New Roman"/>
          <w:lang w:val="en-AU"/>
        </w:rPr>
        <w:t xml:space="preserve"> </w:t>
      </w:r>
      <w:r w:rsidR="000D5514" w:rsidRPr="001740BE">
        <w:rPr>
          <w:rFonts w:ascii="Times New Roman" w:hAnsi="Times New Roman" w:cs="Times New Roman"/>
          <w:lang w:val="en-AU"/>
        </w:rPr>
        <w:fldChar w:fldCharType="begin"/>
      </w:r>
      <w:r w:rsidR="006D6E0C" w:rsidRPr="001740BE">
        <w:rPr>
          <w:rFonts w:ascii="Times New Roman" w:hAnsi="Times New Roman" w:cs="Times New Roman"/>
          <w:lang w:val="en-AU"/>
        </w:rPr>
        <w:instrText xml:space="preserve"> ADDIN EN.CITE &lt;EndNote&gt;&lt;Cite ExcludeAuth="1"&gt;&lt;Author&gt;Varzi&lt;/Author&gt;&lt;Year&gt;2021&lt;/Year&gt;&lt;RecNum&gt;664&lt;/RecNum&gt;&lt;DisplayText&gt;(2021)&lt;/DisplayText&gt;&lt;record&gt;&lt;rec-number&gt;664&lt;/rec-number&gt;&lt;foreign-keys&gt;&lt;key app="EN" db-id="2xvvprstr2ptr6ef5tqxez2102dtevarxa9v" timestamp="1698672141"&gt;664&lt;/key&gt;&lt;/foreign-keys&gt;&lt;ref-type name="Book"&gt;6&lt;/ref-type&gt;&lt;contributors&gt;&lt;authors&gt;&lt;author&gt;Varzi, Achille C.&lt;/author&gt;&lt;author&gt;Cotnoir, A. J.&lt;/author&gt;&lt;/authors&gt;&lt;/contributors&gt;&lt;titles&gt;&lt;title&gt;Mereology&lt;/title&gt;&lt;/titles&gt;&lt;dates&gt;&lt;year&gt;2021&lt;/year&gt;&lt;/dates&gt;&lt;publisher&gt;Oxford University Press&lt;/publisher&gt;&lt;urls&gt;&lt;/urls&gt;&lt;/record&gt;&lt;/Cite&gt;&lt;/EndNote&gt;</w:instrText>
      </w:r>
      <w:r w:rsidR="000D5514" w:rsidRPr="001740BE">
        <w:rPr>
          <w:rFonts w:ascii="Times New Roman" w:hAnsi="Times New Roman" w:cs="Times New Roman"/>
          <w:lang w:val="en-AU"/>
        </w:rPr>
        <w:fldChar w:fldCharType="separate"/>
      </w:r>
      <w:r w:rsidR="006D6E0C" w:rsidRPr="001740BE">
        <w:rPr>
          <w:rFonts w:ascii="Times New Roman" w:hAnsi="Times New Roman" w:cs="Times New Roman"/>
          <w:noProof/>
          <w:lang w:val="en-AU"/>
        </w:rPr>
        <w:t>(2021)</w:t>
      </w:r>
      <w:r w:rsidR="000D5514" w:rsidRPr="001740BE">
        <w:rPr>
          <w:rFonts w:ascii="Times New Roman" w:hAnsi="Times New Roman" w:cs="Times New Roman"/>
          <w:lang w:val="en-AU"/>
        </w:rPr>
        <w:fldChar w:fldCharType="end"/>
      </w:r>
      <w:r w:rsidR="00EE3FEB" w:rsidRPr="001740BE">
        <w:rPr>
          <w:rFonts w:ascii="Times New Roman" w:hAnsi="Times New Roman" w:cs="Times New Roman"/>
          <w:lang w:val="en-AU"/>
        </w:rPr>
        <w:t xml:space="preserve"> I introduce</w:t>
      </w:r>
      <w:r w:rsidR="005A4B18" w:rsidRPr="001740BE">
        <w:rPr>
          <w:rFonts w:ascii="Times New Roman" w:hAnsi="Times New Roman" w:cs="Times New Roman"/>
          <w:lang w:val="en-AU"/>
        </w:rPr>
        <w:t xml:space="preserve"> </w:t>
      </w:r>
      <w:r w:rsidR="00341E8E" w:rsidRPr="001740BE">
        <w:rPr>
          <w:rFonts w:ascii="Times New Roman" w:hAnsi="Times New Roman" w:cs="Times New Roman"/>
          <w:lang w:val="en-AU"/>
        </w:rPr>
        <w:t xml:space="preserve">below, </w:t>
      </w:r>
      <w:r w:rsidR="005A4B18" w:rsidRPr="001740BE">
        <w:rPr>
          <w:rFonts w:ascii="Times New Roman" w:hAnsi="Times New Roman" w:cs="Times New Roman"/>
          <w:lang w:val="en-AU"/>
        </w:rPr>
        <w:t xml:space="preserve">the minimal </w:t>
      </w:r>
      <w:r w:rsidR="001A55A5" w:rsidRPr="001740BE">
        <w:rPr>
          <w:rFonts w:ascii="Times New Roman" w:hAnsi="Times New Roman" w:cs="Times New Roman"/>
          <w:lang w:val="en-AU"/>
        </w:rPr>
        <w:t>requirements</w:t>
      </w:r>
      <w:r w:rsidR="005A4B18" w:rsidRPr="001740BE">
        <w:rPr>
          <w:rFonts w:ascii="Times New Roman" w:hAnsi="Times New Roman" w:cs="Times New Roman"/>
          <w:lang w:val="en-AU"/>
        </w:rPr>
        <w:t xml:space="preserve"> for General Extensional Mereology. </w:t>
      </w:r>
      <w:r w:rsidR="00575C4D" w:rsidRPr="001740BE">
        <w:rPr>
          <w:rFonts w:ascii="Times New Roman" w:hAnsi="Times New Roman" w:cs="Times New Roman"/>
          <w:lang w:val="en-AU"/>
        </w:rPr>
        <w:t>The follow</w:t>
      </w:r>
      <w:r w:rsidR="0049168A" w:rsidRPr="001740BE">
        <w:rPr>
          <w:rFonts w:ascii="Times New Roman" w:hAnsi="Times New Roman" w:cs="Times New Roman"/>
          <w:lang w:val="en-AU"/>
        </w:rPr>
        <w:t>ing</w:t>
      </w:r>
      <w:r w:rsidR="00575C4D" w:rsidRPr="001740BE">
        <w:rPr>
          <w:rFonts w:ascii="Times New Roman" w:hAnsi="Times New Roman" w:cs="Times New Roman"/>
          <w:lang w:val="en-AU"/>
        </w:rPr>
        <w:t xml:space="preserve"> ordering axioms impose a part</w:t>
      </w:r>
      <w:r w:rsidR="00EB52FD" w:rsidRPr="001740BE">
        <w:rPr>
          <w:rFonts w:ascii="Times New Roman" w:hAnsi="Times New Roman" w:cs="Times New Roman"/>
          <w:lang w:val="en-AU"/>
        </w:rPr>
        <w:t>ial order o</w:t>
      </w:r>
      <w:r w:rsidR="00B943D5" w:rsidRPr="001740BE">
        <w:rPr>
          <w:rFonts w:ascii="Times New Roman" w:hAnsi="Times New Roman" w:cs="Times New Roman"/>
          <w:lang w:val="en-AU"/>
        </w:rPr>
        <w:t>n</w:t>
      </w:r>
      <w:r w:rsidR="00EB52FD" w:rsidRPr="001740BE">
        <w:rPr>
          <w:rFonts w:ascii="Times New Roman" w:hAnsi="Times New Roman" w:cs="Times New Roman"/>
          <w:lang w:val="en-AU"/>
        </w:rPr>
        <w:t xml:space="preserve"> the parthood relation:</w:t>
      </w:r>
    </w:p>
    <w:p w14:paraId="45EBDDFB" w14:textId="5D3B21E4" w:rsidR="00AD0202" w:rsidRPr="001740BE" w:rsidRDefault="00812857" w:rsidP="00693B6B">
      <w:pPr>
        <w:autoSpaceDE w:val="0"/>
        <w:autoSpaceDN w:val="0"/>
        <w:adjustRightInd w:val="0"/>
        <w:spacing w:before="0" w:after="0"/>
        <w:ind w:left="720"/>
        <w:jc w:val="both"/>
        <w:rPr>
          <w:rFonts w:ascii="Times New Roman" w:hAnsi="Times New Roman" w:cs="Times New Roman"/>
          <w:lang w:val="en-AU"/>
        </w:rPr>
      </w:pPr>
      <w:r w:rsidRPr="001740BE">
        <w:rPr>
          <w:rFonts w:ascii="Times New Roman" w:eastAsiaTheme="minorEastAsia" w:hAnsi="Times New Roman" w:cs="Times New Roman"/>
          <w:lang w:val="en-AU"/>
        </w:rPr>
        <w:t>(</w:t>
      </w:r>
      <w:r w:rsidR="003513B3" w:rsidRPr="001740BE">
        <w:rPr>
          <w:rFonts w:ascii="Times New Roman" w:eastAsiaTheme="minorEastAsia" w:hAnsi="Times New Roman" w:cs="Times New Roman"/>
          <w:lang w:val="en-AU"/>
        </w:rPr>
        <w:t>A</w:t>
      </w:r>
      <w:r w:rsidR="00253934" w:rsidRPr="001740BE">
        <w:rPr>
          <w:rFonts w:ascii="Times New Roman" w:eastAsiaTheme="minorEastAsia" w:hAnsi="Times New Roman" w:cs="Times New Roman"/>
          <w:lang w:val="en-AU"/>
        </w:rPr>
        <w:t>.</w:t>
      </w:r>
      <w:r w:rsidR="003513B3" w:rsidRPr="001740BE">
        <w:rPr>
          <w:rFonts w:ascii="Times New Roman" w:eastAsiaTheme="minorEastAsia" w:hAnsi="Times New Roman" w:cs="Times New Roman"/>
          <w:lang w:val="en-AU"/>
        </w:rPr>
        <w:t xml:space="preserve">1) </w:t>
      </w:r>
      <m:oMath>
        <m:r>
          <w:rPr>
            <w:rFonts w:ascii="Cambria Math" w:hAnsi="Cambria Math" w:cs="Times New Roman"/>
            <w:lang w:val="en-AU"/>
          </w:rPr>
          <m:t>Pxx</m:t>
        </m:r>
      </m:oMath>
      <w:r w:rsidR="00AD0202" w:rsidRPr="001740BE">
        <w:rPr>
          <w:rFonts w:ascii="Times New Roman" w:hAnsi="Times New Roman" w:cs="Times New Roman"/>
          <w:lang w:val="en-AU"/>
        </w:rPr>
        <w:t xml:space="preserve"> (Reflexivity)</w:t>
      </w:r>
    </w:p>
    <w:p w14:paraId="14C2DBD8" w14:textId="71297CF1" w:rsidR="00812857" w:rsidRPr="001740BE" w:rsidRDefault="00812857" w:rsidP="00693B6B">
      <w:pPr>
        <w:autoSpaceDE w:val="0"/>
        <w:autoSpaceDN w:val="0"/>
        <w:adjustRightInd w:val="0"/>
        <w:spacing w:before="0" w:after="0"/>
        <w:ind w:left="720"/>
        <w:jc w:val="both"/>
        <w:rPr>
          <w:rFonts w:ascii="Times New Roman" w:hAnsi="Times New Roman" w:cs="Times New Roman"/>
          <w:lang w:val="en-AU"/>
        </w:rPr>
      </w:pPr>
      <w:r w:rsidRPr="001740BE">
        <w:rPr>
          <w:rFonts w:ascii="Times New Roman" w:eastAsiaTheme="minorEastAsia" w:hAnsi="Times New Roman" w:cs="Times New Roman"/>
          <w:lang w:val="en-AU"/>
        </w:rPr>
        <w:t>(A</w:t>
      </w:r>
      <w:r w:rsidR="00253934" w:rsidRPr="001740BE">
        <w:rPr>
          <w:rFonts w:ascii="Times New Roman" w:eastAsiaTheme="minorEastAsia" w:hAnsi="Times New Roman" w:cs="Times New Roman"/>
          <w:lang w:val="en-AU"/>
        </w:rPr>
        <w:t>.</w:t>
      </w:r>
      <w:r w:rsidRPr="001740BE">
        <w:rPr>
          <w:rFonts w:ascii="Times New Roman" w:eastAsiaTheme="minorEastAsia" w:hAnsi="Times New Roman" w:cs="Times New Roman"/>
          <w:lang w:val="en-AU"/>
        </w:rPr>
        <w:t xml:space="preserve">2) </w:t>
      </w:r>
      <m:oMath>
        <m:r>
          <w:rPr>
            <w:rFonts w:ascii="Cambria Math" w:hAnsi="Cambria Math" w:cs="Times New Roman"/>
            <w:lang w:val="en-AU"/>
          </w:rPr>
          <m:t xml:space="preserve">(Pxy </m:t>
        </m:r>
        <m:r>
          <w:rPr>
            <w:rFonts w:ascii="Cambria Math" w:eastAsiaTheme="minorEastAsia" w:hAnsi="Cambria Math" w:cs="Times New Roman"/>
            <w:lang w:val="en-AU"/>
          </w:rPr>
          <m:t>∧</m:t>
        </m:r>
        <m:r>
          <w:rPr>
            <w:rFonts w:ascii="Cambria Math" w:hAnsi="Cambria Math" w:cs="Times New Roman"/>
            <w:lang w:val="en-AU"/>
          </w:rPr>
          <m:t xml:space="preserve"> Pyz) → Pxz </m:t>
        </m:r>
      </m:oMath>
      <w:r w:rsidR="00AD0202" w:rsidRPr="001740BE">
        <w:rPr>
          <w:rFonts w:ascii="Times New Roman" w:hAnsi="Times New Roman" w:cs="Times New Roman"/>
          <w:lang w:val="en-AU"/>
        </w:rPr>
        <w:t>(Transitivity)</w:t>
      </w:r>
    </w:p>
    <w:p w14:paraId="63D9C9B2" w14:textId="5D314DB7" w:rsidR="00AD0202" w:rsidRPr="001740BE" w:rsidRDefault="00812857" w:rsidP="00693B6B">
      <w:pPr>
        <w:autoSpaceDE w:val="0"/>
        <w:autoSpaceDN w:val="0"/>
        <w:adjustRightInd w:val="0"/>
        <w:spacing w:before="0" w:after="0"/>
        <w:ind w:left="720"/>
        <w:jc w:val="both"/>
        <w:rPr>
          <w:rFonts w:ascii="Times New Roman" w:hAnsi="Times New Roman" w:cs="Times New Roman"/>
          <w:lang w:val="en-AU"/>
        </w:rPr>
      </w:pPr>
      <w:r w:rsidRPr="001740BE">
        <w:rPr>
          <w:rFonts w:ascii="Times New Roman" w:hAnsi="Times New Roman" w:cs="Times New Roman"/>
          <w:lang w:val="en-AU"/>
        </w:rPr>
        <w:t>(A</w:t>
      </w:r>
      <w:r w:rsidR="00253934" w:rsidRPr="001740BE">
        <w:rPr>
          <w:rFonts w:ascii="Times New Roman" w:hAnsi="Times New Roman" w:cs="Times New Roman"/>
          <w:lang w:val="en-AU"/>
        </w:rPr>
        <w:t>.</w:t>
      </w:r>
      <w:r w:rsidRPr="001740BE">
        <w:rPr>
          <w:rFonts w:ascii="Times New Roman" w:hAnsi="Times New Roman" w:cs="Times New Roman"/>
          <w:lang w:val="en-AU"/>
        </w:rPr>
        <w:t xml:space="preserve">3) </w:t>
      </w:r>
      <m:oMath>
        <m:r>
          <w:rPr>
            <w:rFonts w:ascii="Cambria Math" w:hAnsi="Cambria Math" w:cs="Times New Roman"/>
            <w:lang w:val="en-AU"/>
          </w:rPr>
          <m:t xml:space="preserve">(Pxy </m:t>
        </m:r>
        <m:r>
          <w:rPr>
            <w:rFonts w:ascii="Cambria Math" w:eastAsiaTheme="minorEastAsia" w:hAnsi="Cambria Math" w:cs="Times New Roman"/>
            <w:lang w:val="en-AU"/>
          </w:rPr>
          <m:t>∧</m:t>
        </m:r>
        <m:r>
          <w:rPr>
            <w:rFonts w:ascii="Cambria Math" w:hAnsi="Cambria Math" w:cs="Times New Roman"/>
            <w:lang w:val="en-AU"/>
          </w:rPr>
          <m:t xml:space="preserve"> Pyx) → x=y</m:t>
        </m:r>
      </m:oMath>
      <w:r w:rsidR="00AD0202" w:rsidRPr="001740BE">
        <w:rPr>
          <w:rFonts w:ascii="Times New Roman" w:hAnsi="Times New Roman" w:cs="Times New Roman"/>
          <w:lang w:val="en-AU"/>
        </w:rPr>
        <w:t xml:space="preserve"> (Antisymmetry)</w:t>
      </w:r>
    </w:p>
    <w:p w14:paraId="351BAAAD" w14:textId="049E9F58" w:rsidR="00AD0202" w:rsidRPr="001740BE" w:rsidRDefault="00937181" w:rsidP="00F573BE">
      <w:pPr>
        <w:autoSpaceDE w:val="0"/>
        <w:autoSpaceDN w:val="0"/>
        <w:adjustRightInd w:val="0"/>
        <w:spacing w:before="0" w:after="0"/>
        <w:jc w:val="both"/>
        <w:rPr>
          <w:rFonts w:ascii="Times New Roman" w:hAnsi="Times New Roman" w:cs="Times New Roman"/>
          <w:lang w:val="en-AU"/>
        </w:rPr>
      </w:pPr>
      <w:r w:rsidRPr="001740BE">
        <w:rPr>
          <w:rFonts w:ascii="Times New Roman" w:hAnsi="Times New Roman" w:cs="Times New Roman"/>
          <w:shd w:val="clear" w:color="auto" w:fill="FFFFFF"/>
        </w:rPr>
        <w:t>I’ll adopt the</w:t>
      </w:r>
      <w:r w:rsidR="00D83FAB" w:rsidRPr="001740BE">
        <w:rPr>
          <w:rFonts w:ascii="Times New Roman" w:hAnsi="Times New Roman" w:cs="Times New Roman"/>
          <w:shd w:val="clear" w:color="auto" w:fill="FFFFFF"/>
        </w:rPr>
        <w:t xml:space="preserve"> following standard </w:t>
      </w:r>
      <w:r w:rsidRPr="001740BE">
        <w:rPr>
          <w:rFonts w:ascii="Times New Roman" w:hAnsi="Times New Roman" w:cs="Times New Roman"/>
          <w:shd w:val="clear" w:color="auto" w:fill="FFFFFF"/>
        </w:rPr>
        <w:t xml:space="preserve">mereological </w:t>
      </w:r>
      <w:r w:rsidR="00D83FAB" w:rsidRPr="001740BE">
        <w:rPr>
          <w:rFonts w:ascii="Times New Roman" w:hAnsi="Times New Roman" w:cs="Times New Roman"/>
          <w:shd w:val="clear" w:color="auto" w:fill="FFFFFF"/>
        </w:rPr>
        <w:t>definitions</w:t>
      </w:r>
      <w:r w:rsidR="00AD0202" w:rsidRPr="001740BE">
        <w:rPr>
          <w:rFonts w:ascii="Times New Roman" w:hAnsi="Times New Roman" w:cs="Times New Roman"/>
          <w:lang w:val="en-AU"/>
        </w:rPr>
        <w:t>:</w:t>
      </w:r>
    </w:p>
    <w:p w14:paraId="016F6FBD" w14:textId="66878F4A" w:rsidR="00AD0202" w:rsidRPr="001740BE" w:rsidRDefault="00341E8E" w:rsidP="00693B6B">
      <w:pPr>
        <w:autoSpaceDE w:val="0"/>
        <w:autoSpaceDN w:val="0"/>
        <w:adjustRightInd w:val="0"/>
        <w:spacing w:before="0" w:after="0"/>
        <w:ind w:left="720"/>
        <w:jc w:val="both"/>
        <w:rPr>
          <w:rFonts w:ascii="Times New Roman" w:eastAsiaTheme="minorEastAsia" w:hAnsi="Times New Roman" w:cs="Times New Roman"/>
          <w:iCs/>
          <w:lang w:val="en-AU"/>
        </w:rPr>
      </w:pPr>
      <w:r w:rsidRPr="001740BE">
        <w:rPr>
          <w:rFonts w:ascii="Times New Roman" w:eastAsiaTheme="minorEastAsia" w:hAnsi="Times New Roman" w:cs="Times New Roman"/>
          <w:iCs/>
          <w:lang w:val="en-AU"/>
        </w:rPr>
        <w:t>(D</w:t>
      </w:r>
      <w:r w:rsidR="00253934" w:rsidRPr="001740BE">
        <w:rPr>
          <w:rFonts w:ascii="Times New Roman" w:eastAsiaTheme="minorEastAsia" w:hAnsi="Times New Roman" w:cs="Times New Roman"/>
          <w:iCs/>
          <w:lang w:val="en-AU"/>
        </w:rPr>
        <w:t>.</w:t>
      </w:r>
      <w:r w:rsidRPr="001740BE">
        <w:rPr>
          <w:rFonts w:ascii="Times New Roman" w:eastAsiaTheme="minorEastAsia" w:hAnsi="Times New Roman" w:cs="Times New Roman"/>
          <w:iCs/>
          <w:lang w:val="en-AU"/>
        </w:rPr>
        <w:t>1)</w:t>
      </w:r>
      <m:oMath>
        <m:r>
          <w:rPr>
            <w:rFonts w:ascii="Cambria Math" w:eastAsiaTheme="minorEastAsia" w:hAnsi="Cambria Math" w:cs="Times New Roman"/>
            <w:lang w:val="en-AU"/>
          </w:rPr>
          <m:t xml:space="preserve"> Oxy</m:t>
        </m:r>
        <m:r>
          <m:rPr>
            <m:sty m:val="p"/>
          </m:rPr>
          <w:rPr>
            <w:rFonts w:ascii="Cambria Math" w:hAnsi="Cambria Math" w:cs="Times New Roman"/>
            <w:shd w:val="clear" w:color="auto" w:fill="FFFFFF"/>
          </w:rPr>
          <m:t>≝</m:t>
        </m:r>
        <m:r>
          <w:rPr>
            <w:rFonts w:ascii="Cambria Math" w:eastAsiaTheme="minorEastAsia" w:hAnsi="Cambria Math" w:cs="Times New Roman"/>
            <w:lang w:val="en-AU"/>
          </w:rPr>
          <m:t>∃z(Pzx ∧ Pzy)</m:t>
        </m:r>
      </m:oMath>
      <w:r w:rsidR="00AD0202" w:rsidRPr="001740BE">
        <w:rPr>
          <w:rFonts w:ascii="Times New Roman" w:hAnsi="Times New Roman" w:cs="Times New Roman"/>
          <w:lang w:val="en-AU"/>
        </w:rPr>
        <w:t xml:space="preserve"> (Overlap)</w:t>
      </w:r>
    </w:p>
    <w:p w14:paraId="1EF01F05" w14:textId="4BDB0410" w:rsidR="00AD0202" w:rsidRPr="001740BE" w:rsidRDefault="00341E8E" w:rsidP="00693B6B">
      <w:pPr>
        <w:autoSpaceDE w:val="0"/>
        <w:autoSpaceDN w:val="0"/>
        <w:adjustRightInd w:val="0"/>
        <w:spacing w:before="0" w:after="0"/>
        <w:ind w:left="720"/>
        <w:jc w:val="both"/>
        <w:rPr>
          <w:rFonts w:ascii="Times New Roman" w:hAnsi="Times New Roman" w:cs="Times New Roman"/>
          <w:lang w:val="en-AU"/>
        </w:rPr>
      </w:pPr>
      <w:r w:rsidRPr="001740BE">
        <w:rPr>
          <w:rFonts w:ascii="Times New Roman" w:eastAsiaTheme="minorEastAsia" w:hAnsi="Times New Roman" w:cs="Times New Roman"/>
          <w:iCs/>
          <w:lang w:val="en-AU"/>
        </w:rPr>
        <w:t>(D</w:t>
      </w:r>
      <w:r w:rsidR="00253934" w:rsidRPr="001740BE">
        <w:rPr>
          <w:rFonts w:ascii="Times New Roman" w:eastAsiaTheme="minorEastAsia" w:hAnsi="Times New Roman" w:cs="Times New Roman"/>
          <w:iCs/>
          <w:lang w:val="en-AU"/>
        </w:rPr>
        <w:t>.</w:t>
      </w:r>
      <w:r w:rsidRPr="001740BE">
        <w:rPr>
          <w:rFonts w:ascii="Times New Roman" w:eastAsiaTheme="minorEastAsia" w:hAnsi="Times New Roman" w:cs="Times New Roman"/>
          <w:iCs/>
          <w:lang w:val="en-AU"/>
        </w:rPr>
        <w:t>2)</w:t>
      </w:r>
      <m:oMath>
        <m:r>
          <w:rPr>
            <w:rFonts w:ascii="Cambria Math" w:eastAsiaTheme="minorEastAsia" w:hAnsi="Cambria Math" w:cs="Times New Roman"/>
            <w:lang w:val="en-AU"/>
          </w:rPr>
          <m:t xml:space="preserve"> </m:t>
        </m:r>
        <m:r>
          <w:rPr>
            <w:rFonts w:ascii="Cambria Math" w:hAnsi="Cambria Math" w:cs="Times New Roman"/>
            <w:lang w:val="en-AU"/>
          </w:rPr>
          <m:t>PPxy</m:t>
        </m:r>
        <m:r>
          <m:rPr>
            <m:sty m:val="p"/>
          </m:rPr>
          <w:rPr>
            <w:rFonts w:ascii="Cambria Math" w:hAnsi="Cambria Math" w:cs="Times New Roman"/>
            <w:shd w:val="clear" w:color="auto" w:fill="FFFFFF"/>
          </w:rPr>
          <m:t>≝</m:t>
        </m:r>
        <m:r>
          <w:rPr>
            <w:rFonts w:ascii="Cambria Math" w:hAnsi="Cambria Math" w:cs="Times New Roman"/>
            <w:lang w:val="en-AU"/>
          </w:rPr>
          <m:t xml:space="preserve"> Pxy </m:t>
        </m:r>
        <m:r>
          <w:rPr>
            <w:rFonts w:ascii="Cambria Math" w:eastAsiaTheme="minorEastAsia" w:hAnsi="Cambria Math" w:cs="Times New Roman"/>
            <w:lang w:val="en-AU"/>
          </w:rPr>
          <m:t>∧</m:t>
        </m:r>
        <m:r>
          <w:rPr>
            <w:rFonts w:ascii="Cambria Math" w:hAnsi="Cambria Math" w:cs="Times New Roman"/>
            <w:lang w:val="en-AU"/>
          </w:rPr>
          <m:t>¬ x = y</m:t>
        </m:r>
      </m:oMath>
      <w:r w:rsidR="00AD0202" w:rsidRPr="001740BE">
        <w:rPr>
          <w:rFonts w:ascii="Times New Roman" w:hAnsi="Times New Roman" w:cs="Times New Roman"/>
          <w:lang w:val="en-AU"/>
        </w:rPr>
        <w:t xml:space="preserve"> (Proper Parthood)</w:t>
      </w:r>
    </w:p>
    <w:p w14:paraId="2307A52A" w14:textId="6DE2F722" w:rsidR="00110FAA" w:rsidRPr="001740BE" w:rsidRDefault="00693B6B" w:rsidP="00693B6B">
      <w:pPr>
        <w:autoSpaceDE w:val="0"/>
        <w:autoSpaceDN w:val="0"/>
        <w:adjustRightInd w:val="0"/>
        <w:spacing w:before="0" w:after="0"/>
        <w:ind w:left="720"/>
        <w:jc w:val="both"/>
        <w:rPr>
          <w:rFonts w:ascii="Times New Roman" w:hAnsi="Times New Roman" w:cs="Times New Roman"/>
          <w:lang w:val="en-AU"/>
        </w:rPr>
      </w:pPr>
      <w:r w:rsidRPr="001740BE">
        <w:rPr>
          <w:rFonts w:ascii="Times New Roman" w:eastAsiaTheme="minorEastAsia" w:hAnsi="Times New Roman" w:cs="Times New Roman"/>
          <w:lang w:val="en-AU"/>
        </w:rPr>
        <w:t>(D</w:t>
      </w:r>
      <w:r w:rsidR="00253934" w:rsidRPr="001740BE">
        <w:rPr>
          <w:rFonts w:ascii="Times New Roman" w:eastAsiaTheme="minorEastAsia" w:hAnsi="Times New Roman" w:cs="Times New Roman"/>
          <w:lang w:val="en-AU"/>
        </w:rPr>
        <w:t>.</w:t>
      </w:r>
      <w:r w:rsidRPr="001740BE">
        <w:rPr>
          <w:rFonts w:ascii="Times New Roman" w:eastAsiaTheme="minorEastAsia" w:hAnsi="Times New Roman" w:cs="Times New Roman"/>
          <w:lang w:val="en-AU"/>
        </w:rPr>
        <w:t xml:space="preserve">3) </w:t>
      </w:r>
      <m:oMath>
        <m:sSub>
          <m:sSubPr>
            <m:ctrlPr>
              <w:rPr>
                <w:rFonts w:ascii="Cambria Math" w:hAnsi="Cambria Math" w:cs="Times New Roman"/>
                <w:i/>
                <w:lang w:val="en-AU"/>
              </w:rPr>
            </m:ctrlPr>
          </m:sSubPr>
          <m:e>
            <m:r>
              <w:rPr>
                <w:rFonts w:ascii="Cambria Math" w:hAnsi="Cambria Math" w:cs="Times New Roman"/>
                <w:lang w:val="en-AU"/>
              </w:rPr>
              <m:t>F</m:t>
            </m:r>
          </m:e>
          <m:sub>
            <m:r>
              <w:rPr>
                <w:rFonts w:ascii="Cambria Math" w:hAnsi="Cambria Math" w:cs="Times New Roman"/>
                <w:lang w:val="en-AU"/>
              </w:rPr>
              <m:t>φ</m:t>
            </m:r>
          </m:sub>
        </m:sSub>
        <m:r>
          <m:rPr>
            <m:sty m:val="p"/>
          </m:rPr>
          <w:rPr>
            <w:rFonts w:ascii="Cambria Math" w:hAnsi="Cambria Math" w:cs="Times New Roman"/>
            <w:shd w:val="clear" w:color="auto" w:fill="FFFFFF"/>
          </w:rPr>
          <m:t xml:space="preserve">z≝∀x </m:t>
        </m:r>
        <m:d>
          <m:dPr>
            <m:ctrlPr>
              <w:rPr>
                <w:rFonts w:ascii="Cambria Math" w:hAnsi="Cambria Math" w:cs="Times New Roman"/>
                <w:shd w:val="clear" w:color="auto" w:fill="FFFFFF"/>
              </w:rPr>
            </m:ctrlPr>
          </m:dPr>
          <m:e>
            <m:r>
              <m:rPr>
                <m:sty m:val="p"/>
              </m:rPr>
              <w:rPr>
                <w:rFonts w:ascii="Cambria Math" w:hAnsi="Cambria Math" w:cs="Times New Roman"/>
                <w:shd w:val="clear" w:color="auto" w:fill="FFFFFF"/>
              </w:rPr>
              <m:t>φx→Pxz</m:t>
            </m:r>
          </m:e>
        </m:d>
        <m:r>
          <w:rPr>
            <w:rFonts w:ascii="Cambria Math" w:eastAsiaTheme="minorEastAsia" w:hAnsi="Cambria Math" w:cs="Times New Roman"/>
            <w:lang w:val="en-AU"/>
          </w:rPr>
          <m:t xml:space="preserve">∧∀y </m:t>
        </m:r>
        <m:d>
          <m:dPr>
            <m:ctrlPr>
              <w:rPr>
                <w:rFonts w:ascii="Cambria Math" w:eastAsiaTheme="minorEastAsia" w:hAnsi="Cambria Math" w:cs="Times New Roman"/>
                <w:i/>
                <w:lang w:val="en-AU"/>
              </w:rPr>
            </m:ctrlPr>
          </m:dPr>
          <m:e>
            <m:r>
              <w:rPr>
                <w:rFonts w:ascii="Cambria Math" w:eastAsiaTheme="minorEastAsia" w:hAnsi="Cambria Math" w:cs="Times New Roman"/>
                <w:lang w:val="en-AU"/>
              </w:rPr>
              <m:t>∀y</m:t>
            </m:r>
            <m:d>
              <m:dPr>
                <m:ctrlPr>
                  <w:rPr>
                    <w:rFonts w:ascii="Cambria Math" w:eastAsiaTheme="minorEastAsia" w:hAnsi="Cambria Math" w:cs="Times New Roman"/>
                    <w:i/>
                    <w:lang w:val="en-AU"/>
                  </w:rPr>
                </m:ctrlPr>
              </m:dPr>
              <m:e>
                <m:r>
                  <w:rPr>
                    <w:rFonts w:ascii="Cambria Math" w:eastAsiaTheme="minorEastAsia" w:hAnsi="Cambria Math" w:cs="Times New Roman"/>
                    <w:lang w:val="en-AU"/>
                  </w:rPr>
                  <m:t>φx→Pxy</m:t>
                </m:r>
              </m:e>
            </m:d>
            <m:r>
              <w:rPr>
                <w:rFonts w:ascii="Cambria Math" w:eastAsiaTheme="minorEastAsia" w:hAnsi="Cambria Math" w:cs="Times New Roman"/>
                <w:lang w:val="en-AU"/>
              </w:rPr>
              <m:t>→Pzy</m:t>
            </m:r>
          </m:e>
        </m:d>
      </m:oMath>
      <w:r w:rsidR="000F6D34" w:rsidRPr="001740BE">
        <w:rPr>
          <w:rFonts w:ascii="Times New Roman" w:eastAsiaTheme="minorEastAsia" w:hAnsi="Times New Roman" w:cs="Times New Roman"/>
          <w:lang w:val="en-AU"/>
        </w:rPr>
        <w:t xml:space="preserve"> (Fusion)</w:t>
      </w:r>
    </w:p>
    <w:p w14:paraId="23D3A640" w14:textId="5BE416DA" w:rsidR="00AD0202" w:rsidRPr="001740BE" w:rsidRDefault="00CC445A" w:rsidP="00F573BE">
      <w:pPr>
        <w:autoSpaceDE w:val="0"/>
        <w:autoSpaceDN w:val="0"/>
        <w:adjustRightInd w:val="0"/>
        <w:spacing w:before="0" w:after="0"/>
        <w:jc w:val="both"/>
        <w:rPr>
          <w:rFonts w:ascii="Times New Roman" w:hAnsi="Times New Roman" w:cs="Times New Roman"/>
          <w:shd w:val="clear" w:color="auto" w:fill="FFFFFF"/>
        </w:rPr>
      </w:pPr>
      <w:r w:rsidRPr="001740BE">
        <w:rPr>
          <w:rFonts w:ascii="Times New Roman" w:hAnsi="Times New Roman" w:cs="Times New Roman"/>
          <w:shd w:val="clear" w:color="auto" w:fill="FFFFFF"/>
        </w:rPr>
        <w:t>Finally, I</w:t>
      </w:r>
      <w:r w:rsidR="00CA7B4D" w:rsidRPr="001740BE">
        <w:rPr>
          <w:rFonts w:ascii="Times New Roman" w:hAnsi="Times New Roman" w:cs="Times New Roman"/>
          <w:shd w:val="clear" w:color="auto" w:fill="FFFFFF"/>
        </w:rPr>
        <w:t xml:space="preserve"> ta</w:t>
      </w:r>
      <w:r w:rsidR="00647641" w:rsidRPr="001740BE">
        <w:rPr>
          <w:rFonts w:ascii="Times New Roman" w:hAnsi="Times New Roman" w:cs="Times New Roman"/>
          <w:shd w:val="clear" w:color="auto" w:fill="FFFFFF"/>
        </w:rPr>
        <w:t>k</w:t>
      </w:r>
      <w:r w:rsidR="00CA7B4D" w:rsidRPr="001740BE">
        <w:rPr>
          <w:rFonts w:ascii="Times New Roman" w:hAnsi="Times New Roman" w:cs="Times New Roman"/>
          <w:shd w:val="clear" w:color="auto" w:fill="FFFFFF"/>
        </w:rPr>
        <w:t xml:space="preserve">e </w:t>
      </w:r>
      <m:oMath>
        <m:r>
          <w:rPr>
            <w:rFonts w:ascii="Cambria Math" w:hAnsi="Cambria Math" w:cs="Times New Roman"/>
            <w:shd w:val="clear" w:color="auto" w:fill="FFFFFF"/>
          </w:rPr>
          <m:t>P</m:t>
        </m:r>
      </m:oMath>
      <w:r w:rsidR="00CA7B4D" w:rsidRPr="001740BE">
        <w:rPr>
          <w:rFonts w:ascii="Times New Roman" w:hAnsi="Times New Roman" w:cs="Times New Roman"/>
          <w:shd w:val="clear" w:color="auto" w:fill="FFFFFF"/>
        </w:rPr>
        <w:t xml:space="preserve"> to obey o</w:t>
      </w:r>
      <w:r w:rsidR="00E3343C" w:rsidRPr="001740BE">
        <w:rPr>
          <w:rFonts w:ascii="Times New Roman" w:hAnsi="Times New Roman" w:cs="Times New Roman"/>
          <w:shd w:val="clear" w:color="auto" w:fill="FFFFFF"/>
        </w:rPr>
        <w:t xml:space="preserve">ne decomposition </w:t>
      </w:r>
      <w:r w:rsidR="00CB126C" w:rsidRPr="001740BE">
        <w:rPr>
          <w:rFonts w:ascii="Times New Roman" w:hAnsi="Times New Roman" w:cs="Times New Roman"/>
          <w:shd w:val="clear" w:color="auto" w:fill="FFFFFF"/>
        </w:rPr>
        <w:t>axiom</w:t>
      </w:r>
      <w:r w:rsidR="00CA7B4D" w:rsidRPr="001740BE">
        <w:rPr>
          <w:rStyle w:val="Emphasis"/>
          <w:rFonts w:ascii="Times New Roman" w:hAnsi="Times New Roman" w:cs="Times New Roman"/>
          <w:i w:val="0"/>
          <w:iCs w:val="0"/>
        </w:rPr>
        <w:t xml:space="preserve"> and the axiom schema for unrestricted composition, to complete our mereological vocabulary</w:t>
      </w:r>
      <w:r w:rsidR="00AD0202" w:rsidRPr="001740BE">
        <w:rPr>
          <w:rFonts w:ascii="Times New Roman" w:hAnsi="Times New Roman" w:cs="Times New Roman"/>
          <w:shd w:val="clear" w:color="auto" w:fill="FFFFFF"/>
        </w:rPr>
        <w:t xml:space="preserve">: </w:t>
      </w:r>
    </w:p>
    <w:p w14:paraId="0C957BA1" w14:textId="06A09D66" w:rsidR="00953964" w:rsidRPr="001740BE" w:rsidRDefault="000075EF" w:rsidP="00CA7B4D">
      <w:pPr>
        <w:autoSpaceDE w:val="0"/>
        <w:autoSpaceDN w:val="0"/>
        <w:adjustRightInd w:val="0"/>
        <w:spacing w:before="0" w:after="0"/>
        <w:ind w:firstLine="720"/>
        <w:jc w:val="both"/>
        <w:rPr>
          <w:rStyle w:val="Emphasis"/>
          <w:rFonts w:ascii="Times New Roman" w:hAnsi="Times New Roman" w:cs="Times New Roman"/>
        </w:rPr>
      </w:pPr>
      <w:r w:rsidRPr="001740BE">
        <w:rPr>
          <w:rFonts w:ascii="Times New Roman" w:eastAsiaTheme="minorEastAsia" w:hAnsi="Times New Roman" w:cs="Times New Roman"/>
        </w:rPr>
        <w:t>(A</w:t>
      </w:r>
      <w:r w:rsidR="00253934" w:rsidRPr="001740BE">
        <w:rPr>
          <w:rFonts w:ascii="Times New Roman" w:eastAsiaTheme="minorEastAsia" w:hAnsi="Times New Roman" w:cs="Times New Roman"/>
        </w:rPr>
        <w:t>.</w:t>
      </w:r>
      <w:r w:rsidRPr="001740BE">
        <w:rPr>
          <w:rFonts w:ascii="Times New Roman" w:eastAsiaTheme="minorEastAsia" w:hAnsi="Times New Roman" w:cs="Times New Roman"/>
        </w:rPr>
        <w:t xml:space="preserve">4) </w:t>
      </w:r>
      <m:oMath>
        <m:r>
          <w:rPr>
            <w:rFonts w:ascii="Cambria Math" w:hAnsi="Cambria Math" w:cs="Times New Roman"/>
          </w:rPr>
          <m:t>¬P</m:t>
        </m:r>
        <m:r>
          <m:rPr>
            <m:sty m:val="p"/>
          </m:rPr>
          <w:rPr>
            <w:rStyle w:val="Emphasis"/>
            <w:rFonts w:ascii="Cambria Math" w:hAnsi="Cambria Math" w:cs="Times New Roman"/>
          </w:rPr>
          <m:t>yx</m:t>
        </m:r>
        <m:r>
          <w:rPr>
            <w:rFonts w:ascii="Cambria Math" w:hAnsi="Cambria Math" w:cs="Times New Roman"/>
            <w:lang w:val="en-AU"/>
          </w:rPr>
          <m:t>→</m:t>
        </m:r>
        <m:r>
          <w:rPr>
            <w:rFonts w:ascii="Cambria Math" w:hAnsi="Cambria Math" w:cs="Times New Roman"/>
          </w:rPr>
          <m:t>∃</m:t>
        </m:r>
        <m:r>
          <m:rPr>
            <m:sty m:val="p"/>
          </m:rPr>
          <w:rPr>
            <w:rStyle w:val="Emphasis"/>
            <w:rFonts w:ascii="Cambria Math" w:hAnsi="Cambria Math" w:cs="Times New Roman"/>
          </w:rPr>
          <m:t>z</m:t>
        </m:r>
        <m:r>
          <w:rPr>
            <w:rFonts w:ascii="Cambria Math" w:hAnsi="Cambria Math" w:cs="Times New Roman"/>
          </w:rPr>
          <m:t>(P</m:t>
        </m:r>
        <m:r>
          <m:rPr>
            <m:sty m:val="p"/>
          </m:rPr>
          <w:rPr>
            <w:rStyle w:val="Emphasis"/>
            <w:rFonts w:ascii="Cambria Math" w:hAnsi="Cambria Math" w:cs="Times New Roman"/>
          </w:rPr>
          <m:t>zy</m:t>
        </m:r>
        <m:r>
          <w:rPr>
            <w:rFonts w:ascii="Cambria Math" w:hAnsi="Cambria Math" w:cs="Times New Roman"/>
          </w:rPr>
          <m:t> ∧ ¬O</m:t>
        </m:r>
        <m:r>
          <m:rPr>
            <m:sty m:val="p"/>
          </m:rPr>
          <w:rPr>
            <w:rStyle w:val="Emphasis"/>
            <w:rFonts w:ascii="Cambria Math" w:hAnsi="Cambria Math" w:cs="Times New Roman"/>
          </w:rPr>
          <m:t>zx</m:t>
        </m:r>
        <m:r>
          <w:rPr>
            <w:rFonts w:ascii="Cambria Math" w:hAnsi="Cambria Math" w:cs="Times New Roman"/>
          </w:rPr>
          <m:t>)</m:t>
        </m:r>
      </m:oMath>
      <w:r w:rsidR="00AD0202" w:rsidRPr="001740BE">
        <w:rPr>
          <w:rStyle w:val="Emphasis"/>
          <w:rFonts w:ascii="Times New Roman" w:hAnsi="Times New Roman" w:cs="Times New Roman"/>
        </w:rPr>
        <w:t xml:space="preserve"> </w:t>
      </w:r>
      <w:r w:rsidR="00AD0202" w:rsidRPr="001740BE">
        <w:rPr>
          <w:rStyle w:val="Emphasis"/>
          <w:rFonts w:ascii="Times New Roman" w:hAnsi="Times New Roman" w:cs="Times New Roman"/>
          <w:i w:val="0"/>
          <w:iCs w:val="0"/>
        </w:rPr>
        <w:t>(Strong Supplementation)</w:t>
      </w:r>
    </w:p>
    <w:p w14:paraId="6FAC65E2" w14:textId="477F4ED4" w:rsidR="00C566A7" w:rsidRPr="001740BE" w:rsidRDefault="000075EF" w:rsidP="000075EF">
      <w:pPr>
        <w:autoSpaceDE w:val="0"/>
        <w:autoSpaceDN w:val="0"/>
        <w:adjustRightInd w:val="0"/>
        <w:spacing w:before="0" w:after="0"/>
        <w:ind w:firstLine="720"/>
        <w:jc w:val="both"/>
        <w:rPr>
          <w:rStyle w:val="Emphasis"/>
          <w:rFonts w:ascii="Times New Roman" w:hAnsi="Times New Roman" w:cs="Times New Roman"/>
          <w:i w:val="0"/>
          <w:iCs w:val="0"/>
        </w:rPr>
      </w:pPr>
      <w:r w:rsidRPr="001740BE">
        <w:rPr>
          <w:rStyle w:val="Emphasis"/>
          <w:rFonts w:ascii="Times New Roman" w:eastAsiaTheme="minorEastAsia" w:hAnsi="Times New Roman" w:cs="Times New Roman"/>
          <w:i w:val="0"/>
          <w:iCs w:val="0"/>
        </w:rPr>
        <w:lastRenderedPageBreak/>
        <w:t>(A</w:t>
      </w:r>
      <w:r w:rsidR="00253934" w:rsidRPr="001740BE">
        <w:rPr>
          <w:rStyle w:val="Emphasis"/>
          <w:rFonts w:ascii="Times New Roman" w:eastAsiaTheme="minorEastAsia" w:hAnsi="Times New Roman" w:cs="Times New Roman"/>
          <w:i w:val="0"/>
          <w:iCs w:val="0"/>
        </w:rPr>
        <w:t>.</w:t>
      </w:r>
      <w:r w:rsidRPr="001740BE">
        <w:rPr>
          <w:rStyle w:val="Emphasis"/>
          <w:rFonts w:ascii="Times New Roman" w:eastAsiaTheme="minorEastAsia" w:hAnsi="Times New Roman" w:cs="Times New Roman"/>
          <w:i w:val="0"/>
          <w:iCs w:val="0"/>
        </w:rPr>
        <w:t xml:space="preserve">5) </w:t>
      </w:r>
      <m:oMath>
        <m:r>
          <m:rPr>
            <m:sty m:val="p"/>
          </m:rPr>
          <w:rPr>
            <w:rStyle w:val="Emphasis"/>
            <w:rFonts w:ascii="Cambria Math" w:hAnsi="Cambria Math" w:cs="Times New Roman"/>
          </w:rPr>
          <m:t>∃xφ→∃zFφz</m:t>
        </m:r>
      </m:oMath>
      <w:r w:rsidR="0096191E" w:rsidRPr="001740BE">
        <w:rPr>
          <w:rStyle w:val="Emphasis"/>
          <w:rFonts w:ascii="Times New Roman" w:eastAsiaTheme="minorEastAsia" w:hAnsi="Times New Roman" w:cs="Times New Roman"/>
          <w:i w:val="0"/>
          <w:iCs w:val="0"/>
        </w:rPr>
        <w:tab/>
      </w:r>
      <w:r w:rsidR="0096191E" w:rsidRPr="001740BE">
        <w:rPr>
          <w:rStyle w:val="Emphasis"/>
          <w:rFonts w:ascii="Times New Roman" w:eastAsiaTheme="minorEastAsia" w:hAnsi="Times New Roman" w:cs="Times New Roman"/>
          <w:i w:val="0"/>
          <w:iCs w:val="0"/>
        </w:rPr>
        <w:tab/>
        <w:t>(Unrestricted Fusion)</w:t>
      </w:r>
    </w:p>
    <w:p w14:paraId="3EF1369E" w14:textId="5622678F" w:rsidR="00F56722" w:rsidRPr="001740BE" w:rsidRDefault="00B834C5" w:rsidP="00F56722">
      <w:pPr>
        <w:pStyle w:val="BodyText"/>
        <w:jc w:val="both"/>
        <w:rPr>
          <w:rFonts w:ascii="Times New Roman" w:hAnsi="Times New Roman" w:cs="Times New Roman"/>
        </w:rPr>
      </w:pPr>
      <w:r w:rsidRPr="001740BE">
        <w:rPr>
          <w:rFonts w:ascii="Times New Roman" w:hAnsi="Times New Roman" w:cs="Times New Roman"/>
        </w:rPr>
        <w:t xml:space="preserve">General extensional mereology is, arguably, the standard mereological system discussed in metaphysics. There are, however, </w:t>
      </w:r>
      <w:r w:rsidR="00DC1C36" w:rsidRPr="001740BE">
        <w:rPr>
          <w:rFonts w:ascii="Times New Roman" w:hAnsi="Times New Roman" w:cs="Times New Roman"/>
        </w:rPr>
        <w:t xml:space="preserve">some philosophers </w:t>
      </w:r>
      <w:r w:rsidRPr="001740BE">
        <w:rPr>
          <w:rFonts w:ascii="Times New Roman" w:hAnsi="Times New Roman" w:cs="Times New Roman"/>
        </w:rPr>
        <w:t>who seek to strengthen mereology with principles of mereological harmony</w:t>
      </w:r>
      <w:r w:rsidR="005414BB" w:rsidRPr="001740BE">
        <w:rPr>
          <w:rFonts w:ascii="Times New Roman" w:hAnsi="Times New Roman" w:cs="Times New Roman"/>
        </w:rPr>
        <w:t xml:space="preserve"> </w:t>
      </w:r>
      <w:r w:rsidR="007738C1" w:rsidRPr="001740BE">
        <w:rPr>
          <w:rFonts w:ascii="Times New Roman" w:hAnsi="Times New Roman" w:cs="Times New Roman"/>
        </w:rPr>
        <w:fldChar w:fldCharType="begin">
          <w:fldData xml:space="preserve">PEVuZE5vdGU+PENpdGU+PEF1dGhvcj5QYXJzb25zPC9BdXRob3I+PFllYXI+MjAwNzwvWWVhcj48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</w:fldData>
        </w:fldChar>
      </w:r>
      <w:r w:rsidR="006D6E0C" w:rsidRPr="001740BE">
        <w:rPr>
          <w:rFonts w:ascii="Times New Roman" w:hAnsi="Times New Roman" w:cs="Times New Roman"/>
        </w:rPr>
        <w:instrText xml:space="preserve"> ADDIN EN.CITE </w:instrText>
      </w:r>
      <w:r w:rsidR="006D6E0C" w:rsidRPr="001740BE">
        <w:rPr>
          <w:rFonts w:ascii="Times New Roman" w:hAnsi="Times New Roman" w:cs="Times New Roman"/>
        </w:rPr>
        <w:fldChar w:fldCharType="begin">
          <w:fldData xml:space="preserve">PEVuZE5vdGU+PENpdGU+PEF1dGhvcj5QYXJzb25zPC9BdXRob3I+PFllYXI+MjAwNzwvWWVhcj48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</w:fldData>
        </w:fldChar>
      </w:r>
      <w:r w:rsidR="006D6E0C" w:rsidRPr="001740BE">
        <w:rPr>
          <w:rFonts w:ascii="Times New Roman" w:hAnsi="Times New Roman" w:cs="Times New Roman"/>
        </w:rPr>
        <w:instrText xml:space="preserve"> ADDIN EN.CITE.DATA </w:instrText>
      </w:r>
      <w:r w:rsidR="006D6E0C" w:rsidRPr="001740BE">
        <w:rPr>
          <w:rFonts w:ascii="Times New Roman" w:hAnsi="Times New Roman" w:cs="Times New Roman"/>
        </w:rPr>
      </w:r>
      <w:r w:rsidR="006D6E0C" w:rsidRPr="001740BE">
        <w:rPr>
          <w:rFonts w:ascii="Times New Roman" w:hAnsi="Times New Roman" w:cs="Times New Roman"/>
        </w:rPr>
        <w:fldChar w:fldCharType="end"/>
      </w:r>
      <w:r w:rsidR="007738C1" w:rsidRPr="001740BE">
        <w:rPr>
          <w:rFonts w:ascii="Times New Roman" w:hAnsi="Times New Roman" w:cs="Times New Roman"/>
        </w:rPr>
      </w:r>
      <w:r w:rsidR="007738C1" w:rsidRPr="001740BE">
        <w:rPr>
          <w:rFonts w:ascii="Times New Roman" w:hAnsi="Times New Roman" w:cs="Times New Roman"/>
        </w:rPr>
        <w:fldChar w:fldCharType="separate"/>
      </w:r>
      <w:r w:rsidR="006D6E0C" w:rsidRPr="001740BE">
        <w:rPr>
          <w:rFonts w:ascii="Times New Roman" w:hAnsi="Times New Roman" w:cs="Times New Roman"/>
          <w:noProof/>
        </w:rPr>
        <w:t>(Leonard, 2016; Parsons, 2007; Schaffer, 2009; Uzquiano, 2011; Varzi, 2007)</w:t>
      </w:r>
      <w:r w:rsidR="007738C1" w:rsidRPr="001740BE">
        <w:rPr>
          <w:rFonts w:ascii="Times New Roman" w:hAnsi="Times New Roman" w:cs="Times New Roman"/>
        </w:rPr>
        <w:fldChar w:fldCharType="end"/>
      </w:r>
      <w:r w:rsidR="007738C1" w:rsidRPr="001740BE">
        <w:rPr>
          <w:rFonts w:ascii="Times New Roman" w:hAnsi="Times New Roman" w:cs="Times New Roman"/>
        </w:rPr>
        <w:t xml:space="preserve">. </w:t>
      </w:r>
      <w:r w:rsidR="00786185" w:rsidRPr="001740BE">
        <w:rPr>
          <w:rFonts w:ascii="Times New Roman" w:hAnsi="Times New Roman" w:cs="Times New Roman"/>
        </w:rPr>
        <w:t>Roughly, mereological harmony is the view that there</w:t>
      </w:r>
      <w:r w:rsidR="00D54437" w:rsidRPr="001740BE">
        <w:rPr>
          <w:rFonts w:ascii="Times New Roman" w:hAnsi="Times New Roman" w:cs="Times New Roman"/>
        </w:rPr>
        <w:t xml:space="preserve"> is at least some mirroring between the mereological structure of material objects and the mereological structure of </w:t>
      </w:r>
      <w:r w:rsidR="00A81E13" w:rsidRPr="001740BE">
        <w:rPr>
          <w:rFonts w:ascii="Times New Roman" w:hAnsi="Times New Roman" w:cs="Times New Roman"/>
        </w:rPr>
        <w:t xml:space="preserve">the regions at which they are located. Consider that it may be impossible for my </w:t>
      </w:r>
      <w:r w:rsidR="00395F3D" w:rsidRPr="001740BE">
        <w:rPr>
          <w:rFonts w:ascii="Times New Roman" w:hAnsi="Times New Roman" w:cs="Times New Roman"/>
        </w:rPr>
        <w:t>left leg</w:t>
      </w:r>
      <w:r w:rsidR="00A81E13" w:rsidRPr="001740BE">
        <w:rPr>
          <w:rFonts w:ascii="Times New Roman" w:hAnsi="Times New Roman" w:cs="Times New Roman"/>
        </w:rPr>
        <w:t xml:space="preserve"> to be a part of my body without</w:t>
      </w:r>
      <w:r w:rsidR="00395F3D" w:rsidRPr="001740BE">
        <w:rPr>
          <w:rFonts w:ascii="Times New Roman" w:hAnsi="Times New Roman" w:cs="Times New Roman"/>
        </w:rPr>
        <w:t xml:space="preserve"> the location of</w:t>
      </w:r>
      <w:r w:rsidR="00A81E13" w:rsidRPr="001740BE">
        <w:rPr>
          <w:rFonts w:ascii="Times New Roman" w:hAnsi="Times New Roman" w:cs="Times New Roman"/>
        </w:rPr>
        <w:t xml:space="preserve"> my </w:t>
      </w:r>
      <w:r w:rsidR="00395F3D" w:rsidRPr="001740BE">
        <w:rPr>
          <w:rFonts w:ascii="Times New Roman" w:hAnsi="Times New Roman" w:cs="Times New Roman"/>
        </w:rPr>
        <w:t xml:space="preserve">left leg </w:t>
      </w:r>
      <w:r w:rsidR="00A81E13" w:rsidRPr="001740BE">
        <w:rPr>
          <w:rFonts w:ascii="Times New Roman" w:hAnsi="Times New Roman" w:cs="Times New Roman"/>
        </w:rPr>
        <w:t>being a part of my body’s location</w:t>
      </w:r>
      <w:r w:rsidR="009A0949" w:rsidRPr="001740BE">
        <w:rPr>
          <w:rFonts w:ascii="Times New Roman" w:hAnsi="Times New Roman" w:cs="Times New Roman"/>
        </w:rPr>
        <w:t>.</w:t>
      </w:r>
      <w:r w:rsidR="0069732D" w:rsidRPr="001740BE">
        <w:rPr>
          <w:rFonts w:ascii="Times New Roman" w:hAnsi="Times New Roman" w:cs="Times New Roman"/>
        </w:rPr>
        <w:t xml:space="preserve"> </w:t>
      </w:r>
      <w:r w:rsidR="00EE6F8D" w:rsidRPr="001740BE">
        <w:rPr>
          <w:rFonts w:ascii="Times New Roman" w:hAnsi="Times New Roman" w:cs="Times New Roman"/>
        </w:rPr>
        <w:t xml:space="preserve">So too does it seem impossible </w:t>
      </w:r>
      <w:r w:rsidR="0038044C" w:rsidRPr="001740BE">
        <w:rPr>
          <w:rFonts w:ascii="Times New Roman" w:hAnsi="Times New Roman" w:cs="Times New Roman"/>
        </w:rPr>
        <w:t>for</w:t>
      </w:r>
      <w:r w:rsidR="00D37EC9" w:rsidRPr="001740BE">
        <w:rPr>
          <w:rFonts w:ascii="Times New Roman" w:hAnsi="Times New Roman" w:cs="Times New Roman"/>
        </w:rPr>
        <w:t xml:space="preserve"> the location of my</w:t>
      </w:r>
      <w:r w:rsidR="006724B1" w:rsidRPr="001740BE">
        <w:rPr>
          <w:rFonts w:ascii="Times New Roman" w:hAnsi="Times New Roman" w:cs="Times New Roman"/>
        </w:rPr>
        <w:t xml:space="preserve"> left leg to be a part of the location of my body </w:t>
      </w:r>
      <w:r w:rsidR="002A3551" w:rsidRPr="001740BE">
        <w:rPr>
          <w:rFonts w:ascii="Times New Roman" w:hAnsi="Times New Roman" w:cs="Times New Roman"/>
        </w:rPr>
        <w:t xml:space="preserve">unless my left leg is a part of my body. </w:t>
      </w:r>
    </w:p>
    <w:p w14:paraId="13B086B6" w14:textId="26A783D5" w:rsidR="00EE2483" w:rsidRPr="001740BE" w:rsidRDefault="00A87A67" w:rsidP="00FE4171">
      <w:pPr>
        <w:pStyle w:val="BodyText"/>
        <w:ind w:firstLine="720"/>
        <w:jc w:val="both"/>
        <w:rPr>
          <w:rFonts w:ascii="Times New Roman" w:hAnsi="Times New Roman" w:cs="Times New Roman"/>
        </w:rPr>
      </w:pPr>
      <w:r w:rsidRPr="001740BE">
        <w:rPr>
          <w:rFonts w:ascii="Times New Roman" w:hAnsi="Times New Roman" w:cs="Times New Roman"/>
        </w:rPr>
        <w:t>Mereological Harmony consists in a cluster of principles</w:t>
      </w:r>
      <w:r w:rsidR="00E45DA6" w:rsidRPr="001740BE">
        <w:rPr>
          <w:rFonts w:ascii="Times New Roman" w:hAnsi="Times New Roman" w:cs="Times New Roman"/>
        </w:rPr>
        <w:t>.</w:t>
      </w:r>
      <w:r w:rsidR="00112D29" w:rsidRPr="001740BE">
        <w:rPr>
          <w:rStyle w:val="FootnoteReference"/>
          <w:rFonts w:ascii="Times New Roman" w:hAnsi="Times New Roman" w:cs="Times New Roman"/>
          <w:color w:val="auto"/>
        </w:rPr>
        <w:footnoteReference w:id="11"/>
      </w:r>
      <w:r w:rsidR="00B834C5" w:rsidRPr="001740BE">
        <w:rPr>
          <w:rFonts w:ascii="Times New Roman" w:hAnsi="Times New Roman" w:cs="Times New Roman"/>
        </w:rPr>
        <w:t xml:space="preserve"> For present purposes, however, it is enough to consider the following core principle</w:t>
      </w:r>
      <w:r w:rsidRPr="001740BE">
        <w:rPr>
          <w:rFonts w:ascii="Times New Roman" w:hAnsi="Times New Roman" w:cs="Times New Roman"/>
        </w:rPr>
        <w:t xml:space="preserve"> f</w:t>
      </w:r>
      <w:r w:rsidR="00EE2483" w:rsidRPr="001740BE">
        <w:rPr>
          <w:rFonts w:ascii="Times New Roman" w:hAnsi="Times New Roman" w:cs="Times New Roman"/>
        </w:rPr>
        <w:t xml:space="preserve">rom Saucedo </w:t>
      </w:r>
      <w:r w:rsidR="00EE2483" w:rsidRPr="001740BE">
        <w:rPr>
          <w:rFonts w:ascii="Times New Roman" w:hAnsi="Times New Roman" w:cs="Times New Roman"/>
        </w:rPr>
        <w:fldChar w:fldCharType="begin"/>
      </w:r>
      <w:r w:rsidR="006D6E0C" w:rsidRPr="001740BE">
        <w:rPr>
          <w:rFonts w:ascii="Times New Roman" w:hAnsi="Times New Roman" w:cs="Times New Roman"/>
        </w:rPr>
        <w:instrText xml:space="preserve"> ADDIN EN.CITE &lt;EndNote&gt;&lt;Cite ExcludeAuth="1"&gt;&lt;Author&gt;Saucedo&lt;/Author&gt;&lt;Year&gt;2011&lt;/Year&gt;&lt;RecNum&gt;611&lt;/RecNum&gt;&lt;DisplayText&gt;(2011)&lt;/DisplayText&gt;&lt;record&gt;&lt;rec-number&gt;611&lt;/rec-number&gt;&lt;foreign-keys&gt;&lt;key app="EN" db-id="2xvvprstr2ptr6ef5tqxez2102dtevarxa9v" timestamp="1681699602"&gt;611&lt;/key&gt;&lt;/foreign-keys&gt;&lt;ref-type name="Journal Article"&gt;17&lt;/ref-type&gt;&lt;contributors&gt;&lt;authors&gt;&lt;author&gt;Saucedo, Raul&lt;/author&gt;&lt;/authors&gt;&lt;/contributors&gt;&lt;titles&gt;&lt;title&gt;Parthood and Location&lt;/title&gt;&lt;secondary-title&gt;Oxford Studies in Metaphysics&lt;/secondary-title&gt;&lt;/titles&gt;&lt;periodical&gt;&lt;full-title&gt;Oxford Studies in Metaphysics&lt;/full-title&gt;&lt;/periodical&gt;&lt;volume&gt;6&lt;/volume&gt;&lt;dates&gt;&lt;year&gt;2011&lt;/year&gt;&lt;/dates&gt;&lt;urls&gt;&lt;/urls&gt;&lt;/record&gt;&lt;/Cite&gt;&lt;/EndNote&gt;</w:instrText>
      </w:r>
      <w:r w:rsidR="00EE2483" w:rsidRPr="001740BE">
        <w:rPr>
          <w:rFonts w:ascii="Times New Roman" w:hAnsi="Times New Roman" w:cs="Times New Roman"/>
        </w:rPr>
        <w:fldChar w:fldCharType="separate"/>
      </w:r>
      <w:r w:rsidR="006D6E0C" w:rsidRPr="001740BE">
        <w:rPr>
          <w:rFonts w:ascii="Times New Roman" w:hAnsi="Times New Roman" w:cs="Times New Roman"/>
          <w:noProof/>
        </w:rPr>
        <w:t>(2011)</w:t>
      </w:r>
      <w:r w:rsidR="00EE2483" w:rsidRPr="001740BE">
        <w:rPr>
          <w:rFonts w:ascii="Times New Roman" w:hAnsi="Times New Roman" w:cs="Times New Roman"/>
        </w:rPr>
        <w:fldChar w:fldCharType="end"/>
      </w:r>
      <w:r w:rsidR="00E552F4" w:rsidRPr="001740BE">
        <w:rPr>
          <w:rStyle w:val="FootnoteReference"/>
          <w:rFonts w:ascii="Times New Roman" w:hAnsi="Times New Roman" w:cs="Times New Roman"/>
          <w:color w:val="auto"/>
        </w:rPr>
        <w:footnoteReference w:id="12"/>
      </w:r>
      <w:r w:rsidR="00EE2483" w:rsidRPr="001740BE">
        <w:rPr>
          <w:rFonts w:ascii="Times New Roman" w:hAnsi="Times New Roman" w:cs="Times New Roman"/>
        </w:rPr>
        <w:t>:</w:t>
      </w:r>
    </w:p>
    <w:p w14:paraId="4061C234" w14:textId="3D070BC6" w:rsidR="000D29A2" w:rsidRPr="001740BE" w:rsidRDefault="00B5753F" w:rsidP="00490F84">
      <w:pPr>
        <w:autoSpaceDE w:val="0"/>
        <w:autoSpaceDN w:val="0"/>
        <w:adjustRightInd w:val="0"/>
        <w:spacing w:before="0" w:after="0"/>
        <w:ind w:left="1135"/>
        <w:jc w:val="both"/>
        <w:rPr>
          <w:rFonts w:ascii="Times New Roman" w:hAnsi="Times New Roman" w:cs="Times New Roman"/>
        </w:rPr>
      </w:pPr>
      <w:r w:rsidRPr="001740BE">
        <w:rPr>
          <w:rFonts w:ascii="Times New Roman" w:eastAsiaTheme="minorEastAsia" w:hAnsi="Times New Roman" w:cs="Times New Roman"/>
          <w:b/>
          <w:bCs/>
          <w:lang w:val="en-AU"/>
        </w:rPr>
        <w:t>Harmony</w:t>
      </w:r>
      <w:r w:rsidR="00FA17AA" w:rsidRPr="001740BE">
        <w:rPr>
          <w:rFonts w:ascii="Times New Roman" w:eastAsiaTheme="minorEastAsia" w:hAnsi="Times New Roman" w:cs="Times New Roman"/>
          <w:lang w:val="en-AU"/>
        </w:rPr>
        <w:t xml:space="preserve"> </w:t>
      </w:r>
      <w:r w:rsidR="004939DD" w:rsidRPr="001740BE">
        <w:rPr>
          <w:rFonts w:ascii="Times New Roman" w:eastAsiaTheme="minorEastAsia" w:hAnsi="Times New Roman" w:cs="Times New Roman"/>
          <w:lang w:val="en-AU"/>
        </w:rPr>
        <w:t xml:space="preserve"> </w:t>
      </w:r>
      <m:oMath>
        <m:r>
          <w:rPr>
            <w:rFonts w:ascii="Cambria Math" w:hAnsi="Cambria Math" w:cs="Times New Roman"/>
            <w:lang w:val="en-AU"/>
          </w:rPr>
          <m:t>x</m:t>
        </m:r>
      </m:oMath>
      <w:r w:rsidR="00EE2483" w:rsidRPr="001740BE">
        <w:rPr>
          <w:rFonts w:ascii="Times New Roman" w:hAnsi="Times New Roman" w:cs="Times New Roman"/>
          <w:i/>
          <w:iCs/>
          <w:lang w:val="en-AU"/>
        </w:rPr>
        <w:t xml:space="preserve"> is a part of </w:t>
      </w:r>
      <m:oMath>
        <m:r>
          <w:rPr>
            <w:rFonts w:ascii="Cambria Math" w:hAnsi="Cambria Math" w:cs="Times New Roman"/>
            <w:lang w:val="en-AU"/>
          </w:rPr>
          <m:t>y</m:t>
        </m:r>
      </m:oMath>
      <w:r w:rsidR="00EE2483" w:rsidRPr="001740BE">
        <w:rPr>
          <w:rFonts w:ascii="Times New Roman" w:hAnsi="Times New Roman" w:cs="Times New Roman"/>
          <w:i/>
          <w:iCs/>
          <w:lang w:val="en-AU"/>
        </w:rPr>
        <w:t xml:space="preserve"> iff </w:t>
      </w:r>
      <m:oMath>
        <m:r>
          <w:rPr>
            <w:rFonts w:ascii="Cambria Math" w:hAnsi="Cambria Math" w:cs="Times New Roman"/>
            <w:lang w:val="en-AU"/>
          </w:rPr>
          <m:t>x</m:t>
        </m:r>
      </m:oMath>
      <w:r w:rsidR="00EE2483" w:rsidRPr="001740BE">
        <w:rPr>
          <w:rFonts w:ascii="Times New Roman" w:hAnsi="Times New Roman" w:cs="Times New Roman"/>
          <w:i/>
          <w:iCs/>
          <w:lang w:val="en-AU"/>
        </w:rPr>
        <w:t xml:space="preserve">'s location is a subregion of </w:t>
      </w:r>
      <m:oMath>
        <m:r>
          <w:rPr>
            <w:rFonts w:ascii="Cambria Math" w:hAnsi="Cambria Math" w:cs="Times New Roman"/>
            <w:lang w:val="en-AU"/>
          </w:rPr>
          <m:t>y</m:t>
        </m:r>
      </m:oMath>
      <w:r w:rsidR="00EE2483" w:rsidRPr="001740BE">
        <w:rPr>
          <w:rFonts w:ascii="Times New Roman" w:hAnsi="Times New Roman" w:cs="Times New Roman"/>
          <w:i/>
          <w:iCs/>
          <w:lang w:val="en-AU"/>
        </w:rPr>
        <w:t>'s location.</w:t>
      </w:r>
    </w:p>
    <w:p w14:paraId="5069726B" w14:textId="2E307DD2" w:rsidR="00231F53" w:rsidRPr="001740BE" w:rsidRDefault="00421D7A" w:rsidP="00F573BE">
      <w:pPr>
        <w:pStyle w:val="BodyText"/>
        <w:jc w:val="both"/>
        <w:rPr>
          <w:rFonts w:ascii="Times New Roman" w:hAnsi="Times New Roman" w:cs="Times New Roman"/>
        </w:rPr>
      </w:pPr>
      <w:r w:rsidRPr="001740BE">
        <w:rPr>
          <w:rFonts w:ascii="Times New Roman" w:hAnsi="Times New Roman" w:cs="Times New Roman"/>
        </w:rPr>
        <w:t xml:space="preserve">What this principle tells </w:t>
      </w:r>
      <w:r w:rsidR="00684655" w:rsidRPr="001740BE">
        <w:rPr>
          <w:rFonts w:ascii="Times New Roman" w:hAnsi="Times New Roman" w:cs="Times New Roman"/>
        </w:rPr>
        <w:t>us</w:t>
      </w:r>
      <w:r w:rsidRPr="001740BE">
        <w:rPr>
          <w:rFonts w:ascii="Times New Roman" w:hAnsi="Times New Roman" w:cs="Times New Roman"/>
        </w:rPr>
        <w:t xml:space="preserve"> is that</w:t>
      </w:r>
      <w:r w:rsidR="000D29A2" w:rsidRPr="001740BE">
        <w:rPr>
          <w:rFonts w:ascii="Times New Roman" w:hAnsi="Times New Roman" w:cs="Times New Roman"/>
        </w:rPr>
        <w:t xml:space="preserve"> </w:t>
      </w:r>
      <w:r w:rsidR="00973E10" w:rsidRPr="001740BE">
        <w:rPr>
          <w:rFonts w:ascii="Times New Roman" w:hAnsi="Times New Roman" w:cs="Times New Roman"/>
        </w:rPr>
        <w:t xml:space="preserve">the </w:t>
      </w:r>
      <w:r w:rsidR="007738C1" w:rsidRPr="001740BE">
        <w:rPr>
          <w:rFonts w:ascii="Times New Roman" w:hAnsi="Times New Roman" w:cs="Times New Roman"/>
        </w:rPr>
        <w:t>parts and their locations should not misalign with wholes and their locations</w:t>
      </w:r>
      <w:r w:rsidR="00BD4454" w:rsidRPr="001740BE">
        <w:rPr>
          <w:rFonts w:ascii="Times New Roman" w:hAnsi="Times New Roman" w:cs="Times New Roman"/>
        </w:rPr>
        <w:t>.</w:t>
      </w:r>
      <w:r w:rsidR="00B26A78" w:rsidRPr="001740BE">
        <w:rPr>
          <w:rStyle w:val="FootnoteReference"/>
          <w:rFonts w:ascii="Times New Roman" w:hAnsi="Times New Roman" w:cs="Times New Roman"/>
          <w:color w:val="auto"/>
        </w:rPr>
        <w:footnoteReference w:id="13"/>
      </w:r>
      <w:r w:rsidR="007A3C64" w:rsidRPr="001740BE">
        <w:rPr>
          <w:rFonts w:ascii="Times New Roman" w:hAnsi="Times New Roman" w:cs="Times New Roman"/>
        </w:rPr>
        <w:t xml:space="preserve"> </w:t>
      </w:r>
      <w:r w:rsidR="00185D41" w:rsidRPr="001740BE">
        <w:rPr>
          <w:rFonts w:ascii="Times New Roman" w:hAnsi="Times New Roman" w:cs="Times New Roman"/>
        </w:rPr>
        <w:t xml:space="preserve">For a </w:t>
      </w:r>
      <w:r w:rsidR="007A3C64" w:rsidRPr="001740BE">
        <w:rPr>
          <w:rFonts w:ascii="Times New Roman" w:hAnsi="Times New Roman" w:cs="Times New Roman"/>
        </w:rPr>
        <w:t xml:space="preserve">part, </w:t>
      </w:r>
      <m:oMath>
        <m:r>
          <w:rPr>
            <w:rFonts w:ascii="Cambria Math" w:hAnsi="Cambria Math" w:cs="Times New Roman"/>
          </w:rPr>
          <m:t>x</m:t>
        </m:r>
      </m:oMath>
      <w:r w:rsidR="007A3C64" w:rsidRPr="001740BE">
        <w:rPr>
          <w:rFonts w:ascii="Times New Roman" w:hAnsi="Times New Roman" w:cs="Times New Roman"/>
        </w:rPr>
        <w:t xml:space="preserve">, of an object, </w:t>
      </w:r>
      <m:oMath>
        <m:r>
          <w:rPr>
            <w:rFonts w:ascii="Cambria Math" w:hAnsi="Cambria Math" w:cs="Times New Roman"/>
          </w:rPr>
          <m:t>y</m:t>
        </m:r>
      </m:oMath>
      <w:r w:rsidR="007A3C64" w:rsidRPr="001740BE">
        <w:rPr>
          <w:rFonts w:ascii="Times New Roman" w:hAnsi="Times New Roman" w:cs="Times New Roman"/>
        </w:rPr>
        <w:t>,</w:t>
      </w:r>
      <w:r w:rsidR="004D22CC" w:rsidRPr="001740BE">
        <w:rPr>
          <w:rFonts w:ascii="Times New Roman" w:hAnsi="Times New Roman" w:cs="Times New Roman"/>
        </w:rPr>
        <w:t xml:space="preserve"> where </w:t>
      </w:r>
      <m:oMath>
        <m:r>
          <w:rPr>
            <w:rFonts w:ascii="Cambria Math" w:hAnsi="Cambria Math" w:cs="Times New Roman"/>
          </w:rPr>
          <m:t>y</m:t>
        </m:r>
      </m:oMath>
      <w:r w:rsidR="004D22CC" w:rsidRPr="001740BE">
        <w:rPr>
          <w:rFonts w:ascii="Times New Roman" w:hAnsi="Times New Roman" w:cs="Times New Roman"/>
        </w:rPr>
        <w:t xml:space="preserve"> is located at region </w:t>
      </w:r>
      <m:oMath>
        <m:r>
          <w:rPr>
            <w:rFonts w:ascii="Cambria Math" w:hAnsi="Cambria Math" w:cs="Times New Roman"/>
          </w:rPr>
          <m:t>R</m:t>
        </m:r>
      </m:oMath>
      <w:r w:rsidR="004D22CC" w:rsidRPr="001740BE">
        <w:rPr>
          <w:rFonts w:ascii="Times New Roman" w:hAnsi="Times New Roman" w:cs="Times New Roman"/>
        </w:rPr>
        <w:t>,</w:t>
      </w:r>
      <w:r w:rsidR="007A3C64" w:rsidRPr="001740BE">
        <w:rPr>
          <w:rFonts w:ascii="Times New Roman" w:hAnsi="Times New Roman" w:cs="Times New Roman"/>
        </w:rPr>
        <w:t xml:space="preserve"> </w:t>
      </w:r>
      <m:oMath>
        <m:r>
          <w:rPr>
            <w:rFonts w:ascii="Cambria Math" w:hAnsi="Cambria Math" w:cs="Times New Roman"/>
          </w:rPr>
          <m:t>x</m:t>
        </m:r>
      </m:oMath>
      <w:r w:rsidR="0000466B" w:rsidRPr="001740BE">
        <w:rPr>
          <w:rFonts w:ascii="Times New Roman" w:eastAsiaTheme="minorEastAsia" w:hAnsi="Times New Roman" w:cs="Times New Roman"/>
        </w:rPr>
        <w:t xml:space="preserve">’s location </w:t>
      </w:r>
      <w:r w:rsidR="0000466B" w:rsidRPr="001740BE">
        <w:rPr>
          <w:rFonts w:ascii="Times New Roman" w:eastAsiaTheme="minorEastAsia" w:hAnsi="Times New Roman" w:cs="Times New Roman"/>
        </w:rPr>
        <w:lastRenderedPageBreak/>
        <w:t>must be</w:t>
      </w:r>
      <w:r w:rsidR="00185D41" w:rsidRPr="001740BE">
        <w:rPr>
          <w:rFonts w:ascii="Times New Roman" w:hAnsi="Times New Roman" w:cs="Times New Roman"/>
        </w:rPr>
        <w:t xml:space="preserve"> </w:t>
      </w:r>
      <w:r w:rsidR="00DF2E00" w:rsidRPr="001740BE">
        <w:rPr>
          <w:rFonts w:ascii="Times New Roman" w:hAnsi="Times New Roman" w:cs="Times New Roman"/>
        </w:rPr>
        <w:t xml:space="preserve">a </w:t>
      </w:r>
      <w:r w:rsidR="004D22CC" w:rsidRPr="001740BE">
        <w:rPr>
          <w:rFonts w:ascii="Times New Roman" w:hAnsi="Times New Roman" w:cs="Times New Roman"/>
        </w:rPr>
        <w:t>subregion</w:t>
      </w:r>
      <w:r w:rsidR="00D5512F" w:rsidRPr="001740BE">
        <w:rPr>
          <w:rFonts w:ascii="Times New Roman" w:hAnsi="Times New Roman" w:cs="Times New Roman"/>
        </w:rPr>
        <w:t xml:space="preserve"> of </w:t>
      </w:r>
      <m:oMath>
        <m:r>
          <w:rPr>
            <w:rFonts w:ascii="Cambria Math" w:hAnsi="Cambria Math" w:cs="Times New Roman"/>
          </w:rPr>
          <m:t>R</m:t>
        </m:r>
      </m:oMath>
      <w:r w:rsidR="007738C1" w:rsidRPr="001740BE">
        <w:rPr>
          <w:rFonts w:ascii="Times New Roman" w:hAnsi="Times New Roman" w:cs="Times New Roman"/>
        </w:rPr>
        <w:t>.</w:t>
      </w:r>
      <w:r w:rsidR="00B22130" w:rsidRPr="001740BE">
        <w:rPr>
          <w:rFonts w:ascii="Times New Roman" w:hAnsi="Times New Roman" w:cs="Times New Roman"/>
        </w:rPr>
        <w:t xml:space="preserve"> </w:t>
      </w:r>
      <w:r w:rsidR="00597E19" w:rsidRPr="001740BE">
        <w:rPr>
          <w:rFonts w:ascii="Times New Roman" w:hAnsi="Times New Roman" w:cs="Times New Roman"/>
        </w:rPr>
        <w:t>One very natural thought is that s</w:t>
      </w:r>
      <w:r w:rsidR="00861194" w:rsidRPr="001740BE">
        <w:rPr>
          <w:rFonts w:ascii="Times New Roman" w:hAnsi="Times New Roman" w:cs="Times New Roman"/>
        </w:rPr>
        <w:t xml:space="preserve">ubregions relate to regions </w:t>
      </w:r>
      <w:r w:rsidR="00CE63DD" w:rsidRPr="001740BE">
        <w:rPr>
          <w:rFonts w:ascii="Times New Roman" w:hAnsi="Times New Roman" w:cs="Times New Roman"/>
        </w:rPr>
        <w:t xml:space="preserve">in terms of a relation that is mereological: </w:t>
      </w:r>
      <w:r w:rsidR="00475F0D" w:rsidRPr="001740BE">
        <w:rPr>
          <w:rFonts w:ascii="Times New Roman" w:hAnsi="Times New Roman" w:cs="Times New Roman"/>
        </w:rPr>
        <w:t xml:space="preserve">When </w:t>
      </w:r>
      <m:oMath>
        <m:r>
          <w:rPr>
            <w:rFonts w:ascii="Cambria Math" w:hAnsi="Cambria Math" w:cs="Times New Roman"/>
          </w:rPr>
          <m:t>y</m:t>
        </m:r>
      </m:oMath>
      <w:r w:rsidR="00475F0D" w:rsidRPr="001740BE">
        <w:rPr>
          <w:rFonts w:ascii="Times New Roman" w:hAnsi="Times New Roman" w:cs="Times New Roman"/>
        </w:rPr>
        <w:t xml:space="preserve"> is located at </w:t>
      </w:r>
      <m:oMath>
        <m:r>
          <w:rPr>
            <w:rFonts w:ascii="Cambria Math" w:hAnsi="Cambria Math" w:cs="Times New Roman"/>
          </w:rPr>
          <m:t>R</m:t>
        </m:r>
      </m:oMath>
      <w:r w:rsidR="00475F0D" w:rsidRPr="001740BE">
        <w:rPr>
          <w:rFonts w:ascii="Times New Roman" w:hAnsi="Times New Roman" w:cs="Times New Roman"/>
        </w:rPr>
        <w:t xml:space="preserve">, any part of </w:t>
      </w:r>
      <m:oMath>
        <m:r>
          <w:rPr>
            <w:rFonts w:ascii="Cambria Math" w:hAnsi="Cambria Math" w:cs="Times New Roman"/>
          </w:rPr>
          <m:t>y</m:t>
        </m:r>
      </m:oMath>
      <w:r w:rsidR="00475F0D" w:rsidRPr="001740BE">
        <w:rPr>
          <w:rFonts w:ascii="Times New Roman" w:hAnsi="Times New Roman" w:cs="Times New Roman"/>
        </w:rPr>
        <w:t xml:space="preserve"> will be located at a part of </w:t>
      </w:r>
      <m:oMath>
        <m:r>
          <w:rPr>
            <w:rFonts w:ascii="Cambria Math" w:hAnsi="Cambria Math" w:cs="Times New Roman"/>
          </w:rPr>
          <m:t>R</m:t>
        </m:r>
      </m:oMath>
      <w:r w:rsidR="00475F0D" w:rsidRPr="001740BE">
        <w:rPr>
          <w:rFonts w:ascii="Times New Roman" w:hAnsi="Times New Roman" w:cs="Times New Roman"/>
        </w:rPr>
        <w:t>.</w:t>
      </w:r>
      <w:r w:rsidR="00CB4B62" w:rsidRPr="001740BE">
        <w:rPr>
          <w:rFonts w:ascii="Times New Roman" w:hAnsi="Times New Roman" w:cs="Times New Roman"/>
        </w:rPr>
        <w:t xml:space="preserve"> </w:t>
      </w:r>
      <w:r w:rsidR="00874720" w:rsidRPr="001740BE">
        <w:rPr>
          <w:rFonts w:ascii="Times New Roman" w:hAnsi="Times New Roman" w:cs="Times New Roman"/>
        </w:rPr>
        <w:t xml:space="preserve">Note that only entities with locations will non-trivially satisfy </w:t>
      </w:r>
      <w:r w:rsidR="001B3D30" w:rsidRPr="001740BE">
        <w:rPr>
          <w:rFonts w:ascii="Times New Roman" w:hAnsi="Times New Roman" w:cs="Times New Roman"/>
        </w:rPr>
        <w:t>Harmony</w:t>
      </w:r>
      <w:r w:rsidR="007D0028" w:rsidRPr="001740BE">
        <w:rPr>
          <w:rFonts w:ascii="Times New Roman" w:hAnsi="Times New Roman" w:cs="Times New Roman"/>
        </w:rPr>
        <w:t xml:space="preserve"> since </w:t>
      </w:r>
      <m:oMath>
        <m:r>
          <w:rPr>
            <w:rFonts w:ascii="Cambria Math" w:hAnsi="Cambria Math" w:cs="Times New Roman"/>
          </w:rPr>
          <m:t>x</m:t>
        </m:r>
      </m:oMath>
      <w:r w:rsidR="002E3521" w:rsidRPr="001740BE">
        <w:rPr>
          <w:rFonts w:ascii="Times New Roman" w:hAnsi="Times New Roman" w:cs="Times New Roman"/>
        </w:rPr>
        <w:t xml:space="preserve"> can only be a </w:t>
      </w:r>
      <w:r w:rsidR="002B1BBB" w:rsidRPr="001740BE">
        <w:rPr>
          <w:rFonts w:ascii="Times New Roman" w:hAnsi="Times New Roman" w:cs="Times New Roman"/>
        </w:rPr>
        <w:t>p</w:t>
      </w:r>
      <w:r w:rsidR="002E3521" w:rsidRPr="001740BE">
        <w:rPr>
          <w:rFonts w:ascii="Times New Roman" w:hAnsi="Times New Roman" w:cs="Times New Roman"/>
        </w:rPr>
        <w:t xml:space="preserve">art of </w:t>
      </w:r>
      <m:oMath>
        <m:r>
          <w:rPr>
            <w:rFonts w:ascii="Cambria Math" w:hAnsi="Cambria Math" w:cs="Times New Roman"/>
          </w:rPr>
          <m:t>y</m:t>
        </m:r>
      </m:oMath>
      <w:r w:rsidR="002E3521" w:rsidRPr="001740BE">
        <w:rPr>
          <w:rFonts w:ascii="Times New Roman" w:hAnsi="Times New Roman" w:cs="Times New Roman"/>
        </w:rPr>
        <w:t xml:space="preserve">, if </w:t>
      </w:r>
      <m:oMath>
        <m:r>
          <w:rPr>
            <w:rFonts w:ascii="Cambria Math" w:hAnsi="Cambria Math" w:cs="Times New Roman"/>
          </w:rPr>
          <m:t>x</m:t>
        </m:r>
      </m:oMath>
      <w:r w:rsidR="002E3521" w:rsidRPr="001740BE">
        <w:rPr>
          <w:rFonts w:ascii="Times New Roman" w:hAnsi="Times New Roman" w:cs="Times New Roman"/>
        </w:rPr>
        <w:t xml:space="preserve"> and </w:t>
      </w:r>
      <m:oMath>
        <m:r>
          <w:rPr>
            <w:rFonts w:ascii="Cambria Math" w:hAnsi="Cambria Math" w:cs="Times New Roman"/>
          </w:rPr>
          <m:t>y</m:t>
        </m:r>
      </m:oMath>
      <w:r w:rsidR="002E3521" w:rsidRPr="001740BE">
        <w:rPr>
          <w:rFonts w:ascii="Times New Roman" w:hAnsi="Times New Roman" w:cs="Times New Roman"/>
        </w:rPr>
        <w:t xml:space="preserve"> </w:t>
      </w:r>
      <w:r w:rsidR="00484F77" w:rsidRPr="001740BE">
        <w:rPr>
          <w:rFonts w:ascii="Times New Roman" w:hAnsi="Times New Roman" w:cs="Times New Roman"/>
        </w:rPr>
        <w:t xml:space="preserve">both </w:t>
      </w:r>
      <w:r w:rsidR="002E3521" w:rsidRPr="001740BE">
        <w:rPr>
          <w:rFonts w:ascii="Times New Roman" w:hAnsi="Times New Roman" w:cs="Times New Roman"/>
        </w:rPr>
        <w:t>have a</w:t>
      </w:r>
      <w:r w:rsidR="009E58C1" w:rsidRPr="001740BE">
        <w:rPr>
          <w:rFonts w:ascii="Times New Roman" w:hAnsi="Times New Roman" w:cs="Times New Roman"/>
        </w:rPr>
        <w:t xml:space="preserve"> unique </w:t>
      </w:r>
      <w:r w:rsidR="002E3521" w:rsidRPr="001740BE">
        <w:rPr>
          <w:rFonts w:ascii="Times New Roman" w:hAnsi="Times New Roman" w:cs="Times New Roman"/>
        </w:rPr>
        <w:t>location.</w:t>
      </w:r>
      <w:r w:rsidR="00457E10" w:rsidRPr="001740BE">
        <w:rPr>
          <w:rFonts w:ascii="Times New Roman" w:hAnsi="Times New Roman" w:cs="Times New Roman"/>
        </w:rPr>
        <w:t xml:space="preserve"> </w:t>
      </w:r>
    </w:p>
    <w:p w14:paraId="270A9759" w14:textId="08181F93" w:rsidR="00887AA6" w:rsidRPr="001740BE" w:rsidRDefault="00887AA6" w:rsidP="00CA7DCC">
      <w:pPr>
        <w:pStyle w:val="BodyText"/>
        <w:ind w:firstLine="360"/>
        <w:jc w:val="both"/>
        <w:rPr>
          <w:rFonts w:ascii="Times New Roman" w:hAnsi="Times New Roman" w:cs="Times New Roman"/>
        </w:rPr>
      </w:pPr>
      <w:r w:rsidRPr="001740BE">
        <w:rPr>
          <w:rFonts w:ascii="Times New Roman" w:hAnsi="Times New Roman" w:cs="Times New Roman"/>
        </w:rPr>
        <w:t xml:space="preserve">On the face of it, </w:t>
      </w:r>
      <w:r w:rsidR="001B3D30" w:rsidRPr="001740BE">
        <w:rPr>
          <w:rFonts w:ascii="Times New Roman" w:hAnsi="Times New Roman" w:cs="Times New Roman"/>
        </w:rPr>
        <w:t>Harmony</w:t>
      </w:r>
      <w:r w:rsidRPr="001740BE">
        <w:rPr>
          <w:rFonts w:ascii="Times New Roman" w:hAnsi="Times New Roman" w:cs="Times New Roman"/>
        </w:rPr>
        <w:t xml:space="preserve"> seems flatly inconsistent with the emergence of spacetime from non-spatiotemporal entities </w:t>
      </w:r>
      <w:r w:rsidR="005F14F1" w:rsidRPr="001740BE">
        <w:rPr>
          <w:rFonts w:ascii="Times New Roman" w:hAnsi="Times New Roman" w:cs="Times New Roman"/>
        </w:rPr>
        <w:t xml:space="preserve">since </w:t>
      </w:r>
      <w:r w:rsidR="00931012" w:rsidRPr="001740BE">
        <w:rPr>
          <w:rFonts w:ascii="Times New Roman" w:hAnsi="Times New Roman" w:cs="Times New Roman"/>
        </w:rPr>
        <w:t>non-spatiotemporal</w:t>
      </w:r>
      <w:r w:rsidR="00EA17FC" w:rsidRPr="001740BE">
        <w:rPr>
          <w:rFonts w:ascii="Times New Roman" w:hAnsi="Times New Roman" w:cs="Times New Roman"/>
        </w:rPr>
        <w:t xml:space="preserve"> entities will lack</w:t>
      </w:r>
      <w:r w:rsidRPr="001740BE">
        <w:rPr>
          <w:rFonts w:ascii="Times New Roman" w:hAnsi="Times New Roman" w:cs="Times New Roman"/>
        </w:rPr>
        <w:t xml:space="preserve"> </w:t>
      </w:r>
      <w:r w:rsidR="002C1F0F" w:rsidRPr="001740BE">
        <w:rPr>
          <w:rFonts w:ascii="Times New Roman" w:hAnsi="Times New Roman" w:cs="Times New Roman"/>
        </w:rPr>
        <w:t>the property of being spatiotemporally locat</w:t>
      </w:r>
      <w:r w:rsidR="00EA17FC" w:rsidRPr="001740BE">
        <w:rPr>
          <w:rFonts w:ascii="Times New Roman" w:hAnsi="Times New Roman" w:cs="Times New Roman"/>
        </w:rPr>
        <w:t>ed</w:t>
      </w:r>
      <w:r w:rsidR="002C1F0F" w:rsidRPr="001740BE">
        <w:rPr>
          <w:rFonts w:ascii="Times New Roman" w:hAnsi="Times New Roman" w:cs="Times New Roman"/>
        </w:rPr>
        <w:t xml:space="preserve">. </w:t>
      </w:r>
      <w:r w:rsidR="00EA17FC" w:rsidRPr="001740BE">
        <w:rPr>
          <w:rFonts w:ascii="Times New Roman" w:hAnsi="Times New Roman" w:cs="Times New Roman"/>
        </w:rPr>
        <w:t>I</w:t>
      </w:r>
      <w:r w:rsidR="002C1F0F" w:rsidRPr="001740BE">
        <w:rPr>
          <w:rFonts w:ascii="Times New Roman" w:hAnsi="Times New Roman" w:cs="Times New Roman"/>
        </w:rPr>
        <w:t>’ll return to this issue</w:t>
      </w:r>
      <w:r w:rsidR="005F14F1" w:rsidRPr="001740BE">
        <w:rPr>
          <w:rFonts w:ascii="Times New Roman" w:hAnsi="Times New Roman" w:cs="Times New Roman"/>
        </w:rPr>
        <w:t xml:space="preserve"> in section 6.1. </w:t>
      </w:r>
    </w:p>
    <w:p w14:paraId="4B897FF7" w14:textId="1F1840BF" w:rsidR="006E262B" w:rsidRPr="001740BE" w:rsidRDefault="00CA6C59" w:rsidP="00F573BE">
      <w:pPr>
        <w:pStyle w:val="ListParagraph"/>
        <w:numPr>
          <w:ilvl w:val="0"/>
          <w:numId w:val="10"/>
        </w:numPr>
        <w:jc w:val="both"/>
        <w:rPr>
          <w:rFonts w:ascii="Times New Roman" w:hAnsi="Times New Roman" w:cs="Times New Roman"/>
          <w:lang w:val="en-AU"/>
        </w:rPr>
      </w:pPr>
      <w:r w:rsidRPr="001740BE">
        <w:rPr>
          <w:rFonts w:ascii="Times New Roman" w:hAnsi="Times New Roman" w:cs="Times New Roman"/>
          <w:b/>
          <w:bCs/>
          <w:lang w:val="en-AU"/>
        </w:rPr>
        <w:t>Possible</w:t>
      </w:r>
      <w:r w:rsidR="00825AC5" w:rsidRPr="001740BE">
        <w:rPr>
          <w:rFonts w:ascii="Times New Roman" w:hAnsi="Times New Roman" w:cs="Times New Roman"/>
          <w:b/>
          <w:bCs/>
          <w:lang w:val="en-AU"/>
        </w:rPr>
        <w:t xml:space="preserve"> </w:t>
      </w:r>
      <w:r w:rsidRPr="001740BE">
        <w:rPr>
          <w:rFonts w:ascii="Times New Roman" w:hAnsi="Times New Roman" w:cs="Times New Roman"/>
          <w:b/>
          <w:bCs/>
          <w:lang w:val="en-AU"/>
        </w:rPr>
        <w:t>M</w:t>
      </w:r>
      <w:r w:rsidR="00825AC5" w:rsidRPr="001740BE">
        <w:rPr>
          <w:rFonts w:ascii="Times New Roman" w:hAnsi="Times New Roman" w:cs="Times New Roman"/>
          <w:b/>
          <w:bCs/>
          <w:lang w:val="en-AU"/>
        </w:rPr>
        <w:t xml:space="preserve">ereological </w:t>
      </w:r>
      <w:r w:rsidRPr="001740BE">
        <w:rPr>
          <w:rFonts w:ascii="Times New Roman" w:hAnsi="Times New Roman" w:cs="Times New Roman"/>
          <w:b/>
          <w:bCs/>
          <w:lang w:val="en-AU"/>
        </w:rPr>
        <w:t>M</w:t>
      </w:r>
      <w:r w:rsidR="00825AC5" w:rsidRPr="001740BE">
        <w:rPr>
          <w:rFonts w:ascii="Times New Roman" w:hAnsi="Times New Roman" w:cs="Times New Roman"/>
          <w:b/>
          <w:bCs/>
          <w:lang w:val="en-AU"/>
        </w:rPr>
        <w:t xml:space="preserve">odels of </w:t>
      </w:r>
      <w:r w:rsidRPr="001740BE">
        <w:rPr>
          <w:rFonts w:ascii="Times New Roman" w:hAnsi="Times New Roman" w:cs="Times New Roman"/>
          <w:b/>
          <w:bCs/>
          <w:lang w:val="en-AU"/>
        </w:rPr>
        <w:t>D</w:t>
      </w:r>
      <w:r w:rsidR="00825AC5" w:rsidRPr="001740BE">
        <w:rPr>
          <w:rFonts w:ascii="Times New Roman" w:hAnsi="Times New Roman" w:cs="Times New Roman"/>
          <w:b/>
          <w:bCs/>
          <w:lang w:val="en-AU"/>
        </w:rPr>
        <w:t xml:space="preserve">ependent </w:t>
      </w:r>
      <w:r w:rsidRPr="001740BE">
        <w:rPr>
          <w:rFonts w:ascii="Times New Roman" w:hAnsi="Times New Roman" w:cs="Times New Roman"/>
          <w:b/>
          <w:bCs/>
          <w:lang w:val="en-AU"/>
        </w:rPr>
        <w:t>S</w:t>
      </w:r>
      <w:r w:rsidR="00825AC5" w:rsidRPr="001740BE">
        <w:rPr>
          <w:rFonts w:ascii="Times New Roman" w:hAnsi="Times New Roman" w:cs="Times New Roman"/>
          <w:b/>
          <w:bCs/>
          <w:lang w:val="en-AU"/>
        </w:rPr>
        <w:t>pacetime</w:t>
      </w:r>
    </w:p>
    <w:p w14:paraId="588F7F9E" w14:textId="7BC55F64" w:rsidR="006440E0" w:rsidRPr="001740BE" w:rsidRDefault="0022403D" w:rsidP="00F573BE">
      <w:pPr>
        <w:jc w:val="both"/>
        <w:rPr>
          <w:rFonts w:ascii="Times New Roman" w:hAnsi="Times New Roman" w:cs="Times New Roman"/>
          <w:lang w:val="en-AU"/>
        </w:rPr>
      </w:pPr>
      <w:r w:rsidRPr="001740BE">
        <w:rPr>
          <w:rFonts w:ascii="Times New Roman" w:hAnsi="Times New Roman" w:cs="Times New Roman"/>
          <w:lang w:val="en-AU"/>
        </w:rPr>
        <w:t xml:space="preserve">Mereological models of dependent spacetime </w:t>
      </w:r>
      <w:r w:rsidR="00850773" w:rsidRPr="001740BE">
        <w:rPr>
          <w:rFonts w:ascii="Times New Roman" w:hAnsi="Times New Roman" w:cs="Times New Roman"/>
          <w:lang w:val="en-AU"/>
        </w:rPr>
        <w:t>vary</w:t>
      </w:r>
      <w:r w:rsidR="00287CFA" w:rsidRPr="001740BE">
        <w:rPr>
          <w:rFonts w:ascii="Times New Roman" w:hAnsi="Times New Roman" w:cs="Times New Roman"/>
          <w:lang w:val="en-AU"/>
        </w:rPr>
        <w:t xml:space="preserve"> depending on what kind of object spacetime is</w:t>
      </w:r>
      <w:r w:rsidR="00287CFA" w:rsidRPr="001740BE" w:rsidDel="00763745">
        <w:rPr>
          <w:rFonts w:ascii="Times New Roman" w:hAnsi="Times New Roman" w:cs="Times New Roman"/>
          <w:lang w:val="en-AU"/>
        </w:rPr>
        <w:t xml:space="preserve">, </w:t>
      </w:r>
      <w:r w:rsidR="00287CFA" w:rsidRPr="001740BE">
        <w:rPr>
          <w:rFonts w:ascii="Times New Roman" w:hAnsi="Times New Roman" w:cs="Times New Roman"/>
          <w:lang w:val="en-AU"/>
        </w:rPr>
        <w:t xml:space="preserve">what kind </w:t>
      </w:r>
      <w:r w:rsidR="00AE1DDF" w:rsidRPr="001740BE">
        <w:rPr>
          <w:rFonts w:ascii="Times New Roman" w:hAnsi="Times New Roman" w:cs="Times New Roman"/>
          <w:lang w:val="en-AU"/>
        </w:rPr>
        <w:t xml:space="preserve">of </w:t>
      </w:r>
      <w:r w:rsidR="00A36381" w:rsidRPr="001740BE">
        <w:rPr>
          <w:rFonts w:ascii="Times New Roman" w:hAnsi="Times New Roman" w:cs="Times New Roman"/>
          <w:lang w:val="en-AU"/>
        </w:rPr>
        <w:t xml:space="preserve">spatiotemporal </w:t>
      </w:r>
      <w:r w:rsidR="00AE1DDF" w:rsidRPr="001740BE">
        <w:rPr>
          <w:rFonts w:ascii="Times New Roman" w:hAnsi="Times New Roman" w:cs="Times New Roman"/>
          <w:lang w:val="en-AU"/>
        </w:rPr>
        <w:t xml:space="preserve">entities </w:t>
      </w:r>
      <w:r w:rsidR="007912A3" w:rsidRPr="001740BE">
        <w:rPr>
          <w:rFonts w:ascii="Times New Roman" w:hAnsi="Times New Roman" w:cs="Times New Roman"/>
          <w:lang w:val="en-AU"/>
        </w:rPr>
        <w:t>are comp</w:t>
      </w:r>
      <w:r w:rsidR="00ED09B7" w:rsidRPr="001740BE">
        <w:rPr>
          <w:rFonts w:ascii="Times New Roman" w:hAnsi="Times New Roman" w:cs="Times New Roman"/>
          <w:lang w:val="en-AU"/>
        </w:rPr>
        <w:t>o</w:t>
      </w:r>
      <w:r w:rsidR="007912A3" w:rsidRPr="001740BE">
        <w:rPr>
          <w:rFonts w:ascii="Times New Roman" w:hAnsi="Times New Roman" w:cs="Times New Roman"/>
          <w:lang w:val="en-AU"/>
        </w:rPr>
        <w:t>sed</w:t>
      </w:r>
      <w:r w:rsidR="00763745" w:rsidRPr="001740BE">
        <w:rPr>
          <w:rFonts w:ascii="Times New Roman" w:hAnsi="Times New Roman" w:cs="Times New Roman"/>
          <w:lang w:val="en-AU"/>
        </w:rPr>
        <w:t xml:space="preserve">, what the </w:t>
      </w:r>
      <w:r w:rsidR="00A36381" w:rsidRPr="001740BE">
        <w:rPr>
          <w:rFonts w:ascii="Times New Roman" w:hAnsi="Times New Roman" w:cs="Times New Roman"/>
          <w:lang w:val="en-AU"/>
        </w:rPr>
        <w:t xml:space="preserve">non-spatiotemporal </w:t>
      </w:r>
      <w:r w:rsidR="00763745" w:rsidRPr="001740BE">
        <w:rPr>
          <w:rFonts w:ascii="Times New Roman" w:hAnsi="Times New Roman" w:cs="Times New Roman"/>
          <w:lang w:val="en-AU"/>
        </w:rPr>
        <w:t>parts of spacetime might be, and whether spacetime emergence is a matter of composition or decomposition. These dimensions of difference constitute four parameters for specifying a space of models.</w:t>
      </w:r>
    </w:p>
    <w:p w14:paraId="537B48EE" w14:textId="6F6F31D4" w:rsidR="0097768B" w:rsidRPr="001740BE" w:rsidRDefault="00FD39E2" w:rsidP="00F573BE">
      <w:pPr>
        <w:ind w:firstLine="360"/>
        <w:jc w:val="both"/>
        <w:rPr>
          <w:rFonts w:ascii="Times New Roman" w:hAnsi="Times New Roman" w:cs="Times New Roman"/>
          <w:lang w:val="en-AU"/>
        </w:rPr>
      </w:pPr>
      <w:r w:rsidRPr="001740BE">
        <w:rPr>
          <w:rFonts w:ascii="Times New Roman" w:hAnsi="Times New Roman" w:cs="Times New Roman"/>
          <w:lang w:val="en-AU"/>
        </w:rPr>
        <w:t xml:space="preserve">Note I will not </w:t>
      </w:r>
      <w:r w:rsidR="00F27183" w:rsidRPr="001740BE">
        <w:rPr>
          <w:rFonts w:ascii="Times New Roman" w:hAnsi="Times New Roman" w:cs="Times New Roman"/>
          <w:lang w:val="en-AU"/>
        </w:rPr>
        <w:t>include</w:t>
      </w:r>
      <w:r w:rsidR="00102169" w:rsidRPr="001740BE">
        <w:rPr>
          <w:rFonts w:ascii="Times New Roman" w:hAnsi="Times New Roman" w:cs="Times New Roman"/>
          <w:lang w:val="en-AU"/>
        </w:rPr>
        <w:t xml:space="preserve"> questions </w:t>
      </w:r>
      <w:r w:rsidR="00201378" w:rsidRPr="001740BE">
        <w:rPr>
          <w:rFonts w:ascii="Times New Roman" w:hAnsi="Times New Roman" w:cs="Times New Roman"/>
          <w:lang w:val="en-AU"/>
        </w:rPr>
        <w:t>that physics should answer</w:t>
      </w:r>
      <w:r w:rsidR="00642FF0" w:rsidRPr="001740BE">
        <w:rPr>
          <w:rFonts w:ascii="Times New Roman" w:hAnsi="Times New Roman" w:cs="Times New Roman"/>
          <w:lang w:val="en-AU"/>
        </w:rPr>
        <w:t>, as the basis for the space of models</w:t>
      </w:r>
      <w:r w:rsidR="00201378" w:rsidRPr="001740BE">
        <w:rPr>
          <w:rFonts w:ascii="Times New Roman" w:hAnsi="Times New Roman" w:cs="Times New Roman"/>
          <w:lang w:val="en-AU"/>
        </w:rPr>
        <w:t xml:space="preserve"> </w:t>
      </w:r>
      <w:r w:rsidR="00810132" w:rsidRPr="001740BE">
        <w:rPr>
          <w:rFonts w:ascii="Times New Roman" w:hAnsi="Times New Roman" w:cs="Times New Roman"/>
          <w:lang w:val="en-AU"/>
        </w:rPr>
        <w:t xml:space="preserve">I carve out. </w:t>
      </w:r>
      <w:r w:rsidR="0097768B" w:rsidRPr="001740BE">
        <w:rPr>
          <w:rFonts w:ascii="Times New Roman" w:hAnsi="Times New Roman" w:cs="Times New Roman"/>
          <w:lang w:val="en-AU"/>
        </w:rPr>
        <w:t>M</w:t>
      </w:r>
      <w:r w:rsidR="00020846" w:rsidRPr="001740BE">
        <w:rPr>
          <w:rFonts w:ascii="Times New Roman" w:hAnsi="Times New Roman" w:cs="Times New Roman"/>
          <w:lang w:val="en-AU"/>
        </w:rPr>
        <w:t xml:space="preserve">y aim is to </w:t>
      </w:r>
      <w:r w:rsidR="001D05C4" w:rsidRPr="001740BE">
        <w:rPr>
          <w:rFonts w:ascii="Times New Roman" w:hAnsi="Times New Roman" w:cs="Times New Roman"/>
          <w:lang w:val="en-AU"/>
        </w:rPr>
        <w:t xml:space="preserve">categorize the </w:t>
      </w:r>
      <w:r w:rsidR="001D05C4" w:rsidRPr="001740BE">
        <w:rPr>
          <w:rFonts w:ascii="Times New Roman" w:hAnsi="Times New Roman" w:cs="Times New Roman"/>
          <w:iCs/>
          <w:lang w:val="en-AU"/>
        </w:rPr>
        <w:t>possible</w:t>
      </w:r>
      <w:r w:rsidR="001D05C4" w:rsidRPr="001740BE">
        <w:rPr>
          <w:rFonts w:ascii="Times New Roman" w:hAnsi="Times New Roman" w:cs="Times New Roman"/>
          <w:lang w:val="en-AU"/>
        </w:rPr>
        <w:t xml:space="preserve"> </w:t>
      </w:r>
      <w:r w:rsidR="001D05C4" w:rsidRPr="001740BE">
        <w:rPr>
          <w:rFonts w:ascii="Times New Roman" w:hAnsi="Times New Roman" w:cs="Times New Roman"/>
          <w:i/>
          <w:iCs/>
          <w:lang w:val="en-AU"/>
        </w:rPr>
        <w:t>metaphysical</w:t>
      </w:r>
      <w:r w:rsidR="001D05C4" w:rsidRPr="001740BE">
        <w:rPr>
          <w:rFonts w:ascii="Times New Roman" w:hAnsi="Times New Roman" w:cs="Times New Roman"/>
          <w:lang w:val="en-AU"/>
        </w:rPr>
        <w:t xml:space="preserve"> </w:t>
      </w:r>
      <w:r w:rsidR="00C52442" w:rsidRPr="001740BE">
        <w:rPr>
          <w:rFonts w:ascii="Times New Roman" w:hAnsi="Times New Roman" w:cs="Times New Roman"/>
          <w:lang w:val="en-AU"/>
        </w:rPr>
        <w:t>models of spacetime emergence</w:t>
      </w:r>
      <w:r w:rsidR="003F101F" w:rsidRPr="001740BE">
        <w:rPr>
          <w:rFonts w:ascii="Times New Roman" w:hAnsi="Times New Roman" w:cs="Times New Roman"/>
          <w:lang w:val="en-AU"/>
        </w:rPr>
        <w:t xml:space="preserve"> in terms of composition</w:t>
      </w:r>
      <w:r w:rsidR="00C52442" w:rsidRPr="001740BE">
        <w:rPr>
          <w:rFonts w:ascii="Times New Roman" w:hAnsi="Times New Roman" w:cs="Times New Roman"/>
          <w:lang w:val="en-AU"/>
        </w:rPr>
        <w:t>.</w:t>
      </w:r>
      <w:r w:rsidR="0097768B" w:rsidRPr="001740BE">
        <w:rPr>
          <w:rFonts w:ascii="Times New Roman" w:hAnsi="Times New Roman" w:cs="Times New Roman"/>
          <w:lang w:val="en-AU"/>
        </w:rPr>
        <w:t xml:space="preserve"> The taxonomy I develop here will thus be neutral with respect to physics. That said, I will return to considerations of physics toward the end. </w:t>
      </w:r>
    </w:p>
    <w:p w14:paraId="3DC0A699" w14:textId="79F4CA9A" w:rsidR="00E07126" w:rsidRPr="001740BE" w:rsidRDefault="00B05151" w:rsidP="00F573BE">
      <w:pPr>
        <w:pStyle w:val="ListParagraph"/>
        <w:numPr>
          <w:ilvl w:val="0"/>
          <w:numId w:val="27"/>
        </w:numPr>
        <w:jc w:val="both"/>
        <w:rPr>
          <w:rFonts w:ascii="Times New Roman" w:hAnsi="Times New Roman" w:cs="Times New Roman"/>
          <w:i/>
          <w:iCs/>
          <w:lang w:val="en-AU"/>
        </w:rPr>
      </w:pPr>
      <w:r w:rsidRPr="001740BE">
        <w:rPr>
          <w:rFonts w:ascii="Times New Roman" w:hAnsi="Times New Roman" w:cs="Times New Roman"/>
          <w:i/>
          <w:iCs/>
          <w:lang w:val="en-AU"/>
        </w:rPr>
        <w:t>What kind of entity is spacetime</w:t>
      </w:r>
      <w:r w:rsidR="00E07126" w:rsidRPr="001740BE">
        <w:rPr>
          <w:rFonts w:ascii="Times New Roman" w:hAnsi="Times New Roman" w:cs="Times New Roman"/>
          <w:i/>
          <w:iCs/>
          <w:lang w:val="en-AU"/>
        </w:rPr>
        <w:t>?</w:t>
      </w:r>
    </w:p>
    <w:p w14:paraId="7FF60C01" w14:textId="489A960D" w:rsidR="00D50B9C" w:rsidRPr="001740BE" w:rsidRDefault="00381E4E" w:rsidP="00BA3A22">
      <w:pPr>
        <w:autoSpaceDE w:val="0"/>
        <w:autoSpaceDN w:val="0"/>
        <w:adjustRightInd w:val="0"/>
        <w:spacing w:before="0" w:after="0"/>
        <w:jc w:val="both"/>
        <w:rPr>
          <w:rFonts w:ascii="Times New Roman" w:hAnsi="Times New Roman" w:cs="Times New Roman"/>
        </w:rPr>
      </w:pPr>
      <w:r w:rsidRPr="001740BE">
        <w:rPr>
          <w:rFonts w:ascii="Times New Roman" w:hAnsi="Times New Roman" w:cs="Times New Roman"/>
        </w:rPr>
        <w:lastRenderedPageBreak/>
        <w:t>I will consider two main options</w:t>
      </w:r>
      <w:r w:rsidR="00763745" w:rsidRPr="001740BE">
        <w:rPr>
          <w:rFonts w:ascii="Times New Roman" w:hAnsi="Times New Roman" w:cs="Times New Roman"/>
        </w:rPr>
        <w:t xml:space="preserve"> for what spacetime </w:t>
      </w:r>
      <w:r w:rsidR="0097768B" w:rsidRPr="001740BE">
        <w:rPr>
          <w:rFonts w:ascii="Times New Roman" w:hAnsi="Times New Roman" w:cs="Times New Roman"/>
        </w:rPr>
        <w:t xml:space="preserve">might be </w:t>
      </w:r>
      <w:r w:rsidRPr="001740BE">
        <w:rPr>
          <w:rFonts w:ascii="Times New Roman" w:hAnsi="Times New Roman" w:cs="Times New Roman"/>
        </w:rPr>
        <w:t xml:space="preserve">in the models </w:t>
      </w:r>
      <w:r w:rsidR="000B279E" w:rsidRPr="001740BE">
        <w:rPr>
          <w:rFonts w:ascii="Times New Roman" w:hAnsi="Times New Roman" w:cs="Times New Roman"/>
        </w:rPr>
        <w:t xml:space="preserve">that </w:t>
      </w:r>
      <w:r w:rsidRPr="001740BE">
        <w:rPr>
          <w:rFonts w:ascii="Times New Roman" w:hAnsi="Times New Roman" w:cs="Times New Roman"/>
        </w:rPr>
        <w:t xml:space="preserve">I present here: </w:t>
      </w:r>
      <w:r w:rsidR="00B834C5" w:rsidRPr="001740BE">
        <w:rPr>
          <w:rFonts w:ascii="Times New Roman" w:hAnsi="Times New Roman" w:cs="Times New Roman"/>
        </w:rPr>
        <w:t xml:space="preserve">substantivalism and </w:t>
      </w:r>
      <w:proofErr w:type="spellStart"/>
      <w:r w:rsidR="00B834C5" w:rsidRPr="001740BE">
        <w:rPr>
          <w:rFonts w:ascii="Times New Roman" w:hAnsi="Times New Roman" w:cs="Times New Roman"/>
        </w:rPr>
        <w:t>relation</w:t>
      </w:r>
      <w:r w:rsidR="0089294B" w:rsidRPr="001740BE">
        <w:rPr>
          <w:rFonts w:ascii="Times New Roman" w:hAnsi="Times New Roman" w:cs="Times New Roman"/>
        </w:rPr>
        <w:t>al</w:t>
      </w:r>
      <w:r w:rsidR="00B834C5" w:rsidRPr="001740BE">
        <w:rPr>
          <w:rFonts w:ascii="Times New Roman" w:hAnsi="Times New Roman" w:cs="Times New Roman"/>
        </w:rPr>
        <w:t>ism</w:t>
      </w:r>
      <w:proofErr w:type="spellEnd"/>
      <w:r w:rsidRPr="001740BE">
        <w:rPr>
          <w:rFonts w:ascii="Times New Roman" w:hAnsi="Times New Roman" w:cs="Times New Roman"/>
        </w:rPr>
        <w:t xml:space="preserve">. </w:t>
      </w:r>
      <w:r w:rsidR="00927090" w:rsidRPr="001740BE">
        <w:rPr>
          <w:rFonts w:ascii="Times New Roman" w:hAnsi="Times New Roman" w:cs="Times New Roman"/>
        </w:rPr>
        <w:t xml:space="preserve">Spacetime substantivalism takes spacetime to </w:t>
      </w:r>
      <w:r w:rsidR="00D367DC" w:rsidRPr="001740BE">
        <w:rPr>
          <w:rFonts w:ascii="Times New Roman" w:hAnsi="Times New Roman" w:cs="Times New Roman"/>
        </w:rPr>
        <w:t xml:space="preserve">be a structure that exists independently </w:t>
      </w:r>
      <w:r w:rsidR="00F52AF9" w:rsidRPr="001740BE">
        <w:rPr>
          <w:rFonts w:ascii="Times New Roman" w:hAnsi="Times New Roman" w:cs="Times New Roman"/>
        </w:rPr>
        <w:t>of</w:t>
      </w:r>
      <w:r w:rsidR="00D367DC" w:rsidRPr="001740BE">
        <w:rPr>
          <w:rFonts w:ascii="Times New Roman" w:hAnsi="Times New Roman" w:cs="Times New Roman"/>
        </w:rPr>
        <w:t xml:space="preserve"> the material content of spacetime. That </w:t>
      </w:r>
      <w:r w:rsidR="00D11985" w:rsidRPr="001740BE">
        <w:rPr>
          <w:rFonts w:ascii="Times New Roman" w:hAnsi="Times New Roman" w:cs="Times New Roman"/>
        </w:rPr>
        <w:t>is,</w:t>
      </w:r>
      <w:r w:rsidR="00927090" w:rsidRPr="001740BE">
        <w:rPr>
          <w:rFonts w:ascii="Times New Roman" w:hAnsi="Times New Roman" w:cs="Times New Roman"/>
        </w:rPr>
        <w:t xml:space="preserve"> </w:t>
      </w:r>
      <w:r w:rsidR="00D11985" w:rsidRPr="001740BE">
        <w:rPr>
          <w:rFonts w:ascii="Times New Roman" w:hAnsi="Times New Roman" w:cs="Times New Roman"/>
          <w:lang w:val="en-AU"/>
        </w:rPr>
        <w:t xml:space="preserve">spacetime is </w:t>
      </w:r>
      <w:r w:rsidR="00B834C5" w:rsidRPr="001740BE">
        <w:rPr>
          <w:rFonts w:ascii="Times New Roman" w:hAnsi="Times New Roman" w:cs="Times New Roman"/>
          <w:lang w:val="en-AU"/>
        </w:rPr>
        <w:t xml:space="preserve">a real </w:t>
      </w:r>
      <w:r w:rsidR="00B834C5" w:rsidRPr="001740BE">
        <w:rPr>
          <w:rFonts w:ascii="Times New Roman" w:hAnsi="Times New Roman" w:cs="Times New Roman"/>
          <w:i/>
          <w:iCs/>
          <w:lang w:val="en-AU"/>
        </w:rPr>
        <w:t>object</w:t>
      </w:r>
      <w:r w:rsidR="00B834C5" w:rsidRPr="001740BE">
        <w:rPr>
          <w:rFonts w:ascii="Times New Roman" w:hAnsi="Times New Roman" w:cs="Times New Roman"/>
          <w:lang w:val="en-AU"/>
        </w:rPr>
        <w:t xml:space="preserve"> that</w:t>
      </w:r>
      <w:r w:rsidR="00D11985" w:rsidRPr="001740BE">
        <w:rPr>
          <w:rFonts w:ascii="Times New Roman" w:hAnsi="Times New Roman" w:cs="Times New Roman"/>
          <w:lang w:val="en-AU"/>
        </w:rPr>
        <w:t xml:space="preserve"> can, in consistency with the laws of nature, exist independently of material things </w:t>
      </w:r>
      <w:r w:rsidR="00D11985" w:rsidRPr="001740BE">
        <w:rPr>
          <w:rFonts w:ascii="Times New Roman" w:hAnsi="Times New Roman" w:cs="Times New Roman"/>
          <w:lang w:val="en-AU"/>
        </w:rPr>
        <w:fldChar w:fldCharType="begin"/>
      </w:r>
      <w:r w:rsidR="006D6E0C" w:rsidRPr="001740BE">
        <w:rPr>
          <w:rFonts w:ascii="Times New Roman" w:hAnsi="Times New Roman" w:cs="Times New Roman"/>
          <w:lang w:val="en-AU"/>
        </w:rPr>
        <w:instrText xml:space="preserve"> ADDIN EN.CITE &lt;EndNote&gt;&lt;Cite&gt;&lt;Author&gt;Hoefer&lt;/Author&gt;&lt;Year&gt;1996&lt;/Year&gt;&lt;RecNum&gt;603&lt;/RecNum&gt;&lt;DisplayText&gt;(Hoefer, 1996)&lt;/DisplayText&gt;&lt;record&gt;&lt;rec-number&gt;603&lt;/rec-number&gt;&lt;foreign-keys&gt;&lt;key app="EN" db-id="2xvvprstr2ptr6ef5tqxez2102dtevarxa9v" timestamp="1680589403"&gt;603&lt;/key&gt;&lt;/foreign-keys&gt;&lt;ref-type name="Journal Article"&gt;17&lt;/ref-type&gt;&lt;contributors&gt;&lt;authors&gt;&lt;author&gt;Hoefer, Carl&lt;/author&gt;&lt;/authors&gt;&lt;/contributors&gt;&lt;titles&gt;&lt;title&gt;The Metaphysics of Space-Time Substantivalism&lt;/title&gt;&lt;secondary-title&gt;Journal of Philosophy&lt;/secondary-title&gt;&lt;/titles&gt;&lt;periodical&gt;&lt;full-title&gt;Journal of Philosophy&lt;/full-title&gt;&lt;/periodical&gt;&lt;pages&gt;5-27&lt;/pages&gt;&lt;volume&gt;93&lt;/volume&gt;&lt;number&gt;1&lt;/number&gt;&lt;dates&gt;&lt;year&gt;1996&lt;/year&gt;&lt;/dates&gt;&lt;urls&gt;&lt;/urls&gt;&lt;/record&gt;&lt;/Cite&gt;&lt;/EndNote&gt;</w:instrText>
      </w:r>
      <w:r w:rsidR="00D11985" w:rsidRPr="001740BE">
        <w:rPr>
          <w:rFonts w:ascii="Times New Roman" w:hAnsi="Times New Roman" w:cs="Times New Roman"/>
          <w:lang w:val="en-AU"/>
        </w:rPr>
        <w:fldChar w:fldCharType="separate"/>
      </w:r>
      <w:r w:rsidR="006D6E0C" w:rsidRPr="001740BE">
        <w:rPr>
          <w:rFonts w:ascii="Times New Roman" w:hAnsi="Times New Roman" w:cs="Times New Roman"/>
          <w:noProof/>
          <w:lang w:val="en-AU"/>
        </w:rPr>
        <w:t>(Hoefer, 1996)</w:t>
      </w:r>
      <w:r w:rsidR="00D11985" w:rsidRPr="001740BE">
        <w:rPr>
          <w:rFonts w:ascii="Times New Roman" w:hAnsi="Times New Roman" w:cs="Times New Roman"/>
          <w:lang w:val="en-AU"/>
        </w:rPr>
        <w:fldChar w:fldCharType="end"/>
      </w:r>
      <w:r w:rsidR="00234836" w:rsidRPr="001740BE">
        <w:rPr>
          <w:rFonts w:ascii="Times New Roman" w:hAnsi="Times New Roman" w:cs="Times New Roman"/>
        </w:rPr>
        <w:t>.</w:t>
      </w:r>
      <w:r w:rsidR="00927090" w:rsidRPr="001740BE">
        <w:rPr>
          <w:rFonts w:ascii="Times New Roman" w:hAnsi="Times New Roman" w:cs="Times New Roman"/>
        </w:rPr>
        <w:t xml:space="preserve"> In contrast</w:t>
      </w:r>
      <w:r w:rsidR="00943927" w:rsidRPr="001740BE">
        <w:rPr>
          <w:rFonts w:ascii="Times New Roman" w:hAnsi="Times New Roman" w:cs="Times New Roman"/>
        </w:rPr>
        <w:t xml:space="preserve">, </w:t>
      </w:r>
      <w:r w:rsidR="009E77BC" w:rsidRPr="001740BE">
        <w:rPr>
          <w:rFonts w:ascii="Times New Roman" w:hAnsi="Times New Roman" w:cs="Times New Roman"/>
        </w:rPr>
        <w:t xml:space="preserve">the </w:t>
      </w:r>
      <w:proofErr w:type="spellStart"/>
      <w:r w:rsidR="009E77BC" w:rsidRPr="001740BE">
        <w:rPr>
          <w:rFonts w:ascii="Times New Roman" w:hAnsi="Times New Roman" w:cs="Times New Roman"/>
        </w:rPr>
        <w:t>relationalist</w:t>
      </w:r>
      <w:proofErr w:type="spellEnd"/>
      <w:r w:rsidR="009E77BC" w:rsidRPr="001740BE">
        <w:rPr>
          <w:rFonts w:ascii="Times New Roman" w:hAnsi="Times New Roman" w:cs="Times New Roman"/>
        </w:rPr>
        <w:t xml:space="preserve"> </w:t>
      </w:r>
      <w:r w:rsidR="00FA5616" w:rsidRPr="001740BE">
        <w:rPr>
          <w:rFonts w:ascii="Times New Roman" w:hAnsi="Times New Roman" w:cs="Times New Roman"/>
        </w:rPr>
        <w:t>views spacetime</w:t>
      </w:r>
      <w:r w:rsidR="003A43FE" w:rsidRPr="001740BE">
        <w:rPr>
          <w:rFonts w:ascii="Times New Roman" w:hAnsi="Times New Roman" w:cs="Times New Roman"/>
        </w:rPr>
        <w:t xml:space="preserve"> as a structure produced by </w:t>
      </w:r>
      <w:r w:rsidR="0080567D" w:rsidRPr="001740BE">
        <w:rPr>
          <w:rFonts w:ascii="Times New Roman" w:hAnsi="Times New Roman" w:cs="Times New Roman"/>
        </w:rPr>
        <w:t xml:space="preserve">the spatiotemporal </w:t>
      </w:r>
      <w:r w:rsidR="0080567D" w:rsidRPr="001740BE">
        <w:rPr>
          <w:rFonts w:ascii="Times New Roman" w:hAnsi="Times New Roman" w:cs="Times New Roman"/>
          <w:i/>
          <w:iCs/>
        </w:rPr>
        <w:t>relations</w:t>
      </w:r>
      <w:r w:rsidR="0080567D" w:rsidRPr="001740BE">
        <w:rPr>
          <w:rFonts w:ascii="Times New Roman" w:hAnsi="Times New Roman" w:cs="Times New Roman"/>
        </w:rPr>
        <w:t xml:space="preserve"> that hold between material objects </w:t>
      </w:r>
      <w:r w:rsidR="008E579A" w:rsidRPr="001740BE">
        <w:rPr>
          <w:rFonts w:ascii="Times New Roman" w:hAnsi="Times New Roman" w:cs="Times New Roman"/>
        </w:rPr>
        <w:fldChar w:fldCharType="begin"/>
      </w:r>
      <w:r w:rsidR="006D6E0C" w:rsidRPr="001740BE">
        <w:rPr>
          <w:rFonts w:ascii="Times New Roman" w:hAnsi="Times New Roman" w:cs="Times New Roman"/>
        </w:rPr>
        <w:instrText xml:space="preserve"> ADDIN EN.CITE &lt;EndNote&gt;&lt;Cite&gt;&lt;Author&gt;Lam&lt;/Author&gt;&lt;Year&gt;2020&lt;/Year&gt;&lt;RecNum&gt;648&lt;/RecNum&gt;&lt;DisplayText&gt;(Lam &amp;amp; Wüthrich, 2020)&lt;/DisplayText&gt;&lt;record&gt;&lt;rec-number&gt;648&lt;/rec-number&gt;&lt;foreign-keys&gt;&lt;key app="EN" db-id="2xvvprstr2ptr6ef5tqxez2102dtevarxa9v" timestamp="1693194090"&gt;648&lt;/key&gt;&lt;/foreign-keys&gt;&lt;ref-type name="Journal Article"&gt;17&lt;/ref-type&gt;&lt;contributors&gt;&lt;authors&gt;&lt;author&gt;Lam, Vincent&lt;/author&gt;&lt;author&gt;Wüthrich, Christian&lt;/author&gt;&lt;/authors&gt;&lt;/contributors&gt;&lt;titles&gt;&lt;title&gt;Spacetime functionalism from a realist perspective&lt;/title&gt;&lt;secondary-title&gt;Synthese&lt;/secondary-title&gt;&lt;/titles&gt;&lt;periodical&gt;&lt;full-title&gt;Synthese&lt;/full-title&gt;&lt;/periodical&gt;&lt;pages&gt;1-19&lt;/pages&gt;&lt;volume&gt;199&lt;/volume&gt;&lt;number&gt;Suppl 2&lt;/number&gt;&lt;dates&gt;&lt;year&gt;2020&lt;/year&gt;&lt;/dates&gt;&lt;urls&gt;&lt;/urls&gt;&lt;/record&gt;&lt;/Cite&gt;&lt;/EndNote&gt;</w:instrText>
      </w:r>
      <w:r w:rsidR="008E579A" w:rsidRPr="001740BE">
        <w:rPr>
          <w:rFonts w:ascii="Times New Roman" w:hAnsi="Times New Roman" w:cs="Times New Roman"/>
        </w:rPr>
        <w:fldChar w:fldCharType="separate"/>
      </w:r>
      <w:r w:rsidR="006D6E0C" w:rsidRPr="001740BE">
        <w:rPr>
          <w:rFonts w:ascii="Times New Roman" w:hAnsi="Times New Roman" w:cs="Times New Roman"/>
          <w:noProof/>
        </w:rPr>
        <w:t>(Lam &amp; Wüthrich, 2020)</w:t>
      </w:r>
      <w:r w:rsidR="008E579A" w:rsidRPr="001740BE">
        <w:rPr>
          <w:rFonts w:ascii="Times New Roman" w:hAnsi="Times New Roman" w:cs="Times New Roman"/>
        </w:rPr>
        <w:fldChar w:fldCharType="end"/>
      </w:r>
      <w:r w:rsidR="00262165" w:rsidRPr="001740BE">
        <w:rPr>
          <w:rFonts w:ascii="Times New Roman" w:hAnsi="Times New Roman" w:cs="Times New Roman"/>
        </w:rPr>
        <w:t>.</w:t>
      </w:r>
    </w:p>
    <w:p w14:paraId="10C91C1B" w14:textId="5D9A0B7C" w:rsidR="002D734B" w:rsidRPr="001740BE" w:rsidRDefault="003A7A5C" w:rsidP="00CA7DCC">
      <w:pPr>
        <w:autoSpaceDE w:val="0"/>
        <w:autoSpaceDN w:val="0"/>
        <w:adjustRightInd w:val="0"/>
        <w:spacing w:before="0" w:after="0"/>
        <w:ind w:firstLine="426"/>
        <w:jc w:val="both"/>
        <w:rPr>
          <w:rFonts w:ascii="Times New Roman" w:hAnsi="Times New Roman" w:cs="Times New Roman"/>
        </w:rPr>
      </w:pPr>
      <w:r w:rsidRPr="001740BE">
        <w:rPr>
          <w:rFonts w:ascii="Times New Roman" w:hAnsi="Times New Roman" w:cs="Times New Roman"/>
        </w:rPr>
        <w:t>Note that i</w:t>
      </w:r>
      <w:r w:rsidR="00C21719" w:rsidRPr="001740BE">
        <w:rPr>
          <w:rFonts w:ascii="Times New Roman" w:hAnsi="Times New Roman" w:cs="Times New Roman"/>
        </w:rPr>
        <w:t>f spacetime is a network of relations, this will not commit us to anti-realism about spacetime. The relationist can still take the network of relations to exist such that they are committed to the reality of spacetime</w:t>
      </w:r>
      <w:r w:rsidR="004A025C" w:rsidRPr="001740BE">
        <w:rPr>
          <w:rFonts w:ascii="Times New Roman" w:hAnsi="Times New Roman" w:cs="Times New Roman"/>
        </w:rPr>
        <w:t xml:space="preserve"> [see, for example, </w:t>
      </w:r>
      <w:r w:rsidR="004A025C" w:rsidRPr="001740BE">
        <w:rPr>
          <w:rFonts w:ascii="Times New Roman" w:hAnsi="Times New Roman" w:cs="Times New Roman"/>
        </w:rPr>
        <w:fldChar w:fldCharType="begin">
          <w:fldData xml:space="preserve">PEVuZE5vdGU+PENpdGU+PEF1dGhvcj5MZSBCaWhhbjwvQXV0aG9yPjxZZWFyPjIwMTY8L1llYXI+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</w:fldData>
        </w:fldChar>
      </w:r>
      <w:r w:rsidR="006D6E0C" w:rsidRPr="001740BE">
        <w:rPr>
          <w:rFonts w:ascii="Times New Roman" w:hAnsi="Times New Roman" w:cs="Times New Roman"/>
        </w:rPr>
        <w:instrText xml:space="preserve"> ADDIN EN.CITE </w:instrText>
      </w:r>
      <w:r w:rsidR="006D6E0C" w:rsidRPr="001740BE">
        <w:rPr>
          <w:rFonts w:ascii="Times New Roman" w:hAnsi="Times New Roman" w:cs="Times New Roman"/>
        </w:rPr>
        <w:fldChar w:fldCharType="begin">
          <w:fldData xml:space="preserve">PEVuZE5vdGU+PENpdGU+PEF1dGhvcj5MZSBCaWhhbjwvQXV0aG9yPjxZZWFyPjIwMTY8L1llYXI+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</w:fldData>
        </w:fldChar>
      </w:r>
      <w:r w:rsidR="006D6E0C" w:rsidRPr="001740BE">
        <w:rPr>
          <w:rFonts w:ascii="Times New Roman" w:hAnsi="Times New Roman" w:cs="Times New Roman"/>
        </w:rPr>
        <w:instrText xml:space="preserve"> ADDIN EN.CITE.DATA </w:instrText>
      </w:r>
      <w:r w:rsidR="006D6E0C" w:rsidRPr="001740BE">
        <w:rPr>
          <w:rFonts w:ascii="Times New Roman" w:hAnsi="Times New Roman" w:cs="Times New Roman"/>
        </w:rPr>
      </w:r>
      <w:r w:rsidR="006D6E0C" w:rsidRPr="001740BE">
        <w:rPr>
          <w:rFonts w:ascii="Times New Roman" w:hAnsi="Times New Roman" w:cs="Times New Roman"/>
        </w:rPr>
        <w:fldChar w:fldCharType="end"/>
      </w:r>
      <w:r w:rsidR="004A025C" w:rsidRPr="001740BE">
        <w:rPr>
          <w:rFonts w:ascii="Times New Roman" w:hAnsi="Times New Roman" w:cs="Times New Roman"/>
        </w:rPr>
      </w:r>
      <w:r w:rsidR="004A025C" w:rsidRPr="001740BE">
        <w:rPr>
          <w:rFonts w:ascii="Times New Roman" w:hAnsi="Times New Roman" w:cs="Times New Roman"/>
        </w:rPr>
        <w:fldChar w:fldCharType="separate"/>
      </w:r>
      <w:r w:rsidR="006D6E0C" w:rsidRPr="001740BE">
        <w:rPr>
          <w:rFonts w:ascii="Times New Roman" w:hAnsi="Times New Roman" w:cs="Times New Roman"/>
          <w:noProof/>
        </w:rPr>
        <w:t>(Bain, 2006; Esfeld &amp; Lam, 2008; Le Bihan, 2016)</w:t>
      </w:r>
      <w:r w:rsidR="004A025C" w:rsidRPr="001740BE">
        <w:rPr>
          <w:rFonts w:ascii="Times New Roman" w:hAnsi="Times New Roman" w:cs="Times New Roman"/>
        </w:rPr>
        <w:fldChar w:fldCharType="end"/>
      </w:r>
      <w:r w:rsidR="00C140F1" w:rsidRPr="001740BE">
        <w:rPr>
          <w:rFonts w:ascii="Times New Roman" w:hAnsi="Times New Roman" w:cs="Times New Roman"/>
        </w:rPr>
        <w:t>]</w:t>
      </w:r>
      <w:r w:rsidR="00C21719" w:rsidRPr="001740BE">
        <w:rPr>
          <w:rFonts w:ascii="Times New Roman" w:hAnsi="Times New Roman" w:cs="Times New Roman"/>
        </w:rPr>
        <w:t>.</w:t>
      </w:r>
      <w:r w:rsidR="00C21719" w:rsidRPr="001740BE">
        <w:rPr>
          <w:rStyle w:val="FootnoteReference"/>
          <w:rFonts w:ascii="Times New Roman" w:hAnsi="Times New Roman" w:cs="Times New Roman"/>
          <w:color w:val="auto"/>
        </w:rPr>
        <w:footnoteReference w:id="14"/>
      </w:r>
      <w:r w:rsidR="00C21719" w:rsidRPr="001740BE">
        <w:rPr>
          <w:rFonts w:ascii="Times New Roman" w:hAnsi="Times New Roman" w:cs="Times New Roman"/>
        </w:rPr>
        <w:t xml:space="preserve"> </w:t>
      </w:r>
    </w:p>
    <w:p w14:paraId="61FC9626" w14:textId="07584246" w:rsidR="009F0CC6" w:rsidRPr="001740BE" w:rsidRDefault="00E07126" w:rsidP="000E7609">
      <w:pPr>
        <w:pStyle w:val="ListParagraph"/>
        <w:numPr>
          <w:ilvl w:val="0"/>
          <w:numId w:val="27"/>
        </w:numPr>
        <w:jc w:val="both"/>
        <w:rPr>
          <w:rFonts w:ascii="Times New Roman" w:hAnsi="Times New Roman" w:cs="Times New Roman"/>
          <w:i/>
          <w:iCs/>
          <w:lang w:val="en-AU"/>
        </w:rPr>
      </w:pPr>
      <w:r w:rsidRPr="001740BE">
        <w:rPr>
          <w:rFonts w:ascii="Times New Roman" w:hAnsi="Times New Roman" w:cs="Times New Roman"/>
          <w:i/>
          <w:iCs/>
          <w:lang w:val="en-AU"/>
        </w:rPr>
        <w:t xml:space="preserve">What are the </w:t>
      </w:r>
      <w:r w:rsidR="00E70E69" w:rsidRPr="001740BE">
        <w:rPr>
          <w:rFonts w:ascii="Times New Roman" w:hAnsi="Times New Roman" w:cs="Times New Roman"/>
          <w:i/>
          <w:iCs/>
          <w:lang w:val="en-AU"/>
        </w:rPr>
        <w:t>spatiotemporal entities</w:t>
      </w:r>
      <w:r w:rsidRPr="001740BE">
        <w:rPr>
          <w:rFonts w:ascii="Times New Roman" w:hAnsi="Times New Roman" w:cs="Times New Roman"/>
          <w:i/>
          <w:iCs/>
          <w:lang w:val="en-AU"/>
        </w:rPr>
        <w:t xml:space="preserve"> that are composed</w:t>
      </w:r>
      <w:r w:rsidR="006C77AA" w:rsidRPr="001740BE">
        <w:rPr>
          <w:rFonts w:ascii="Times New Roman" w:hAnsi="Times New Roman" w:cs="Times New Roman"/>
          <w:i/>
          <w:iCs/>
          <w:lang w:val="en-AU"/>
        </w:rPr>
        <w:t xml:space="preserve"> of non-spatiotemporal </w:t>
      </w:r>
      <w:r w:rsidR="00282754" w:rsidRPr="001740BE">
        <w:rPr>
          <w:rFonts w:ascii="Times New Roman" w:hAnsi="Times New Roman" w:cs="Times New Roman"/>
          <w:i/>
          <w:iCs/>
          <w:lang w:val="en-AU"/>
        </w:rPr>
        <w:t>parts</w:t>
      </w:r>
      <w:r w:rsidRPr="001740BE">
        <w:rPr>
          <w:rFonts w:ascii="Times New Roman" w:hAnsi="Times New Roman" w:cs="Times New Roman"/>
          <w:i/>
          <w:iCs/>
          <w:lang w:val="en-AU"/>
        </w:rPr>
        <w:t>?</w:t>
      </w:r>
    </w:p>
    <w:p w14:paraId="46AB6CE8" w14:textId="00722493" w:rsidR="00986717" w:rsidRPr="001740BE" w:rsidRDefault="005837F9" w:rsidP="00245E05">
      <w:pPr>
        <w:jc w:val="both"/>
        <w:rPr>
          <w:rFonts w:ascii="Times New Roman" w:hAnsi="Times New Roman" w:cs="Times New Roman"/>
        </w:rPr>
      </w:pPr>
      <w:r w:rsidRPr="001740BE">
        <w:rPr>
          <w:rFonts w:ascii="Times New Roman" w:hAnsi="Times New Roman" w:cs="Times New Roman"/>
        </w:rPr>
        <w:t>Consider div</w:t>
      </w:r>
      <w:r w:rsidR="00B86F75" w:rsidRPr="001740BE">
        <w:rPr>
          <w:rFonts w:ascii="Times New Roman" w:hAnsi="Times New Roman" w:cs="Times New Roman"/>
        </w:rPr>
        <w:t>id</w:t>
      </w:r>
      <w:r w:rsidRPr="001740BE">
        <w:rPr>
          <w:rFonts w:ascii="Times New Roman" w:hAnsi="Times New Roman" w:cs="Times New Roman"/>
        </w:rPr>
        <w:t xml:space="preserve">ing spacetime into its most minimal </w:t>
      </w:r>
      <w:r w:rsidR="0015683B" w:rsidRPr="001740BE">
        <w:rPr>
          <w:rFonts w:ascii="Times New Roman" w:hAnsi="Times New Roman" w:cs="Times New Roman"/>
        </w:rPr>
        <w:t>portions</w:t>
      </w:r>
      <w:r w:rsidR="00415E87" w:rsidRPr="001740BE">
        <w:rPr>
          <w:rFonts w:ascii="Times New Roman" w:hAnsi="Times New Roman" w:cs="Times New Roman"/>
        </w:rPr>
        <w:t xml:space="preserve">. </w:t>
      </w:r>
      <w:r w:rsidR="0090597B" w:rsidRPr="001740BE">
        <w:rPr>
          <w:rFonts w:ascii="Times New Roman" w:hAnsi="Times New Roman" w:cs="Times New Roman"/>
        </w:rPr>
        <w:t xml:space="preserve">We can think of </w:t>
      </w:r>
      <w:r w:rsidR="00F31BF3" w:rsidRPr="001740BE">
        <w:rPr>
          <w:rFonts w:ascii="Times New Roman" w:hAnsi="Times New Roman" w:cs="Times New Roman"/>
        </w:rPr>
        <w:t xml:space="preserve">the minimal portions of spacetime </w:t>
      </w:r>
      <w:r w:rsidR="0090597B" w:rsidRPr="001740BE">
        <w:rPr>
          <w:rFonts w:ascii="Times New Roman" w:hAnsi="Times New Roman" w:cs="Times New Roman"/>
        </w:rPr>
        <w:t>a</w:t>
      </w:r>
      <w:r w:rsidR="00967F95" w:rsidRPr="001740BE">
        <w:rPr>
          <w:rFonts w:ascii="Times New Roman" w:hAnsi="Times New Roman" w:cs="Times New Roman"/>
        </w:rPr>
        <w:t xml:space="preserve">s that which is built from </w:t>
      </w:r>
      <w:r w:rsidR="00B32FBA" w:rsidRPr="001740BE">
        <w:rPr>
          <w:rFonts w:ascii="Times New Roman" w:hAnsi="Times New Roman" w:cs="Times New Roman"/>
        </w:rPr>
        <w:t>non-spatiotemporal</w:t>
      </w:r>
      <w:r w:rsidR="00243976" w:rsidRPr="001740BE">
        <w:rPr>
          <w:rFonts w:ascii="Times New Roman" w:hAnsi="Times New Roman" w:cs="Times New Roman"/>
        </w:rPr>
        <w:t xml:space="preserve"> parts</w:t>
      </w:r>
      <w:r w:rsidR="00B32FBA" w:rsidRPr="001740BE">
        <w:rPr>
          <w:rFonts w:ascii="Times New Roman" w:hAnsi="Times New Roman" w:cs="Times New Roman"/>
        </w:rPr>
        <w:t>.</w:t>
      </w:r>
      <w:r w:rsidR="00F31BF3" w:rsidRPr="001740BE">
        <w:rPr>
          <w:rFonts w:ascii="Times New Roman" w:hAnsi="Times New Roman" w:cs="Times New Roman"/>
        </w:rPr>
        <w:t xml:space="preserve"> The minimal portions of spacetime are then used to construct spacetime regions </w:t>
      </w:r>
      <w:r w:rsidR="00D34E20" w:rsidRPr="001740BE">
        <w:rPr>
          <w:rFonts w:ascii="Times New Roman" w:hAnsi="Times New Roman" w:cs="Times New Roman"/>
        </w:rPr>
        <w:t xml:space="preserve">according to </w:t>
      </w:r>
      <w:r w:rsidR="006974F3" w:rsidRPr="001740BE">
        <w:rPr>
          <w:rFonts w:ascii="Times New Roman" w:hAnsi="Times New Roman" w:cs="Times New Roman"/>
        </w:rPr>
        <w:t>one’s preferred view of what spacetime is</w:t>
      </w:r>
      <w:r w:rsidR="00243976" w:rsidRPr="001740BE">
        <w:rPr>
          <w:rFonts w:ascii="Times New Roman" w:hAnsi="Times New Roman" w:cs="Times New Roman"/>
        </w:rPr>
        <w:t xml:space="preserve"> (see the options discussed </w:t>
      </w:r>
      <w:r w:rsidR="00425C12" w:rsidRPr="001740BE">
        <w:rPr>
          <w:rFonts w:ascii="Times New Roman" w:hAnsi="Times New Roman" w:cs="Times New Roman"/>
        </w:rPr>
        <w:t>in question 1)</w:t>
      </w:r>
      <w:r w:rsidR="006974F3" w:rsidRPr="001740BE">
        <w:rPr>
          <w:rFonts w:ascii="Times New Roman" w:hAnsi="Times New Roman" w:cs="Times New Roman"/>
        </w:rPr>
        <w:t>.</w:t>
      </w:r>
      <w:r w:rsidR="00F52AF9" w:rsidRPr="001740BE">
        <w:rPr>
          <w:rFonts w:ascii="Times New Roman" w:hAnsi="Times New Roman" w:cs="Times New Roman"/>
        </w:rPr>
        <w:t xml:space="preserve"> </w:t>
      </w:r>
      <w:r w:rsidR="00893F4D" w:rsidRPr="001740BE">
        <w:rPr>
          <w:rFonts w:ascii="Times New Roman" w:hAnsi="Times New Roman" w:cs="Times New Roman"/>
        </w:rPr>
        <w:t xml:space="preserve">I’ll present </w:t>
      </w:r>
      <w:r w:rsidR="00470A8A" w:rsidRPr="001740BE">
        <w:rPr>
          <w:rFonts w:ascii="Times New Roman" w:hAnsi="Times New Roman" w:cs="Times New Roman"/>
        </w:rPr>
        <w:t>two</w:t>
      </w:r>
      <w:r w:rsidR="00F52AF9" w:rsidRPr="001740BE">
        <w:rPr>
          <w:rFonts w:ascii="Times New Roman" w:hAnsi="Times New Roman" w:cs="Times New Roman"/>
        </w:rPr>
        <w:t xml:space="preserve"> candidates for what these minimal portions might be: </w:t>
      </w:r>
      <w:r w:rsidR="00ED36FB" w:rsidRPr="001740BE">
        <w:rPr>
          <w:rFonts w:ascii="Times New Roman" w:hAnsi="Times New Roman" w:cs="Times New Roman"/>
        </w:rPr>
        <w:t>points</w:t>
      </w:r>
      <w:r w:rsidR="00F52AF9" w:rsidRPr="001740BE">
        <w:rPr>
          <w:rFonts w:ascii="Times New Roman" w:hAnsi="Times New Roman" w:cs="Times New Roman"/>
        </w:rPr>
        <w:t xml:space="preserve"> or individual relations.</w:t>
      </w:r>
    </w:p>
    <w:p w14:paraId="00AF357E" w14:textId="39E0F6B8" w:rsidR="00411D78" w:rsidRPr="001740BE" w:rsidRDefault="00786463" w:rsidP="00DD6812">
      <w:pPr>
        <w:ind w:firstLine="360"/>
        <w:jc w:val="both"/>
        <w:rPr>
          <w:rFonts w:ascii="Times New Roman" w:hAnsi="Times New Roman" w:cs="Times New Roman"/>
        </w:rPr>
      </w:pPr>
      <w:r w:rsidRPr="001740BE">
        <w:rPr>
          <w:rFonts w:ascii="Times New Roman" w:hAnsi="Times New Roman" w:cs="Times New Roman"/>
        </w:rPr>
        <w:t xml:space="preserve">Substantivalism assumes that there are such entities as </w:t>
      </w:r>
      <w:r w:rsidR="009D658F" w:rsidRPr="001740BE">
        <w:rPr>
          <w:rFonts w:ascii="Times New Roman" w:hAnsi="Times New Roman" w:cs="Times New Roman"/>
        </w:rPr>
        <w:t xml:space="preserve">spacetime </w:t>
      </w:r>
      <w:r w:rsidRPr="001740BE">
        <w:rPr>
          <w:rFonts w:ascii="Times New Roman" w:hAnsi="Times New Roman" w:cs="Times New Roman"/>
        </w:rPr>
        <w:t xml:space="preserve">regions. </w:t>
      </w:r>
      <w:r w:rsidR="0086564B" w:rsidRPr="001740BE">
        <w:rPr>
          <w:rFonts w:ascii="Times New Roman" w:hAnsi="Times New Roman" w:cs="Times New Roman"/>
        </w:rPr>
        <w:t>I’ll adopt a</w:t>
      </w:r>
      <w:r w:rsidR="004D67F7" w:rsidRPr="001740BE">
        <w:rPr>
          <w:rFonts w:ascii="Times New Roman" w:hAnsi="Times New Roman" w:cs="Times New Roman"/>
        </w:rPr>
        <w:t xml:space="preserve"> set-theoretic understanding of spacetime, </w:t>
      </w:r>
      <w:r w:rsidR="0086564B" w:rsidRPr="001740BE">
        <w:rPr>
          <w:rFonts w:ascii="Times New Roman" w:hAnsi="Times New Roman" w:cs="Times New Roman"/>
        </w:rPr>
        <w:t xml:space="preserve">according to which </w:t>
      </w:r>
      <w:r w:rsidR="008C7C88" w:rsidRPr="001740BE">
        <w:rPr>
          <w:rFonts w:ascii="Times New Roman" w:hAnsi="Times New Roman" w:cs="Times New Roman"/>
        </w:rPr>
        <w:t xml:space="preserve">spacetime </w:t>
      </w:r>
      <w:r w:rsidR="005F0547" w:rsidRPr="001740BE">
        <w:rPr>
          <w:rFonts w:ascii="Times New Roman" w:hAnsi="Times New Roman" w:cs="Times New Roman"/>
        </w:rPr>
        <w:t>is</w:t>
      </w:r>
      <w:r w:rsidR="008C7C88" w:rsidRPr="001740BE">
        <w:rPr>
          <w:rFonts w:ascii="Times New Roman" w:hAnsi="Times New Roman" w:cs="Times New Roman"/>
        </w:rPr>
        <w:t xml:space="preserve"> built out of a set of points</w:t>
      </w:r>
      <w:r w:rsidR="004D277E" w:rsidRPr="001740BE">
        <w:rPr>
          <w:rFonts w:ascii="Times New Roman" w:hAnsi="Times New Roman" w:cs="Times New Roman"/>
        </w:rPr>
        <w:t xml:space="preserve"> </w:t>
      </w:r>
      <w:r w:rsidR="0064264E" w:rsidRPr="001740BE">
        <w:rPr>
          <w:rFonts w:ascii="Times New Roman" w:hAnsi="Times New Roman" w:cs="Times New Roman"/>
        </w:rPr>
        <w:lastRenderedPageBreak/>
        <w:t>where</w:t>
      </w:r>
      <w:r w:rsidR="004D277E" w:rsidRPr="001740BE">
        <w:rPr>
          <w:rFonts w:ascii="Times New Roman" w:hAnsi="Times New Roman" w:cs="Times New Roman"/>
        </w:rPr>
        <w:t xml:space="preserve"> a</w:t>
      </w:r>
      <w:r w:rsidR="008E5B72" w:rsidRPr="001740BE">
        <w:rPr>
          <w:rFonts w:ascii="Times New Roman" w:hAnsi="Times New Roman" w:cs="Times New Roman"/>
        </w:rPr>
        <w:t>ny</w:t>
      </w:r>
      <w:r w:rsidR="004D277E" w:rsidRPr="001740BE">
        <w:rPr>
          <w:rFonts w:ascii="Times New Roman" w:hAnsi="Times New Roman" w:cs="Times New Roman"/>
        </w:rPr>
        <w:t xml:space="preserve"> </w:t>
      </w:r>
      <w:r w:rsidR="00EE2AD8" w:rsidRPr="001740BE">
        <w:rPr>
          <w:rFonts w:ascii="Times New Roman" w:hAnsi="Times New Roman" w:cs="Times New Roman"/>
        </w:rPr>
        <w:t xml:space="preserve">non-empty </w:t>
      </w:r>
      <w:r w:rsidR="004D277E" w:rsidRPr="001740BE">
        <w:rPr>
          <w:rFonts w:ascii="Times New Roman" w:hAnsi="Times New Roman" w:cs="Times New Roman"/>
        </w:rPr>
        <w:t>set of points is a region of spacetime</w:t>
      </w:r>
      <w:r w:rsidR="00157540" w:rsidRPr="001740BE">
        <w:rPr>
          <w:rFonts w:ascii="Times New Roman" w:hAnsi="Times New Roman" w:cs="Times New Roman"/>
        </w:rPr>
        <w:t xml:space="preserve"> </w:t>
      </w:r>
      <w:r w:rsidR="006D155D" w:rsidRPr="001740BE">
        <w:rPr>
          <w:rFonts w:ascii="Times New Roman" w:hAnsi="Times New Roman" w:cs="Times New Roman"/>
        </w:rPr>
        <w:fldChar w:fldCharType="begin"/>
      </w:r>
      <w:r w:rsidR="006D6E0C" w:rsidRPr="001740BE">
        <w:rPr>
          <w:rFonts w:ascii="Times New Roman" w:hAnsi="Times New Roman" w:cs="Times New Roman"/>
        </w:rPr>
        <w:instrText xml:space="preserve"> ADDIN EN.CITE &lt;EndNote&gt;&lt;Cite&gt;&lt;Author&gt;Gilmore&lt;/Author&gt;&lt;Year&gt;2013&lt;/Year&gt;&lt;RecNum&gt;261&lt;/RecNum&gt;&lt;DisplayText&gt;(Gilmore, 2013)&lt;/DisplayText&gt;&lt;record&gt;&lt;rec-number&gt;261&lt;/rec-number&gt;&lt;foreign-keys&gt;&lt;key app="EN" db-id="2xvvprstr2ptr6ef5tqxez2102dtevarxa9v" timestamp="1585792373"&gt;261&lt;/key&gt;&lt;/foreign-keys&gt;&lt;ref-type name="Encyclopedia"&gt;53&lt;/ref-type&gt;&lt;contributors&gt;&lt;authors&gt;&lt;author&gt;Cody Gilmore&lt;/author&gt;&lt;/authors&gt;&lt;secondary-authors&gt;&lt;author&gt;Edward N. Zalta&lt;/author&gt;&lt;/secondary-authors&gt;&lt;/contributors&gt;&lt;titles&gt;&lt;title&gt;Location and Mereology&lt;/title&gt;&lt;secondary-title&gt;The Stanford Encyclopedia of Philosophy&lt;/secondary-title&gt;&lt;/titles&gt;&lt;dates&gt;&lt;year&gt;2013&lt;/year&gt;&lt;/dates&gt;&lt;pub-location&gt;California, USA&lt;/pub-location&gt;&lt;publisher&gt;Metaphysics Research Lab, Stanford University&lt;/publisher&gt;&lt;urls&gt;&lt;/urls&gt;&lt;/record&gt;&lt;/Cite&gt;&lt;/EndNote&gt;</w:instrText>
      </w:r>
      <w:r w:rsidR="006D155D" w:rsidRPr="001740BE">
        <w:rPr>
          <w:rFonts w:ascii="Times New Roman" w:hAnsi="Times New Roman" w:cs="Times New Roman"/>
        </w:rPr>
        <w:fldChar w:fldCharType="separate"/>
      </w:r>
      <w:r w:rsidR="006D6E0C" w:rsidRPr="001740BE">
        <w:rPr>
          <w:rFonts w:ascii="Times New Roman" w:hAnsi="Times New Roman" w:cs="Times New Roman"/>
          <w:noProof/>
        </w:rPr>
        <w:t>(Gilmore, 2013)</w:t>
      </w:r>
      <w:r w:rsidR="006D155D" w:rsidRPr="001740BE">
        <w:rPr>
          <w:rFonts w:ascii="Times New Roman" w:hAnsi="Times New Roman" w:cs="Times New Roman"/>
        </w:rPr>
        <w:fldChar w:fldCharType="end"/>
      </w:r>
      <w:r w:rsidR="008C7C88" w:rsidRPr="001740BE">
        <w:rPr>
          <w:rFonts w:ascii="Times New Roman" w:hAnsi="Times New Roman" w:cs="Times New Roman"/>
        </w:rPr>
        <w:t>.</w:t>
      </w:r>
      <w:r w:rsidR="00B4530D" w:rsidRPr="001740BE">
        <w:rPr>
          <w:rStyle w:val="FootnoteReference"/>
          <w:rFonts w:ascii="Times New Roman" w:hAnsi="Times New Roman" w:cs="Times New Roman"/>
          <w:color w:val="auto"/>
        </w:rPr>
        <w:footnoteReference w:id="15"/>
      </w:r>
      <w:r w:rsidR="008C7C88" w:rsidRPr="001740BE">
        <w:rPr>
          <w:rFonts w:ascii="Times New Roman" w:hAnsi="Times New Roman" w:cs="Times New Roman"/>
        </w:rPr>
        <w:t xml:space="preserve"> Spatial points are thought to be </w:t>
      </w:r>
      <w:r w:rsidR="00DA3A03" w:rsidRPr="001740BE">
        <w:rPr>
          <w:rFonts w:ascii="Times New Roman" w:hAnsi="Times New Roman" w:cs="Times New Roman"/>
        </w:rPr>
        <w:t xml:space="preserve">mereologically simple and </w:t>
      </w:r>
      <w:proofErr w:type="spellStart"/>
      <w:r w:rsidR="00DA3A03" w:rsidRPr="001740BE">
        <w:rPr>
          <w:rFonts w:ascii="Times New Roman" w:hAnsi="Times New Roman" w:cs="Times New Roman"/>
        </w:rPr>
        <w:t>unextended</w:t>
      </w:r>
      <w:proofErr w:type="spellEnd"/>
      <w:r w:rsidR="0085772D" w:rsidRPr="001740BE">
        <w:rPr>
          <w:rFonts w:ascii="Times New Roman" w:hAnsi="Times New Roman" w:cs="Times New Roman"/>
        </w:rPr>
        <w:t>.</w:t>
      </w:r>
      <w:r w:rsidR="00AE37B7" w:rsidRPr="001740BE">
        <w:rPr>
          <w:rStyle w:val="FootnoteReference"/>
          <w:rFonts w:ascii="Times New Roman" w:hAnsi="Times New Roman" w:cs="Times New Roman"/>
          <w:color w:val="auto"/>
        </w:rPr>
        <w:footnoteReference w:id="16"/>
      </w:r>
    </w:p>
    <w:p w14:paraId="1CAB0A89" w14:textId="5F00A469" w:rsidR="00B15A0C" w:rsidRPr="001740BE" w:rsidRDefault="002A755D" w:rsidP="00F15755">
      <w:pPr>
        <w:ind w:firstLine="360"/>
        <w:jc w:val="both"/>
        <w:rPr>
          <w:rFonts w:ascii="Times New Roman" w:hAnsi="Times New Roman" w:cs="Times New Roman"/>
        </w:rPr>
      </w:pPr>
      <w:r w:rsidRPr="001740BE">
        <w:rPr>
          <w:rFonts w:ascii="Times New Roman" w:hAnsi="Times New Roman" w:cs="Times New Roman"/>
        </w:rPr>
        <w:t xml:space="preserve">According to </w:t>
      </w:r>
      <w:r w:rsidR="00245E05" w:rsidRPr="001740BE">
        <w:rPr>
          <w:rFonts w:ascii="Times New Roman" w:hAnsi="Times New Roman" w:cs="Times New Roman"/>
        </w:rPr>
        <w:t>g</w:t>
      </w:r>
      <w:r w:rsidRPr="001740BE">
        <w:rPr>
          <w:rFonts w:ascii="Times New Roman" w:hAnsi="Times New Roman" w:cs="Times New Roman"/>
        </w:rPr>
        <w:t xml:space="preserve">eneral </w:t>
      </w:r>
      <w:r w:rsidR="00245E05" w:rsidRPr="001740BE">
        <w:rPr>
          <w:rFonts w:ascii="Times New Roman" w:hAnsi="Times New Roman" w:cs="Times New Roman"/>
        </w:rPr>
        <w:t>r</w:t>
      </w:r>
      <w:r w:rsidRPr="001740BE">
        <w:rPr>
          <w:rFonts w:ascii="Times New Roman" w:hAnsi="Times New Roman" w:cs="Times New Roman"/>
        </w:rPr>
        <w:t>elativity, spacetime</w:t>
      </w:r>
      <w:r w:rsidR="001803DE" w:rsidRPr="001740BE">
        <w:rPr>
          <w:rFonts w:ascii="Times New Roman" w:hAnsi="Times New Roman" w:cs="Times New Roman"/>
        </w:rPr>
        <w:t xml:space="preserve"> is</w:t>
      </w:r>
      <w:r w:rsidR="009135D2" w:rsidRPr="001740BE">
        <w:rPr>
          <w:rFonts w:ascii="Times New Roman" w:hAnsi="Times New Roman" w:cs="Times New Roman"/>
        </w:rPr>
        <w:t xml:space="preserve"> </w:t>
      </w:r>
      <w:r w:rsidR="00E91BE2" w:rsidRPr="001740BE">
        <w:rPr>
          <w:rFonts w:ascii="Times New Roman" w:hAnsi="Times New Roman" w:cs="Times New Roman"/>
        </w:rPr>
        <w:t>a continuum</w:t>
      </w:r>
      <w:r w:rsidR="009135D2" w:rsidRPr="001740BE">
        <w:rPr>
          <w:rFonts w:ascii="Times New Roman" w:hAnsi="Times New Roman" w:cs="Times New Roman"/>
        </w:rPr>
        <w:t>:</w:t>
      </w:r>
      <w:r w:rsidR="001803DE" w:rsidRPr="001740BE">
        <w:rPr>
          <w:rFonts w:ascii="Times New Roman" w:hAnsi="Times New Roman" w:cs="Times New Roman"/>
        </w:rPr>
        <w:t xml:space="preserve"> space and time are tightly woven together into a </w:t>
      </w:r>
      <w:r w:rsidR="00AB09CD" w:rsidRPr="001740BE">
        <w:rPr>
          <w:rFonts w:ascii="Times New Roman" w:hAnsi="Times New Roman" w:cs="Times New Roman"/>
        </w:rPr>
        <w:t xml:space="preserve">smooth </w:t>
      </w:r>
      <w:r w:rsidR="001803DE" w:rsidRPr="001740BE">
        <w:rPr>
          <w:rFonts w:ascii="Times New Roman" w:hAnsi="Times New Roman" w:cs="Times New Roman"/>
        </w:rPr>
        <w:t>four-dimensional fabric.</w:t>
      </w:r>
      <w:r w:rsidR="00A01185" w:rsidRPr="001740BE">
        <w:rPr>
          <w:rFonts w:ascii="Times New Roman" w:hAnsi="Times New Roman" w:cs="Times New Roman"/>
        </w:rPr>
        <w:t xml:space="preserve"> </w:t>
      </w:r>
      <w:r w:rsidR="00135662" w:rsidRPr="001740BE">
        <w:rPr>
          <w:rFonts w:ascii="Times New Roman" w:hAnsi="Times New Roman" w:cs="Times New Roman"/>
        </w:rPr>
        <w:t>If spacetime is continuous</w:t>
      </w:r>
      <w:r w:rsidR="00FD0A6C" w:rsidRPr="001740BE">
        <w:rPr>
          <w:rFonts w:ascii="Times New Roman" w:hAnsi="Times New Roman" w:cs="Times New Roman"/>
        </w:rPr>
        <w:t xml:space="preserve"> and </w:t>
      </w:r>
      <w:r w:rsidR="00C70709" w:rsidRPr="001740BE">
        <w:rPr>
          <w:rFonts w:ascii="Times New Roman" w:hAnsi="Times New Roman" w:cs="Times New Roman"/>
        </w:rPr>
        <w:t>a substance</w:t>
      </w:r>
      <w:r w:rsidR="00135662" w:rsidRPr="001740BE">
        <w:rPr>
          <w:rFonts w:ascii="Times New Roman" w:hAnsi="Times New Roman" w:cs="Times New Roman"/>
        </w:rPr>
        <w:t>, then t</w:t>
      </w:r>
      <w:r w:rsidR="001803DE" w:rsidRPr="001740BE">
        <w:rPr>
          <w:rFonts w:ascii="Times New Roman" w:hAnsi="Times New Roman" w:cs="Times New Roman"/>
        </w:rPr>
        <w:t>h</w:t>
      </w:r>
      <w:r w:rsidR="00135662" w:rsidRPr="001740BE">
        <w:rPr>
          <w:rFonts w:ascii="Times New Roman" w:hAnsi="Times New Roman" w:cs="Times New Roman"/>
        </w:rPr>
        <w:t>e</w:t>
      </w:r>
      <w:r w:rsidR="001803DE" w:rsidRPr="001740BE">
        <w:rPr>
          <w:rFonts w:ascii="Times New Roman" w:hAnsi="Times New Roman" w:cs="Times New Roman"/>
        </w:rPr>
        <w:t xml:space="preserve"> ‘smooth’ texture of unified space and </w:t>
      </w:r>
      <w:r w:rsidR="00F12EFF" w:rsidRPr="001740BE">
        <w:rPr>
          <w:rFonts w:ascii="Times New Roman" w:hAnsi="Times New Roman" w:cs="Times New Roman"/>
        </w:rPr>
        <w:t xml:space="preserve">time </w:t>
      </w:r>
      <w:r w:rsidR="00D33D89" w:rsidRPr="001740BE">
        <w:rPr>
          <w:rFonts w:ascii="Times New Roman" w:hAnsi="Times New Roman" w:cs="Times New Roman"/>
        </w:rPr>
        <w:t>is typically</w:t>
      </w:r>
      <w:r w:rsidR="001803DE" w:rsidRPr="001740BE">
        <w:rPr>
          <w:rFonts w:ascii="Times New Roman" w:hAnsi="Times New Roman" w:cs="Times New Roman"/>
        </w:rPr>
        <w:t xml:space="preserve"> </w:t>
      </w:r>
      <w:r w:rsidR="00F15755" w:rsidRPr="001740BE">
        <w:rPr>
          <w:rFonts w:ascii="Times New Roman" w:hAnsi="Times New Roman" w:cs="Times New Roman"/>
        </w:rPr>
        <w:t>partitioned</w:t>
      </w:r>
      <w:r w:rsidR="001803DE" w:rsidRPr="001740BE">
        <w:rPr>
          <w:rFonts w:ascii="Times New Roman" w:hAnsi="Times New Roman" w:cs="Times New Roman"/>
        </w:rPr>
        <w:t xml:space="preserve"> </w:t>
      </w:r>
      <w:r w:rsidR="008F4EE5" w:rsidRPr="001740BE">
        <w:rPr>
          <w:rFonts w:ascii="Times New Roman" w:hAnsi="Times New Roman" w:cs="Times New Roman"/>
        </w:rPr>
        <w:t xml:space="preserve">into </w:t>
      </w:r>
      <w:r w:rsidR="005A7E6D" w:rsidRPr="001740BE">
        <w:rPr>
          <w:rFonts w:ascii="Times New Roman" w:hAnsi="Times New Roman" w:cs="Times New Roman"/>
        </w:rPr>
        <w:t xml:space="preserve">uncountably many </w:t>
      </w:r>
      <w:r w:rsidR="001803DE" w:rsidRPr="001740BE">
        <w:rPr>
          <w:rFonts w:ascii="Times New Roman" w:hAnsi="Times New Roman" w:cs="Times New Roman"/>
        </w:rPr>
        <w:t>points</w:t>
      </w:r>
      <w:r w:rsidR="009451D9" w:rsidRPr="001740BE">
        <w:rPr>
          <w:rFonts w:ascii="Times New Roman" w:hAnsi="Times New Roman" w:cs="Times New Roman"/>
        </w:rPr>
        <w:t>.</w:t>
      </w:r>
      <w:r w:rsidR="00A43F51" w:rsidRPr="001740BE">
        <w:rPr>
          <w:rStyle w:val="FootnoteReference"/>
          <w:rFonts w:ascii="Times New Roman" w:hAnsi="Times New Roman" w:cs="Times New Roman"/>
          <w:color w:val="auto"/>
        </w:rPr>
        <w:footnoteReference w:id="17"/>
      </w:r>
      <w:r w:rsidR="00223A8F" w:rsidRPr="001740BE">
        <w:rPr>
          <w:rFonts w:ascii="Times New Roman" w:hAnsi="Times New Roman" w:cs="Times New Roman"/>
        </w:rPr>
        <w:t xml:space="preserve"> </w:t>
      </w:r>
      <w:r w:rsidR="006D5E9B" w:rsidRPr="001740BE">
        <w:rPr>
          <w:rFonts w:ascii="Times New Roman" w:hAnsi="Times New Roman" w:cs="Times New Roman"/>
        </w:rPr>
        <w:t>But a</w:t>
      </w:r>
      <w:r w:rsidR="00033596" w:rsidRPr="001740BE">
        <w:rPr>
          <w:rFonts w:ascii="Times New Roman" w:hAnsi="Times New Roman" w:cs="Times New Roman"/>
        </w:rPr>
        <w:t xml:space="preserve"> smooth </w:t>
      </w:r>
      <w:r w:rsidR="006D5E9B" w:rsidRPr="001740BE">
        <w:rPr>
          <w:rFonts w:ascii="Times New Roman" w:hAnsi="Times New Roman" w:cs="Times New Roman"/>
        </w:rPr>
        <w:t xml:space="preserve">spacetime structure of points does not necessarily have to be one in which </w:t>
      </w:r>
      <w:r w:rsidR="006D5E9B" w:rsidRPr="001740BE">
        <w:rPr>
          <w:rFonts w:ascii="Times New Roman" w:hAnsi="Times New Roman" w:cs="Times New Roman"/>
        </w:rPr>
        <w:lastRenderedPageBreak/>
        <w:t>there are uncountably many</w:t>
      </w:r>
      <w:r w:rsidR="00987F43" w:rsidRPr="001740BE">
        <w:rPr>
          <w:rFonts w:ascii="Times New Roman" w:hAnsi="Times New Roman" w:cs="Times New Roman"/>
        </w:rPr>
        <w:t>.</w:t>
      </w:r>
      <w:r w:rsidR="002D5E4B" w:rsidRPr="001740BE">
        <w:rPr>
          <w:rFonts w:ascii="Times New Roman" w:hAnsi="Times New Roman" w:cs="Times New Roman"/>
        </w:rPr>
        <w:t xml:space="preserve"> So, </w:t>
      </w:r>
      <w:r w:rsidR="00236F56" w:rsidRPr="001740BE">
        <w:rPr>
          <w:rFonts w:ascii="Times New Roman" w:hAnsi="Times New Roman" w:cs="Times New Roman"/>
        </w:rPr>
        <w:t>while</w:t>
      </w:r>
      <w:r w:rsidR="002D5E4B" w:rsidRPr="001740BE">
        <w:rPr>
          <w:rFonts w:ascii="Times New Roman" w:hAnsi="Times New Roman" w:cs="Times New Roman"/>
        </w:rPr>
        <w:t xml:space="preserve"> substantival spacetime might be</w:t>
      </w:r>
      <w:r w:rsidR="00A57AC2" w:rsidRPr="001740BE">
        <w:rPr>
          <w:rFonts w:ascii="Times New Roman" w:hAnsi="Times New Roman" w:cs="Times New Roman"/>
        </w:rPr>
        <w:t>—</w:t>
      </w:r>
      <w:r w:rsidR="004B1D7B" w:rsidRPr="001740BE">
        <w:rPr>
          <w:rFonts w:ascii="Times New Roman" w:hAnsi="Times New Roman" w:cs="Times New Roman"/>
        </w:rPr>
        <w:t>on one view</w:t>
      </w:r>
      <w:r w:rsidR="00A57AC2" w:rsidRPr="001740BE">
        <w:rPr>
          <w:rFonts w:ascii="Times New Roman" w:hAnsi="Times New Roman" w:cs="Times New Roman"/>
        </w:rPr>
        <w:t>—</w:t>
      </w:r>
      <w:r w:rsidR="004B1D7B" w:rsidRPr="001740BE">
        <w:rPr>
          <w:rFonts w:ascii="Times New Roman" w:hAnsi="Times New Roman" w:cs="Times New Roman"/>
        </w:rPr>
        <w:t xml:space="preserve">divided into points, </w:t>
      </w:r>
      <w:r w:rsidR="00E25E7E" w:rsidRPr="001740BE">
        <w:rPr>
          <w:rFonts w:ascii="Times New Roman" w:hAnsi="Times New Roman" w:cs="Times New Roman"/>
        </w:rPr>
        <w:t xml:space="preserve">it may </w:t>
      </w:r>
      <w:r w:rsidR="00D52946" w:rsidRPr="001740BE">
        <w:rPr>
          <w:rFonts w:ascii="Times New Roman" w:hAnsi="Times New Roman" w:cs="Times New Roman"/>
        </w:rPr>
        <w:t xml:space="preserve">also </w:t>
      </w:r>
      <w:r w:rsidR="00E25E7E" w:rsidRPr="001740BE">
        <w:rPr>
          <w:rFonts w:ascii="Times New Roman" w:hAnsi="Times New Roman" w:cs="Times New Roman"/>
        </w:rPr>
        <w:t>be</w:t>
      </w:r>
      <w:r w:rsidR="002D5E4B" w:rsidRPr="001740BE">
        <w:rPr>
          <w:rFonts w:ascii="Times New Roman" w:hAnsi="Times New Roman" w:cs="Times New Roman"/>
        </w:rPr>
        <w:t xml:space="preserve"> </w:t>
      </w:r>
      <w:r w:rsidR="00D51EF9" w:rsidRPr="001740BE">
        <w:rPr>
          <w:rFonts w:ascii="Times New Roman" w:hAnsi="Times New Roman" w:cs="Times New Roman"/>
        </w:rPr>
        <w:t xml:space="preserve">a discrete structure, </w:t>
      </w:r>
      <w:r w:rsidR="002D5E4B" w:rsidRPr="001740BE">
        <w:rPr>
          <w:rFonts w:ascii="Times New Roman" w:hAnsi="Times New Roman" w:cs="Times New Roman"/>
        </w:rPr>
        <w:t>partitioned into cou</w:t>
      </w:r>
      <w:r w:rsidR="0038336E" w:rsidRPr="001740BE">
        <w:rPr>
          <w:rFonts w:ascii="Times New Roman" w:hAnsi="Times New Roman" w:cs="Times New Roman"/>
        </w:rPr>
        <w:t>ntably many points.</w:t>
      </w:r>
      <w:r w:rsidR="0048721F" w:rsidRPr="001740BE">
        <w:rPr>
          <w:rStyle w:val="FootnoteReference"/>
          <w:rFonts w:ascii="Times New Roman" w:hAnsi="Times New Roman" w:cs="Times New Roman"/>
          <w:color w:val="auto"/>
        </w:rPr>
        <w:footnoteReference w:id="18"/>
      </w:r>
      <w:r w:rsidR="0038336E" w:rsidRPr="001740BE">
        <w:rPr>
          <w:rFonts w:ascii="Times New Roman" w:hAnsi="Times New Roman" w:cs="Times New Roman"/>
        </w:rPr>
        <w:t xml:space="preserve"> </w:t>
      </w:r>
    </w:p>
    <w:p w14:paraId="0B379742" w14:textId="77777777" w:rsidR="00BB4BAD" w:rsidRPr="001740BE" w:rsidRDefault="000123C0" w:rsidP="00BB4BAD">
      <w:pPr>
        <w:ind w:firstLine="360"/>
        <w:jc w:val="both"/>
        <w:rPr>
          <w:rFonts w:ascii="Times New Roman" w:hAnsi="Times New Roman" w:cs="Times New Roman"/>
        </w:rPr>
      </w:pPr>
      <w:r w:rsidRPr="001740BE">
        <w:rPr>
          <w:rFonts w:ascii="Times New Roman" w:hAnsi="Times New Roman" w:cs="Times New Roman"/>
        </w:rPr>
        <w:t xml:space="preserve">Here's the second option for what the minimal portions of spacetime might be: individual relations. </w:t>
      </w:r>
      <w:r w:rsidR="005632D1" w:rsidRPr="001740BE">
        <w:rPr>
          <w:rFonts w:ascii="Times New Roman" w:hAnsi="Times New Roman" w:cs="Times New Roman"/>
        </w:rPr>
        <w:t>R</w:t>
      </w:r>
      <w:r w:rsidR="00F74060" w:rsidRPr="001740BE">
        <w:rPr>
          <w:rFonts w:ascii="Times New Roman" w:hAnsi="Times New Roman" w:cs="Times New Roman"/>
        </w:rPr>
        <w:t>elationists will construct spacetime from relations</w:t>
      </w:r>
      <w:r w:rsidR="00D33E3D" w:rsidRPr="001740BE">
        <w:rPr>
          <w:rFonts w:ascii="Times New Roman" w:hAnsi="Times New Roman" w:cs="Times New Roman"/>
        </w:rPr>
        <w:t>,</w:t>
      </w:r>
      <w:r w:rsidR="00F74060" w:rsidRPr="001740BE">
        <w:rPr>
          <w:rFonts w:ascii="Times New Roman" w:hAnsi="Times New Roman" w:cs="Times New Roman"/>
        </w:rPr>
        <w:t xml:space="preserve"> from which they then build spacetime regions</w:t>
      </w:r>
      <w:r w:rsidR="009A3E81" w:rsidRPr="001740BE">
        <w:rPr>
          <w:rFonts w:ascii="Times New Roman" w:hAnsi="Times New Roman" w:cs="Times New Roman"/>
        </w:rPr>
        <w:t>.</w:t>
      </w:r>
      <w:r w:rsidR="00CF6B72" w:rsidRPr="001740BE">
        <w:rPr>
          <w:rStyle w:val="FootnoteReference"/>
          <w:rFonts w:ascii="Times New Roman" w:hAnsi="Times New Roman" w:cs="Times New Roman"/>
          <w:color w:val="auto"/>
        </w:rPr>
        <w:footnoteReference w:id="19"/>
      </w:r>
      <w:r w:rsidR="00A36783" w:rsidRPr="001740BE">
        <w:rPr>
          <w:rFonts w:ascii="Times New Roman" w:hAnsi="Times New Roman" w:cs="Times New Roman"/>
        </w:rPr>
        <w:t xml:space="preserve"> </w:t>
      </w:r>
    </w:p>
    <w:p w14:paraId="4C27B9F4" w14:textId="14C7A90D" w:rsidR="00482FBC" w:rsidRPr="001740BE" w:rsidRDefault="00BB4BAD" w:rsidP="00C2329C">
      <w:pPr>
        <w:ind w:firstLine="360"/>
        <w:jc w:val="both"/>
        <w:rPr>
          <w:rFonts w:ascii="Times New Roman" w:hAnsi="Times New Roman" w:cs="Times New Roman"/>
        </w:rPr>
      </w:pPr>
      <w:r w:rsidRPr="001740BE">
        <w:rPr>
          <w:rFonts w:ascii="Times New Roman" w:hAnsi="Times New Roman" w:cs="Times New Roman"/>
        </w:rPr>
        <w:t xml:space="preserve">I won’t distinguish between substantival or relational spacetime as either continuous or discrete in the table below. I assume, for now, that the spacetime of GR is a continuous structure of points or relations. With that said, I think that it is left open that some approach to QG may successfully interpret GR spacetime as a discrete structure. Several approaches to QG attempt to do so. Thus, the discretization of GR spacetime may be relevant in the context of QG which leads me to discuss the continuous/discrete distinction further in section 6.2. </w:t>
      </w:r>
      <w:r w:rsidRPr="001740BE">
        <w:rPr>
          <w:rFonts w:ascii="Times New Roman" w:hAnsi="Times New Roman" w:cs="Times New Roman"/>
          <w:iCs/>
          <w:szCs w:val="22"/>
        </w:rPr>
        <w:t xml:space="preserve">For the purposes of the space of models, </w:t>
      </w:r>
      <w:r w:rsidR="00BB70B1" w:rsidRPr="001740BE">
        <w:rPr>
          <w:rFonts w:ascii="Times New Roman" w:hAnsi="Times New Roman" w:cs="Times New Roman"/>
          <w:iCs/>
          <w:szCs w:val="22"/>
        </w:rPr>
        <w:t xml:space="preserve">however, </w:t>
      </w:r>
      <w:r w:rsidRPr="001740BE">
        <w:rPr>
          <w:rFonts w:ascii="Times New Roman" w:hAnsi="Times New Roman" w:cs="Times New Roman"/>
          <w:iCs/>
          <w:szCs w:val="22"/>
        </w:rPr>
        <w:t>let’s assume that whatever the minimal portions of substantival spacetime are—and whether they are continuous or discrete—they will be generated via composition in much the same way.</w:t>
      </w:r>
    </w:p>
    <w:p w14:paraId="79C5D8E6" w14:textId="3E2310E3" w:rsidR="00E07126" w:rsidRPr="001740BE" w:rsidRDefault="00E07126" w:rsidP="000E7609">
      <w:pPr>
        <w:pStyle w:val="ListParagraph"/>
        <w:numPr>
          <w:ilvl w:val="0"/>
          <w:numId w:val="27"/>
        </w:numPr>
        <w:jc w:val="both"/>
        <w:rPr>
          <w:rFonts w:ascii="Times New Roman" w:hAnsi="Times New Roman" w:cs="Times New Roman"/>
          <w:i/>
          <w:iCs/>
          <w:lang w:val="en-AU"/>
        </w:rPr>
      </w:pPr>
      <w:r w:rsidRPr="001740BE">
        <w:rPr>
          <w:rFonts w:ascii="Times New Roman" w:hAnsi="Times New Roman" w:cs="Times New Roman"/>
          <w:i/>
          <w:iCs/>
          <w:lang w:val="en-AU"/>
        </w:rPr>
        <w:t xml:space="preserve">What are the non-spatiotemporal </w:t>
      </w:r>
      <w:r w:rsidR="00BB27A5" w:rsidRPr="001740BE">
        <w:rPr>
          <w:rFonts w:ascii="Times New Roman" w:hAnsi="Times New Roman" w:cs="Times New Roman"/>
          <w:i/>
          <w:iCs/>
          <w:lang w:val="en-AU"/>
        </w:rPr>
        <w:t>‘parts’</w:t>
      </w:r>
      <w:r w:rsidRPr="001740BE">
        <w:rPr>
          <w:rFonts w:ascii="Times New Roman" w:hAnsi="Times New Roman" w:cs="Times New Roman"/>
          <w:i/>
          <w:iCs/>
          <w:lang w:val="en-AU"/>
        </w:rPr>
        <w:t xml:space="preserve"> that compos</w:t>
      </w:r>
      <w:r w:rsidR="00BB27A5" w:rsidRPr="001740BE">
        <w:rPr>
          <w:rFonts w:ascii="Times New Roman" w:hAnsi="Times New Roman" w:cs="Times New Roman"/>
          <w:i/>
          <w:iCs/>
          <w:lang w:val="en-AU"/>
        </w:rPr>
        <w:t>e spacetime</w:t>
      </w:r>
      <w:r w:rsidRPr="001740BE">
        <w:rPr>
          <w:rFonts w:ascii="Times New Roman" w:hAnsi="Times New Roman" w:cs="Times New Roman"/>
          <w:i/>
          <w:iCs/>
          <w:lang w:val="en-AU"/>
        </w:rPr>
        <w:t>?</w:t>
      </w:r>
    </w:p>
    <w:p w14:paraId="74C64E08" w14:textId="3768C90C" w:rsidR="00190B05" w:rsidRPr="001740BE" w:rsidRDefault="007A6D89" w:rsidP="000E7609">
      <w:pPr>
        <w:jc w:val="both"/>
        <w:rPr>
          <w:rFonts w:ascii="Times New Roman" w:hAnsi="Times New Roman" w:cs="Times New Roman"/>
          <w:lang w:val="en-AU"/>
        </w:rPr>
      </w:pPr>
      <w:r w:rsidRPr="001740BE">
        <w:rPr>
          <w:rFonts w:ascii="Times New Roman" w:hAnsi="Times New Roman" w:cs="Times New Roman"/>
          <w:lang w:val="en-AU"/>
        </w:rPr>
        <w:t xml:space="preserve">One possible answer to this </w:t>
      </w:r>
      <w:r w:rsidR="003A7A5C" w:rsidRPr="001740BE">
        <w:rPr>
          <w:rFonts w:ascii="Times New Roman" w:hAnsi="Times New Roman" w:cs="Times New Roman"/>
          <w:lang w:val="en-AU"/>
        </w:rPr>
        <w:t xml:space="preserve">third </w:t>
      </w:r>
      <w:r w:rsidRPr="001740BE">
        <w:rPr>
          <w:rFonts w:ascii="Times New Roman" w:hAnsi="Times New Roman" w:cs="Times New Roman"/>
          <w:lang w:val="en-AU"/>
        </w:rPr>
        <w:t>question is that</w:t>
      </w:r>
      <w:r w:rsidR="00781174" w:rsidRPr="001740BE">
        <w:rPr>
          <w:rFonts w:ascii="Times New Roman" w:hAnsi="Times New Roman" w:cs="Times New Roman"/>
          <w:lang w:val="en-AU"/>
        </w:rPr>
        <w:t xml:space="preserve"> spacetime is composed of non-spatiotemporal </w:t>
      </w:r>
      <w:r w:rsidR="00781174" w:rsidRPr="001740BE">
        <w:rPr>
          <w:rFonts w:ascii="Times New Roman" w:hAnsi="Times New Roman" w:cs="Times New Roman"/>
          <w:i/>
          <w:iCs/>
          <w:lang w:val="en-AU"/>
        </w:rPr>
        <w:t xml:space="preserve">entities. </w:t>
      </w:r>
      <w:r w:rsidR="0047093D" w:rsidRPr="001740BE">
        <w:rPr>
          <w:rFonts w:ascii="Times New Roman" w:hAnsi="Times New Roman" w:cs="Times New Roman"/>
          <w:lang w:val="en-AU"/>
        </w:rPr>
        <w:t>Here, I’ll refer to ‘e</w:t>
      </w:r>
      <w:r w:rsidR="0062513A" w:rsidRPr="001740BE">
        <w:rPr>
          <w:rFonts w:ascii="Times New Roman" w:hAnsi="Times New Roman" w:cs="Times New Roman"/>
          <w:lang w:val="en-AU"/>
        </w:rPr>
        <w:t>ntities</w:t>
      </w:r>
      <w:r w:rsidR="0047093D" w:rsidRPr="001740BE">
        <w:rPr>
          <w:rFonts w:ascii="Times New Roman" w:hAnsi="Times New Roman" w:cs="Times New Roman"/>
          <w:lang w:val="en-AU"/>
        </w:rPr>
        <w:t>’</w:t>
      </w:r>
      <w:r w:rsidR="0062513A" w:rsidRPr="001740BE">
        <w:rPr>
          <w:rFonts w:ascii="Times New Roman" w:hAnsi="Times New Roman" w:cs="Times New Roman"/>
          <w:lang w:val="en-AU"/>
        </w:rPr>
        <w:t xml:space="preserve"> </w:t>
      </w:r>
      <w:r w:rsidR="00E61B8B" w:rsidRPr="001740BE">
        <w:rPr>
          <w:rFonts w:ascii="Times New Roman" w:hAnsi="Times New Roman" w:cs="Times New Roman"/>
          <w:lang w:val="en-AU"/>
        </w:rPr>
        <w:t>as</w:t>
      </w:r>
      <w:r w:rsidR="00D71DB3" w:rsidRPr="001740BE">
        <w:rPr>
          <w:rFonts w:ascii="Times New Roman" w:hAnsi="Times New Roman" w:cs="Times New Roman"/>
          <w:lang w:val="en-AU"/>
        </w:rPr>
        <w:t xml:space="preserve"> any ontological posits other than properties.</w:t>
      </w:r>
      <w:r w:rsidR="00E61B8B" w:rsidRPr="001740BE">
        <w:rPr>
          <w:rFonts w:ascii="Times New Roman" w:hAnsi="Times New Roman" w:cs="Times New Roman"/>
          <w:lang w:val="en-AU"/>
        </w:rPr>
        <w:t xml:space="preserve"> </w:t>
      </w:r>
      <w:r w:rsidR="00216BBE" w:rsidRPr="001740BE">
        <w:rPr>
          <w:rFonts w:ascii="Times New Roman" w:hAnsi="Times New Roman" w:cs="Times New Roman"/>
          <w:lang w:val="en-AU"/>
        </w:rPr>
        <w:t>Alternatively,</w:t>
      </w:r>
      <w:r w:rsidR="00A36B95" w:rsidRPr="001740BE">
        <w:rPr>
          <w:rFonts w:ascii="Times New Roman" w:hAnsi="Times New Roman" w:cs="Times New Roman"/>
          <w:lang w:val="en-AU"/>
        </w:rPr>
        <w:t xml:space="preserve"> the</w:t>
      </w:r>
      <w:r w:rsidR="006B1F6B" w:rsidRPr="001740BE">
        <w:rPr>
          <w:rFonts w:ascii="Times New Roman" w:hAnsi="Times New Roman" w:cs="Times New Roman"/>
          <w:lang w:val="en-AU"/>
        </w:rPr>
        <w:t xml:space="preserve"> non-spatiotemporal </w:t>
      </w:r>
      <w:r w:rsidR="0071188C" w:rsidRPr="001740BE">
        <w:rPr>
          <w:rFonts w:ascii="Times New Roman" w:hAnsi="Times New Roman" w:cs="Times New Roman"/>
          <w:lang w:val="en-AU"/>
        </w:rPr>
        <w:t>parts</w:t>
      </w:r>
      <w:r w:rsidR="006B1F6B" w:rsidRPr="001740BE">
        <w:rPr>
          <w:rFonts w:ascii="Times New Roman" w:hAnsi="Times New Roman" w:cs="Times New Roman"/>
          <w:lang w:val="en-AU"/>
        </w:rPr>
        <w:t xml:space="preserve"> may be </w:t>
      </w:r>
      <w:r w:rsidR="006B1F6B" w:rsidRPr="001740BE">
        <w:rPr>
          <w:rFonts w:ascii="Times New Roman" w:hAnsi="Times New Roman" w:cs="Times New Roman"/>
          <w:i/>
          <w:iCs/>
          <w:lang w:val="en-AU"/>
        </w:rPr>
        <w:t>properties</w:t>
      </w:r>
      <w:r w:rsidR="006B1F6B" w:rsidRPr="001740BE">
        <w:rPr>
          <w:rFonts w:ascii="Times New Roman" w:hAnsi="Times New Roman" w:cs="Times New Roman"/>
          <w:lang w:val="en-AU"/>
        </w:rPr>
        <w:t xml:space="preserve"> that are instantiated by the non-spatiotemporal structure or system.</w:t>
      </w:r>
      <w:r w:rsidR="00BC10F0" w:rsidRPr="001740BE">
        <w:rPr>
          <w:rFonts w:ascii="Times New Roman" w:hAnsi="Times New Roman" w:cs="Times New Roman"/>
          <w:lang w:val="en-AU"/>
        </w:rPr>
        <w:t xml:space="preserve"> </w:t>
      </w:r>
      <w:r w:rsidR="00B70250" w:rsidRPr="001740BE">
        <w:rPr>
          <w:rFonts w:ascii="Times New Roman" w:hAnsi="Times New Roman" w:cs="Times New Roman"/>
          <w:lang w:val="en-AU"/>
        </w:rPr>
        <w:t>‘Entities’</w:t>
      </w:r>
      <w:r w:rsidR="00E60B53" w:rsidRPr="001740BE">
        <w:rPr>
          <w:rFonts w:ascii="Times New Roman" w:hAnsi="Times New Roman" w:cs="Times New Roman"/>
          <w:lang w:val="en-AU"/>
        </w:rPr>
        <w:t xml:space="preserve"> and </w:t>
      </w:r>
      <w:r w:rsidR="00B70250" w:rsidRPr="001740BE">
        <w:rPr>
          <w:rFonts w:ascii="Times New Roman" w:hAnsi="Times New Roman" w:cs="Times New Roman"/>
          <w:lang w:val="en-AU"/>
        </w:rPr>
        <w:t>‘</w:t>
      </w:r>
      <w:r w:rsidR="00E60B53" w:rsidRPr="001740BE">
        <w:rPr>
          <w:rFonts w:ascii="Times New Roman" w:hAnsi="Times New Roman" w:cs="Times New Roman"/>
          <w:lang w:val="en-AU"/>
        </w:rPr>
        <w:t>properties</w:t>
      </w:r>
      <w:r w:rsidR="00B70250" w:rsidRPr="001740BE">
        <w:rPr>
          <w:rFonts w:ascii="Times New Roman" w:hAnsi="Times New Roman" w:cs="Times New Roman"/>
          <w:lang w:val="en-AU"/>
        </w:rPr>
        <w:t>’</w:t>
      </w:r>
      <w:r w:rsidR="00E60B53" w:rsidRPr="001740BE">
        <w:rPr>
          <w:rFonts w:ascii="Times New Roman" w:hAnsi="Times New Roman" w:cs="Times New Roman"/>
          <w:lang w:val="en-AU"/>
        </w:rPr>
        <w:t xml:space="preserve"> will be the two responses to this question in our taxonomy.</w:t>
      </w:r>
      <w:r w:rsidR="003A6696" w:rsidRPr="001740BE">
        <w:rPr>
          <w:rFonts w:ascii="Times New Roman" w:hAnsi="Times New Roman" w:cs="Times New Roman"/>
          <w:lang w:val="en-AU"/>
        </w:rPr>
        <w:t xml:space="preserve"> I take entities and properties to be distinct. </w:t>
      </w:r>
      <w:r w:rsidR="008B4B09" w:rsidRPr="001740BE">
        <w:rPr>
          <w:rFonts w:ascii="Times New Roman" w:hAnsi="Times New Roman" w:cs="Times New Roman"/>
          <w:lang w:val="en-AU"/>
        </w:rPr>
        <w:t xml:space="preserve">To some, this might be an unorthodox </w:t>
      </w:r>
      <w:r w:rsidR="008B4B09" w:rsidRPr="001740BE">
        <w:rPr>
          <w:rFonts w:ascii="Times New Roman" w:hAnsi="Times New Roman" w:cs="Times New Roman"/>
          <w:lang w:val="en-AU"/>
        </w:rPr>
        <w:lastRenderedPageBreak/>
        <w:t>convention,</w:t>
      </w:r>
      <w:r w:rsidR="00A0596A" w:rsidRPr="001740BE">
        <w:rPr>
          <w:rFonts w:ascii="Times New Roman" w:hAnsi="Times New Roman" w:cs="Times New Roman"/>
          <w:lang w:val="en-AU"/>
        </w:rPr>
        <w:t xml:space="preserve"> but </w:t>
      </w:r>
      <w:r w:rsidR="003E2B8D" w:rsidRPr="001740BE">
        <w:rPr>
          <w:rFonts w:ascii="Times New Roman" w:hAnsi="Times New Roman" w:cs="Times New Roman"/>
          <w:lang w:val="en-AU"/>
        </w:rPr>
        <w:t>I doubt it will cause much trouble here.</w:t>
      </w:r>
      <w:r w:rsidR="003E2B8D" w:rsidRPr="001740BE">
        <w:rPr>
          <w:rStyle w:val="FootnoteReference"/>
          <w:rFonts w:ascii="Times New Roman" w:hAnsi="Times New Roman" w:cs="Times New Roman"/>
          <w:color w:val="auto"/>
          <w:lang w:val="en-AU"/>
        </w:rPr>
        <w:footnoteReference w:id="20"/>
      </w:r>
      <w:r w:rsidR="001561D6" w:rsidRPr="001740BE">
        <w:rPr>
          <w:rFonts w:ascii="Times New Roman" w:hAnsi="Times New Roman" w:cs="Times New Roman"/>
          <w:lang w:val="en-AU"/>
        </w:rPr>
        <w:t xml:space="preserve"> Moreover</w:t>
      </w:r>
      <w:r w:rsidR="00D53C1C" w:rsidRPr="001740BE">
        <w:rPr>
          <w:rFonts w:ascii="Times New Roman" w:hAnsi="Times New Roman" w:cs="Times New Roman"/>
          <w:lang w:val="en-AU"/>
        </w:rPr>
        <w:t xml:space="preserve">, </w:t>
      </w:r>
      <w:r w:rsidR="00166D35" w:rsidRPr="001740BE">
        <w:rPr>
          <w:rFonts w:ascii="Times New Roman" w:hAnsi="Times New Roman" w:cs="Times New Roman"/>
          <w:lang w:val="en-AU"/>
        </w:rPr>
        <w:t xml:space="preserve">to say that spacetime is composed by non-spatiotemporal </w:t>
      </w:r>
      <w:r w:rsidR="0071188C" w:rsidRPr="001740BE">
        <w:rPr>
          <w:rFonts w:ascii="Times New Roman" w:hAnsi="Times New Roman" w:cs="Times New Roman"/>
          <w:lang w:val="en-AU"/>
        </w:rPr>
        <w:t xml:space="preserve">parts </w:t>
      </w:r>
      <w:r w:rsidR="00FE53D7" w:rsidRPr="001740BE">
        <w:rPr>
          <w:rFonts w:ascii="Times New Roman" w:hAnsi="Times New Roman" w:cs="Times New Roman"/>
          <w:lang w:val="en-AU"/>
        </w:rPr>
        <w:t xml:space="preserve">that are </w:t>
      </w:r>
      <w:r w:rsidR="00166D35" w:rsidRPr="001740BE">
        <w:rPr>
          <w:rFonts w:ascii="Times New Roman" w:hAnsi="Times New Roman" w:cs="Times New Roman"/>
          <w:lang w:val="en-AU"/>
        </w:rPr>
        <w:t>more specific than</w:t>
      </w:r>
      <w:r w:rsidR="00E80C23" w:rsidRPr="001740BE">
        <w:rPr>
          <w:rFonts w:ascii="Times New Roman" w:hAnsi="Times New Roman" w:cs="Times New Roman"/>
          <w:lang w:val="en-AU"/>
        </w:rPr>
        <w:t xml:space="preserve"> </w:t>
      </w:r>
      <w:r w:rsidR="00166D35" w:rsidRPr="001740BE">
        <w:rPr>
          <w:rFonts w:ascii="Times New Roman" w:hAnsi="Times New Roman" w:cs="Times New Roman"/>
          <w:lang w:val="en-AU"/>
        </w:rPr>
        <w:t>‘entities’ or ‘properties’</w:t>
      </w:r>
      <w:r w:rsidR="00E80C23" w:rsidRPr="001740BE">
        <w:rPr>
          <w:rFonts w:ascii="Times New Roman" w:hAnsi="Times New Roman" w:cs="Times New Roman"/>
          <w:lang w:val="en-AU"/>
        </w:rPr>
        <w:t xml:space="preserve"> </w:t>
      </w:r>
      <w:r w:rsidR="00D53C1C" w:rsidRPr="001740BE">
        <w:rPr>
          <w:rFonts w:ascii="Times New Roman" w:hAnsi="Times New Roman" w:cs="Times New Roman"/>
        </w:rPr>
        <w:t>likely requires input from physics</w:t>
      </w:r>
      <w:r w:rsidR="00BC10F0" w:rsidRPr="001740BE">
        <w:rPr>
          <w:rFonts w:ascii="Times New Roman" w:hAnsi="Times New Roman" w:cs="Times New Roman"/>
        </w:rPr>
        <w:t xml:space="preserve"> since different theories of quantum gravity </w:t>
      </w:r>
      <w:r w:rsidR="000D4B45" w:rsidRPr="001740BE">
        <w:rPr>
          <w:rFonts w:ascii="Times New Roman" w:hAnsi="Times New Roman" w:cs="Times New Roman"/>
        </w:rPr>
        <w:t xml:space="preserve">commit to different ontological </w:t>
      </w:r>
      <w:r w:rsidR="00FF280F" w:rsidRPr="001740BE">
        <w:rPr>
          <w:rFonts w:ascii="Times New Roman" w:hAnsi="Times New Roman" w:cs="Times New Roman"/>
        </w:rPr>
        <w:t>posit</w:t>
      </w:r>
      <w:r w:rsidR="008051F4" w:rsidRPr="001740BE">
        <w:rPr>
          <w:rFonts w:ascii="Times New Roman" w:hAnsi="Times New Roman" w:cs="Times New Roman"/>
        </w:rPr>
        <w:t>s</w:t>
      </w:r>
      <w:r w:rsidR="00FF280F" w:rsidRPr="001740BE">
        <w:rPr>
          <w:rFonts w:ascii="Times New Roman" w:hAnsi="Times New Roman" w:cs="Times New Roman"/>
        </w:rPr>
        <w:t xml:space="preserve"> at the fundamental level.</w:t>
      </w:r>
      <w:r w:rsidR="00190B05" w:rsidRPr="001740BE">
        <w:rPr>
          <w:rStyle w:val="FootnoteReference"/>
          <w:rFonts w:ascii="Times New Roman" w:hAnsi="Times New Roman" w:cs="Times New Roman"/>
          <w:color w:val="auto"/>
        </w:rPr>
        <w:footnoteReference w:id="21"/>
      </w:r>
      <w:r w:rsidR="00FF280F" w:rsidRPr="001740BE">
        <w:rPr>
          <w:rFonts w:ascii="Times New Roman" w:hAnsi="Times New Roman" w:cs="Times New Roman"/>
        </w:rPr>
        <w:t xml:space="preserve"> </w:t>
      </w:r>
    </w:p>
    <w:p w14:paraId="56878D80" w14:textId="4772199F" w:rsidR="00F02405" w:rsidRPr="001740BE" w:rsidRDefault="008D463F" w:rsidP="00717BD6">
      <w:pPr>
        <w:ind w:firstLine="360"/>
        <w:jc w:val="both"/>
        <w:rPr>
          <w:rFonts w:ascii="Times New Roman" w:hAnsi="Times New Roman" w:cs="Times New Roman"/>
          <w:lang w:val="en-AU"/>
        </w:rPr>
      </w:pPr>
      <w:r w:rsidRPr="001740BE">
        <w:rPr>
          <w:rFonts w:ascii="Times New Roman" w:hAnsi="Times New Roman" w:cs="Times New Roman"/>
          <w:lang w:val="en-AU"/>
        </w:rPr>
        <w:t xml:space="preserve">We should also differentiate between </w:t>
      </w:r>
      <w:r w:rsidR="008F4EE5" w:rsidRPr="001740BE">
        <w:rPr>
          <w:rFonts w:ascii="Times New Roman" w:hAnsi="Times New Roman" w:cs="Times New Roman"/>
          <w:lang w:val="en-AU"/>
        </w:rPr>
        <w:t xml:space="preserve">the </w:t>
      </w:r>
      <w:r w:rsidR="00114373" w:rsidRPr="001740BE">
        <w:rPr>
          <w:rFonts w:ascii="Times New Roman" w:hAnsi="Times New Roman" w:cs="Times New Roman"/>
          <w:lang w:val="en-AU"/>
        </w:rPr>
        <w:t xml:space="preserve">question </w:t>
      </w:r>
      <w:r w:rsidR="008F4EE5" w:rsidRPr="001740BE">
        <w:rPr>
          <w:rFonts w:ascii="Times New Roman" w:hAnsi="Times New Roman" w:cs="Times New Roman"/>
          <w:lang w:val="en-AU"/>
        </w:rPr>
        <w:t xml:space="preserve">of </w:t>
      </w:r>
      <w:r w:rsidR="00114373" w:rsidRPr="001740BE">
        <w:rPr>
          <w:rFonts w:ascii="Times New Roman" w:hAnsi="Times New Roman" w:cs="Times New Roman"/>
          <w:i/>
          <w:iCs/>
          <w:lang w:val="en-AU"/>
        </w:rPr>
        <w:t>what</w:t>
      </w:r>
      <w:r w:rsidR="00114373" w:rsidRPr="001740BE">
        <w:rPr>
          <w:rFonts w:ascii="Times New Roman" w:hAnsi="Times New Roman" w:cs="Times New Roman"/>
          <w:lang w:val="en-AU"/>
        </w:rPr>
        <w:t xml:space="preserve"> </w:t>
      </w:r>
      <w:r w:rsidR="00E87EE1" w:rsidRPr="001740BE">
        <w:rPr>
          <w:rFonts w:ascii="Times New Roman" w:hAnsi="Times New Roman" w:cs="Times New Roman"/>
          <w:lang w:val="en-AU"/>
        </w:rPr>
        <w:t xml:space="preserve">kind of non-spatiotemporal </w:t>
      </w:r>
      <w:r w:rsidR="00422B8A" w:rsidRPr="001740BE">
        <w:rPr>
          <w:rFonts w:ascii="Times New Roman" w:hAnsi="Times New Roman" w:cs="Times New Roman"/>
          <w:lang w:val="en-AU"/>
        </w:rPr>
        <w:t>parts</w:t>
      </w:r>
      <w:r w:rsidR="00E87EE1" w:rsidRPr="001740BE">
        <w:rPr>
          <w:rFonts w:ascii="Times New Roman" w:hAnsi="Times New Roman" w:cs="Times New Roman"/>
          <w:lang w:val="en-AU"/>
        </w:rPr>
        <w:t xml:space="preserve"> </w:t>
      </w:r>
      <w:r w:rsidR="008F4EE5" w:rsidRPr="001740BE">
        <w:rPr>
          <w:rFonts w:ascii="Times New Roman" w:hAnsi="Times New Roman" w:cs="Times New Roman"/>
          <w:lang w:val="en-AU"/>
        </w:rPr>
        <w:t xml:space="preserve">might compose </w:t>
      </w:r>
      <w:r w:rsidR="00114373" w:rsidRPr="001740BE">
        <w:rPr>
          <w:rFonts w:ascii="Times New Roman" w:hAnsi="Times New Roman" w:cs="Times New Roman"/>
          <w:lang w:val="en-AU"/>
        </w:rPr>
        <w:t xml:space="preserve">spacetime, from </w:t>
      </w:r>
      <w:r w:rsidR="008F4EE5" w:rsidRPr="001740BE">
        <w:rPr>
          <w:rFonts w:ascii="Times New Roman" w:hAnsi="Times New Roman" w:cs="Times New Roman"/>
          <w:lang w:val="en-AU"/>
        </w:rPr>
        <w:t xml:space="preserve">the </w:t>
      </w:r>
      <w:r w:rsidR="00114373" w:rsidRPr="001740BE">
        <w:rPr>
          <w:rFonts w:ascii="Times New Roman" w:hAnsi="Times New Roman" w:cs="Times New Roman"/>
          <w:lang w:val="en-AU"/>
        </w:rPr>
        <w:t xml:space="preserve">question </w:t>
      </w:r>
      <w:r w:rsidR="008F4EE5" w:rsidRPr="001740BE">
        <w:rPr>
          <w:rFonts w:ascii="Times New Roman" w:hAnsi="Times New Roman" w:cs="Times New Roman"/>
          <w:lang w:val="en-AU"/>
        </w:rPr>
        <w:t xml:space="preserve">of </w:t>
      </w:r>
      <w:r w:rsidR="00114373" w:rsidRPr="001740BE">
        <w:rPr>
          <w:rFonts w:ascii="Times New Roman" w:hAnsi="Times New Roman" w:cs="Times New Roman"/>
          <w:i/>
          <w:iCs/>
          <w:lang w:val="en-AU"/>
        </w:rPr>
        <w:t>how</w:t>
      </w:r>
      <w:r w:rsidR="00114373" w:rsidRPr="001740BE">
        <w:rPr>
          <w:rFonts w:ascii="Times New Roman" w:hAnsi="Times New Roman" w:cs="Times New Roman"/>
          <w:lang w:val="en-AU"/>
        </w:rPr>
        <w:t xml:space="preserve"> spacetime </w:t>
      </w:r>
      <w:r w:rsidR="008F4EE5" w:rsidRPr="001740BE">
        <w:rPr>
          <w:rFonts w:ascii="Times New Roman" w:hAnsi="Times New Roman" w:cs="Times New Roman"/>
          <w:lang w:val="en-AU"/>
        </w:rPr>
        <w:t>may be composed of</w:t>
      </w:r>
      <w:r w:rsidR="00114373" w:rsidRPr="001740BE">
        <w:rPr>
          <w:rFonts w:ascii="Times New Roman" w:hAnsi="Times New Roman" w:cs="Times New Roman"/>
          <w:lang w:val="en-AU"/>
        </w:rPr>
        <w:t xml:space="preserve"> the non-spatiotemporal</w:t>
      </w:r>
      <w:r w:rsidR="00E87EE1" w:rsidRPr="001740BE">
        <w:rPr>
          <w:rFonts w:ascii="Times New Roman" w:hAnsi="Times New Roman" w:cs="Times New Roman"/>
          <w:lang w:val="en-AU"/>
        </w:rPr>
        <w:t xml:space="preserve">. </w:t>
      </w:r>
      <w:r w:rsidR="00696548" w:rsidRPr="001740BE">
        <w:rPr>
          <w:rFonts w:ascii="Times New Roman" w:hAnsi="Times New Roman" w:cs="Times New Roman"/>
          <w:lang w:val="en-AU"/>
        </w:rPr>
        <w:t>Non</w:t>
      </w:r>
      <w:r w:rsidR="003023EC" w:rsidRPr="001740BE">
        <w:rPr>
          <w:rFonts w:ascii="Times New Roman" w:hAnsi="Times New Roman" w:cs="Times New Roman"/>
          <w:lang w:val="en-AU"/>
        </w:rPr>
        <w:t>-spatiotemporal</w:t>
      </w:r>
      <w:r w:rsidR="008A6B8F" w:rsidRPr="001740BE">
        <w:rPr>
          <w:rFonts w:ascii="Times New Roman" w:hAnsi="Times New Roman" w:cs="Times New Roman"/>
          <w:lang w:val="en-AU"/>
        </w:rPr>
        <w:t xml:space="preserve"> </w:t>
      </w:r>
      <w:r w:rsidR="00B70250" w:rsidRPr="001740BE">
        <w:rPr>
          <w:rFonts w:ascii="Times New Roman" w:hAnsi="Times New Roman" w:cs="Times New Roman"/>
          <w:lang w:val="en-AU"/>
        </w:rPr>
        <w:t>entities</w:t>
      </w:r>
      <w:r w:rsidR="00AB04B2" w:rsidRPr="001740BE">
        <w:rPr>
          <w:rFonts w:ascii="Times New Roman" w:hAnsi="Times New Roman" w:cs="Times New Roman"/>
          <w:lang w:val="en-AU"/>
        </w:rPr>
        <w:t xml:space="preserve"> or properties</w:t>
      </w:r>
      <w:r w:rsidR="008A6B8F" w:rsidRPr="001740BE">
        <w:rPr>
          <w:rFonts w:ascii="Times New Roman" w:hAnsi="Times New Roman" w:cs="Times New Roman"/>
          <w:lang w:val="en-AU"/>
        </w:rPr>
        <w:t xml:space="preserve"> might compose </w:t>
      </w:r>
      <w:r w:rsidR="003023EC" w:rsidRPr="001740BE">
        <w:rPr>
          <w:rFonts w:ascii="Times New Roman" w:hAnsi="Times New Roman" w:cs="Times New Roman"/>
          <w:lang w:val="en-AU"/>
        </w:rPr>
        <w:t>spacetime</w:t>
      </w:r>
      <w:r w:rsidR="00385FF4" w:rsidRPr="001740BE">
        <w:rPr>
          <w:rFonts w:ascii="Times New Roman" w:hAnsi="Times New Roman" w:cs="Times New Roman"/>
          <w:lang w:val="en-AU"/>
        </w:rPr>
        <w:t xml:space="preserve"> in se</w:t>
      </w:r>
      <w:r w:rsidR="00F20C3E" w:rsidRPr="001740BE">
        <w:rPr>
          <w:rFonts w:ascii="Times New Roman" w:hAnsi="Times New Roman" w:cs="Times New Roman"/>
          <w:lang w:val="en-AU"/>
        </w:rPr>
        <w:t>ver</w:t>
      </w:r>
      <w:r w:rsidR="00385FF4" w:rsidRPr="001740BE">
        <w:rPr>
          <w:rFonts w:ascii="Times New Roman" w:hAnsi="Times New Roman" w:cs="Times New Roman"/>
          <w:lang w:val="en-AU"/>
        </w:rPr>
        <w:t>al ways.</w:t>
      </w:r>
      <w:r w:rsidR="00536CEC" w:rsidRPr="001740BE">
        <w:rPr>
          <w:rFonts w:ascii="Times New Roman" w:hAnsi="Times New Roman" w:cs="Times New Roman"/>
          <w:lang w:val="en-AU"/>
        </w:rPr>
        <w:t xml:space="preserve"> </w:t>
      </w:r>
      <w:r w:rsidR="00385FF4" w:rsidRPr="001740BE">
        <w:rPr>
          <w:rFonts w:ascii="Times New Roman" w:hAnsi="Times New Roman" w:cs="Times New Roman"/>
          <w:lang w:val="en-AU"/>
        </w:rPr>
        <w:t xml:space="preserve">They may be parts of </w:t>
      </w:r>
      <w:r w:rsidR="00812BC5" w:rsidRPr="001740BE">
        <w:rPr>
          <w:rFonts w:ascii="Times New Roman" w:hAnsi="Times New Roman" w:cs="Times New Roman"/>
          <w:lang w:val="en-AU"/>
        </w:rPr>
        <w:t xml:space="preserve">the </w:t>
      </w:r>
      <w:r w:rsidR="00D634B6" w:rsidRPr="001740BE">
        <w:rPr>
          <w:rFonts w:ascii="Times New Roman" w:hAnsi="Times New Roman" w:cs="Times New Roman"/>
          <w:lang w:val="en-AU"/>
        </w:rPr>
        <w:t>minimal</w:t>
      </w:r>
      <w:r w:rsidR="00F92FD2" w:rsidRPr="001740BE">
        <w:rPr>
          <w:rFonts w:ascii="Times New Roman" w:hAnsi="Times New Roman" w:cs="Times New Roman"/>
          <w:lang w:val="en-AU"/>
        </w:rPr>
        <w:t xml:space="preserve"> portions</w:t>
      </w:r>
      <w:r w:rsidR="00812BC5" w:rsidRPr="001740BE">
        <w:rPr>
          <w:rFonts w:ascii="Times New Roman" w:hAnsi="Times New Roman" w:cs="Times New Roman"/>
          <w:lang w:val="en-AU"/>
        </w:rPr>
        <w:t xml:space="preserve"> of </w:t>
      </w:r>
      <w:r w:rsidR="00385FF4" w:rsidRPr="001740BE">
        <w:rPr>
          <w:rFonts w:ascii="Times New Roman" w:hAnsi="Times New Roman" w:cs="Times New Roman"/>
          <w:lang w:val="en-AU"/>
        </w:rPr>
        <w:t>spacetime via</w:t>
      </w:r>
      <w:r w:rsidR="008A6B8F" w:rsidRPr="001740BE">
        <w:rPr>
          <w:rFonts w:ascii="Times New Roman" w:hAnsi="Times New Roman" w:cs="Times New Roman"/>
          <w:lang w:val="en-AU"/>
        </w:rPr>
        <w:t xml:space="preserve"> </w:t>
      </w:r>
      <w:r w:rsidR="00385FF4" w:rsidRPr="001740BE">
        <w:rPr>
          <w:rFonts w:ascii="Times New Roman" w:hAnsi="Times New Roman" w:cs="Times New Roman"/>
          <w:lang w:val="en-AU"/>
        </w:rPr>
        <w:t>a one-one correspondence</w:t>
      </w:r>
      <w:r w:rsidR="00FE1CB6" w:rsidRPr="001740BE">
        <w:rPr>
          <w:rFonts w:ascii="Times New Roman" w:hAnsi="Times New Roman" w:cs="Times New Roman"/>
          <w:lang w:val="en-AU"/>
        </w:rPr>
        <w:t>, individually composing each point</w:t>
      </w:r>
      <w:r w:rsidR="00E56D45" w:rsidRPr="001740BE">
        <w:rPr>
          <w:rFonts w:ascii="Times New Roman" w:hAnsi="Times New Roman" w:cs="Times New Roman"/>
          <w:lang w:val="en-AU"/>
        </w:rPr>
        <w:t xml:space="preserve"> </w:t>
      </w:r>
      <w:r w:rsidR="00FE1CB6" w:rsidRPr="001740BE">
        <w:rPr>
          <w:rFonts w:ascii="Times New Roman" w:hAnsi="Times New Roman" w:cs="Times New Roman"/>
          <w:lang w:val="en-AU"/>
        </w:rPr>
        <w:t>or relation</w:t>
      </w:r>
      <w:r w:rsidR="00385FF4" w:rsidRPr="001740BE">
        <w:rPr>
          <w:rFonts w:ascii="Times New Roman" w:hAnsi="Times New Roman" w:cs="Times New Roman"/>
          <w:lang w:val="en-AU"/>
        </w:rPr>
        <w:t xml:space="preserve">. </w:t>
      </w:r>
      <w:r w:rsidR="006629C5" w:rsidRPr="001740BE">
        <w:rPr>
          <w:rFonts w:ascii="Times New Roman" w:hAnsi="Times New Roman" w:cs="Times New Roman"/>
          <w:lang w:val="en-AU"/>
        </w:rPr>
        <w:t>Or</w:t>
      </w:r>
      <w:r w:rsidR="00812BC5" w:rsidRPr="001740BE">
        <w:rPr>
          <w:rFonts w:ascii="Times New Roman" w:hAnsi="Times New Roman" w:cs="Times New Roman"/>
          <w:lang w:val="en-AU"/>
        </w:rPr>
        <w:t xml:space="preserve"> they may compose spacetime </w:t>
      </w:r>
      <w:r w:rsidR="008A6B8F" w:rsidRPr="001740BE">
        <w:rPr>
          <w:rFonts w:ascii="Times New Roman" w:hAnsi="Times New Roman" w:cs="Times New Roman"/>
          <w:lang w:val="en-AU"/>
        </w:rPr>
        <w:t>by the</w:t>
      </w:r>
      <w:r w:rsidR="003023EC" w:rsidRPr="001740BE">
        <w:rPr>
          <w:rFonts w:ascii="Times New Roman" w:hAnsi="Times New Roman" w:cs="Times New Roman"/>
          <w:lang w:val="en-AU"/>
        </w:rPr>
        <w:t>ir</w:t>
      </w:r>
      <w:r w:rsidR="008A6B8F" w:rsidRPr="001740BE">
        <w:rPr>
          <w:rFonts w:ascii="Times New Roman" w:hAnsi="Times New Roman" w:cs="Times New Roman"/>
          <w:lang w:val="en-AU"/>
        </w:rPr>
        <w:t xml:space="preserve"> collective behaviour </w:t>
      </w:r>
      <w:r w:rsidR="00385FF4" w:rsidRPr="001740BE">
        <w:rPr>
          <w:rFonts w:ascii="Times New Roman" w:hAnsi="Times New Roman" w:cs="Times New Roman"/>
          <w:lang w:val="en-AU"/>
        </w:rPr>
        <w:t>(</w:t>
      </w:r>
      <w:r w:rsidR="001B108B" w:rsidRPr="001740BE">
        <w:rPr>
          <w:rFonts w:ascii="Times New Roman" w:hAnsi="Times New Roman" w:cs="Times New Roman"/>
          <w:lang w:val="en-AU"/>
        </w:rPr>
        <w:t>i.e.,</w:t>
      </w:r>
      <w:r w:rsidR="00EF06AB" w:rsidRPr="001740BE">
        <w:rPr>
          <w:rFonts w:ascii="Times New Roman" w:hAnsi="Times New Roman" w:cs="Times New Roman"/>
          <w:lang w:val="en-AU"/>
        </w:rPr>
        <w:t xml:space="preserve"> they might be a bundle or fusion</w:t>
      </w:r>
      <w:r w:rsidR="00385FF4" w:rsidRPr="001740BE">
        <w:rPr>
          <w:rFonts w:ascii="Times New Roman" w:hAnsi="Times New Roman" w:cs="Times New Roman"/>
          <w:lang w:val="en-AU"/>
        </w:rPr>
        <w:t>)</w:t>
      </w:r>
      <w:r w:rsidR="00812BC5" w:rsidRPr="001740BE">
        <w:rPr>
          <w:rFonts w:ascii="Times New Roman" w:hAnsi="Times New Roman" w:cs="Times New Roman"/>
          <w:lang w:val="en-AU"/>
        </w:rPr>
        <w:t>.</w:t>
      </w:r>
      <w:r w:rsidR="00B1561F" w:rsidRPr="001740BE">
        <w:rPr>
          <w:rFonts w:ascii="Times New Roman" w:hAnsi="Times New Roman" w:cs="Times New Roman"/>
          <w:lang w:val="en-AU"/>
        </w:rPr>
        <w:t xml:space="preserve"> </w:t>
      </w:r>
      <w:r w:rsidR="00107543" w:rsidRPr="001740BE">
        <w:rPr>
          <w:rFonts w:ascii="Times New Roman" w:hAnsi="Times New Roman" w:cs="Times New Roman"/>
          <w:lang w:val="en-AU"/>
        </w:rPr>
        <w:t>S</w:t>
      </w:r>
      <w:r w:rsidR="00F02405" w:rsidRPr="001740BE">
        <w:rPr>
          <w:rFonts w:ascii="Times New Roman" w:hAnsi="Times New Roman" w:cs="Times New Roman"/>
          <w:lang w:val="en-AU"/>
        </w:rPr>
        <w:t xml:space="preserve">ome might </w:t>
      </w:r>
      <w:r w:rsidR="0032298A" w:rsidRPr="001740BE">
        <w:rPr>
          <w:rFonts w:ascii="Times New Roman" w:hAnsi="Times New Roman" w:cs="Times New Roman"/>
          <w:lang w:val="en-AU"/>
        </w:rPr>
        <w:t xml:space="preserve">even </w:t>
      </w:r>
      <w:r w:rsidR="00F02405" w:rsidRPr="001740BE">
        <w:rPr>
          <w:rFonts w:ascii="Times New Roman" w:hAnsi="Times New Roman" w:cs="Times New Roman"/>
          <w:lang w:val="en-AU"/>
        </w:rPr>
        <w:t>be inclined to fuse entities and properties to construct spacetime.</w:t>
      </w:r>
    </w:p>
    <w:p w14:paraId="7E1B517F" w14:textId="525B75B5" w:rsidR="00570926" w:rsidRPr="001740BE" w:rsidRDefault="00B1561F" w:rsidP="000E7609">
      <w:pPr>
        <w:ind w:firstLine="360"/>
        <w:jc w:val="both"/>
        <w:rPr>
          <w:rFonts w:ascii="Times New Roman" w:hAnsi="Times New Roman" w:cs="Times New Roman"/>
          <w:lang w:val="en-AU"/>
        </w:rPr>
      </w:pPr>
      <w:r w:rsidRPr="001740BE">
        <w:rPr>
          <w:rFonts w:ascii="Times New Roman" w:hAnsi="Times New Roman" w:cs="Times New Roman"/>
          <w:lang w:val="en-AU"/>
        </w:rPr>
        <w:t>Th</w:t>
      </w:r>
      <w:r w:rsidR="00F02405" w:rsidRPr="001740BE">
        <w:rPr>
          <w:rFonts w:ascii="Times New Roman" w:hAnsi="Times New Roman" w:cs="Times New Roman"/>
          <w:lang w:val="en-AU"/>
        </w:rPr>
        <w:t>is</w:t>
      </w:r>
      <w:r w:rsidRPr="001740BE">
        <w:rPr>
          <w:rFonts w:ascii="Times New Roman" w:hAnsi="Times New Roman" w:cs="Times New Roman"/>
          <w:lang w:val="en-AU"/>
        </w:rPr>
        <w:t xml:space="preserve"> question </w:t>
      </w:r>
      <w:r w:rsidR="00107543" w:rsidRPr="001740BE">
        <w:rPr>
          <w:rFonts w:ascii="Times New Roman" w:hAnsi="Times New Roman" w:cs="Times New Roman"/>
          <w:lang w:val="en-AU"/>
        </w:rPr>
        <w:t xml:space="preserve">of </w:t>
      </w:r>
      <w:r w:rsidR="00107543" w:rsidRPr="001740BE">
        <w:rPr>
          <w:rFonts w:ascii="Times New Roman" w:hAnsi="Times New Roman" w:cs="Times New Roman"/>
          <w:i/>
          <w:iCs/>
          <w:lang w:val="en-AU"/>
        </w:rPr>
        <w:t>how</w:t>
      </w:r>
      <w:r w:rsidR="00107543" w:rsidRPr="001740BE">
        <w:rPr>
          <w:rFonts w:ascii="Times New Roman" w:hAnsi="Times New Roman" w:cs="Times New Roman"/>
          <w:lang w:val="en-AU"/>
        </w:rPr>
        <w:t xml:space="preserve"> spacetime may be composed of the non-spatiotemporal </w:t>
      </w:r>
      <w:r w:rsidRPr="001740BE">
        <w:rPr>
          <w:rFonts w:ascii="Times New Roman" w:hAnsi="Times New Roman" w:cs="Times New Roman"/>
          <w:lang w:val="en-AU"/>
        </w:rPr>
        <w:t>does not</w:t>
      </w:r>
      <w:r w:rsidR="00A42964" w:rsidRPr="001740BE">
        <w:rPr>
          <w:rFonts w:ascii="Times New Roman" w:hAnsi="Times New Roman" w:cs="Times New Roman"/>
          <w:lang w:val="en-AU"/>
        </w:rPr>
        <w:t xml:space="preserve"> </w:t>
      </w:r>
      <w:r w:rsidR="007212C3" w:rsidRPr="001740BE">
        <w:rPr>
          <w:rFonts w:ascii="Times New Roman" w:hAnsi="Times New Roman" w:cs="Times New Roman"/>
          <w:lang w:val="en-AU"/>
        </w:rPr>
        <w:t>feature</w:t>
      </w:r>
      <w:r w:rsidRPr="001740BE">
        <w:rPr>
          <w:rFonts w:ascii="Times New Roman" w:hAnsi="Times New Roman" w:cs="Times New Roman"/>
          <w:lang w:val="en-AU"/>
        </w:rPr>
        <w:t xml:space="preserve"> in our taxonomy here</w:t>
      </w:r>
      <w:r w:rsidRPr="001740BE" w:rsidDel="00E079FE">
        <w:rPr>
          <w:rFonts w:ascii="Times New Roman" w:hAnsi="Times New Roman" w:cs="Times New Roman"/>
          <w:lang w:val="en-AU"/>
        </w:rPr>
        <w:t xml:space="preserve"> </w:t>
      </w:r>
      <w:r w:rsidR="00E079FE" w:rsidRPr="001740BE">
        <w:rPr>
          <w:rFonts w:ascii="Times New Roman" w:hAnsi="Times New Roman" w:cs="Times New Roman"/>
          <w:lang w:val="en-AU"/>
        </w:rPr>
        <w:t xml:space="preserve">since </w:t>
      </w:r>
      <w:r w:rsidRPr="001740BE">
        <w:rPr>
          <w:rFonts w:ascii="Times New Roman" w:hAnsi="Times New Roman" w:cs="Times New Roman"/>
          <w:lang w:val="en-AU"/>
        </w:rPr>
        <w:t>we would want to defer to physics for its answer</w:t>
      </w:r>
      <w:r w:rsidR="00D459F6" w:rsidRPr="001740BE">
        <w:rPr>
          <w:rFonts w:ascii="Times New Roman" w:hAnsi="Times New Roman" w:cs="Times New Roman"/>
          <w:lang w:val="en-AU"/>
        </w:rPr>
        <w:t>.</w:t>
      </w:r>
      <w:r w:rsidR="00E864D3" w:rsidRPr="001740BE">
        <w:rPr>
          <w:rFonts w:ascii="Times New Roman" w:hAnsi="Times New Roman" w:cs="Times New Roman"/>
          <w:lang w:val="en-AU"/>
        </w:rPr>
        <w:t xml:space="preserve"> </w:t>
      </w:r>
      <w:r w:rsidR="0007071C" w:rsidRPr="001740BE">
        <w:rPr>
          <w:rFonts w:ascii="Times New Roman" w:hAnsi="Times New Roman" w:cs="Times New Roman"/>
          <w:lang w:val="en-AU"/>
        </w:rPr>
        <w:t>For example, c</w:t>
      </w:r>
      <w:r w:rsidR="003670DA" w:rsidRPr="001740BE">
        <w:rPr>
          <w:rFonts w:ascii="Times New Roman" w:hAnsi="Times New Roman" w:cs="Times New Roman"/>
          <w:lang w:val="en-AU"/>
        </w:rPr>
        <w:t>onsider that</w:t>
      </w:r>
      <w:r w:rsidRPr="001740BE">
        <w:rPr>
          <w:rFonts w:ascii="Times New Roman" w:hAnsi="Times New Roman" w:cs="Times New Roman"/>
          <w:lang w:val="en-AU"/>
        </w:rPr>
        <w:t xml:space="preserve"> </w:t>
      </w:r>
      <w:r w:rsidR="00E864D3" w:rsidRPr="001740BE">
        <w:rPr>
          <w:rFonts w:ascii="Times New Roman" w:hAnsi="Times New Roman" w:cs="Times New Roman"/>
          <w:lang w:val="en-AU"/>
        </w:rPr>
        <w:t>i</w:t>
      </w:r>
      <w:r w:rsidR="00684C2F" w:rsidRPr="001740BE">
        <w:rPr>
          <w:rFonts w:ascii="Times New Roman" w:hAnsi="Times New Roman" w:cs="Times New Roman"/>
          <w:lang w:val="en-AU"/>
        </w:rPr>
        <w:t xml:space="preserve">n LQG, </w:t>
      </w:r>
      <w:r w:rsidR="00147805" w:rsidRPr="001740BE">
        <w:rPr>
          <w:rFonts w:ascii="Times New Roman" w:hAnsi="Times New Roman" w:cs="Times New Roman"/>
          <w:lang w:val="en-AU"/>
        </w:rPr>
        <w:t xml:space="preserve">at </w:t>
      </w:r>
      <w:r w:rsidR="00190B05" w:rsidRPr="001740BE">
        <w:rPr>
          <w:rFonts w:ascii="Times New Roman" w:hAnsi="Times New Roman" w:cs="Times New Roman"/>
          <w:lang w:val="en-AU"/>
        </w:rPr>
        <w:t>some</w:t>
      </w:r>
      <w:r w:rsidR="00147805" w:rsidRPr="001740BE">
        <w:rPr>
          <w:rFonts w:ascii="Times New Roman" w:hAnsi="Times New Roman" w:cs="Times New Roman"/>
          <w:lang w:val="en-AU"/>
        </w:rPr>
        <w:t xml:space="preserve"> level, </w:t>
      </w:r>
      <w:r w:rsidR="00D05E66" w:rsidRPr="001740BE">
        <w:rPr>
          <w:rFonts w:ascii="Times New Roman" w:hAnsi="Times New Roman" w:cs="Times New Roman"/>
          <w:lang w:val="en-AU"/>
        </w:rPr>
        <w:t>spacetime</w:t>
      </w:r>
      <w:r w:rsidR="00651B10" w:rsidRPr="001740BE">
        <w:rPr>
          <w:rFonts w:ascii="Times New Roman" w:hAnsi="Times New Roman" w:cs="Times New Roman"/>
          <w:lang w:val="en-AU"/>
        </w:rPr>
        <w:t xml:space="preserve"> is a very fine </w:t>
      </w:r>
      <w:r w:rsidR="00D05E66" w:rsidRPr="001740BE">
        <w:rPr>
          <w:rFonts w:ascii="Times New Roman" w:hAnsi="Times New Roman" w:cs="Times New Roman"/>
          <w:lang w:val="en-AU"/>
        </w:rPr>
        <w:t xml:space="preserve">non-spatiotemporal </w:t>
      </w:r>
      <w:r w:rsidR="00651B10" w:rsidRPr="001740BE">
        <w:rPr>
          <w:rFonts w:ascii="Times New Roman" w:hAnsi="Times New Roman" w:cs="Times New Roman"/>
          <w:lang w:val="en-AU"/>
        </w:rPr>
        <w:t>weave of spin</w:t>
      </w:r>
      <w:r w:rsidR="00C906F3" w:rsidRPr="001740BE">
        <w:rPr>
          <w:rFonts w:ascii="Times New Roman" w:hAnsi="Times New Roman" w:cs="Times New Roman"/>
          <w:lang w:val="en-AU"/>
        </w:rPr>
        <w:t xml:space="preserve">s but at </w:t>
      </w:r>
      <w:r w:rsidR="00190B05" w:rsidRPr="001740BE">
        <w:rPr>
          <w:rFonts w:ascii="Times New Roman" w:hAnsi="Times New Roman" w:cs="Times New Roman"/>
          <w:lang w:val="en-AU"/>
        </w:rPr>
        <w:t>a higher</w:t>
      </w:r>
      <w:r w:rsidR="00C906F3" w:rsidRPr="001740BE">
        <w:rPr>
          <w:rFonts w:ascii="Times New Roman" w:hAnsi="Times New Roman" w:cs="Times New Roman"/>
          <w:lang w:val="en-AU"/>
        </w:rPr>
        <w:t xml:space="preserve"> level we observe </w:t>
      </w:r>
      <w:r w:rsidR="00570926" w:rsidRPr="001740BE">
        <w:rPr>
          <w:rFonts w:ascii="Times New Roman" w:hAnsi="Times New Roman" w:cs="Times New Roman"/>
          <w:lang w:val="en-AU"/>
        </w:rPr>
        <w:t xml:space="preserve">the </w:t>
      </w:r>
      <w:r w:rsidR="00DE29FC" w:rsidRPr="001740BE">
        <w:rPr>
          <w:rFonts w:ascii="Times New Roman" w:hAnsi="Times New Roman" w:cs="Times New Roman"/>
          <w:lang w:val="en-AU"/>
        </w:rPr>
        <w:t>continuous metric geometry</w:t>
      </w:r>
      <w:r w:rsidR="00570926" w:rsidRPr="001740BE">
        <w:rPr>
          <w:rFonts w:ascii="Times New Roman" w:hAnsi="Times New Roman" w:cs="Times New Roman"/>
          <w:lang w:val="en-AU"/>
        </w:rPr>
        <w:t>.</w:t>
      </w:r>
      <w:r w:rsidR="008C4EB0" w:rsidRPr="001740BE">
        <w:rPr>
          <w:rFonts w:ascii="Times New Roman" w:hAnsi="Times New Roman" w:cs="Times New Roman"/>
          <w:lang w:val="en-AU"/>
        </w:rPr>
        <w:t xml:space="preserve"> </w:t>
      </w:r>
      <w:r w:rsidR="00E864D3" w:rsidRPr="001740BE">
        <w:rPr>
          <w:rFonts w:ascii="Times New Roman" w:hAnsi="Times New Roman" w:cs="Times New Roman"/>
          <w:lang w:val="en-AU"/>
        </w:rPr>
        <w:t>P</w:t>
      </w:r>
      <w:r w:rsidR="004B34A2" w:rsidRPr="001740BE">
        <w:rPr>
          <w:rFonts w:ascii="Times New Roman" w:hAnsi="Times New Roman" w:cs="Times New Roman"/>
          <w:lang w:val="en-AU"/>
        </w:rPr>
        <w:t>hysics will need to explain how s</w:t>
      </w:r>
      <w:r w:rsidR="003F7825" w:rsidRPr="001740BE">
        <w:rPr>
          <w:rFonts w:ascii="Times New Roman" w:hAnsi="Times New Roman" w:cs="Times New Roman"/>
          <w:lang w:val="en-AU"/>
        </w:rPr>
        <w:t xml:space="preserve">pacetime is </w:t>
      </w:r>
      <w:r w:rsidR="008C4EB0" w:rsidRPr="001740BE">
        <w:rPr>
          <w:rFonts w:ascii="Times New Roman" w:hAnsi="Times New Roman" w:cs="Times New Roman"/>
          <w:lang w:val="en-AU"/>
        </w:rPr>
        <w:t>‘woven out’ of the</w:t>
      </w:r>
      <w:r w:rsidR="003F7825" w:rsidRPr="001740BE">
        <w:rPr>
          <w:rFonts w:ascii="Times New Roman" w:hAnsi="Times New Roman" w:cs="Times New Roman"/>
          <w:lang w:val="en-AU"/>
        </w:rPr>
        <w:t>se</w:t>
      </w:r>
      <w:r w:rsidR="008C4EB0" w:rsidRPr="001740BE">
        <w:rPr>
          <w:rFonts w:ascii="Times New Roman" w:hAnsi="Times New Roman" w:cs="Times New Roman"/>
          <w:lang w:val="en-AU"/>
        </w:rPr>
        <w:t xml:space="preserve"> </w:t>
      </w:r>
      <w:r w:rsidR="00A268EA" w:rsidRPr="001740BE">
        <w:rPr>
          <w:rFonts w:ascii="Times New Roman" w:hAnsi="Times New Roman" w:cs="Times New Roman"/>
          <w:lang w:val="en-AU"/>
        </w:rPr>
        <w:t xml:space="preserve">quantum loops </w:t>
      </w:r>
      <w:r w:rsidR="00AC3DDF" w:rsidRPr="001740BE">
        <w:rPr>
          <w:rFonts w:ascii="Times New Roman" w:hAnsi="Times New Roman" w:cs="Times New Roman"/>
          <w:lang w:val="en-AU"/>
        </w:rPr>
        <w:fldChar w:fldCharType="begin"/>
      </w:r>
      <w:r w:rsidR="00EB3154" w:rsidRPr="001740BE">
        <w:rPr>
          <w:rFonts w:ascii="Times New Roman" w:hAnsi="Times New Roman" w:cs="Times New Roman"/>
          <w:lang w:val="en-AU"/>
        </w:rPr>
        <w:instrText xml:space="preserve"> ADDIN EN.CITE &lt;EndNote&gt;&lt;Cite&gt;&lt;Author&gt;Rovelli&lt;/Author&gt;&lt;Year&gt;2007&lt;/Year&gt;&lt;RecNum&gt;620&lt;/RecNum&gt;&lt;DisplayText&gt;(Rovelli, 2007)&lt;/DisplayText&gt;&lt;record&gt;&lt;rec-number&gt;620&lt;/rec-number&gt;&lt;foreign-keys&gt;&lt;key app="EN" db-id="2xvvprstr2ptr6ef5tqxez2102dtevarxa9v" timestamp="1683515047"&gt;620&lt;/key&gt;&lt;/foreign-keys&gt;&lt;ref-type name="Book"&gt;6&lt;/ref-type&gt;&lt;contributors&gt;&lt;authors&gt;&lt;author&gt;Carlo Rovelli&lt;/author&gt;&lt;/authors&gt;&lt;/contributors&gt;&lt;titles&gt;&lt;title&gt;Quantum Gravity&lt;/title&gt;&lt;/titles&gt;&lt;dates&gt;&lt;year&gt;2007&lt;/year&gt;&lt;/dates&gt;&lt;publisher&gt;Cambridge University Press&lt;/publisher&gt;&lt;urls&gt;&lt;/urls&gt;&lt;/record&gt;&lt;/Cite&gt;&lt;/EndNote&gt;</w:instrText>
      </w:r>
      <w:r w:rsidR="00AC3DDF" w:rsidRPr="001740BE">
        <w:rPr>
          <w:rFonts w:ascii="Times New Roman" w:hAnsi="Times New Roman" w:cs="Times New Roman"/>
          <w:lang w:val="en-AU"/>
        </w:rPr>
        <w:fldChar w:fldCharType="separate"/>
      </w:r>
      <w:r w:rsidR="00EB3154" w:rsidRPr="001740BE">
        <w:rPr>
          <w:rFonts w:ascii="Times New Roman" w:hAnsi="Times New Roman" w:cs="Times New Roman"/>
          <w:noProof/>
          <w:lang w:val="en-AU"/>
        </w:rPr>
        <w:t>(Rovelli, 2007)</w:t>
      </w:r>
      <w:r w:rsidR="00AC3DDF" w:rsidRPr="001740BE">
        <w:rPr>
          <w:rFonts w:ascii="Times New Roman" w:hAnsi="Times New Roman" w:cs="Times New Roman"/>
          <w:lang w:val="en-AU"/>
        </w:rPr>
        <w:fldChar w:fldCharType="end"/>
      </w:r>
      <w:r w:rsidR="008C4EB0" w:rsidRPr="001740BE">
        <w:rPr>
          <w:rFonts w:ascii="Times New Roman" w:hAnsi="Times New Roman" w:cs="Times New Roman"/>
          <w:lang w:val="en-AU"/>
        </w:rPr>
        <w:t xml:space="preserve">. </w:t>
      </w:r>
    </w:p>
    <w:p w14:paraId="03152155" w14:textId="642F3A08" w:rsidR="00E07126" w:rsidRPr="001740BE" w:rsidRDefault="007E3FE9" w:rsidP="000E7609">
      <w:pPr>
        <w:pStyle w:val="ListParagraph"/>
        <w:numPr>
          <w:ilvl w:val="0"/>
          <w:numId w:val="27"/>
        </w:numPr>
        <w:jc w:val="both"/>
        <w:rPr>
          <w:rFonts w:ascii="Times New Roman" w:hAnsi="Times New Roman" w:cs="Times New Roman"/>
          <w:i/>
          <w:iCs/>
          <w:lang w:val="en-AU"/>
        </w:rPr>
      </w:pPr>
      <w:r w:rsidRPr="001740BE">
        <w:rPr>
          <w:rFonts w:ascii="Times New Roman" w:hAnsi="Times New Roman" w:cs="Times New Roman"/>
          <w:i/>
          <w:iCs/>
          <w:lang w:val="en-AU"/>
        </w:rPr>
        <w:t>I</w:t>
      </w:r>
      <w:r w:rsidR="00E07126" w:rsidRPr="001740BE">
        <w:rPr>
          <w:rFonts w:ascii="Times New Roman" w:hAnsi="Times New Roman" w:cs="Times New Roman"/>
          <w:i/>
          <w:iCs/>
          <w:lang w:val="en-AU"/>
        </w:rPr>
        <w:t>s spacetime the result of composition or decomposition?</w:t>
      </w:r>
    </w:p>
    <w:p w14:paraId="2267C828" w14:textId="7F4DD52E" w:rsidR="00F95B35" w:rsidRPr="001740BE" w:rsidRDefault="00FB7961" w:rsidP="000E7609">
      <w:pPr>
        <w:jc w:val="both"/>
        <w:rPr>
          <w:rFonts w:ascii="Times New Roman" w:hAnsi="Times New Roman" w:cs="Times New Roman"/>
          <w:lang w:val="en-AU"/>
        </w:rPr>
      </w:pPr>
      <w:r w:rsidRPr="001740BE">
        <w:rPr>
          <w:rFonts w:ascii="Times New Roman" w:hAnsi="Times New Roman" w:cs="Times New Roman"/>
          <w:lang w:val="en-AU"/>
        </w:rPr>
        <w:t xml:space="preserve">Lastly, we can consider </w:t>
      </w:r>
      <w:r w:rsidR="00046615" w:rsidRPr="001740BE">
        <w:rPr>
          <w:rFonts w:ascii="Times New Roman" w:hAnsi="Times New Roman" w:cs="Times New Roman"/>
          <w:lang w:val="en-AU"/>
        </w:rPr>
        <w:t xml:space="preserve">whether </w:t>
      </w:r>
      <w:r w:rsidR="006E7B3D" w:rsidRPr="001740BE">
        <w:rPr>
          <w:rFonts w:ascii="Times New Roman" w:hAnsi="Times New Roman" w:cs="Times New Roman"/>
          <w:lang w:val="en-AU"/>
        </w:rPr>
        <w:t xml:space="preserve">spacetime is </w:t>
      </w:r>
      <w:r w:rsidR="00E74CD5" w:rsidRPr="001740BE">
        <w:rPr>
          <w:rFonts w:ascii="Times New Roman" w:hAnsi="Times New Roman" w:cs="Times New Roman"/>
          <w:lang w:val="en-AU"/>
        </w:rPr>
        <w:t>composed of non-spatiotemporal parts,</w:t>
      </w:r>
      <w:r w:rsidR="006E7B3D" w:rsidRPr="001740BE">
        <w:rPr>
          <w:rFonts w:ascii="Times New Roman" w:hAnsi="Times New Roman" w:cs="Times New Roman"/>
          <w:lang w:val="en-AU"/>
        </w:rPr>
        <w:t xml:space="preserve"> or </w:t>
      </w:r>
      <w:r w:rsidR="00E74CD5" w:rsidRPr="001740BE">
        <w:rPr>
          <w:rFonts w:ascii="Times New Roman" w:hAnsi="Times New Roman" w:cs="Times New Roman"/>
          <w:lang w:val="en-AU"/>
        </w:rPr>
        <w:t xml:space="preserve">whether </w:t>
      </w:r>
      <w:r w:rsidR="006E524D" w:rsidRPr="001740BE">
        <w:rPr>
          <w:rFonts w:ascii="Times New Roman" w:hAnsi="Times New Roman" w:cs="Times New Roman"/>
          <w:lang w:val="en-AU"/>
        </w:rPr>
        <w:t xml:space="preserve">spacetime </w:t>
      </w:r>
      <w:r w:rsidR="00B1014C" w:rsidRPr="001740BE">
        <w:rPr>
          <w:rFonts w:ascii="Times New Roman" w:hAnsi="Times New Roman" w:cs="Times New Roman"/>
          <w:lang w:val="en-AU"/>
        </w:rPr>
        <w:t xml:space="preserve">is the result of </w:t>
      </w:r>
      <w:r w:rsidR="0025226D" w:rsidRPr="001740BE">
        <w:rPr>
          <w:rFonts w:ascii="Times New Roman" w:hAnsi="Times New Roman" w:cs="Times New Roman"/>
          <w:lang w:val="en-AU"/>
        </w:rPr>
        <w:t xml:space="preserve">something decomposing. </w:t>
      </w:r>
      <w:r w:rsidR="002B697B" w:rsidRPr="001740BE">
        <w:rPr>
          <w:rFonts w:ascii="Times New Roman" w:hAnsi="Times New Roman" w:cs="Times New Roman"/>
          <w:lang w:val="en-AU"/>
        </w:rPr>
        <w:t xml:space="preserve">If spacetime is composed, then </w:t>
      </w:r>
      <w:r w:rsidR="002F3D7A" w:rsidRPr="001740BE">
        <w:rPr>
          <w:rFonts w:ascii="Times New Roman" w:hAnsi="Times New Roman" w:cs="Times New Roman"/>
          <w:lang w:val="en-AU"/>
        </w:rPr>
        <w:t>spacetime</w:t>
      </w:r>
      <w:r w:rsidR="002B697B" w:rsidRPr="001740BE">
        <w:rPr>
          <w:rFonts w:ascii="Times New Roman" w:hAnsi="Times New Roman" w:cs="Times New Roman"/>
          <w:lang w:val="en-AU"/>
        </w:rPr>
        <w:t xml:space="preserve"> is the whole</w:t>
      </w:r>
      <w:r w:rsidR="002F3D7A" w:rsidRPr="001740BE">
        <w:rPr>
          <w:rFonts w:ascii="Times New Roman" w:hAnsi="Times New Roman" w:cs="Times New Roman"/>
          <w:lang w:val="en-AU"/>
        </w:rPr>
        <w:t>,</w:t>
      </w:r>
      <w:r w:rsidR="005E6EC8" w:rsidRPr="001740BE">
        <w:rPr>
          <w:rFonts w:ascii="Times New Roman" w:hAnsi="Times New Roman" w:cs="Times New Roman"/>
          <w:lang w:val="en-AU"/>
        </w:rPr>
        <w:t xml:space="preserve"> built f</w:t>
      </w:r>
      <w:r w:rsidR="002F3D7A" w:rsidRPr="001740BE">
        <w:rPr>
          <w:rFonts w:ascii="Times New Roman" w:hAnsi="Times New Roman" w:cs="Times New Roman"/>
          <w:lang w:val="en-AU"/>
        </w:rPr>
        <w:t>ro</w:t>
      </w:r>
      <w:r w:rsidR="005E6EC8" w:rsidRPr="001740BE">
        <w:rPr>
          <w:rFonts w:ascii="Times New Roman" w:hAnsi="Times New Roman" w:cs="Times New Roman"/>
          <w:lang w:val="en-AU"/>
        </w:rPr>
        <w:t>m non-spatiotemporal parts</w:t>
      </w:r>
      <w:r w:rsidR="00D22E54" w:rsidRPr="001740BE">
        <w:rPr>
          <w:rFonts w:ascii="Times New Roman" w:hAnsi="Times New Roman" w:cs="Times New Roman"/>
          <w:lang w:val="en-AU"/>
        </w:rPr>
        <w:t xml:space="preserve">; </w:t>
      </w:r>
      <w:r w:rsidR="005E6EC8" w:rsidRPr="001740BE">
        <w:rPr>
          <w:rFonts w:ascii="Times New Roman" w:hAnsi="Times New Roman" w:cs="Times New Roman"/>
          <w:lang w:val="en-AU"/>
        </w:rPr>
        <w:t xml:space="preserve">if spacetime is a matter of decomposition, then </w:t>
      </w:r>
      <w:r w:rsidR="00FC5F44" w:rsidRPr="001740BE">
        <w:rPr>
          <w:rFonts w:ascii="Times New Roman" w:hAnsi="Times New Roman" w:cs="Times New Roman"/>
          <w:lang w:val="en-AU"/>
        </w:rPr>
        <w:t xml:space="preserve">a non-spatiotemporal whole will decompose into </w:t>
      </w:r>
      <w:r w:rsidR="005668CA" w:rsidRPr="001740BE">
        <w:rPr>
          <w:rFonts w:ascii="Times New Roman" w:hAnsi="Times New Roman" w:cs="Times New Roman"/>
          <w:lang w:val="en-AU"/>
        </w:rPr>
        <w:t xml:space="preserve">spatiotemporal parts. </w:t>
      </w:r>
    </w:p>
    <w:p w14:paraId="063E6ADE" w14:textId="0B32656F" w:rsidR="00050CE1" w:rsidRPr="001740BE" w:rsidRDefault="002F3D7A" w:rsidP="00CA7DCC">
      <w:pPr>
        <w:ind w:firstLine="426"/>
        <w:jc w:val="both"/>
        <w:rPr>
          <w:rFonts w:ascii="Times New Roman" w:hAnsi="Times New Roman" w:cs="Times New Roman"/>
          <w:lang w:val="en-AU"/>
        </w:rPr>
      </w:pPr>
      <w:r w:rsidRPr="001740BE">
        <w:rPr>
          <w:rFonts w:ascii="Times New Roman" w:hAnsi="Times New Roman" w:cs="Times New Roman"/>
          <w:lang w:val="en-AU"/>
        </w:rPr>
        <w:lastRenderedPageBreak/>
        <w:t>Many will expect the</w:t>
      </w:r>
      <w:r w:rsidR="00FA5758" w:rsidRPr="001740BE">
        <w:rPr>
          <w:rFonts w:ascii="Times New Roman" w:hAnsi="Times New Roman" w:cs="Times New Roman"/>
          <w:lang w:val="en-AU"/>
        </w:rPr>
        <w:t xml:space="preserve"> </w:t>
      </w:r>
      <w:r w:rsidR="005A430A" w:rsidRPr="001740BE">
        <w:rPr>
          <w:rFonts w:ascii="Times New Roman" w:hAnsi="Times New Roman" w:cs="Times New Roman"/>
          <w:lang w:val="en-AU"/>
        </w:rPr>
        <w:t>answer to this fourth question</w:t>
      </w:r>
      <w:r w:rsidR="0010623F" w:rsidRPr="001740BE">
        <w:rPr>
          <w:rFonts w:ascii="Times New Roman" w:hAnsi="Times New Roman" w:cs="Times New Roman"/>
          <w:lang w:val="en-AU"/>
        </w:rPr>
        <w:t xml:space="preserve"> to be tied to a question about whether </w:t>
      </w:r>
      <w:r w:rsidR="009416B3" w:rsidRPr="001740BE">
        <w:rPr>
          <w:rFonts w:ascii="Times New Roman" w:hAnsi="Times New Roman" w:cs="Times New Roman"/>
          <w:lang w:val="en-AU"/>
        </w:rPr>
        <w:t>spacetime is ontologically prior to the non-spatiotemporal</w:t>
      </w:r>
      <w:r w:rsidR="00337D94" w:rsidRPr="001740BE">
        <w:rPr>
          <w:rFonts w:ascii="Times New Roman" w:hAnsi="Times New Roman" w:cs="Times New Roman"/>
          <w:lang w:val="en-AU"/>
        </w:rPr>
        <w:t>, or vice versa</w:t>
      </w:r>
      <w:r w:rsidR="009416B3" w:rsidRPr="001740BE">
        <w:rPr>
          <w:rFonts w:ascii="Times New Roman" w:hAnsi="Times New Roman" w:cs="Times New Roman"/>
          <w:lang w:val="en-AU"/>
        </w:rPr>
        <w:t xml:space="preserve">. </w:t>
      </w:r>
      <w:r w:rsidR="003A7A5C" w:rsidRPr="001740BE">
        <w:rPr>
          <w:rStyle w:val="cf01"/>
          <w:rFonts w:ascii="Times New Roman" w:hAnsi="Times New Roman" w:cs="Times New Roman"/>
          <w:sz w:val="24"/>
          <w:szCs w:val="24"/>
        </w:rPr>
        <w:t xml:space="preserve">That’s because it is commonly assumed </w:t>
      </w:r>
      <w:r w:rsidR="003D716F" w:rsidRPr="001740BE">
        <w:rPr>
          <w:rStyle w:val="cf01"/>
          <w:rFonts w:ascii="Times New Roman" w:hAnsi="Times New Roman" w:cs="Times New Roman"/>
          <w:sz w:val="24"/>
          <w:szCs w:val="24"/>
        </w:rPr>
        <w:t xml:space="preserve">that </w:t>
      </w:r>
      <w:r w:rsidR="0081458C" w:rsidRPr="001740BE">
        <w:rPr>
          <w:rStyle w:val="cf01"/>
          <w:rFonts w:ascii="Times New Roman" w:hAnsi="Times New Roman" w:cs="Times New Roman"/>
          <w:sz w:val="24"/>
          <w:szCs w:val="24"/>
        </w:rPr>
        <w:t xml:space="preserve">facts about </w:t>
      </w:r>
      <w:r w:rsidR="00BC4489" w:rsidRPr="001740BE">
        <w:rPr>
          <w:rStyle w:val="cf01"/>
          <w:rFonts w:ascii="Times New Roman" w:hAnsi="Times New Roman" w:cs="Times New Roman"/>
          <w:sz w:val="24"/>
          <w:szCs w:val="24"/>
        </w:rPr>
        <w:t xml:space="preserve">the direction of </w:t>
      </w:r>
      <w:r w:rsidR="00190B05" w:rsidRPr="001740BE">
        <w:rPr>
          <w:rStyle w:val="cf01"/>
          <w:rFonts w:ascii="Times New Roman" w:hAnsi="Times New Roman" w:cs="Times New Roman"/>
          <w:sz w:val="24"/>
          <w:szCs w:val="24"/>
        </w:rPr>
        <w:t xml:space="preserve">composition </w:t>
      </w:r>
      <w:r w:rsidR="0081458C" w:rsidRPr="001740BE">
        <w:rPr>
          <w:rStyle w:val="cf01"/>
          <w:rFonts w:ascii="Times New Roman" w:hAnsi="Times New Roman" w:cs="Times New Roman"/>
          <w:sz w:val="24"/>
          <w:szCs w:val="24"/>
        </w:rPr>
        <w:t>are</w:t>
      </w:r>
      <w:r w:rsidR="00BC4489" w:rsidRPr="001740BE">
        <w:rPr>
          <w:rStyle w:val="cf01"/>
          <w:rFonts w:ascii="Times New Roman" w:hAnsi="Times New Roman" w:cs="Times New Roman"/>
          <w:sz w:val="24"/>
          <w:szCs w:val="24"/>
        </w:rPr>
        <w:t xml:space="preserve"> tracked by </w:t>
      </w:r>
      <w:r w:rsidR="0081458C" w:rsidRPr="001740BE">
        <w:rPr>
          <w:rStyle w:val="cf01"/>
          <w:rFonts w:ascii="Times New Roman" w:hAnsi="Times New Roman" w:cs="Times New Roman"/>
          <w:sz w:val="24"/>
          <w:szCs w:val="24"/>
        </w:rPr>
        <w:t>facts about relative</w:t>
      </w:r>
      <w:r w:rsidR="00BC4489" w:rsidRPr="001740BE">
        <w:rPr>
          <w:rStyle w:val="cf01"/>
          <w:rFonts w:ascii="Times New Roman" w:hAnsi="Times New Roman" w:cs="Times New Roman"/>
          <w:sz w:val="24"/>
          <w:szCs w:val="24"/>
        </w:rPr>
        <w:t xml:space="preserve"> fundamentality</w:t>
      </w:r>
      <w:r w:rsidR="00992616" w:rsidRPr="001740BE">
        <w:rPr>
          <w:rStyle w:val="cf01"/>
          <w:rFonts w:ascii="Times New Roman" w:hAnsi="Times New Roman" w:cs="Times New Roman"/>
          <w:sz w:val="24"/>
          <w:szCs w:val="24"/>
        </w:rPr>
        <w:t>.</w:t>
      </w:r>
      <w:r w:rsidR="00992616" w:rsidRPr="001740BE">
        <w:rPr>
          <w:rStyle w:val="FootnoteReference"/>
          <w:rFonts w:ascii="Times New Roman" w:hAnsi="Times New Roman" w:cs="Times New Roman"/>
          <w:color w:val="auto"/>
        </w:rPr>
        <w:footnoteReference w:id="22"/>
      </w:r>
      <w:r w:rsidR="0090150D" w:rsidRPr="001740BE">
        <w:rPr>
          <w:rStyle w:val="cf01"/>
          <w:rFonts w:ascii="Times New Roman" w:hAnsi="Times New Roman" w:cs="Times New Roman"/>
          <w:sz w:val="24"/>
          <w:szCs w:val="24"/>
        </w:rPr>
        <w:t xml:space="preserve"> </w:t>
      </w:r>
      <w:r w:rsidR="00DD0038" w:rsidRPr="001740BE">
        <w:rPr>
          <w:rStyle w:val="cf01"/>
          <w:rFonts w:ascii="Times New Roman" w:hAnsi="Times New Roman" w:cs="Times New Roman"/>
          <w:sz w:val="24"/>
          <w:szCs w:val="24"/>
        </w:rPr>
        <w:t>But it remains open that this may not be the case.</w:t>
      </w:r>
      <w:r w:rsidR="000442AD" w:rsidRPr="001740BE">
        <w:rPr>
          <w:rStyle w:val="FootnoteReference"/>
          <w:rFonts w:ascii="Times New Roman" w:hAnsi="Times New Roman" w:cs="Times New Roman"/>
          <w:color w:val="auto"/>
        </w:rPr>
        <w:footnoteReference w:id="23"/>
      </w:r>
      <w:r w:rsidR="00DD0038" w:rsidRPr="001740BE">
        <w:rPr>
          <w:rStyle w:val="cf01"/>
          <w:rFonts w:ascii="Times New Roman" w:hAnsi="Times New Roman" w:cs="Times New Roman"/>
          <w:sz w:val="24"/>
          <w:szCs w:val="24"/>
        </w:rPr>
        <w:t xml:space="preserve"> </w:t>
      </w:r>
      <w:r w:rsidR="00190B05" w:rsidRPr="001740BE">
        <w:rPr>
          <w:rFonts w:ascii="Times New Roman" w:hAnsi="Times New Roman" w:cs="Times New Roman"/>
        </w:rPr>
        <w:t xml:space="preserve">Since this matter is </w:t>
      </w:r>
      <w:r w:rsidR="0076481E" w:rsidRPr="001740BE">
        <w:rPr>
          <w:rFonts w:ascii="Times New Roman" w:hAnsi="Times New Roman" w:cs="Times New Roman"/>
        </w:rPr>
        <w:t>not central to our taxonomy</w:t>
      </w:r>
      <w:r w:rsidR="00190B05" w:rsidRPr="001740BE">
        <w:rPr>
          <w:rFonts w:ascii="Times New Roman" w:hAnsi="Times New Roman" w:cs="Times New Roman"/>
        </w:rPr>
        <w:t>,</w:t>
      </w:r>
      <w:r w:rsidR="00AE33EB" w:rsidRPr="001740BE">
        <w:rPr>
          <w:rFonts w:ascii="Times New Roman" w:hAnsi="Times New Roman" w:cs="Times New Roman"/>
        </w:rPr>
        <w:t xml:space="preserve"> I </w:t>
      </w:r>
      <w:r w:rsidR="00E80EE1" w:rsidRPr="001740BE">
        <w:rPr>
          <w:rFonts w:ascii="Times New Roman" w:hAnsi="Times New Roman" w:cs="Times New Roman"/>
        </w:rPr>
        <w:t xml:space="preserve">set </w:t>
      </w:r>
      <w:r w:rsidR="00AF411B" w:rsidRPr="001740BE">
        <w:rPr>
          <w:rFonts w:ascii="Times New Roman" w:hAnsi="Times New Roman" w:cs="Times New Roman"/>
        </w:rPr>
        <w:t xml:space="preserve">ontological priority </w:t>
      </w:r>
      <w:r w:rsidR="00190B05" w:rsidRPr="001740BE">
        <w:rPr>
          <w:rFonts w:ascii="Times New Roman" w:hAnsi="Times New Roman" w:cs="Times New Roman"/>
        </w:rPr>
        <w:t>aside for the time being</w:t>
      </w:r>
      <w:r w:rsidR="00F57A9B" w:rsidRPr="001740BE">
        <w:rPr>
          <w:rFonts w:ascii="Times New Roman" w:hAnsi="Times New Roman" w:cs="Times New Roman"/>
        </w:rPr>
        <w:t>.</w:t>
      </w:r>
    </w:p>
    <w:p w14:paraId="18BBC87F" w14:textId="10EDF962" w:rsidR="00EE6E7E" w:rsidRDefault="005F585B" w:rsidP="00CA7DCC">
      <w:pPr>
        <w:ind w:firstLine="426"/>
        <w:jc w:val="both"/>
        <w:rPr>
          <w:rFonts w:ascii="Times New Roman" w:hAnsi="Times New Roman" w:cs="Times New Roman"/>
          <w:lang w:val="en-AU"/>
        </w:rPr>
      </w:pPr>
      <w:r w:rsidRPr="001740BE">
        <w:rPr>
          <w:rFonts w:ascii="Times New Roman" w:hAnsi="Times New Roman" w:cs="Times New Roman"/>
          <w:lang w:val="en-AU"/>
        </w:rPr>
        <w:t>Table 1</w:t>
      </w:r>
      <w:r w:rsidR="009F37FB" w:rsidRPr="001740BE">
        <w:rPr>
          <w:rFonts w:ascii="Times New Roman" w:hAnsi="Times New Roman" w:cs="Times New Roman"/>
          <w:lang w:val="en-AU"/>
        </w:rPr>
        <w:t xml:space="preserve"> </w:t>
      </w:r>
      <w:r w:rsidRPr="001740BE">
        <w:rPr>
          <w:rFonts w:ascii="Times New Roman" w:hAnsi="Times New Roman" w:cs="Times New Roman"/>
          <w:lang w:val="en-AU"/>
        </w:rPr>
        <w:t>captures</w:t>
      </w:r>
      <w:r w:rsidR="004239BE" w:rsidRPr="001740BE">
        <w:rPr>
          <w:rFonts w:ascii="Times New Roman" w:hAnsi="Times New Roman" w:cs="Times New Roman"/>
          <w:lang w:val="en-AU"/>
        </w:rPr>
        <w:t xml:space="preserve"> the range </w:t>
      </w:r>
      <w:r w:rsidR="00F92E09" w:rsidRPr="001740BE">
        <w:rPr>
          <w:rFonts w:ascii="Times New Roman" w:hAnsi="Times New Roman" w:cs="Times New Roman"/>
          <w:lang w:val="en-AU"/>
        </w:rPr>
        <w:t xml:space="preserve">of possible </w:t>
      </w:r>
      <w:r w:rsidR="0056435A" w:rsidRPr="001740BE">
        <w:rPr>
          <w:rFonts w:ascii="Times New Roman" w:hAnsi="Times New Roman" w:cs="Times New Roman"/>
          <w:lang w:val="en-AU"/>
        </w:rPr>
        <w:t>mereological models</w:t>
      </w:r>
      <w:r w:rsidR="008E37D4" w:rsidRPr="001740BE">
        <w:rPr>
          <w:rFonts w:ascii="Times New Roman" w:hAnsi="Times New Roman" w:cs="Times New Roman"/>
          <w:lang w:val="en-AU"/>
        </w:rPr>
        <w:t xml:space="preserve"> of spacetime emergence</w:t>
      </w:r>
      <w:r w:rsidR="0056435A" w:rsidRPr="001740BE">
        <w:rPr>
          <w:rFonts w:ascii="Times New Roman" w:hAnsi="Times New Roman" w:cs="Times New Roman"/>
          <w:lang w:val="en-AU"/>
        </w:rPr>
        <w:t xml:space="preserve"> that </w:t>
      </w:r>
      <w:r w:rsidRPr="001740BE">
        <w:rPr>
          <w:rFonts w:ascii="Times New Roman" w:hAnsi="Times New Roman" w:cs="Times New Roman"/>
          <w:lang w:val="en-AU"/>
        </w:rPr>
        <w:t xml:space="preserve">can be </w:t>
      </w:r>
      <w:r w:rsidR="0056435A" w:rsidRPr="001740BE">
        <w:rPr>
          <w:rFonts w:ascii="Times New Roman" w:hAnsi="Times New Roman" w:cs="Times New Roman"/>
          <w:lang w:val="en-AU"/>
        </w:rPr>
        <w:t>formulated</w:t>
      </w:r>
      <w:r w:rsidRPr="001740BE">
        <w:rPr>
          <w:rFonts w:ascii="Times New Roman" w:hAnsi="Times New Roman" w:cs="Times New Roman"/>
          <w:lang w:val="en-AU"/>
        </w:rPr>
        <w:t xml:space="preserve"> based on</w:t>
      </w:r>
      <w:r w:rsidR="0056435A" w:rsidRPr="001740BE">
        <w:rPr>
          <w:rFonts w:ascii="Times New Roman" w:hAnsi="Times New Roman" w:cs="Times New Roman"/>
          <w:lang w:val="en-AU"/>
        </w:rPr>
        <w:t xml:space="preserve"> </w:t>
      </w:r>
      <w:r w:rsidRPr="001740BE">
        <w:rPr>
          <w:rFonts w:ascii="Times New Roman" w:hAnsi="Times New Roman" w:cs="Times New Roman"/>
          <w:lang w:val="en-AU"/>
        </w:rPr>
        <w:t xml:space="preserve">combining different </w:t>
      </w:r>
      <w:r w:rsidR="0056435A" w:rsidRPr="001740BE">
        <w:rPr>
          <w:rFonts w:ascii="Times New Roman" w:hAnsi="Times New Roman" w:cs="Times New Roman"/>
          <w:lang w:val="en-AU"/>
        </w:rPr>
        <w:t>answers to the above set of questions.</w:t>
      </w:r>
    </w:p>
    <w:p w14:paraId="7F9894E2" w14:textId="77777777" w:rsidR="001740BE" w:rsidRDefault="001740BE" w:rsidP="00CA7DCC">
      <w:pPr>
        <w:ind w:firstLine="426"/>
        <w:jc w:val="both"/>
        <w:rPr>
          <w:rFonts w:ascii="Times New Roman" w:hAnsi="Times New Roman" w:cs="Times New Roman"/>
          <w:lang w:val="en-AU"/>
        </w:rPr>
      </w:pPr>
    </w:p>
    <w:p w14:paraId="3062993D" w14:textId="77777777" w:rsidR="001740BE" w:rsidRDefault="001740BE" w:rsidP="00CA7DCC">
      <w:pPr>
        <w:ind w:firstLine="426"/>
        <w:jc w:val="both"/>
        <w:rPr>
          <w:rFonts w:ascii="Times New Roman" w:hAnsi="Times New Roman" w:cs="Times New Roman"/>
          <w:lang w:val="en-AU"/>
        </w:rPr>
      </w:pPr>
    </w:p>
    <w:p w14:paraId="2400A57A" w14:textId="77777777" w:rsidR="001740BE" w:rsidRDefault="001740BE" w:rsidP="00CA7DCC">
      <w:pPr>
        <w:ind w:firstLine="426"/>
        <w:jc w:val="both"/>
        <w:rPr>
          <w:rFonts w:ascii="Times New Roman" w:hAnsi="Times New Roman" w:cs="Times New Roman"/>
          <w:lang w:val="en-AU"/>
        </w:rPr>
      </w:pPr>
    </w:p>
    <w:p w14:paraId="6B961686" w14:textId="77777777" w:rsidR="001740BE" w:rsidRDefault="001740BE" w:rsidP="00CA7DCC">
      <w:pPr>
        <w:ind w:firstLine="426"/>
        <w:jc w:val="both"/>
        <w:rPr>
          <w:rFonts w:ascii="Times New Roman" w:hAnsi="Times New Roman" w:cs="Times New Roman"/>
          <w:lang w:val="en-AU"/>
        </w:rPr>
      </w:pPr>
    </w:p>
    <w:p w14:paraId="0EA52C45" w14:textId="77777777" w:rsidR="001740BE" w:rsidRDefault="001740BE" w:rsidP="00CA7DCC">
      <w:pPr>
        <w:ind w:firstLine="426"/>
        <w:jc w:val="both"/>
        <w:rPr>
          <w:rFonts w:ascii="Times New Roman" w:hAnsi="Times New Roman" w:cs="Times New Roman"/>
          <w:lang w:val="en-AU"/>
        </w:rPr>
      </w:pPr>
    </w:p>
    <w:p w14:paraId="252D3CE4" w14:textId="77777777" w:rsidR="001740BE" w:rsidRPr="001740BE" w:rsidRDefault="001740BE" w:rsidP="00CA7DCC">
      <w:pPr>
        <w:ind w:firstLine="426"/>
        <w:jc w:val="both"/>
        <w:rPr>
          <w:rFonts w:ascii="Times New Roman" w:hAnsi="Times New Roman" w:cs="Times New Roman"/>
          <w:lang w:val="en-AU"/>
        </w:rPr>
      </w:pPr>
    </w:p>
    <w:p w14:paraId="52EDF836" w14:textId="77777777" w:rsidR="001740BE" w:rsidRPr="001740BE" w:rsidRDefault="001740BE" w:rsidP="001740BE">
      <w:pPr>
        <w:jc w:val="both"/>
        <w:rPr>
          <w:rFonts w:ascii="Times New Roman" w:hAnsi="Times New Roman" w:cs="Times New Roman"/>
          <w:i/>
          <w:iCs/>
          <w:lang w:val="en-AU"/>
        </w:rPr>
      </w:pPr>
      <w:r w:rsidRPr="001740BE">
        <w:rPr>
          <w:rFonts w:ascii="Times New Roman" w:hAnsi="Times New Roman" w:cs="Times New Roman"/>
          <w:i/>
          <w:iCs/>
          <w:lang w:val="en-AU"/>
        </w:rPr>
        <w:lastRenderedPageBreak/>
        <w:t>Table 1: Possible models of spacetime (ST) emergence from the non-spatiotemporal (NST)</w:t>
      </w:r>
    </w:p>
    <w:tbl>
      <w:tblPr>
        <w:tblStyle w:val="PlainTable2"/>
        <w:tblpPr w:leftFromText="180" w:rightFromText="180" w:vertAnchor="text" w:tblpY="1"/>
        <w:tblW w:w="9351" w:type="dxa"/>
        <w:tblLayout w:type="fixed"/>
        <w:tblLook w:val="04A0" w:firstRow="1" w:lastRow="0" w:firstColumn="1" w:lastColumn="0" w:noHBand="0" w:noVBand="1"/>
      </w:tblPr>
      <w:tblGrid>
        <w:gridCol w:w="1271"/>
        <w:gridCol w:w="1418"/>
        <w:gridCol w:w="1559"/>
        <w:gridCol w:w="1701"/>
        <w:gridCol w:w="1701"/>
        <w:gridCol w:w="1701"/>
      </w:tblGrid>
      <w:tr w:rsidR="001740BE" w:rsidRPr="001740BE" w14:paraId="65947AF6" w14:textId="77777777" w:rsidTr="0066662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1" w:type="dxa"/>
            <w:gridSpan w:val="6"/>
          </w:tcPr>
          <w:p w14:paraId="0E581E71" w14:textId="77777777" w:rsidR="001740BE" w:rsidRPr="001740BE" w:rsidRDefault="001740BE" w:rsidP="00666625">
            <w:pPr>
              <w:jc w:val="center"/>
              <w:rPr>
                <w:rFonts w:ascii="Times New Roman" w:hAnsi="Times New Roman" w:cs="Times New Roman"/>
                <w:b w:val="0"/>
                <w:bCs w:val="0"/>
                <w:sz w:val="22"/>
                <w:szCs w:val="22"/>
                <w:lang w:val="en-AU"/>
              </w:rPr>
            </w:pPr>
            <w:r w:rsidRPr="001740BE">
              <w:rPr>
                <w:rFonts w:ascii="Times New Roman" w:hAnsi="Times New Roman" w:cs="Times New Roman"/>
                <w:sz w:val="22"/>
                <w:szCs w:val="22"/>
                <w:lang w:val="en-AU"/>
              </w:rPr>
              <w:t xml:space="preserve">Spacetime emerges </w:t>
            </w:r>
            <w:proofErr w:type="gramStart"/>
            <w:r w:rsidRPr="001740BE">
              <w:rPr>
                <w:rFonts w:ascii="Times New Roman" w:hAnsi="Times New Roman" w:cs="Times New Roman"/>
                <w:sz w:val="22"/>
                <w:szCs w:val="22"/>
                <w:lang w:val="en-AU"/>
              </w:rPr>
              <w:t>by..</w:t>
            </w:r>
            <w:proofErr w:type="gramEnd"/>
          </w:p>
        </w:tc>
      </w:tr>
      <w:tr w:rsidR="001740BE" w:rsidRPr="001740BE" w14:paraId="5E962FEB" w14:textId="77777777" w:rsidTr="006666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restart"/>
          </w:tcPr>
          <w:p w14:paraId="0C3E2C20" w14:textId="77777777" w:rsidR="001740BE" w:rsidRPr="001740BE" w:rsidRDefault="001740BE" w:rsidP="00666625">
            <w:pPr>
              <w:rPr>
                <w:rFonts w:ascii="Times New Roman" w:hAnsi="Times New Roman" w:cs="Times New Roman"/>
                <w:sz w:val="22"/>
                <w:szCs w:val="22"/>
                <w:lang w:val="en-AU"/>
              </w:rPr>
            </w:pPr>
          </w:p>
        </w:tc>
        <w:tc>
          <w:tcPr>
            <w:tcW w:w="1418" w:type="dxa"/>
          </w:tcPr>
          <w:p w14:paraId="482F8BA9" w14:textId="77777777" w:rsidR="001740BE" w:rsidRPr="001740BE" w:rsidRDefault="001740BE" w:rsidP="0066662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lang w:val="en-AU"/>
              </w:rPr>
            </w:pPr>
          </w:p>
        </w:tc>
        <w:tc>
          <w:tcPr>
            <w:tcW w:w="3260" w:type="dxa"/>
            <w:gridSpan w:val="2"/>
          </w:tcPr>
          <w:p w14:paraId="630DA989" w14:textId="77777777" w:rsidR="001740BE" w:rsidRPr="001740BE" w:rsidRDefault="001740BE" w:rsidP="006666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lang w:val="en-AU"/>
              </w:rPr>
            </w:pPr>
            <w:r w:rsidRPr="001740BE">
              <w:rPr>
                <w:rFonts w:ascii="Times New Roman" w:hAnsi="Times New Roman" w:cs="Times New Roman"/>
                <w:b/>
                <w:bCs/>
                <w:sz w:val="22"/>
                <w:szCs w:val="22"/>
                <w:lang w:val="en-AU"/>
              </w:rPr>
              <w:t>Composition</w:t>
            </w:r>
          </w:p>
        </w:tc>
        <w:tc>
          <w:tcPr>
            <w:tcW w:w="3402" w:type="dxa"/>
            <w:gridSpan w:val="2"/>
          </w:tcPr>
          <w:p w14:paraId="1E2DD020" w14:textId="77777777" w:rsidR="001740BE" w:rsidRPr="001740BE" w:rsidRDefault="001740BE" w:rsidP="0066662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lang w:val="en-AU"/>
              </w:rPr>
            </w:pPr>
            <w:r w:rsidRPr="001740BE">
              <w:rPr>
                <w:rFonts w:ascii="Times New Roman" w:hAnsi="Times New Roman" w:cs="Times New Roman"/>
                <w:b/>
                <w:bCs/>
                <w:sz w:val="22"/>
                <w:szCs w:val="22"/>
                <w:lang w:val="en-AU"/>
              </w:rPr>
              <w:t>Decomposition</w:t>
            </w:r>
          </w:p>
        </w:tc>
      </w:tr>
      <w:tr w:rsidR="001740BE" w:rsidRPr="001740BE" w14:paraId="0EBA4CDC" w14:textId="77777777" w:rsidTr="00666625">
        <w:tc>
          <w:tcPr>
            <w:cnfStyle w:val="001000000000" w:firstRow="0" w:lastRow="0" w:firstColumn="1" w:lastColumn="0" w:oddVBand="0" w:evenVBand="0" w:oddHBand="0" w:evenHBand="0" w:firstRowFirstColumn="0" w:firstRowLastColumn="0" w:lastRowFirstColumn="0" w:lastRowLastColumn="0"/>
            <w:tcW w:w="1271" w:type="dxa"/>
            <w:vMerge/>
          </w:tcPr>
          <w:p w14:paraId="42B93179" w14:textId="77777777" w:rsidR="001740BE" w:rsidRPr="001740BE" w:rsidRDefault="001740BE" w:rsidP="00666625">
            <w:pPr>
              <w:jc w:val="both"/>
              <w:rPr>
                <w:rFonts w:ascii="Times New Roman" w:hAnsi="Times New Roman" w:cs="Times New Roman"/>
                <w:sz w:val="22"/>
                <w:szCs w:val="22"/>
                <w:lang w:val="en-AU"/>
              </w:rPr>
            </w:pPr>
          </w:p>
        </w:tc>
        <w:tc>
          <w:tcPr>
            <w:tcW w:w="1418" w:type="dxa"/>
          </w:tcPr>
          <w:p w14:paraId="55ABC666" w14:textId="77777777" w:rsidR="001740BE" w:rsidRPr="001740BE" w:rsidRDefault="001740BE" w:rsidP="0066662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lang w:val="en-AU"/>
              </w:rPr>
            </w:pPr>
            <w:r w:rsidRPr="001740BE">
              <w:rPr>
                <w:rFonts w:ascii="Times New Roman" w:hAnsi="Times New Roman" w:cs="Times New Roman"/>
                <w:b/>
                <w:bCs/>
                <w:sz w:val="22"/>
                <w:szCs w:val="22"/>
                <w:lang w:val="en-AU"/>
              </w:rPr>
              <w:t>Spacetime is…</w:t>
            </w:r>
          </w:p>
        </w:tc>
        <w:tc>
          <w:tcPr>
            <w:tcW w:w="1559" w:type="dxa"/>
          </w:tcPr>
          <w:p w14:paraId="39E70FEC" w14:textId="77777777" w:rsidR="001740BE" w:rsidRPr="001740BE" w:rsidRDefault="001740BE" w:rsidP="0066662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2"/>
                <w:szCs w:val="22"/>
                <w:lang w:val="en-AU"/>
              </w:rPr>
            </w:pPr>
            <w:r w:rsidRPr="001740BE">
              <w:rPr>
                <w:rFonts w:ascii="Times New Roman" w:hAnsi="Times New Roman" w:cs="Times New Roman"/>
                <w:i/>
                <w:iCs/>
                <w:sz w:val="22"/>
                <w:szCs w:val="22"/>
                <w:lang w:val="en-AU"/>
              </w:rPr>
              <w:t>Substantival</w:t>
            </w:r>
          </w:p>
        </w:tc>
        <w:tc>
          <w:tcPr>
            <w:tcW w:w="1701" w:type="dxa"/>
          </w:tcPr>
          <w:p w14:paraId="705A948B" w14:textId="77777777" w:rsidR="001740BE" w:rsidRPr="001740BE" w:rsidRDefault="001740BE" w:rsidP="0066662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2"/>
                <w:szCs w:val="22"/>
                <w:lang w:val="en-AU"/>
              </w:rPr>
            </w:pPr>
            <w:r w:rsidRPr="001740BE">
              <w:rPr>
                <w:rFonts w:ascii="Times New Roman" w:hAnsi="Times New Roman" w:cs="Times New Roman"/>
                <w:i/>
                <w:iCs/>
                <w:sz w:val="22"/>
                <w:szCs w:val="22"/>
                <w:lang w:val="en-AU"/>
              </w:rPr>
              <w:t>Relational</w:t>
            </w:r>
          </w:p>
        </w:tc>
        <w:tc>
          <w:tcPr>
            <w:tcW w:w="1701" w:type="dxa"/>
          </w:tcPr>
          <w:p w14:paraId="5E018118" w14:textId="77777777" w:rsidR="001740BE" w:rsidRPr="001740BE" w:rsidRDefault="001740BE" w:rsidP="0066662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2"/>
                <w:szCs w:val="22"/>
                <w:lang w:val="en-AU"/>
              </w:rPr>
            </w:pPr>
            <w:r w:rsidRPr="001740BE">
              <w:rPr>
                <w:rFonts w:ascii="Times New Roman" w:hAnsi="Times New Roman" w:cs="Times New Roman"/>
                <w:i/>
                <w:iCs/>
                <w:sz w:val="22"/>
                <w:szCs w:val="22"/>
                <w:lang w:val="en-AU"/>
              </w:rPr>
              <w:t>Substantival</w:t>
            </w:r>
          </w:p>
        </w:tc>
        <w:tc>
          <w:tcPr>
            <w:tcW w:w="1701" w:type="dxa"/>
          </w:tcPr>
          <w:p w14:paraId="7AC2656F" w14:textId="77777777" w:rsidR="001740BE" w:rsidRPr="001740BE" w:rsidRDefault="001740BE" w:rsidP="0066662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2"/>
                <w:szCs w:val="22"/>
                <w:lang w:val="en-AU"/>
              </w:rPr>
            </w:pPr>
            <w:r w:rsidRPr="001740BE">
              <w:rPr>
                <w:rFonts w:ascii="Times New Roman" w:hAnsi="Times New Roman" w:cs="Times New Roman"/>
                <w:i/>
                <w:iCs/>
                <w:sz w:val="22"/>
                <w:szCs w:val="22"/>
                <w:lang w:val="en-AU"/>
              </w:rPr>
              <w:t xml:space="preserve">Relational </w:t>
            </w:r>
          </w:p>
        </w:tc>
      </w:tr>
      <w:tr w:rsidR="001740BE" w:rsidRPr="001740BE" w14:paraId="4F3612A2" w14:textId="77777777" w:rsidTr="006666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tcPr>
          <w:p w14:paraId="1C235F61" w14:textId="77777777" w:rsidR="001740BE" w:rsidRPr="001740BE" w:rsidRDefault="001740BE" w:rsidP="00666625">
            <w:pPr>
              <w:jc w:val="both"/>
              <w:rPr>
                <w:rFonts w:ascii="Times New Roman" w:hAnsi="Times New Roman" w:cs="Times New Roman"/>
                <w:sz w:val="22"/>
                <w:szCs w:val="22"/>
                <w:lang w:val="en-AU"/>
              </w:rPr>
            </w:pPr>
          </w:p>
        </w:tc>
        <w:tc>
          <w:tcPr>
            <w:tcW w:w="1418" w:type="dxa"/>
          </w:tcPr>
          <w:p w14:paraId="140EBC58" w14:textId="77777777" w:rsidR="001740BE" w:rsidRPr="001740BE" w:rsidRDefault="001740BE" w:rsidP="0066662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lang w:val="en-AU"/>
              </w:rPr>
            </w:pPr>
            <w:r w:rsidRPr="001740BE">
              <w:rPr>
                <w:rFonts w:ascii="Times New Roman" w:hAnsi="Times New Roman" w:cs="Times New Roman"/>
                <w:b/>
                <w:bCs/>
                <w:sz w:val="22"/>
                <w:szCs w:val="22"/>
                <w:lang w:val="en-AU"/>
              </w:rPr>
              <w:t>Smallest parts of ST are…</w:t>
            </w:r>
          </w:p>
        </w:tc>
        <w:tc>
          <w:tcPr>
            <w:tcW w:w="1559" w:type="dxa"/>
          </w:tcPr>
          <w:p w14:paraId="145C46FA" w14:textId="77777777" w:rsidR="001740BE" w:rsidRPr="001740BE" w:rsidRDefault="001740BE" w:rsidP="0066662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lang w:val="en-AU"/>
              </w:rPr>
            </w:pPr>
            <w:r w:rsidRPr="001740BE">
              <w:rPr>
                <w:rFonts w:ascii="Times New Roman" w:hAnsi="Times New Roman" w:cs="Times New Roman"/>
                <w:sz w:val="22"/>
                <w:szCs w:val="22"/>
                <w:lang w:val="en-AU"/>
              </w:rPr>
              <w:t>Points</w:t>
            </w:r>
          </w:p>
        </w:tc>
        <w:tc>
          <w:tcPr>
            <w:tcW w:w="1701" w:type="dxa"/>
          </w:tcPr>
          <w:p w14:paraId="331B917B" w14:textId="77777777" w:rsidR="001740BE" w:rsidRPr="001740BE" w:rsidRDefault="001740BE" w:rsidP="0066662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lang w:val="en-AU"/>
              </w:rPr>
            </w:pPr>
            <w:r w:rsidRPr="001740BE">
              <w:rPr>
                <w:rFonts w:ascii="Times New Roman" w:hAnsi="Times New Roman" w:cs="Times New Roman"/>
                <w:sz w:val="22"/>
                <w:szCs w:val="22"/>
                <w:lang w:val="en-AU"/>
              </w:rPr>
              <w:t>Individual relations</w:t>
            </w:r>
          </w:p>
        </w:tc>
        <w:tc>
          <w:tcPr>
            <w:tcW w:w="1701" w:type="dxa"/>
          </w:tcPr>
          <w:p w14:paraId="43A8D90D" w14:textId="77777777" w:rsidR="001740BE" w:rsidRPr="001740BE" w:rsidRDefault="001740BE" w:rsidP="0066662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lang w:val="en-AU"/>
              </w:rPr>
            </w:pPr>
            <w:r w:rsidRPr="001740BE">
              <w:rPr>
                <w:rFonts w:ascii="Times New Roman" w:hAnsi="Times New Roman" w:cs="Times New Roman"/>
                <w:sz w:val="22"/>
                <w:szCs w:val="22"/>
                <w:lang w:val="en-AU"/>
              </w:rPr>
              <w:t>Points</w:t>
            </w:r>
          </w:p>
        </w:tc>
        <w:tc>
          <w:tcPr>
            <w:tcW w:w="1701" w:type="dxa"/>
          </w:tcPr>
          <w:p w14:paraId="3F9B987F" w14:textId="77777777" w:rsidR="001740BE" w:rsidRPr="001740BE" w:rsidRDefault="001740BE" w:rsidP="0066662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lang w:val="en-AU"/>
              </w:rPr>
            </w:pPr>
            <w:r w:rsidRPr="001740BE">
              <w:rPr>
                <w:rFonts w:ascii="Times New Roman" w:hAnsi="Times New Roman" w:cs="Times New Roman"/>
                <w:sz w:val="22"/>
                <w:szCs w:val="22"/>
                <w:lang w:val="en-AU"/>
              </w:rPr>
              <w:t>Individual relations</w:t>
            </w:r>
          </w:p>
        </w:tc>
      </w:tr>
      <w:tr w:rsidR="001740BE" w:rsidRPr="001740BE" w14:paraId="5F56129D" w14:textId="77777777" w:rsidTr="00666625">
        <w:tc>
          <w:tcPr>
            <w:cnfStyle w:val="001000000000" w:firstRow="0" w:lastRow="0" w:firstColumn="1" w:lastColumn="0" w:oddVBand="0" w:evenVBand="0" w:oddHBand="0" w:evenHBand="0" w:firstRowFirstColumn="0" w:firstRowLastColumn="0" w:lastRowFirstColumn="0" w:lastRowLastColumn="0"/>
            <w:tcW w:w="1271" w:type="dxa"/>
            <w:vMerge w:val="restart"/>
          </w:tcPr>
          <w:p w14:paraId="6875AA2A" w14:textId="77777777" w:rsidR="001740BE" w:rsidRPr="001740BE" w:rsidRDefault="001740BE" w:rsidP="00666625">
            <w:pPr>
              <w:rPr>
                <w:rFonts w:ascii="Times New Roman" w:hAnsi="Times New Roman" w:cs="Times New Roman"/>
                <w:sz w:val="22"/>
                <w:szCs w:val="22"/>
                <w:lang w:val="en-AU"/>
              </w:rPr>
            </w:pPr>
            <w:r w:rsidRPr="001740BE">
              <w:rPr>
                <w:rFonts w:ascii="Times New Roman" w:hAnsi="Times New Roman" w:cs="Times New Roman"/>
                <w:sz w:val="22"/>
                <w:szCs w:val="22"/>
                <w:lang w:val="en-AU"/>
              </w:rPr>
              <w:t>The NST parts of spacetime are…</w:t>
            </w:r>
          </w:p>
        </w:tc>
        <w:tc>
          <w:tcPr>
            <w:tcW w:w="1418" w:type="dxa"/>
          </w:tcPr>
          <w:p w14:paraId="050DFAE2" w14:textId="77777777" w:rsidR="001740BE" w:rsidRPr="001740BE" w:rsidRDefault="001740BE" w:rsidP="0066662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AU"/>
              </w:rPr>
            </w:pPr>
            <w:r w:rsidRPr="001740BE">
              <w:rPr>
                <w:rFonts w:ascii="Times New Roman" w:hAnsi="Times New Roman" w:cs="Times New Roman"/>
                <w:sz w:val="22"/>
                <w:szCs w:val="22"/>
                <w:lang w:val="en-AU"/>
              </w:rPr>
              <w:t>Entities</w:t>
            </w:r>
          </w:p>
        </w:tc>
        <w:tc>
          <w:tcPr>
            <w:tcW w:w="1559" w:type="dxa"/>
          </w:tcPr>
          <w:p w14:paraId="045E599E" w14:textId="77777777" w:rsidR="001740BE" w:rsidRPr="001740BE" w:rsidRDefault="001740BE" w:rsidP="0066662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AU"/>
              </w:rPr>
            </w:pPr>
            <w:r w:rsidRPr="001740BE">
              <w:rPr>
                <w:rFonts w:ascii="Times New Roman" w:hAnsi="Times New Roman" w:cs="Times New Roman"/>
                <w:sz w:val="22"/>
                <w:szCs w:val="22"/>
                <w:lang w:val="en-AU"/>
              </w:rPr>
              <w:t>1) ST points composed of NST entities</w:t>
            </w:r>
          </w:p>
        </w:tc>
        <w:tc>
          <w:tcPr>
            <w:tcW w:w="1701" w:type="dxa"/>
          </w:tcPr>
          <w:p w14:paraId="32A0A7A4" w14:textId="77777777" w:rsidR="001740BE" w:rsidRPr="001740BE" w:rsidRDefault="001740BE" w:rsidP="0066662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AU"/>
              </w:rPr>
            </w:pPr>
            <w:r w:rsidRPr="001740BE">
              <w:rPr>
                <w:rFonts w:ascii="Times New Roman" w:hAnsi="Times New Roman" w:cs="Times New Roman"/>
                <w:sz w:val="22"/>
                <w:szCs w:val="22"/>
                <w:lang w:val="en-AU"/>
              </w:rPr>
              <w:t>2) ST relations composed of NST entities</w:t>
            </w:r>
          </w:p>
        </w:tc>
        <w:tc>
          <w:tcPr>
            <w:tcW w:w="1701" w:type="dxa"/>
          </w:tcPr>
          <w:p w14:paraId="584BFC9E" w14:textId="77777777" w:rsidR="001740BE" w:rsidRPr="001740BE" w:rsidRDefault="001740BE" w:rsidP="0066662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AU"/>
              </w:rPr>
            </w:pPr>
            <w:r w:rsidRPr="001740BE">
              <w:rPr>
                <w:rFonts w:ascii="Times New Roman" w:hAnsi="Times New Roman" w:cs="Times New Roman"/>
                <w:sz w:val="22"/>
                <w:szCs w:val="22"/>
                <w:lang w:val="en-AU"/>
              </w:rPr>
              <w:t xml:space="preserve">3) NST entities decompose into ST points </w:t>
            </w:r>
          </w:p>
          <w:p w14:paraId="76272285" w14:textId="77777777" w:rsidR="001740BE" w:rsidRPr="001740BE" w:rsidRDefault="001740BE" w:rsidP="0066662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AU"/>
              </w:rPr>
            </w:pPr>
          </w:p>
        </w:tc>
        <w:tc>
          <w:tcPr>
            <w:tcW w:w="1701" w:type="dxa"/>
          </w:tcPr>
          <w:p w14:paraId="56644273" w14:textId="77777777" w:rsidR="001740BE" w:rsidRPr="001740BE" w:rsidRDefault="001740BE" w:rsidP="0066662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AU"/>
              </w:rPr>
            </w:pPr>
            <w:r w:rsidRPr="001740BE">
              <w:rPr>
                <w:rFonts w:ascii="Times New Roman" w:hAnsi="Times New Roman" w:cs="Times New Roman"/>
                <w:sz w:val="22"/>
                <w:szCs w:val="22"/>
                <w:lang w:val="en-AU"/>
              </w:rPr>
              <w:t>4) NST entities decompose into ST relations</w:t>
            </w:r>
          </w:p>
        </w:tc>
      </w:tr>
      <w:tr w:rsidR="001740BE" w:rsidRPr="001740BE" w14:paraId="12443C4B" w14:textId="77777777" w:rsidTr="006666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tcPr>
          <w:p w14:paraId="0414ECE7" w14:textId="77777777" w:rsidR="001740BE" w:rsidRPr="001740BE" w:rsidRDefault="001740BE" w:rsidP="00666625">
            <w:pPr>
              <w:jc w:val="both"/>
              <w:rPr>
                <w:rFonts w:ascii="Times New Roman" w:hAnsi="Times New Roman" w:cs="Times New Roman"/>
                <w:sz w:val="22"/>
                <w:szCs w:val="22"/>
                <w:lang w:val="en-AU"/>
              </w:rPr>
            </w:pPr>
          </w:p>
        </w:tc>
        <w:tc>
          <w:tcPr>
            <w:tcW w:w="1418" w:type="dxa"/>
          </w:tcPr>
          <w:p w14:paraId="31D1018E" w14:textId="77777777" w:rsidR="001740BE" w:rsidRPr="001740BE" w:rsidRDefault="001740BE" w:rsidP="0066662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lang w:val="en-AU"/>
              </w:rPr>
            </w:pPr>
            <w:r w:rsidRPr="001740BE">
              <w:rPr>
                <w:rFonts w:ascii="Times New Roman" w:hAnsi="Times New Roman" w:cs="Times New Roman"/>
                <w:sz w:val="22"/>
                <w:szCs w:val="22"/>
                <w:lang w:val="en-AU"/>
              </w:rPr>
              <w:t>Properties</w:t>
            </w:r>
          </w:p>
        </w:tc>
        <w:tc>
          <w:tcPr>
            <w:tcW w:w="1559" w:type="dxa"/>
          </w:tcPr>
          <w:p w14:paraId="3A3581CC" w14:textId="77777777" w:rsidR="001740BE" w:rsidRPr="001740BE" w:rsidRDefault="001740BE" w:rsidP="0066662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lang w:val="en-AU"/>
              </w:rPr>
            </w:pPr>
            <w:r w:rsidRPr="001740BE">
              <w:rPr>
                <w:rFonts w:ascii="Times New Roman" w:hAnsi="Times New Roman" w:cs="Times New Roman"/>
                <w:sz w:val="22"/>
                <w:szCs w:val="22"/>
                <w:lang w:val="en-AU"/>
              </w:rPr>
              <w:t>5) ST points composed of NST properties</w:t>
            </w:r>
          </w:p>
        </w:tc>
        <w:tc>
          <w:tcPr>
            <w:tcW w:w="1701" w:type="dxa"/>
          </w:tcPr>
          <w:p w14:paraId="31C14773" w14:textId="77777777" w:rsidR="001740BE" w:rsidRPr="001740BE" w:rsidRDefault="001740BE" w:rsidP="0066662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lang w:val="en-AU"/>
              </w:rPr>
            </w:pPr>
            <w:r w:rsidRPr="001740BE">
              <w:rPr>
                <w:rFonts w:ascii="Times New Roman" w:hAnsi="Times New Roman" w:cs="Times New Roman"/>
                <w:sz w:val="22"/>
                <w:szCs w:val="22"/>
                <w:lang w:val="en-AU"/>
              </w:rPr>
              <w:t xml:space="preserve">6) ST relations composed of NST properties  </w:t>
            </w:r>
          </w:p>
        </w:tc>
        <w:tc>
          <w:tcPr>
            <w:tcW w:w="1701" w:type="dxa"/>
          </w:tcPr>
          <w:p w14:paraId="5EDEE689" w14:textId="77777777" w:rsidR="001740BE" w:rsidRPr="001740BE" w:rsidRDefault="001740BE" w:rsidP="0066662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lang w:val="en-AU"/>
              </w:rPr>
            </w:pPr>
            <w:r w:rsidRPr="001740BE">
              <w:rPr>
                <w:rFonts w:ascii="Times New Roman" w:hAnsi="Times New Roman" w:cs="Times New Roman"/>
                <w:sz w:val="22"/>
                <w:szCs w:val="22"/>
                <w:lang w:val="en-AU"/>
              </w:rPr>
              <w:t xml:space="preserve">7) NST properties decompose into ST points  </w:t>
            </w:r>
          </w:p>
        </w:tc>
        <w:tc>
          <w:tcPr>
            <w:tcW w:w="1701" w:type="dxa"/>
          </w:tcPr>
          <w:p w14:paraId="283EF4DB" w14:textId="77777777" w:rsidR="001740BE" w:rsidRPr="001740BE" w:rsidRDefault="001740BE" w:rsidP="0066662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lang w:val="en-AU"/>
              </w:rPr>
            </w:pPr>
            <w:r w:rsidRPr="001740BE">
              <w:rPr>
                <w:rFonts w:ascii="Times New Roman" w:hAnsi="Times New Roman" w:cs="Times New Roman"/>
                <w:sz w:val="22"/>
                <w:szCs w:val="22"/>
                <w:lang w:val="en-AU"/>
              </w:rPr>
              <w:t>8) NST properties decompose into ST relations</w:t>
            </w:r>
          </w:p>
        </w:tc>
      </w:tr>
    </w:tbl>
    <w:p w14:paraId="5EC9CEB4" w14:textId="77777777" w:rsidR="001740BE" w:rsidRPr="001740BE" w:rsidRDefault="001740BE" w:rsidP="001740BE">
      <w:pPr>
        <w:autoSpaceDE w:val="0"/>
        <w:autoSpaceDN w:val="0"/>
        <w:adjustRightInd w:val="0"/>
        <w:spacing w:before="0" w:after="0"/>
        <w:rPr>
          <w:rFonts w:ascii="Times New Roman" w:hAnsi="Times New Roman" w:cs="Times New Roman"/>
          <w:lang w:val="en-AU"/>
        </w:rPr>
      </w:pPr>
    </w:p>
    <w:p w14:paraId="66FBB7C8" w14:textId="7B1FB7AA" w:rsidR="00EF193C" w:rsidRPr="001740BE" w:rsidRDefault="00F336C9" w:rsidP="00B9136D">
      <w:pPr>
        <w:autoSpaceDE w:val="0"/>
        <w:autoSpaceDN w:val="0"/>
        <w:adjustRightInd w:val="0"/>
        <w:spacing w:before="0" w:after="0"/>
        <w:rPr>
          <w:rFonts w:ascii="Times New Roman" w:hAnsi="Times New Roman" w:cs="Times New Roman"/>
          <w:lang w:val="en-AU"/>
        </w:rPr>
      </w:pPr>
      <w:r w:rsidRPr="001740BE">
        <w:rPr>
          <w:rFonts w:ascii="Times New Roman" w:hAnsi="Times New Roman" w:cs="Times New Roman"/>
          <w:lang w:val="en-AU"/>
        </w:rPr>
        <w:t>In what follows, I will</w:t>
      </w:r>
      <w:r w:rsidR="00F20C3E" w:rsidRPr="001740BE">
        <w:rPr>
          <w:rFonts w:ascii="Times New Roman" w:hAnsi="Times New Roman" w:cs="Times New Roman"/>
          <w:lang w:val="en-AU"/>
        </w:rPr>
        <w:t xml:space="preserve"> </w:t>
      </w:r>
      <w:r w:rsidR="00E8680B" w:rsidRPr="001740BE">
        <w:rPr>
          <w:rFonts w:ascii="Times New Roman" w:hAnsi="Times New Roman" w:cs="Times New Roman"/>
          <w:lang w:val="en-AU"/>
        </w:rPr>
        <w:t>present</w:t>
      </w:r>
      <w:r w:rsidRPr="001740BE">
        <w:rPr>
          <w:rFonts w:ascii="Times New Roman" w:hAnsi="Times New Roman" w:cs="Times New Roman"/>
          <w:lang w:val="en-AU"/>
        </w:rPr>
        <w:t xml:space="preserve"> three mereological models of dependent spacetime that </w:t>
      </w:r>
      <w:r w:rsidR="00E8680B" w:rsidRPr="001740BE">
        <w:rPr>
          <w:rFonts w:ascii="Times New Roman" w:hAnsi="Times New Roman" w:cs="Times New Roman"/>
          <w:lang w:val="en-AU"/>
        </w:rPr>
        <w:t xml:space="preserve">are </w:t>
      </w:r>
      <w:r w:rsidR="008E37D4" w:rsidRPr="001740BE">
        <w:rPr>
          <w:rFonts w:ascii="Times New Roman" w:hAnsi="Times New Roman" w:cs="Times New Roman"/>
          <w:lang w:val="en-AU"/>
        </w:rPr>
        <w:t>available to us</w:t>
      </w:r>
      <w:r w:rsidR="00E8680B" w:rsidRPr="001740BE">
        <w:rPr>
          <w:rFonts w:ascii="Times New Roman" w:hAnsi="Times New Roman" w:cs="Times New Roman"/>
          <w:lang w:val="en-AU"/>
        </w:rPr>
        <w:t xml:space="preserve"> in the literature</w:t>
      </w:r>
      <w:r w:rsidR="00763775" w:rsidRPr="001740BE">
        <w:rPr>
          <w:rFonts w:ascii="Times New Roman" w:hAnsi="Times New Roman" w:cs="Times New Roman"/>
          <w:lang w:val="en-AU"/>
        </w:rPr>
        <w:t xml:space="preserve"> from</w:t>
      </w:r>
      <w:r w:rsidR="00897E3C" w:rsidRPr="001740BE">
        <w:rPr>
          <w:rFonts w:ascii="Times New Roman" w:hAnsi="Times New Roman" w:cs="Times New Roman"/>
          <w:lang w:val="en-AU"/>
        </w:rPr>
        <w:t xml:space="preserve"> Paul </w:t>
      </w:r>
      <w:r w:rsidR="00897E3C" w:rsidRPr="001740BE">
        <w:rPr>
          <w:rFonts w:ascii="Times New Roman" w:hAnsi="Times New Roman" w:cs="Times New Roman"/>
          <w:lang w:val="en-AU"/>
        </w:rPr>
        <w:fldChar w:fldCharType="begin"/>
      </w:r>
      <w:r w:rsidR="000561F1" w:rsidRPr="001740BE">
        <w:rPr>
          <w:rFonts w:ascii="Times New Roman" w:hAnsi="Times New Roman" w:cs="Times New Roman"/>
          <w:lang w:val="en-AU"/>
        </w:rPr>
        <w:instrText xml:space="preserve"> ADDIN EN.CITE &lt;EndNote&gt;&lt;Cite ExcludeAuth="1"&gt;&lt;Author&gt;Paul&lt;/Author&gt;&lt;Year&gt;2012&lt;/Year&gt;&lt;RecNum&gt;315&lt;/RecNum&gt;&lt;DisplayText&gt;(2012)&lt;/DisplayText&gt;&lt;record&gt;&lt;rec-number&gt;315&lt;/rec-number&gt;&lt;foreign-keys&gt;&lt;key app="EN" db-id="2xvvprstr2ptr6ef5tqxez2102dtevarxa9v" timestamp="1600925425"&gt;315&lt;/key&gt;&lt;/foreign-keys&gt;&lt;ref-type name="Journal Article"&gt;17&lt;/ref-type&gt;&lt;contributors&gt;&lt;authors&gt;&lt;author&gt;Paul, Laurie Ann&lt;/author&gt;&lt;/authors&gt;&lt;/contributors&gt;&lt;titles&gt;&lt;title&gt;Building the world from its fundamental constituents&lt;/title&gt;&lt;secondary-title&gt;Philosophical Studies&lt;/secondary-title&gt;&lt;/titles&gt;&lt;periodical&gt;&lt;full-title&gt;Philosophical Studies&lt;/full-title&gt;&lt;/periodical&gt;&lt;pages&gt;221-256&lt;/pages&gt;&lt;volume&gt;158&lt;/volume&gt;&lt;number&gt;2&lt;/number&gt;&lt;section&gt;221&lt;/section&gt;&lt;dates&gt;&lt;year&gt;2012&lt;/year&gt;&lt;/dates&gt;&lt;isbn&gt;0031-8116&amp;#xD;1573-0883&lt;/isbn&gt;&lt;urls&gt;&lt;/urls&gt;&lt;electronic-resource-num&gt;10.1007/s11098-012-9885-8&lt;/electronic-resource-num&gt;&lt;/record&gt;&lt;/Cite&gt;&lt;/EndNote&gt;</w:instrText>
      </w:r>
      <w:r w:rsidR="00897E3C" w:rsidRPr="001740BE">
        <w:rPr>
          <w:rFonts w:ascii="Times New Roman" w:hAnsi="Times New Roman" w:cs="Times New Roman"/>
          <w:lang w:val="en-AU"/>
        </w:rPr>
        <w:fldChar w:fldCharType="separate"/>
      </w:r>
      <w:r w:rsidR="00897E3C" w:rsidRPr="001740BE">
        <w:rPr>
          <w:rFonts w:ascii="Times New Roman" w:hAnsi="Times New Roman" w:cs="Times New Roman"/>
          <w:noProof/>
          <w:lang w:val="en-AU"/>
        </w:rPr>
        <w:t>(2012)</w:t>
      </w:r>
      <w:r w:rsidR="00897E3C" w:rsidRPr="001740BE">
        <w:rPr>
          <w:rFonts w:ascii="Times New Roman" w:hAnsi="Times New Roman" w:cs="Times New Roman"/>
          <w:lang w:val="en-AU"/>
        </w:rPr>
        <w:fldChar w:fldCharType="end"/>
      </w:r>
      <w:r w:rsidR="00763775" w:rsidRPr="001740BE">
        <w:rPr>
          <w:rFonts w:ascii="Times New Roman" w:hAnsi="Times New Roman" w:cs="Times New Roman"/>
          <w:lang w:val="en-AU"/>
        </w:rPr>
        <w:t xml:space="preserve">, </w:t>
      </w:r>
      <w:r w:rsidR="00B202A4" w:rsidRPr="001740BE">
        <w:rPr>
          <w:rFonts w:ascii="Times New Roman" w:hAnsi="Times New Roman" w:cs="Times New Roman"/>
          <w:lang w:val="en-AU"/>
        </w:rPr>
        <w:t xml:space="preserve">Le Bihan </w:t>
      </w:r>
      <w:r w:rsidR="00B202A4" w:rsidRPr="001740BE">
        <w:rPr>
          <w:rFonts w:ascii="Times New Roman" w:hAnsi="Times New Roman" w:cs="Times New Roman"/>
          <w:lang w:val="en-AU"/>
        </w:rPr>
        <w:fldChar w:fldCharType="begin"/>
      </w:r>
      <w:r w:rsidR="00B202A4" w:rsidRPr="001740BE">
        <w:rPr>
          <w:rFonts w:ascii="Times New Roman" w:hAnsi="Times New Roman" w:cs="Times New Roman"/>
          <w:lang w:val="en-AU"/>
        </w:rPr>
        <w:instrText xml:space="preserve"> ADDIN EN.CITE &lt;EndNote&gt;&lt;Cite ExcludeAuth="1"&gt;&lt;Author&gt;Le Bihan&lt;/Author&gt;&lt;Year&gt;2017&lt;/Year&gt;&lt;RecNum&gt;569&lt;/RecNum&gt;&lt;DisplayText&gt;(2017, 2018)&lt;/DisplayText&gt;&lt;record&gt;&lt;rec-number&gt;569&lt;/rec-number&gt;&lt;foreign-keys&gt;&lt;key app="EN" db-id="2xvvprstr2ptr6ef5tqxez2102dtevarxa9v" timestamp="1677737470"&gt;569&lt;/key&gt;&lt;/foreign-keys&gt;&lt;ref-type name="Journal Article"&gt;17&lt;/ref-type&gt;&lt;contributors&gt;&lt;authors&gt;&lt;author&gt;Le Bihan, Baptiste&lt;/author&gt;&lt;/authors&gt;&lt;/contributors&gt;&lt;titles&gt;&lt;title&gt;Priority Monism Beyond Spacetime&lt;/title&gt;&lt;secondary-title&gt;Metaphysica&lt;/secondary-title&gt;&lt;/titles&gt;&lt;periodical&gt;&lt;full-title&gt;Metaphysica&lt;/full-title&gt;&lt;/periodical&gt;&lt;dates&gt;&lt;year&gt;2017&lt;/year&gt;&lt;/dates&gt;&lt;urls&gt;&lt;/urls&gt;&lt;electronic-resource-num&gt;10.1515/mp-2018-0005&lt;/electronic-resource-num&gt;&lt;/record&gt;&lt;/Cite&gt;&lt;Cite ExcludeAuth="1"&gt;&lt;Author&gt;Le Bihan&lt;/Author&gt;&lt;Year&gt;2018&lt;/Year&gt;&lt;RecNum&gt;307&lt;/RecNum&gt;&lt;record&gt;&lt;rec-number&gt;307&lt;/rec-number&gt;&lt;foreign-keys&gt;&lt;key app="EN" db-id="2xvvprstr2ptr6ef5tqxez2102dtevarxa9v" timestamp="1600917942"&gt;307&lt;/key&gt;&lt;/foreign-keys&gt;&lt;ref-type name="Journal Article"&gt;17&lt;/ref-type&gt;&lt;contributors&gt;&lt;authors&gt;&lt;author&gt;Le Bihan, Baptiste&lt;/author&gt;&lt;/authors&gt;&lt;/contributors&gt;&lt;titles&gt;&lt;title&gt;Space Emergence in Contemporary Physics: Why We Do Not Need Fundamentality, Layers of Reality and Emergence&lt;/title&gt;&lt;secondary-title&gt;Disputatio&lt;/secondary-title&gt;&lt;/titles&gt;&lt;pages&gt;71-95&lt;/pages&gt;&lt;volume&gt;10&lt;/volume&gt;&lt;number&gt;49&lt;/number&gt;&lt;section&gt;71&lt;/section&gt;&lt;dates&gt;&lt;year&gt;2018&lt;/year&gt;&lt;/dates&gt;&lt;isbn&gt;0873-626X&lt;/isbn&gt;&lt;urls&gt;&lt;/urls&gt;&lt;electronic-resource-num&gt;10.2478/disp-2018-0004&lt;/electronic-resource-num&gt;&lt;/record&gt;&lt;/Cite&gt;&lt;/EndNote&gt;</w:instrText>
      </w:r>
      <w:r w:rsidR="00B202A4" w:rsidRPr="001740BE">
        <w:rPr>
          <w:rFonts w:ascii="Times New Roman" w:hAnsi="Times New Roman" w:cs="Times New Roman"/>
          <w:lang w:val="en-AU"/>
        </w:rPr>
        <w:fldChar w:fldCharType="separate"/>
      </w:r>
      <w:r w:rsidR="00B202A4" w:rsidRPr="001740BE">
        <w:rPr>
          <w:rFonts w:ascii="Times New Roman" w:hAnsi="Times New Roman" w:cs="Times New Roman"/>
          <w:noProof/>
          <w:lang w:val="en-AU"/>
        </w:rPr>
        <w:t>(2017, 2018)</w:t>
      </w:r>
      <w:r w:rsidR="00B202A4" w:rsidRPr="001740BE">
        <w:rPr>
          <w:rFonts w:ascii="Times New Roman" w:hAnsi="Times New Roman" w:cs="Times New Roman"/>
          <w:lang w:val="en-AU"/>
        </w:rPr>
        <w:fldChar w:fldCharType="end"/>
      </w:r>
      <w:r w:rsidR="00B202A4" w:rsidRPr="001740BE">
        <w:rPr>
          <w:rFonts w:ascii="Times New Roman" w:hAnsi="Times New Roman" w:cs="Times New Roman"/>
          <w:lang w:val="en-AU"/>
        </w:rPr>
        <w:t xml:space="preserve"> </w:t>
      </w:r>
      <w:r w:rsidR="00763775" w:rsidRPr="001740BE">
        <w:rPr>
          <w:rFonts w:ascii="Times New Roman" w:hAnsi="Times New Roman" w:cs="Times New Roman"/>
          <w:lang w:val="en-AU"/>
        </w:rPr>
        <w:t>and,</w:t>
      </w:r>
      <w:r w:rsidR="005F12EA" w:rsidRPr="001740BE">
        <w:rPr>
          <w:rFonts w:ascii="Times New Roman" w:hAnsi="Times New Roman" w:cs="Times New Roman"/>
          <w:lang w:val="en-AU"/>
        </w:rPr>
        <w:t xml:space="preserve"> Baron and Le Bihan </w:t>
      </w:r>
      <w:r w:rsidR="005F12EA" w:rsidRPr="001740BE">
        <w:rPr>
          <w:rFonts w:ascii="Times New Roman" w:hAnsi="Times New Roman" w:cs="Times New Roman"/>
          <w:lang w:val="en-AU"/>
        </w:rPr>
        <w:fldChar w:fldCharType="begin"/>
      </w:r>
      <w:r w:rsidR="000561F1" w:rsidRPr="001740BE">
        <w:rPr>
          <w:rFonts w:ascii="Times New Roman" w:hAnsi="Times New Roman" w:cs="Times New Roman"/>
          <w:lang w:val="en-AU"/>
        </w:rPr>
        <w:instrText xml:space="preserve"> ADDIN EN.CITE &lt;EndNote&gt;&lt;Cite ExcludeAuth="1"&gt;&lt;Author&gt;Baron&lt;/Author&gt;&lt;Year&gt;2022&lt;/Year&gt;&lt;RecNum&gt;559&lt;/RecNum&gt;&lt;DisplayText&gt;(2022a)&lt;/DisplayText&gt;&lt;record&gt;&lt;rec-number&gt;559&lt;/rec-number&gt;&lt;foreign-keys&gt;&lt;key app="EN" db-id="2xvvprstr2ptr6ef5tqxez2102dtevarxa9v" timestamp="1665122583"&gt;559&lt;/key&gt;&lt;/foreign-keys&gt;&lt;ref-type name="Journal Article"&gt;17&lt;/ref-type&gt;&lt;contributors&gt;&lt;authors&gt;&lt;author&gt;Sam Baron&lt;/author&gt;&lt;author&gt;Le Bihan, Baptiste&lt;/author&gt;&lt;/authors&gt;&lt;/contributors&gt;&lt;titles&gt;&lt;title&gt;Composing Spacetime&lt;/title&gt;&lt;secondary-title&gt;Journal of Philosophy&lt;/secondary-title&gt;&lt;/titles&gt;&lt;periodical&gt;&lt;full-title&gt;Journal of Philosophy&lt;/full-title&gt;&lt;/periodical&gt;&lt;pages&gt;33-54&lt;/pages&gt;&lt;volume&gt;119&lt;/volume&gt;&lt;number&gt;1&lt;/number&gt;&lt;dates&gt;&lt;year&gt;2022&lt;/year&gt;&lt;/dates&gt;&lt;urls&gt;&lt;/urls&gt;&lt;/record&gt;&lt;/Cite&gt;&lt;/EndNote&gt;</w:instrText>
      </w:r>
      <w:r w:rsidR="005F12EA" w:rsidRPr="001740BE">
        <w:rPr>
          <w:rFonts w:ascii="Times New Roman" w:hAnsi="Times New Roman" w:cs="Times New Roman"/>
          <w:lang w:val="en-AU"/>
        </w:rPr>
        <w:fldChar w:fldCharType="separate"/>
      </w:r>
      <w:r w:rsidR="000561F1" w:rsidRPr="001740BE">
        <w:rPr>
          <w:rFonts w:ascii="Times New Roman" w:hAnsi="Times New Roman" w:cs="Times New Roman"/>
          <w:noProof/>
          <w:lang w:val="en-AU"/>
        </w:rPr>
        <w:t>(2022a)</w:t>
      </w:r>
      <w:r w:rsidR="005F12EA" w:rsidRPr="001740BE">
        <w:rPr>
          <w:rFonts w:ascii="Times New Roman" w:hAnsi="Times New Roman" w:cs="Times New Roman"/>
          <w:lang w:val="en-AU"/>
        </w:rPr>
        <w:fldChar w:fldCharType="end"/>
      </w:r>
      <w:r w:rsidR="005F585B" w:rsidRPr="001740BE">
        <w:rPr>
          <w:rFonts w:ascii="Times New Roman" w:hAnsi="Times New Roman" w:cs="Times New Roman"/>
          <w:lang w:val="en-AU"/>
        </w:rPr>
        <w:t xml:space="preserve"> and situate them in the space of models outlined in Table 1</w:t>
      </w:r>
      <w:r w:rsidR="00763775" w:rsidRPr="001740BE">
        <w:rPr>
          <w:rFonts w:ascii="Times New Roman" w:hAnsi="Times New Roman" w:cs="Times New Roman"/>
          <w:lang w:val="en-AU"/>
        </w:rPr>
        <w:t>.</w:t>
      </w:r>
      <w:r w:rsidR="00BB1264" w:rsidRPr="001740BE">
        <w:rPr>
          <w:rFonts w:ascii="Times New Roman" w:hAnsi="Times New Roman" w:cs="Times New Roman"/>
          <w:lang w:val="en-AU"/>
        </w:rPr>
        <w:t xml:space="preserve"> </w:t>
      </w:r>
      <w:r w:rsidR="00C469AA" w:rsidRPr="001740BE">
        <w:rPr>
          <w:rFonts w:ascii="Times New Roman" w:hAnsi="Times New Roman" w:cs="Times New Roman"/>
          <w:lang w:val="en-AU"/>
        </w:rPr>
        <w:t>As we’ll see,</w:t>
      </w:r>
      <w:r w:rsidR="00763775" w:rsidRPr="001740BE">
        <w:rPr>
          <w:rFonts w:ascii="Times New Roman" w:hAnsi="Times New Roman" w:cs="Times New Roman"/>
          <w:lang w:val="en-AU"/>
        </w:rPr>
        <w:t xml:space="preserve"> </w:t>
      </w:r>
      <w:r w:rsidR="00BB1264" w:rsidRPr="001740BE">
        <w:rPr>
          <w:rFonts w:ascii="Times New Roman" w:hAnsi="Times New Roman" w:cs="Times New Roman"/>
          <w:lang w:val="en-AU"/>
        </w:rPr>
        <w:t xml:space="preserve">not all the models </w:t>
      </w:r>
      <w:r w:rsidR="00190B05" w:rsidRPr="001740BE">
        <w:rPr>
          <w:rFonts w:ascii="Times New Roman" w:hAnsi="Times New Roman" w:cs="Times New Roman"/>
          <w:lang w:val="en-AU"/>
        </w:rPr>
        <w:t xml:space="preserve">in the above taxonomy </w:t>
      </w:r>
      <w:r w:rsidR="00BB1264" w:rsidRPr="001740BE">
        <w:rPr>
          <w:rFonts w:ascii="Times New Roman" w:hAnsi="Times New Roman" w:cs="Times New Roman"/>
          <w:lang w:val="en-AU"/>
        </w:rPr>
        <w:t xml:space="preserve">have been </w:t>
      </w:r>
      <w:r w:rsidR="00E329AA" w:rsidRPr="001740BE">
        <w:rPr>
          <w:rFonts w:ascii="Times New Roman" w:hAnsi="Times New Roman" w:cs="Times New Roman"/>
          <w:lang w:val="en-AU"/>
        </w:rPr>
        <w:t>explicitly defended</w:t>
      </w:r>
      <w:r w:rsidR="00BB1264" w:rsidRPr="001740BE">
        <w:rPr>
          <w:rFonts w:ascii="Times New Roman" w:hAnsi="Times New Roman" w:cs="Times New Roman"/>
          <w:lang w:val="en-AU"/>
        </w:rPr>
        <w:t xml:space="preserve"> in the literature</w:t>
      </w:r>
      <w:r w:rsidR="00740314" w:rsidRPr="001740BE">
        <w:rPr>
          <w:rFonts w:ascii="Times New Roman" w:hAnsi="Times New Roman" w:cs="Times New Roman"/>
          <w:lang w:val="en-AU"/>
        </w:rPr>
        <w:t xml:space="preserve"> and so the taxonomy reveals interesting opportunities to </w:t>
      </w:r>
      <w:r w:rsidR="00E329AA" w:rsidRPr="001740BE">
        <w:rPr>
          <w:rFonts w:ascii="Times New Roman" w:hAnsi="Times New Roman" w:cs="Times New Roman"/>
          <w:lang w:val="en-AU"/>
        </w:rPr>
        <w:t>develop</w:t>
      </w:r>
      <w:r w:rsidR="00740314" w:rsidRPr="001740BE">
        <w:rPr>
          <w:rFonts w:ascii="Times New Roman" w:hAnsi="Times New Roman" w:cs="Times New Roman"/>
          <w:lang w:val="en-AU"/>
        </w:rPr>
        <w:t xml:space="preserve"> novel mereological models of spa</w:t>
      </w:r>
      <w:r w:rsidR="00F122BB" w:rsidRPr="001740BE">
        <w:rPr>
          <w:rFonts w:ascii="Times New Roman" w:hAnsi="Times New Roman" w:cs="Times New Roman"/>
          <w:lang w:val="en-AU"/>
        </w:rPr>
        <w:t>c</w:t>
      </w:r>
      <w:r w:rsidR="00740314" w:rsidRPr="001740BE">
        <w:rPr>
          <w:rFonts w:ascii="Times New Roman" w:hAnsi="Times New Roman" w:cs="Times New Roman"/>
          <w:lang w:val="en-AU"/>
        </w:rPr>
        <w:t>etime emergence.</w:t>
      </w:r>
    </w:p>
    <w:p w14:paraId="69E5102F" w14:textId="55756B57" w:rsidR="002649B5" w:rsidRPr="001740BE" w:rsidRDefault="00B02990" w:rsidP="00F573BE">
      <w:pPr>
        <w:pStyle w:val="ListParagraph"/>
        <w:numPr>
          <w:ilvl w:val="0"/>
          <w:numId w:val="10"/>
        </w:numPr>
        <w:jc w:val="both"/>
        <w:rPr>
          <w:rFonts w:ascii="Times New Roman" w:hAnsi="Times New Roman" w:cs="Times New Roman"/>
          <w:b/>
          <w:bCs/>
          <w:lang w:val="en-AU"/>
        </w:rPr>
      </w:pPr>
      <w:r w:rsidRPr="001740BE">
        <w:rPr>
          <w:rFonts w:ascii="Times New Roman" w:hAnsi="Times New Roman" w:cs="Times New Roman"/>
          <w:b/>
          <w:bCs/>
          <w:lang w:val="en-AU"/>
        </w:rPr>
        <w:t>Basic</w:t>
      </w:r>
      <w:r w:rsidR="00326729" w:rsidRPr="001740BE">
        <w:rPr>
          <w:rFonts w:ascii="Times New Roman" w:hAnsi="Times New Roman" w:cs="Times New Roman"/>
          <w:b/>
          <w:bCs/>
          <w:lang w:val="en-AU"/>
        </w:rPr>
        <w:t xml:space="preserve"> </w:t>
      </w:r>
      <w:r w:rsidRPr="001740BE">
        <w:rPr>
          <w:rFonts w:ascii="Times New Roman" w:hAnsi="Times New Roman" w:cs="Times New Roman"/>
          <w:b/>
          <w:bCs/>
          <w:lang w:val="en-AU"/>
        </w:rPr>
        <w:t>M</w:t>
      </w:r>
      <w:r w:rsidR="00326729" w:rsidRPr="001740BE">
        <w:rPr>
          <w:rFonts w:ascii="Times New Roman" w:hAnsi="Times New Roman" w:cs="Times New Roman"/>
          <w:b/>
          <w:bCs/>
          <w:lang w:val="en-AU"/>
        </w:rPr>
        <w:t xml:space="preserve">ereological </w:t>
      </w:r>
      <w:r w:rsidRPr="001740BE">
        <w:rPr>
          <w:rFonts w:ascii="Times New Roman" w:hAnsi="Times New Roman" w:cs="Times New Roman"/>
          <w:b/>
          <w:bCs/>
          <w:lang w:val="en-AU"/>
        </w:rPr>
        <w:t>M</w:t>
      </w:r>
      <w:r w:rsidR="00326729" w:rsidRPr="001740BE">
        <w:rPr>
          <w:rFonts w:ascii="Times New Roman" w:hAnsi="Times New Roman" w:cs="Times New Roman"/>
          <w:b/>
          <w:bCs/>
          <w:lang w:val="en-AU"/>
        </w:rPr>
        <w:t xml:space="preserve">odels of </w:t>
      </w:r>
      <w:r w:rsidRPr="001740BE">
        <w:rPr>
          <w:rFonts w:ascii="Times New Roman" w:hAnsi="Times New Roman" w:cs="Times New Roman"/>
          <w:b/>
          <w:bCs/>
          <w:lang w:val="en-AU"/>
        </w:rPr>
        <w:t>S</w:t>
      </w:r>
      <w:r w:rsidR="00326729" w:rsidRPr="001740BE">
        <w:rPr>
          <w:rFonts w:ascii="Times New Roman" w:hAnsi="Times New Roman" w:cs="Times New Roman"/>
          <w:b/>
          <w:bCs/>
          <w:lang w:val="en-AU"/>
        </w:rPr>
        <w:t xml:space="preserve">pacetime </w:t>
      </w:r>
      <w:r w:rsidRPr="001740BE">
        <w:rPr>
          <w:rFonts w:ascii="Times New Roman" w:hAnsi="Times New Roman" w:cs="Times New Roman"/>
          <w:b/>
          <w:bCs/>
          <w:lang w:val="en-AU"/>
        </w:rPr>
        <w:t>E</w:t>
      </w:r>
      <w:r w:rsidR="00326729" w:rsidRPr="001740BE">
        <w:rPr>
          <w:rFonts w:ascii="Times New Roman" w:hAnsi="Times New Roman" w:cs="Times New Roman"/>
          <w:b/>
          <w:bCs/>
          <w:lang w:val="en-AU"/>
        </w:rPr>
        <w:t xml:space="preserve">mergence </w:t>
      </w:r>
      <w:r w:rsidR="00A45ACB" w:rsidRPr="001740BE">
        <w:rPr>
          <w:rFonts w:ascii="Times New Roman" w:hAnsi="Times New Roman" w:cs="Times New Roman"/>
          <w:b/>
          <w:bCs/>
          <w:lang w:val="en-AU"/>
        </w:rPr>
        <w:t xml:space="preserve">in the </w:t>
      </w:r>
      <w:r w:rsidRPr="001740BE">
        <w:rPr>
          <w:rFonts w:ascii="Times New Roman" w:hAnsi="Times New Roman" w:cs="Times New Roman"/>
          <w:b/>
          <w:bCs/>
          <w:lang w:val="en-AU"/>
        </w:rPr>
        <w:t>L</w:t>
      </w:r>
      <w:r w:rsidR="00A45ACB" w:rsidRPr="001740BE">
        <w:rPr>
          <w:rFonts w:ascii="Times New Roman" w:hAnsi="Times New Roman" w:cs="Times New Roman"/>
          <w:b/>
          <w:bCs/>
          <w:lang w:val="en-AU"/>
        </w:rPr>
        <w:t>iterature</w:t>
      </w:r>
    </w:p>
    <w:p w14:paraId="005A2668" w14:textId="3AB04ADC" w:rsidR="002C704B" w:rsidRPr="001740BE" w:rsidRDefault="00DC7333" w:rsidP="00F573BE">
      <w:pPr>
        <w:pStyle w:val="ListParagraph"/>
        <w:numPr>
          <w:ilvl w:val="1"/>
          <w:numId w:val="10"/>
        </w:numPr>
        <w:jc w:val="both"/>
        <w:rPr>
          <w:rFonts w:ascii="Times New Roman" w:hAnsi="Times New Roman" w:cs="Times New Roman"/>
          <w:b/>
          <w:bCs/>
          <w:lang w:val="en-AU"/>
        </w:rPr>
      </w:pPr>
      <w:r w:rsidRPr="001740BE">
        <w:rPr>
          <w:rFonts w:ascii="Times New Roman" w:hAnsi="Times New Roman" w:cs="Times New Roman"/>
          <w:b/>
          <w:bCs/>
          <w:lang w:val="en-AU"/>
        </w:rPr>
        <w:t>Paul</w:t>
      </w:r>
      <w:r w:rsidR="00B02990" w:rsidRPr="001740BE">
        <w:rPr>
          <w:rFonts w:ascii="Times New Roman" w:hAnsi="Times New Roman" w:cs="Times New Roman"/>
          <w:b/>
          <w:bCs/>
          <w:lang w:val="en-AU"/>
        </w:rPr>
        <w:t>’s</w:t>
      </w:r>
      <w:r w:rsidR="00FC34DC" w:rsidRPr="001740BE">
        <w:rPr>
          <w:rFonts w:ascii="Times New Roman" w:hAnsi="Times New Roman" w:cs="Times New Roman"/>
          <w:b/>
          <w:bCs/>
          <w:lang w:val="en-AU"/>
        </w:rPr>
        <w:t xml:space="preserve"> Mereological</w:t>
      </w:r>
      <w:r w:rsidR="00B02990" w:rsidRPr="001740BE">
        <w:rPr>
          <w:rFonts w:ascii="Times New Roman" w:hAnsi="Times New Roman" w:cs="Times New Roman"/>
          <w:b/>
          <w:bCs/>
          <w:lang w:val="en-AU"/>
        </w:rPr>
        <w:t xml:space="preserve"> Bundle </w:t>
      </w:r>
      <w:r w:rsidR="000334B3" w:rsidRPr="001740BE">
        <w:rPr>
          <w:rFonts w:ascii="Times New Roman" w:hAnsi="Times New Roman" w:cs="Times New Roman"/>
          <w:b/>
          <w:bCs/>
          <w:lang w:val="en-AU"/>
        </w:rPr>
        <w:t>T</w:t>
      </w:r>
      <w:r w:rsidR="00B02990" w:rsidRPr="001740BE">
        <w:rPr>
          <w:rFonts w:ascii="Times New Roman" w:hAnsi="Times New Roman" w:cs="Times New Roman"/>
          <w:b/>
          <w:bCs/>
          <w:lang w:val="en-AU"/>
        </w:rPr>
        <w:t>heory</w:t>
      </w:r>
    </w:p>
    <w:p w14:paraId="6A059C33" w14:textId="2C77437B" w:rsidR="00042E78" w:rsidRPr="001740BE" w:rsidRDefault="007D4888" w:rsidP="00F573BE">
      <w:pPr>
        <w:autoSpaceDE w:val="0"/>
        <w:autoSpaceDN w:val="0"/>
        <w:adjustRightInd w:val="0"/>
        <w:spacing w:before="0" w:after="0"/>
        <w:jc w:val="both"/>
        <w:rPr>
          <w:rFonts w:ascii="Times New Roman" w:hAnsi="Times New Roman" w:cs="Times New Roman"/>
          <w:lang w:val="en-AU"/>
        </w:rPr>
      </w:pPr>
      <w:r w:rsidRPr="001740BE">
        <w:rPr>
          <w:rFonts w:ascii="Times New Roman" w:hAnsi="Times New Roman" w:cs="Times New Roman"/>
          <w:lang w:val="en-AU"/>
        </w:rPr>
        <w:t xml:space="preserve">Paul’s answer to </w:t>
      </w:r>
      <w:r w:rsidR="00D452CB" w:rsidRPr="001740BE">
        <w:rPr>
          <w:rFonts w:ascii="Times New Roman" w:hAnsi="Times New Roman" w:cs="Times New Roman"/>
          <w:lang w:val="en-AU"/>
        </w:rPr>
        <w:t xml:space="preserve">question </w:t>
      </w:r>
      <w:r w:rsidR="001E3F33" w:rsidRPr="001740BE">
        <w:rPr>
          <w:rFonts w:ascii="Times New Roman" w:hAnsi="Times New Roman" w:cs="Times New Roman"/>
          <w:lang w:val="en-AU"/>
        </w:rPr>
        <w:t>1</w:t>
      </w:r>
      <w:r w:rsidR="00D452CB" w:rsidRPr="001740BE">
        <w:rPr>
          <w:rFonts w:ascii="Times New Roman" w:hAnsi="Times New Roman" w:cs="Times New Roman"/>
          <w:lang w:val="en-AU"/>
        </w:rPr>
        <w:t xml:space="preserve"> is </w:t>
      </w:r>
      <w:r w:rsidR="00DA0485" w:rsidRPr="001740BE">
        <w:rPr>
          <w:rFonts w:ascii="Times New Roman" w:hAnsi="Times New Roman" w:cs="Times New Roman"/>
          <w:lang w:val="en-AU"/>
        </w:rPr>
        <w:t>this:</w:t>
      </w:r>
      <w:r w:rsidR="00D452CB" w:rsidRPr="001740BE">
        <w:rPr>
          <w:rFonts w:ascii="Times New Roman" w:hAnsi="Times New Roman" w:cs="Times New Roman"/>
          <w:lang w:val="en-AU"/>
        </w:rPr>
        <w:t xml:space="preserve"> spacetime is</w:t>
      </w:r>
      <w:r w:rsidR="00802D76" w:rsidRPr="001740BE">
        <w:rPr>
          <w:rFonts w:ascii="Times New Roman" w:hAnsi="Times New Roman" w:cs="Times New Roman"/>
          <w:lang w:val="en-AU"/>
        </w:rPr>
        <w:t xml:space="preserve"> just a collection of properti</w:t>
      </w:r>
      <w:r w:rsidR="00DC2A50" w:rsidRPr="001740BE">
        <w:rPr>
          <w:rFonts w:ascii="Times New Roman" w:hAnsi="Times New Roman" w:cs="Times New Roman"/>
          <w:lang w:val="en-AU"/>
        </w:rPr>
        <w:t xml:space="preserve">es. </w:t>
      </w:r>
      <w:r w:rsidR="003E0187" w:rsidRPr="001740BE">
        <w:rPr>
          <w:rFonts w:ascii="Times New Roman" w:hAnsi="Times New Roman" w:cs="Times New Roman"/>
          <w:lang w:val="en-AU"/>
        </w:rPr>
        <w:t>More precisely, spacetime,</w:t>
      </w:r>
      <w:r w:rsidR="004F75A2" w:rsidRPr="001740BE">
        <w:rPr>
          <w:rFonts w:ascii="Times New Roman" w:hAnsi="Times New Roman" w:cs="Times New Roman"/>
          <w:lang w:val="en-AU"/>
        </w:rPr>
        <w:t xml:space="preserve"> according to Paul</w:t>
      </w:r>
      <w:r w:rsidR="0044167B" w:rsidRPr="001740BE">
        <w:rPr>
          <w:rFonts w:ascii="Times New Roman" w:hAnsi="Times New Roman" w:cs="Times New Roman"/>
          <w:lang w:val="en-AU"/>
        </w:rPr>
        <w:t>,</w:t>
      </w:r>
      <w:r w:rsidR="004F75A2" w:rsidRPr="001740BE">
        <w:rPr>
          <w:rFonts w:ascii="Times New Roman" w:hAnsi="Times New Roman" w:cs="Times New Roman"/>
          <w:lang w:val="en-AU"/>
        </w:rPr>
        <w:t xml:space="preserve"> </w:t>
      </w:r>
      <w:r w:rsidR="004E58E1" w:rsidRPr="001740BE">
        <w:rPr>
          <w:rFonts w:ascii="Times New Roman" w:hAnsi="Times New Roman" w:cs="Times New Roman"/>
          <w:lang w:val="en-AU"/>
        </w:rPr>
        <w:t>is a fusion</w:t>
      </w:r>
      <w:r w:rsidR="005C4E4B" w:rsidRPr="001740BE">
        <w:rPr>
          <w:rFonts w:ascii="Times New Roman" w:hAnsi="Times New Roman" w:cs="Times New Roman"/>
          <w:lang w:val="en-AU"/>
        </w:rPr>
        <w:t xml:space="preserve"> </w:t>
      </w:r>
      <w:r w:rsidR="004E58E1" w:rsidRPr="001740BE">
        <w:rPr>
          <w:rFonts w:ascii="Times New Roman" w:hAnsi="Times New Roman" w:cs="Times New Roman"/>
          <w:lang w:val="en-AU"/>
        </w:rPr>
        <w:t>of qualitative properties</w:t>
      </w:r>
      <w:r w:rsidR="005C4E4B" w:rsidRPr="001740BE">
        <w:rPr>
          <w:rFonts w:ascii="Times New Roman" w:hAnsi="Times New Roman" w:cs="Times New Roman"/>
          <w:lang w:val="en-AU"/>
        </w:rPr>
        <w:t>, locational properties,</w:t>
      </w:r>
      <w:r w:rsidR="004E58E1" w:rsidRPr="001740BE">
        <w:rPr>
          <w:rFonts w:ascii="Times New Roman" w:hAnsi="Times New Roman" w:cs="Times New Roman"/>
          <w:lang w:val="en-AU"/>
        </w:rPr>
        <w:t xml:space="preserve"> and </w:t>
      </w:r>
      <w:r w:rsidR="004E58E1" w:rsidRPr="001740BE">
        <w:rPr>
          <w:rFonts w:ascii="Times New Roman" w:hAnsi="Times New Roman" w:cs="Times New Roman"/>
          <w:lang w:val="en-AU"/>
        </w:rPr>
        <w:lastRenderedPageBreak/>
        <w:t xml:space="preserve">relational properties. </w:t>
      </w:r>
      <w:r w:rsidR="008E3A5E" w:rsidRPr="001740BE">
        <w:rPr>
          <w:rFonts w:ascii="Times New Roman" w:hAnsi="Times New Roman" w:cs="Times New Roman"/>
          <w:lang w:val="en-AU"/>
        </w:rPr>
        <w:t>Since</w:t>
      </w:r>
      <w:r w:rsidR="00671BC9" w:rsidRPr="001740BE">
        <w:rPr>
          <w:rFonts w:ascii="Times New Roman" w:hAnsi="Times New Roman" w:cs="Times New Roman"/>
          <w:lang w:val="en-AU"/>
        </w:rPr>
        <w:t xml:space="preserve"> properties</w:t>
      </w:r>
      <w:r w:rsidR="008E3A5E" w:rsidRPr="001740BE">
        <w:rPr>
          <w:rFonts w:ascii="Times New Roman" w:hAnsi="Times New Roman" w:cs="Times New Roman"/>
          <w:lang w:val="en-AU"/>
        </w:rPr>
        <w:t xml:space="preserve"> can be interpreted as 1-adic relations, </w:t>
      </w:r>
      <w:r w:rsidR="00512C74" w:rsidRPr="001740BE">
        <w:rPr>
          <w:rFonts w:ascii="Times New Roman" w:hAnsi="Times New Roman" w:cs="Times New Roman"/>
          <w:lang w:val="en-AU"/>
        </w:rPr>
        <w:t xml:space="preserve">I’ll </w:t>
      </w:r>
      <w:r w:rsidR="00403425" w:rsidRPr="001740BE">
        <w:rPr>
          <w:rFonts w:ascii="Times New Roman" w:hAnsi="Times New Roman" w:cs="Times New Roman"/>
          <w:lang w:val="en-AU"/>
        </w:rPr>
        <w:t xml:space="preserve">classify Paul as a </w:t>
      </w:r>
      <w:proofErr w:type="spellStart"/>
      <w:r w:rsidR="00403425" w:rsidRPr="001740BE">
        <w:rPr>
          <w:rFonts w:ascii="Times New Roman" w:hAnsi="Times New Roman" w:cs="Times New Roman"/>
          <w:lang w:val="en-AU"/>
        </w:rPr>
        <w:t>relationalist</w:t>
      </w:r>
      <w:proofErr w:type="spellEnd"/>
      <w:r w:rsidR="00671BC9" w:rsidRPr="001740BE">
        <w:rPr>
          <w:rFonts w:ascii="Times New Roman" w:hAnsi="Times New Roman" w:cs="Times New Roman"/>
          <w:lang w:val="en-AU"/>
        </w:rPr>
        <w:t xml:space="preserve"> here. </w:t>
      </w:r>
      <w:r w:rsidR="00B54511" w:rsidRPr="001740BE">
        <w:rPr>
          <w:rFonts w:ascii="Times New Roman" w:hAnsi="Times New Roman" w:cs="Times New Roman"/>
          <w:lang w:val="en-AU"/>
        </w:rPr>
        <w:t xml:space="preserve">For </w:t>
      </w:r>
      <w:r w:rsidR="00E078C6" w:rsidRPr="001740BE">
        <w:rPr>
          <w:rFonts w:ascii="Times New Roman" w:hAnsi="Times New Roman" w:cs="Times New Roman"/>
          <w:lang w:val="en-AU"/>
        </w:rPr>
        <w:t xml:space="preserve">question </w:t>
      </w:r>
      <w:r w:rsidR="001E3F33" w:rsidRPr="001740BE">
        <w:rPr>
          <w:rFonts w:ascii="Times New Roman" w:hAnsi="Times New Roman" w:cs="Times New Roman"/>
          <w:lang w:val="en-AU"/>
        </w:rPr>
        <w:t>2</w:t>
      </w:r>
      <w:r w:rsidR="00E078C6" w:rsidRPr="001740BE">
        <w:rPr>
          <w:rFonts w:ascii="Times New Roman" w:hAnsi="Times New Roman" w:cs="Times New Roman"/>
          <w:lang w:val="en-AU"/>
        </w:rPr>
        <w:t>, Paul</w:t>
      </w:r>
      <w:r w:rsidR="009D56B3" w:rsidRPr="001740BE">
        <w:rPr>
          <w:rFonts w:ascii="Times New Roman" w:hAnsi="Times New Roman" w:cs="Times New Roman"/>
          <w:lang w:val="en-AU"/>
        </w:rPr>
        <w:t xml:space="preserve"> </w:t>
      </w:r>
      <w:r w:rsidR="00BB1264" w:rsidRPr="001740BE">
        <w:rPr>
          <w:rFonts w:ascii="Times New Roman" w:hAnsi="Times New Roman" w:cs="Times New Roman"/>
          <w:lang w:val="en-AU"/>
        </w:rPr>
        <w:t xml:space="preserve">maintains that </w:t>
      </w:r>
      <w:r w:rsidR="009D56B3" w:rsidRPr="001740BE">
        <w:rPr>
          <w:rFonts w:ascii="Times New Roman" w:hAnsi="Times New Roman" w:cs="Times New Roman"/>
          <w:lang w:val="en-AU"/>
        </w:rPr>
        <w:t xml:space="preserve">the most minimal portions of spacetime are individual </w:t>
      </w:r>
      <w:r w:rsidR="00FF04AF" w:rsidRPr="001740BE">
        <w:rPr>
          <w:rFonts w:ascii="Times New Roman" w:hAnsi="Times New Roman" w:cs="Times New Roman"/>
          <w:lang w:val="en-AU"/>
        </w:rPr>
        <w:t xml:space="preserve">relational </w:t>
      </w:r>
      <w:r w:rsidR="002633C7" w:rsidRPr="001740BE">
        <w:rPr>
          <w:rFonts w:ascii="Times New Roman" w:hAnsi="Times New Roman" w:cs="Times New Roman"/>
          <w:lang w:val="en-AU"/>
        </w:rPr>
        <w:t>properties</w:t>
      </w:r>
      <w:r w:rsidR="00522F20" w:rsidRPr="001740BE">
        <w:rPr>
          <w:rFonts w:ascii="Times New Roman" w:hAnsi="Times New Roman" w:cs="Times New Roman"/>
          <w:lang w:val="en-AU"/>
        </w:rPr>
        <w:t>.</w:t>
      </w:r>
    </w:p>
    <w:p w14:paraId="6199BBB1" w14:textId="0629C564" w:rsidR="00697744" w:rsidRPr="001740BE" w:rsidRDefault="00974678" w:rsidP="008A7D54">
      <w:pPr>
        <w:autoSpaceDE w:val="0"/>
        <w:autoSpaceDN w:val="0"/>
        <w:adjustRightInd w:val="0"/>
        <w:spacing w:before="0" w:after="0"/>
        <w:ind w:firstLine="360"/>
        <w:jc w:val="both"/>
        <w:rPr>
          <w:rFonts w:ascii="Times New Roman" w:hAnsi="Times New Roman" w:cs="Times New Roman"/>
          <w:lang w:val="en-AU"/>
        </w:rPr>
      </w:pPr>
      <w:r w:rsidRPr="001740BE">
        <w:rPr>
          <w:rFonts w:ascii="Times New Roman" w:hAnsi="Times New Roman" w:cs="Times New Roman"/>
          <w:lang w:val="en-AU"/>
        </w:rPr>
        <w:t xml:space="preserve">Paul’s answer to question </w:t>
      </w:r>
      <w:r w:rsidR="001E3F33" w:rsidRPr="001740BE">
        <w:rPr>
          <w:rFonts w:ascii="Times New Roman" w:hAnsi="Times New Roman" w:cs="Times New Roman"/>
          <w:lang w:val="en-AU"/>
        </w:rPr>
        <w:t>3</w:t>
      </w:r>
      <w:r w:rsidRPr="001740BE">
        <w:rPr>
          <w:rFonts w:ascii="Times New Roman" w:hAnsi="Times New Roman" w:cs="Times New Roman"/>
          <w:lang w:val="en-AU"/>
        </w:rPr>
        <w:t xml:space="preserve">, is that </w:t>
      </w:r>
      <w:r w:rsidR="0082005B" w:rsidRPr="001740BE">
        <w:rPr>
          <w:rFonts w:ascii="Times New Roman" w:hAnsi="Times New Roman" w:cs="Times New Roman"/>
          <w:lang w:val="en-AU"/>
        </w:rPr>
        <w:t>spacetime is composed of properties, including n-adic relations that do not have spatiotemporal locations.</w:t>
      </w:r>
      <w:r w:rsidR="00721F91" w:rsidRPr="001740BE">
        <w:rPr>
          <w:rFonts w:ascii="Times New Roman" w:hAnsi="Times New Roman" w:cs="Times New Roman"/>
          <w:lang w:val="en-AU"/>
        </w:rPr>
        <w:t xml:space="preserve"> </w:t>
      </w:r>
      <w:r w:rsidR="00460E1B" w:rsidRPr="001740BE">
        <w:rPr>
          <w:rFonts w:ascii="Times New Roman" w:hAnsi="Times New Roman" w:cs="Times New Roman"/>
          <w:lang w:val="en-AU"/>
        </w:rPr>
        <w:t>Paul’s answer to our fourth question is that</w:t>
      </w:r>
      <w:r w:rsidR="00F86695" w:rsidRPr="001740BE">
        <w:rPr>
          <w:rFonts w:ascii="Times New Roman" w:hAnsi="Times New Roman" w:cs="Times New Roman"/>
          <w:lang w:val="en-AU"/>
        </w:rPr>
        <w:t xml:space="preserve"> spacetime is </w:t>
      </w:r>
      <w:r w:rsidR="00061DEF" w:rsidRPr="001740BE">
        <w:rPr>
          <w:rFonts w:ascii="Times New Roman" w:hAnsi="Times New Roman" w:cs="Times New Roman"/>
          <w:lang w:val="en-AU"/>
        </w:rPr>
        <w:t>generate</w:t>
      </w:r>
      <w:r w:rsidR="001D4CD6" w:rsidRPr="001740BE">
        <w:rPr>
          <w:rFonts w:ascii="Times New Roman" w:hAnsi="Times New Roman" w:cs="Times New Roman"/>
          <w:lang w:val="en-AU"/>
        </w:rPr>
        <w:t>d</w:t>
      </w:r>
      <w:r w:rsidR="00061DEF" w:rsidRPr="001740BE">
        <w:rPr>
          <w:rFonts w:ascii="Times New Roman" w:hAnsi="Times New Roman" w:cs="Times New Roman"/>
          <w:lang w:val="en-AU"/>
        </w:rPr>
        <w:t xml:space="preserve"> via composition</w:t>
      </w:r>
      <w:r w:rsidR="00F86695" w:rsidRPr="001740BE">
        <w:rPr>
          <w:rFonts w:ascii="Times New Roman" w:hAnsi="Times New Roman" w:cs="Times New Roman"/>
          <w:lang w:val="en-AU"/>
        </w:rPr>
        <w:t>.</w:t>
      </w:r>
      <w:r w:rsidR="00460E1B" w:rsidRPr="001740BE">
        <w:rPr>
          <w:rFonts w:ascii="Times New Roman" w:hAnsi="Times New Roman" w:cs="Times New Roman"/>
          <w:lang w:val="en-AU"/>
        </w:rPr>
        <w:t xml:space="preserve"> </w:t>
      </w:r>
      <w:r w:rsidR="00DD4D15" w:rsidRPr="001740BE">
        <w:rPr>
          <w:rFonts w:ascii="Times New Roman" w:hAnsi="Times New Roman" w:cs="Times New Roman"/>
          <w:lang w:val="en-AU"/>
        </w:rPr>
        <w:t xml:space="preserve">We can </w:t>
      </w:r>
      <w:r w:rsidR="00846900" w:rsidRPr="001740BE">
        <w:rPr>
          <w:rFonts w:ascii="Times New Roman" w:hAnsi="Times New Roman" w:cs="Times New Roman"/>
          <w:lang w:val="en-AU"/>
        </w:rPr>
        <w:t>locate this answer</w:t>
      </w:r>
      <w:r w:rsidR="00FD7DD3" w:rsidRPr="001740BE">
        <w:rPr>
          <w:rFonts w:ascii="Times New Roman" w:hAnsi="Times New Roman" w:cs="Times New Roman"/>
          <w:lang w:val="en-AU"/>
        </w:rPr>
        <w:t xml:space="preserve"> to question 4</w:t>
      </w:r>
      <w:r w:rsidR="00846900" w:rsidRPr="001740BE">
        <w:rPr>
          <w:rFonts w:ascii="Times New Roman" w:hAnsi="Times New Roman" w:cs="Times New Roman"/>
          <w:lang w:val="en-AU"/>
        </w:rPr>
        <w:t xml:space="preserve"> </w:t>
      </w:r>
      <w:r w:rsidR="00E41782" w:rsidRPr="001740BE">
        <w:rPr>
          <w:rFonts w:ascii="Times New Roman" w:hAnsi="Times New Roman" w:cs="Times New Roman"/>
          <w:lang w:val="en-AU"/>
        </w:rPr>
        <w:t>in Paul’s</w:t>
      </w:r>
      <w:r w:rsidR="00DD4D15" w:rsidRPr="001740BE">
        <w:rPr>
          <w:rFonts w:ascii="Times New Roman" w:hAnsi="Times New Roman" w:cs="Times New Roman"/>
          <w:lang w:val="en-AU"/>
        </w:rPr>
        <w:t xml:space="preserve"> view </w:t>
      </w:r>
      <w:r w:rsidR="00B15BEF" w:rsidRPr="001740BE">
        <w:rPr>
          <w:rFonts w:ascii="Times New Roman" w:hAnsi="Times New Roman" w:cs="Times New Roman"/>
          <w:lang w:val="en-AU"/>
        </w:rPr>
        <w:t>give</w:t>
      </w:r>
      <w:r w:rsidR="00061CC8" w:rsidRPr="001740BE">
        <w:rPr>
          <w:rFonts w:ascii="Times New Roman" w:hAnsi="Times New Roman" w:cs="Times New Roman"/>
          <w:lang w:val="en-AU"/>
        </w:rPr>
        <w:t>n</w:t>
      </w:r>
      <w:r w:rsidR="00B15BEF" w:rsidRPr="001740BE">
        <w:rPr>
          <w:rFonts w:ascii="Times New Roman" w:hAnsi="Times New Roman" w:cs="Times New Roman"/>
          <w:lang w:val="en-AU"/>
        </w:rPr>
        <w:t xml:space="preserve"> that she </w:t>
      </w:r>
      <w:r w:rsidR="009B319B" w:rsidRPr="001740BE">
        <w:rPr>
          <w:rFonts w:ascii="Times New Roman" w:hAnsi="Times New Roman" w:cs="Times New Roman"/>
          <w:lang w:val="en-AU"/>
        </w:rPr>
        <w:t xml:space="preserve">thinks that </w:t>
      </w:r>
      <w:r w:rsidR="00CE2F9F" w:rsidRPr="001740BE">
        <w:rPr>
          <w:rFonts w:ascii="Times New Roman" w:hAnsi="Times New Roman" w:cs="Times New Roman"/>
          <w:lang w:val="en-AU"/>
        </w:rPr>
        <w:t>spacetime is solely constructed from properties, which are the fundamental category of the world.</w:t>
      </w:r>
      <w:r w:rsidR="0021401B" w:rsidRPr="001740BE">
        <w:rPr>
          <w:rFonts w:ascii="Times New Roman" w:hAnsi="Times New Roman" w:cs="Times New Roman"/>
          <w:lang w:val="en-AU"/>
        </w:rPr>
        <w:t xml:space="preserve"> </w:t>
      </w:r>
      <w:r w:rsidR="00645D13" w:rsidRPr="001740BE">
        <w:rPr>
          <w:rFonts w:ascii="Times New Roman" w:hAnsi="Times New Roman" w:cs="Times New Roman"/>
          <w:lang w:val="en-AU"/>
        </w:rPr>
        <w:t>At the fundamental level, non-spatiotemporal p</w:t>
      </w:r>
      <w:r w:rsidR="00300A39" w:rsidRPr="001740BE">
        <w:rPr>
          <w:rFonts w:ascii="Times New Roman" w:hAnsi="Times New Roman" w:cs="Times New Roman"/>
          <w:lang w:val="en-AU"/>
        </w:rPr>
        <w:t xml:space="preserve">roperties </w:t>
      </w:r>
      <w:r w:rsidR="00645D13" w:rsidRPr="001740BE">
        <w:rPr>
          <w:rFonts w:ascii="Times New Roman" w:hAnsi="Times New Roman" w:cs="Times New Roman"/>
          <w:lang w:val="en-AU"/>
        </w:rPr>
        <w:t xml:space="preserve">are </w:t>
      </w:r>
      <w:r w:rsidR="00510944" w:rsidRPr="001740BE">
        <w:rPr>
          <w:rFonts w:ascii="Times New Roman" w:hAnsi="Times New Roman" w:cs="Times New Roman"/>
          <w:lang w:val="en-AU"/>
        </w:rPr>
        <w:t>fused together</w:t>
      </w:r>
      <w:r w:rsidR="003E40E5" w:rsidRPr="001740BE">
        <w:rPr>
          <w:rFonts w:ascii="Times New Roman" w:hAnsi="Times New Roman" w:cs="Times New Roman"/>
          <w:lang w:val="en-AU"/>
        </w:rPr>
        <w:t xml:space="preserve"> to </w:t>
      </w:r>
      <w:r w:rsidR="00645D13" w:rsidRPr="001740BE">
        <w:rPr>
          <w:rFonts w:ascii="Times New Roman" w:hAnsi="Times New Roman" w:cs="Times New Roman"/>
          <w:lang w:val="en-AU"/>
        </w:rPr>
        <w:t>build</w:t>
      </w:r>
      <w:r w:rsidR="00292D05" w:rsidRPr="001740BE">
        <w:rPr>
          <w:rFonts w:ascii="Times New Roman" w:hAnsi="Times New Roman" w:cs="Times New Roman"/>
          <w:lang w:val="en-AU"/>
        </w:rPr>
        <w:t xml:space="preserve">, for instance, </w:t>
      </w:r>
      <w:r w:rsidR="00C829A6" w:rsidRPr="001740BE">
        <w:rPr>
          <w:rFonts w:ascii="Times New Roman" w:hAnsi="Times New Roman" w:cs="Times New Roman"/>
          <w:lang w:val="en-AU"/>
        </w:rPr>
        <w:t>fields, particles, spaces, molecules</w:t>
      </w:r>
      <w:r w:rsidR="00645D13" w:rsidRPr="001740BE">
        <w:rPr>
          <w:rFonts w:ascii="Times New Roman" w:hAnsi="Times New Roman" w:cs="Times New Roman"/>
          <w:lang w:val="en-AU"/>
        </w:rPr>
        <w:t xml:space="preserve"> and </w:t>
      </w:r>
      <w:r w:rsidR="00C829A6" w:rsidRPr="001740BE">
        <w:rPr>
          <w:rFonts w:ascii="Times New Roman" w:hAnsi="Times New Roman" w:cs="Times New Roman"/>
          <w:lang w:val="en-AU"/>
        </w:rPr>
        <w:t>cells</w:t>
      </w:r>
      <w:r w:rsidR="00645D13" w:rsidRPr="001740BE">
        <w:rPr>
          <w:rFonts w:ascii="Times New Roman" w:hAnsi="Times New Roman" w:cs="Times New Roman"/>
          <w:lang w:val="en-AU"/>
        </w:rPr>
        <w:t xml:space="preserve"> </w:t>
      </w:r>
      <w:r w:rsidR="00135271" w:rsidRPr="001740BE">
        <w:rPr>
          <w:rFonts w:ascii="Times New Roman" w:hAnsi="Times New Roman" w:cs="Times New Roman"/>
          <w:lang w:val="en-AU"/>
        </w:rPr>
        <w:fldChar w:fldCharType="begin"/>
      </w:r>
      <w:r w:rsidR="00EB3154" w:rsidRPr="001740BE">
        <w:rPr>
          <w:rFonts w:ascii="Times New Roman" w:hAnsi="Times New Roman" w:cs="Times New Roman"/>
          <w:lang w:val="en-AU"/>
        </w:rPr>
        <w:instrText xml:space="preserve"> ADDIN EN.CITE &lt;EndNote&gt;&lt;Cite&gt;&lt;Author&gt;Paul&lt;/Author&gt;&lt;Year&gt;2012&lt;/Year&gt;&lt;RecNum&gt;315&lt;/RecNum&gt;&lt;DisplayText&gt;(Paul, 2012)&lt;/DisplayText&gt;&lt;record&gt;&lt;rec-number&gt;315&lt;/rec-number&gt;&lt;foreign-keys&gt;&lt;key app="EN" db-id="2xvvprstr2ptr6ef5tqxez2102dtevarxa9v" timestamp="1600925425"&gt;315&lt;/key&gt;&lt;/foreign-keys&gt;&lt;ref-type name="Journal Article"&gt;17&lt;/ref-type&gt;&lt;contributors&gt;&lt;authors&gt;&lt;author&gt;Paul, Laurie Ann&lt;/author&gt;&lt;/authors&gt;&lt;/contributors&gt;&lt;titles&gt;&lt;title&gt;Building the world from its fundamental constituents&lt;/title&gt;&lt;secondary-title&gt;Philosophical Studies&lt;/secondary-title&gt;&lt;/titles&gt;&lt;periodical&gt;&lt;full-title&gt;Philosophical Studies&lt;/full-title&gt;&lt;/periodical&gt;&lt;pages&gt;221-256&lt;/pages&gt;&lt;volume&gt;158&lt;/volume&gt;&lt;number&gt;2&lt;/number&gt;&lt;section&gt;221&lt;/section&gt;&lt;dates&gt;&lt;year&gt;2012&lt;/year&gt;&lt;/dates&gt;&lt;isbn&gt;0031-8116&amp;#xD;1573-0883&lt;/isbn&gt;&lt;urls&gt;&lt;/urls&gt;&lt;electronic-resource-num&gt;10.1007/s11098-012-9885-8&lt;/electronic-resource-num&gt;&lt;/record&gt;&lt;/Cite&gt;&lt;/EndNote&gt;</w:instrText>
      </w:r>
      <w:r w:rsidR="00135271" w:rsidRPr="001740BE">
        <w:rPr>
          <w:rFonts w:ascii="Times New Roman" w:hAnsi="Times New Roman" w:cs="Times New Roman"/>
          <w:lang w:val="en-AU"/>
        </w:rPr>
        <w:fldChar w:fldCharType="separate"/>
      </w:r>
      <w:r w:rsidR="00EB3154" w:rsidRPr="001740BE">
        <w:rPr>
          <w:rFonts w:ascii="Times New Roman" w:hAnsi="Times New Roman" w:cs="Times New Roman"/>
          <w:noProof/>
          <w:lang w:val="en-AU"/>
        </w:rPr>
        <w:t>(Paul, 2012)</w:t>
      </w:r>
      <w:r w:rsidR="00135271" w:rsidRPr="001740BE">
        <w:rPr>
          <w:rFonts w:ascii="Times New Roman" w:hAnsi="Times New Roman" w:cs="Times New Roman"/>
          <w:lang w:val="en-AU"/>
        </w:rPr>
        <w:fldChar w:fldCharType="end"/>
      </w:r>
      <w:r w:rsidR="00EE6EC0" w:rsidRPr="001740BE">
        <w:rPr>
          <w:rFonts w:ascii="Times New Roman" w:hAnsi="Times New Roman" w:cs="Times New Roman"/>
          <w:lang w:val="en-AU"/>
        </w:rPr>
        <w:t>.</w:t>
      </w:r>
    </w:p>
    <w:p w14:paraId="4EA5E711" w14:textId="40101E6C" w:rsidR="00D26386" w:rsidRPr="001740BE" w:rsidRDefault="00A268EA" w:rsidP="00F573BE">
      <w:pPr>
        <w:autoSpaceDE w:val="0"/>
        <w:autoSpaceDN w:val="0"/>
        <w:adjustRightInd w:val="0"/>
        <w:spacing w:before="0" w:after="0"/>
        <w:ind w:firstLine="360"/>
        <w:jc w:val="both"/>
        <w:rPr>
          <w:rFonts w:ascii="Times New Roman" w:hAnsi="Times New Roman" w:cs="Times New Roman"/>
          <w:lang w:val="en-AU"/>
        </w:rPr>
      </w:pPr>
      <w:r w:rsidRPr="001740BE">
        <w:rPr>
          <w:rFonts w:ascii="Times New Roman" w:hAnsi="Times New Roman" w:cs="Times New Roman"/>
          <w:lang w:val="en-AU"/>
        </w:rPr>
        <w:t>S</w:t>
      </w:r>
      <w:r w:rsidR="006A1590" w:rsidRPr="001740BE">
        <w:rPr>
          <w:rFonts w:ascii="Times New Roman" w:hAnsi="Times New Roman" w:cs="Times New Roman"/>
          <w:lang w:val="en-AU"/>
        </w:rPr>
        <w:t xml:space="preserve">ince Paul </w:t>
      </w:r>
      <w:r w:rsidR="005B35B3" w:rsidRPr="001740BE">
        <w:rPr>
          <w:rFonts w:ascii="Times New Roman" w:hAnsi="Times New Roman" w:cs="Times New Roman"/>
          <w:lang w:val="en-AU"/>
        </w:rPr>
        <w:t xml:space="preserve">thinks that the minimal </w:t>
      </w:r>
      <w:r w:rsidR="00C941DC" w:rsidRPr="001740BE">
        <w:rPr>
          <w:rFonts w:ascii="Times New Roman" w:hAnsi="Times New Roman" w:cs="Times New Roman"/>
          <w:lang w:val="en-AU"/>
        </w:rPr>
        <w:t>portions</w:t>
      </w:r>
      <w:r w:rsidR="005B35B3" w:rsidRPr="001740BE">
        <w:rPr>
          <w:rFonts w:ascii="Times New Roman" w:hAnsi="Times New Roman" w:cs="Times New Roman"/>
          <w:lang w:val="en-AU"/>
        </w:rPr>
        <w:t xml:space="preserve"> of spacetime are </w:t>
      </w:r>
      <w:r w:rsidR="000E4208" w:rsidRPr="001740BE">
        <w:rPr>
          <w:rFonts w:ascii="Times New Roman" w:hAnsi="Times New Roman" w:cs="Times New Roman"/>
          <w:lang w:val="en-AU"/>
        </w:rPr>
        <w:t xml:space="preserve">relations, the non-spatiotemporal entities are properties, and </w:t>
      </w:r>
      <w:r w:rsidR="00873C51" w:rsidRPr="001740BE">
        <w:rPr>
          <w:rFonts w:ascii="Times New Roman" w:hAnsi="Times New Roman" w:cs="Times New Roman"/>
          <w:lang w:val="en-AU"/>
        </w:rPr>
        <w:t>spacetime is composed from non-spatiotemporal</w:t>
      </w:r>
      <w:r w:rsidR="008E5939" w:rsidRPr="001740BE">
        <w:rPr>
          <w:rFonts w:ascii="Times New Roman" w:hAnsi="Times New Roman" w:cs="Times New Roman"/>
          <w:lang w:val="en-AU"/>
        </w:rPr>
        <w:t xml:space="preserve"> properties</w:t>
      </w:r>
      <w:r w:rsidR="00F1486E" w:rsidRPr="001740BE">
        <w:rPr>
          <w:rFonts w:ascii="Times New Roman" w:hAnsi="Times New Roman" w:cs="Times New Roman"/>
          <w:lang w:val="en-AU"/>
        </w:rPr>
        <w:t xml:space="preserve">, </w:t>
      </w:r>
      <w:r w:rsidR="00D26386" w:rsidRPr="001740BE">
        <w:rPr>
          <w:rFonts w:ascii="Times New Roman" w:hAnsi="Times New Roman" w:cs="Times New Roman"/>
          <w:lang w:val="en-AU"/>
        </w:rPr>
        <w:t xml:space="preserve">Paul’s view </w:t>
      </w:r>
      <w:r w:rsidR="00BD579C" w:rsidRPr="001740BE">
        <w:rPr>
          <w:rFonts w:ascii="Times New Roman" w:hAnsi="Times New Roman" w:cs="Times New Roman"/>
          <w:lang w:val="en-AU"/>
        </w:rPr>
        <w:t>fits with model (</w:t>
      </w:r>
      <w:r w:rsidR="00E73F36" w:rsidRPr="001740BE">
        <w:rPr>
          <w:rFonts w:ascii="Times New Roman" w:hAnsi="Times New Roman" w:cs="Times New Roman"/>
          <w:lang w:val="en-AU"/>
        </w:rPr>
        <w:t>6</w:t>
      </w:r>
      <w:r w:rsidR="00BD579C" w:rsidRPr="001740BE">
        <w:rPr>
          <w:rFonts w:ascii="Times New Roman" w:hAnsi="Times New Roman" w:cs="Times New Roman"/>
          <w:lang w:val="en-AU"/>
        </w:rPr>
        <w:t>)</w:t>
      </w:r>
      <w:r w:rsidR="00D26386" w:rsidRPr="001740BE">
        <w:rPr>
          <w:rFonts w:ascii="Times New Roman" w:hAnsi="Times New Roman" w:cs="Times New Roman"/>
          <w:lang w:val="en-AU"/>
        </w:rPr>
        <w:t xml:space="preserve"> in </w:t>
      </w:r>
      <w:r w:rsidR="00BD579C" w:rsidRPr="001740BE">
        <w:rPr>
          <w:rFonts w:ascii="Times New Roman" w:hAnsi="Times New Roman" w:cs="Times New Roman"/>
          <w:lang w:val="en-AU"/>
        </w:rPr>
        <w:t xml:space="preserve">table 1. </w:t>
      </w:r>
    </w:p>
    <w:p w14:paraId="20A96478" w14:textId="4D02C86D" w:rsidR="00E0643B" w:rsidRPr="001740BE" w:rsidRDefault="00A41313" w:rsidP="000C5F51">
      <w:pPr>
        <w:autoSpaceDE w:val="0"/>
        <w:autoSpaceDN w:val="0"/>
        <w:adjustRightInd w:val="0"/>
        <w:spacing w:before="0" w:after="0"/>
        <w:ind w:firstLine="360"/>
        <w:jc w:val="both"/>
        <w:rPr>
          <w:rFonts w:ascii="Times New Roman" w:hAnsi="Times New Roman" w:cs="Times New Roman"/>
          <w:lang w:val="en-AU"/>
        </w:rPr>
      </w:pPr>
      <w:r w:rsidRPr="001740BE">
        <w:rPr>
          <w:rFonts w:ascii="Times New Roman" w:hAnsi="Times New Roman" w:cs="Times New Roman"/>
          <w:lang w:val="en-AU"/>
        </w:rPr>
        <w:t xml:space="preserve">It is worth noting that </w:t>
      </w:r>
      <w:r w:rsidR="004849AF" w:rsidRPr="001740BE">
        <w:rPr>
          <w:rFonts w:ascii="Times New Roman" w:hAnsi="Times New Roman" w:cs="Times New Roman"/>
          <w:lang w:val="en-AU"/>
        </w:rPr>
        <w:t xml:space="preserve">Paul </w:t>
      </w:r>
      <w:r w:rsidR="005F14CA" w:rsidRPr="001740BE">
        <w:rPr>
          <w:rFonts w:ascii="Times New Roman" w:hAnsi="Times New Roman" w:cs="Times New Roman"/>
          <w:lang w:val="en-AU"/>
        </w:rPr>
        <w:t>uses a q</w:t>
      </w:r>
      <w:r w:rsidR="00A2474B" w:rsidRPr="001740BE">
        <w:rPr>
          <w:rFonts w:ascii="Times New Roman" w:hAnsi="Times New Roman" w:cs="Times New Roman"/>
          <w:lang w:val="en-AU"/>
        </w:rPr>
        <w:t>ualitative mereology</w:t>
      </w:r>
      <w:r w:rsidR="00DD6E66" w:rsidRPr="001740BE">
        <w:rPr>
          <w:rFonts w:ascii="Times New Roman" w:hAnsi="Times New Roman" w:cs="Times New Roman"/>
          <w:lang w:val="en-AU"/>
        </w:rPr>
        <w:t xml:space="preserve"> which is a mereology of properties and </w:t>
      </w:r>
      <w:r w:rsidR="006F2666" w:rsidRPr="001740BE">
        <w:rPr>
          <w:rFonts w:ascii="Times New Roman" w:hAnsi="Times New Roman" w:cs="Times New Roman"/>
          <w:lang w:val="en-AU"/>
        </w:rPr>
        <w:t>relations</w:t>
      </w:r>
      <w:r w:rsidR="00957A73" w:rsidRPr="001740BE">
        <w:rPr>
          <w:rFonts w:ascii="Times New Roman" w:hAnsi="Times New Roman" w:cs="Times New Roman"/>
          <w:lang w:val="en-AU"/>
        </w:rPr>
        <w:t xml:space="preserve">. A qualitative mereology </w:t>
      </w:r>
      <w:r w:rsidR="00C03D47" w:rsidRPr="001740BE">
        <w:rPr>
          <w:rFonts w:ascii="Times New Roman" w:hAnsi="Times New Roman" w:cs="Times New Roman"/>
          <w:lang w:val="en-AU"/>
        </w:rPr>
        <w:t>has broader applications</w:t>
      </w:r>
      <w:r w:rsidR="005F14CA" w:rsidRPr="001740BE">
        <w:rPr>
          <w:rFonts w:ascii="Times New Roman" w:hAnsi="Times New Roman" w:cs="Times New Roman"/>
          <w:lang w:val="en-AU"/>
        </w:rPr>
        <w:t xml:space="preserve"> than </w:t>
      </w:r>
      <w:r w:rsidR="00C03D47" w:rsidRPr="001740BE">
        <w:rPr>
          <w:rFonts w:ascii="Times New Roman" w:hAnsi="Times New Roman" w:cs="Times New Roman"/>
          <w:lang w:val="en-AU"/>
        </w:rPr>
        <w:t>just the case of spacetime emergence.</w:t>
      </w:r>
      <w:r w:rsidR="00955902" w:rsidRPr="001740BE">
        <w:rPr>
          <w:rFonts w:ascii="Times New Roman" w:hAnsi="Times New Roman" w:cs="Times New Roman"/>
          <w:lang w:val="en-AU"/>
        </w:rPr>
        <w:t xml:space="preserve"> A qualitative mereology </w:t>
      </w:r>
      <w:r w:rsidR="0031507F" w:rsidRPr="001740BE">
        <w:rPr>
          <w:rFonts w:ascii="Times New Roman" w:hAnsi="Times New Roman" w:cs="Times New Roman"/>
          <w:lang w:val="en-AU"/>
        </w:rPr>
        <w:t xml:space="preserve">does not </w:t>
      </w:r>
      <w:r w:rsidR="00955902" w:rsidRPr="001740BE">
        <w:rPr>
          <w:rFonts w:ascii="Times New Roman" w:hAnsi="Times New Roman" w:cs="Times New Roman"/>
          <w:lang w:val="en-AU"/>
        </w:rPr>
        <w:t>define composition as a relation between</w:t>
      </w:r>
      <w:r w:rsidR="008F4FAC" w:rsidRPr="001740BE">
        <w:rPr>
          <w:rFonts w:ascii="Times New Roman" w:hAnsi="Times New Roman" w:cs="Times New Roman"/>
          <w:lang w:val="en-AU"/>
        </w:rPr>
        <w:t xml:space="preserve"> ‘propertie</w:t>
      </w:r>
      <w:r w:rsidR="00096329" w:rsidRPr="001740BE">
        <w:rPr>
          <w:rFonts w:ascii="Times New Roman" w:hAnsi="Times New Roman" w:cs="Times New Roman"/>
          <w:lang w:val="en-AU"/>
        </w:rPr>
        <w:t>d</w:t>
      </w:r>
      <w:r w:rsidR="008F4FAC" w:rsidRPr="001740BE">
        <w:rPr>
          <w:rFonts w:ascii="Times New Roman" w:hAnsi="Times New Roman" w:cs="Times New Roman"/>
          <w:lang w:val="en-AU"/>
        </w:rPr>
        <w:t xml:space="preserve"> and relat</w:t>
      </w:r>
      <w:r w:rsidR="003E43AF" w:rsidRPr="001740BE">
        <w:rPr>
          <w:rFonts w:ascii="Times New Roman" w:hAnsi="Times New Roman" w:cs="Times New Roman"/>
          <w:lang w:val="en-AU"/>
        </w:rPr>
        <w:t>ed’ spacetime regions</w:t>
      </w:r>
      <w:r w:rsidR="00957A73" w:rsidRPr="001740BE">
        <w:rPr>
          <w:rFonts w:ascii="Times New Roman" w:hAnsi="Times New Roman" w:cs="Times New Roman"/>
          <w:lang w:val="en-AU"/>
        </w:rPr>
        <w:t>,</w:t>
      </w:r>
      <w:r w:rsidR="00352580" w:rsidRPr="001740BE">
        <w:rPr>
          <w:rFonts w:ascii="Times New Roman" w:hAnsi="Times New Roman" w:cs="Times New Roman"/>
          <w:lang w:val="en-AU"/>
        </w:rPr>
        <w:t xml:space="preserve"> but rather a</w:t>
      </w:r>
      <w:r w:rsidR="00671464" w:rsidRPr="001740BE">
        <w:rPr>
          <w:rFonts w:ascii="Times New Roman" w:hAnsi="Times New Roman" w:cs="Times New Roman"/>
          <w:lang w:val="en-AU"/>
        </w:rPr>
        <w:t>s</w:t>
      </w:r>
      <w:r w:rsidR="00352580" w:rsidRPr="001740BE">
        <w:rPr>
          <w:rFonts w:ascii="Times New Roman" w:hAnsi="Times New Roman" w:cs="Times New Roman"/>
          <w:lang w:val="en-AU"/>
        </w:rPr>
        <w:t xml:space="preserve"> </w:t>
      </w:r>
      <w:r w:rsidR="00152346" w:rsidRPr="001740BE">
        <w:rPr>
          <w:rFonts w:ascii="Times New Roman" w:hAnsi="Times New Roman" w:cs="Times New Roman"/>
          <w:lang w:val="en-AU"/>
        </w:rPr>
        <w:t xml:space="preserve">a </w:t>
      </w:r>
      <w:r w:rsidR="00352580" w:rsidRPr="001740BE">
        <w:rPr>
          <w:rFonts w:ascii="Times New Roman" w:hAnsi="Times New Roman" w:cs="Times New Roman"/>
          <w:lang w:val="en-AU"/>
        </w:rPr>
        <w:t>relation between</w:t>
      </w:r>
      <w:r w:rsidR="00955902" w:rsidRPr="001740BE">
        <w:rPr>
          <w:rFonts w:ascii="Times New Roman" w:hAnsi="Times New Roman" w:cs="Times New Roman"/>
          <w:lang w:val="en-AU"/>
        </w:rPr>
        <w:t xml:space="preserve"> </w:t>
      </w:r>
      <w:r w:rsidR="00312E6B" w:rsidRPr="001740BE">
        <w:rPr>
          <w:rFonts w:ascii="Times New Roman" w:hAnsi="Times New Roman" w:cs="Times New Roman"/>
          <w:lang w:val="en-AU"/>
        </w:rPr>
        <w:t xml:space="preserve">constituents </w:t>
      </w:r>
      <w:r w:rsidR="002928D6" w:rsidRPr="001740BE">
        <w:rPr>
          <w:rFonts w:ascii="Times New Roman" w:hAnsi="Times New Roman" w:cs="Times New Roman"/>
          <w:lang w:val="en-AU"/>
        </w:rPr>
        <w:t>that n</w:t>
      </w:r>
      <w:r w:rsidR="002A5B6B" w:rsidRPr="001740BE">
        <w:rPr>
          <w:rFonts w:ascii="Times New Roman" w:hAnsi="Times New Roman" w:cs="Times New Roman"/>
          <w:lang w:val="en-AU"/>
        </w:rPr>
        <w:t>eed not occupy four</w:t>
      </w:r>
      <w:r w:rsidR="00702D9C" w:rsidRPr="001740BE">
        <w:rPr>
          <w:rFonts w:ascii="Times New Roman" w:hAnsi="Times New Roman" w:cs="Times New Roman"/>
          <w:lang w:val="en-AU"/>
        </w:rPr>
        <w:t>-</w:t>
      </w:r>
      <w:r w:rsidR="002A5B6B" w:rsidRPr="001740BE">
        <w:rPr>
          <w:rFonts w:ascii="Times New Roman" w:hAnsi="Times New Roman" w:cs="Times New Roman"/>
          <w:lang w:val="en-AU"/>
        </w:rPr>
        <w:t>dimensional regions of space.</w:t>
      </w:r>
      <w:r w:rsidR="000D5628" w:rsidRPr="001740BE">
        <w:rPr>
          <w:rFonts w:ascii="Times New Roman" w:hAnsi="Times New Roman" w:cs="Times New Roman"/>
          <w:lang w:val="en-AU"/>
        </w:rPr>
        <w:t xml:space="preserve"> </w:t>
      </w:r>
      <w:r w:rsidR="00D22F56" w:rsidRPr="001740BE">
        <w:rPr>
          <w:rFonts w:ascii="Times New Roman" w:hAnsi="Times New Roman" w:cs="Times New Roman"/>
          <w:lang w:val="en-AU"/>
        </w:rPr>
        <w:t xml:space="preserve">Paul uses </w:t>
      </w:r>
      <w:r w:rsidR="00D62269" w:rsidRPr="001740BE">
        <w:rPr>
          <w:rFonts w:ascii="Times New Roman" w:hAnsi="Times New Roman" w:cs="Times New Roman"/>
          <w:lang w:val="en-AU"/>
        </w:rPr>
        <w:t xml:space="preserve">a qualitative mereology to </w:t>
      </w:r>
      <w:r w:rsidR="00AD01CB" w:rsidRPr="001740BE">
        <w:rPr>
          <w:rFonts w:ascii="Times New Roman" w:hAnsi="Times New Roman" w:cs="Times New Roman"/>
          <w:lang w:val="en-AU"/>
        </w:rPr>
        <w:t xml:space="preserve">construct </w:t>
      </w:r>
      <w:r w:rsidR="006B74F7" w:rsidRPr="001740BE">
        <w:rPr>
          <w:rFonts w:ascii="Times New Roman" w:hAnsi="Times New Roman" w:cs="Times New Roman"/>
          <w:lang w:val="en-AU"/>
        </w:rPr>
        <w:t>a theory</w:t>
      </w:r>
      <w:r w:rsidR="00544D4D" w:rsidRPr="001740BE">
        <w:rPr>
          <w:rFonts w:ascii="Times New Roman" w:hAnsi="Times New Roman" w:cs="Times New Roman"/>
          <w:lang w:val="en-AU"/>
        </w:rPr>
        <w:t xml:space="preserve"> of spacetime</w:t>
      </w:r>
      <w:r w:rsidR="006B74F7" w:rsidRPr="001740BE">
        <w:rPr>
          <w:rFonts w:ascii="Times New Roman" w:hAnsi="Times New Roman" w:cs="Times New Roman"/>
          <w:lang w:val="en-AU"/>
        </w:rPr>
        <w:t xml:space="preserve"> in which she draws on a fundamental mereology of properties</w:t>
      </w:r>
      <w:r w:rsidR="007B5A81" w:rsidRPr="001740BE">
        <w:rPr>
          <w:rFonts w:ascii="Times New Roman" w:hAnsi="Times New Roman" w:cs="Times New Roman"/>
          <w:lang w:val="en-AU"/>
        </w:rPr>
        <w:t xml:space="preserve">. This theory is </w:t>
      </w:r>
      <w:r w:rsidR="00C50026" w:rsidRPr="001740BE">
        <w:rPr>
          <w:rFonts w:ascii="Times New Roman" w:hAnsi="Times New Roman" w:cs="Times New Roman"/>
          <w:lang w:val="en-AU"/>
        </w:rPr>
        <w:t>her</w:t>
      </w:r>
      <w:r w:rsidR="007B5A81" w:rsidRPr="001740BE">
        <w:rPr>
          <w:rFonts w:ascii="Times New Roman" w:hAnsi="Times New Roman" w:cs="Times New Roman"/>
          <w:lang w:val="en-AU"/>
        </w:rPr>
        <w:t xml:space="preserve"> mereological bundle theory. </w:t>
      </w:r>
      <w:r w:rsidR="00B17757" w:rsidRPr="001740BE">
        <w:rPr>
          <w:rFonts w:ascii="Times New Roman" w:hAnsi="Times New Roman" w:cs="Times New Roman"/>
          <w:lang w:val="en-AU"/>
        </w:rPr>
        <w:t xml:space="preserve">On this theory, </w:t>
      </w:r>
      <w:r w:rsidR="00AD5597" w:rsidRPr="001740BE">
        <w:rPr>
          <w:rFonts w:ascii="Times New Roman" w:hAnsi="Times New Roman" w:cs="Times New Roman"/>
          <w:lang w:val="en-AU"/>
        </w:rPr>
        <w:t xml:space="preserve">all that is needed to construct the world is </w:t>
      </w:r>
      <w:r w:rsidR="009223BC" w:rsidRPr="001740BE">
        <w:rPr>
          <w:rFonts w:ascii="Times New Roman" w:hAnsi="Times New Roman" w:cs="Times New Roman"/>
          <w:lang w:val="en-AU"/>
        </w:rPr>
        <w:t xml:space="preserve">one fundamental category and one fundamental building relation. </w:t>
      </w:r>
      <w:r w:rsidR="001924B4" w:rsidRPr="001740BE">
        <w:rPr>
          <w:rFonts w:ascii="Times New Roman" w:hAnsi="Times New Roman" w:cs="Times New Roman"/>
          <w:lang w:val="en-AU"/>
        </w:rPr>
        <w:t>S</w:t>
      </w:r>
      <w:r w:rsidR="009223BC" w:rsidRPr="001740BE">
        <w:rPr>
          <w:rFonts w:ascii="Times New Roman" w:hAnsi="Times New Roman" w:cs="Times New Roman"/>
          <w:lang w:val="en-AU"/>
        </w:rPr>
        <w:t>o, s</w:t>
      </w:r>
      <w:r w:rsidR="001924B4" w:rsidRPr="001740BE">
        <w:rPr>
          <w:rFonts w:ascii="Times New Roman" w:hAnsi="Times New Roman" w:cs="Times New Roman"/>
          <w:lang w:val="en-AU"/>
        </w:rPr>
        <w:t xml:space="preserve">he advocates for collapsing the categories of </w:t>
      </w:r>
      <w:r w:rsidR="001924B4" w:rsidRPr="001740BE">
        <w:rPr>
          <w:rFonts w:ascii="Times New Roman" w:hAnsi="Times New Roman" w:cs="Times New Roman"/>
        </w:rPr>
        <w:t xml:space="preserve">particular and property, </w:t>
      </w:r>
      <w:r w:rsidR="00B722BC" w:rsidRPr="001740BE">
        <w:rPr>
          <w:rFonts w:ascii="Times New Roman" w:hAnsi="Times New Roman" w:cs="Times New Roman"/>
        </w:rPr>
        <w:t>in favour of</w:t>
      </w:r>
      <w:r w:rsidR="001924B4" w:rsidRPr="001740BE">
        <w:rPr>
          <w:rFonts w:ascii="Times New Roman" w:hAnsi="Times New Roman" w:cs="Times New Roman"/>
        </w:rPr>
        <w:t xml:space="preserve"> a single fundamental category of properties </w:t>
      </w:r>
      <w:r w:rsidR="001924B4" w:rsidRPr="001740BE">
        <w:rPr>
          <w:rFonts w:ascii="Times New Roman" w:hAnsi="Times New Roman" w:cs="Times New Roman"/>
          <w:lang w:val="en-AU"/>
        </w:rPr>
        <w:fldChar w:fldCharType="begin"/>
      </w:r>
      <w:r w:rsidR="00EB3154" w:rsidRPr="001740BE">
        <w:rPr>
          <w:rFonts w:ascii="Times New Roman" w:hAnsi="Times New Roman" w:cs="Times New Roman"/>
          <w:lang w:val="en-AU"/>
        </w:rPr>
        <w:instrText xml:space="preserve"> ADDIN EN.CITE &lt;EndNote&gt;&lt;Cite&gt;&lt;Author&gt;Paul&lt;/Author&gt;&lt;Year&gt;2017&lt;/Year&gt;&lt;RecNum&gt;608&lt;/RecNum&gt;&lt;DisplayText&gt;(Paul, 2017)&lt;/DisplayText&gt;&lt;record&gt;&lt;rec-number&gt;608&lt;/rec-number&gt;&lt;foreign-keys&gt;&lt;key app="EN" db-id="2xvvprstr2ptr6ef5tqxez2102dtevarxa9v" timestamp="1681694903"&gt;608&lt;/key&gt;&lt;/foreign-keys&gt;&lt;ref-type name="Book Section"&gt;5&lt;/ref-type&gt;&lt;contributors&gt;&lt;authors&gt;&lt;author&gt;Paul, L. A.&lt;/author&gt;&lt;/authors&gt;&lt;secondary-authors&gt;&lt;author&gt;Keller, John A.&lt;/author&gt;&lt;/secondary-authors&gt;&lt;/contributors&gt;&lt;titles&gt;&lt;title&gt;A One Category Ontology&lt;/title&gt;&lt;secondary-title&gt;Being, Freedom, and Method: Themes From the Philosophy of Peter van Inwagen&lt;/secondary-title&gt;&lt;/titles&gt;&lt;dates&gt;&lt;year&gt;2017&lt;/year&gt;&lt;/dates&gt;&lt;publisher&gt;Oxford University Press&lt;/publisher&gt;&lt;urls&gt;&lt;/urls&gt;&lt;/record&gt;&lt;/Cite&gt;&lt;/EndNote&gt;</w:instrText>
      </w:r>
      <w:r w:rsidR="001924B4" w:rsidRPr="001740BE">
        <w:rPr>
          <w:rFonts w:ascii="Times New Roman" w:hAnsi="Times New Roman" w:cs="Times New Roman"/>
          <w:lang w:val="en-AU"/>
        </w:rPr>
        <w:fldChar w:fldCharType="separate"/>
      </w:r>
      <w:r w:rsidR="00EB3154" w:rsidRPr="001740BE">
        <w:rPr>
          <w:rFonts w:ascii="Times New Roman" w:hAnsi="Times New Roman" w:cs="Times New Roman"/>
          <w:noProof/>
          <w:lang w:val="en-AU"/>
        </w:rPr>
        <w:t>(Paul, 2017)</w:t>
      </w:r>
      <w:r w:rsidR="001924B4" w:rsidRPr="001740BE">
        <w:rPr>
          <w:rFonts w:ascii="Times New Roman" w:hAnsi="Times New Roman" w:cs="Times New Roman"/>
          <w:lang w:val="en-AU"/>
        </w:rPr>
        <w:fldChar w:fldCharType="end"/>
      </w:r>
      <w:r w:rsidR="001924B4" w:rsidRPr="001740BE">
        <w:rPr>
          <w:rFonts w:ascii="Times New Roman" w:hAnsi="Times New Roman" w:cs="Times New Roman"/>
          <w:lang w:val="en-AU"/>
        </w:rPr>
        <w:t>.</w:t>
      </w:r>
      <w:r w:rsidR="009618AE" w:rsidRPr="001740BE">
        <w:rPr>
          <w:rFonts w:ascii="Times New Roman" w:hAnsi="Times New Roman" w:cs="Times New Roman"/>
          <w:lang w:val="en-AU"/>
        </w:rPr>
        <w:t xml:space="preserve"> </w:t>
      </w:r>
      <w:r w:rsidR="00084971" w:rsidRPr="001740BE">
        <w:rPr>
          <w:rFonts w:ascii="Times New Roman" w:hAnsi="Times New Roman" w:cs="Times New Roman"/>
          <w:lang w:val="en-AU"/>
        </w:rPr>
        <w:t>On her</w:t>
      </w:r>
      <w:r w:rsidR="00167DFB" w:rsidRPr="001740BE">
        <w:rPr>
          <w:rFonts w:ascii="Times New Roman" w:hAnsi="Times New Roman" w:cs="Times New Roman"/>
          <w:lang w:val="en-AU"/>
        </w:rPr>
        <w:t xml:space="preserve"> view, </w:t>
      </w:r>
      <w:r w:rsidR="001F7429" w:rsidRPr="001740BE">
        <w:rPr>
          <w:rFonts w:ascii="Times New Roman" w:hAnsi="Times New Roman" w:cs="Times New Roman"/>
          <w:lang w:val="en-AU"/>
        </w:rPr>
        <w:t>composition is</w:t>
      </w:r>
      <w:r w:rsidR="00E738DA" w:rsidRPr="001740BE">
        <w:rPr>
          <w:rFonts w:ascii="Times New Roman" w:hAnsi="Times New Roman" w:cs="Times New Roman"/>
          <w:lang w:val="en-AU"/>
        </w:rPr>
        <w:t xml:space="preserve"> the relation</w:t>
      </w:r>
      <w:r w:rsidR="001F7429" w:rsidRPr="001740BE">
        <w:rPr>
          <w:rFonts w:ascii="Times New Roman" w:hAnsi="Times New Roman" w:cs="Times New Roman"/>
          <w:lang w:val="en-AU"/>
        </w:rPr>
        <w:t xml:space="preserve"> </w:t>
      </w:r>
      <w:r w:rsidR="000D5F14" w:rsidRPr="001740BE">
        <w:rPr>
          <w:rFonts w:ascii="Times New Roman" w:hAnsi="Times New Roman" w:cs="Times New Roman"/>
          <w:lang w:val="en-AU"/>
        </w:rPr>
        <w:t>used to</w:t>
      </w:r>
      <w:r w:rsidR="00251C8F" w:rsidRPr="001740BE">
        <w:rPr>
          <w:rFonts w:ascii="Times New Roman" w:hAnsi="Times New Roman" w:cs="Times New Roman"/>
          <w:lang w:val="en-AU"/>
        </w:rPr>
        <w:t xml:space="preserve"> fuse primitive properties</w:t>
      </w:r>
      <w:r w:rsidR="00E738DA" w:rsidRPr="001740BE">
        <w:rPr>
          <w:rFonts w:ascii="Times New Roman" w:hAnsi="Times New Roman" w:cs="Times New Roman"/>
          <w:lang w:val="en-AU"/>
        </w:rPr>
        <w:t xml:space="preserve"> and thus, </w:t>
      </w:r>
      <w:r w:rsidR="00736E86" w:rsidRPr="001740BE">
        <w:rPr>
          <w:rFonts w:ascii="Times New Roman" w:hAnsi="Times New Roman" w:cs="Times New Roman"/>
          <w:lang w:val="en-AU"/>
        </w:rPr>
        <w:t>build</w:t>
      </w:r>
      <w:r w:rsidR="00B561C5" w:rsidRPr="001740BE">
        <w:rPr>
          <w:rFonts w:ascii="Times New Roman" w:hAnsi="Times New Roman" w:cs="Times New Roman"/>
          <w:lang w:val="en-AU"/>
        </w:rPr>
        <w:t xml:space="preserve"> </w:t>
      </w:r>
      <w:r w:rsidR="00175B10" w:rsidRPr="001740BE">
        <w:rPr>
          <w:rFonts w:ascii="Times New Roman" w:hAnsi="Times New Roman" w:cs="Times New Roman"/>
          <w:lang w:val="en-AU"/>
        </w:rPr>
        <w:t>t</w:t>
      </w:r>
      <w:r w:rsidR="00B830B0" w:rsidRPr="001740BE">
        <w:rPr>
          <w:rFonts w:ascii="Times New Roman" w:hAnsi="Times New Roman" w:cs="Times New Roman"/>
          <w:lang w:val="en-AU"/>
        </w:rPr>
        <w:t>he s</w:t>
      </w:r>
      <w:r w:rsidR="00444B3B" w:rsidRPr="001740BE">
        <w:rPr>
          <w:rFonts w:ascii="Times New Roman" w:hAnsi="Times New Roman" w:cs="Times New Roman"/>
          <w:lang w:val="en-AU"/>
        </w:rPr>
        <w:t>pacetime</w:t>
      </w:r>
      <w:r w:rsidR="00B830B0" w:rsidRPr="001740BE">
        <w:rPr>
          <w:rFonts w:ascii="Times New Roman" w:hAnsi="Times New Roman" w:cs="Times New Roman"/>
          <w:lang w:val="en-AU"/>
        </w:rPr>
        <w:t xml:space="preserve"> manifol</w:t>
      </w:r>
      <w:r w:rsidR="007B529C" w:rsidRPr="001740BE">
        <w:rPr>
          <w:rFonts w:ascii="Times New Roman" w:hAnsi="Times New Roman" w:cs="Times New Roman"/>
          <w:lang w:val="en-AU"/>
        </w:rPr>
        <w:t>d</w:t>
      </w:r>
      <w:r w:rsidR="00451B98" w:rsidRPr="001740BE">
        <w:rPr>
          <w:rFonts w:ascii="Times New Roman" w:hAnsi="Times New Roman" w:cs="Times New Roman"/>
          <w:lang w:val="en-AU"/>
        </w:rPr>
        <w:t>.</w:t>
      </w:r>
      <w:r w:rsidR="007B529C" w:rsidRPr="001740BE">
        <w:rPr>
          <w:rFonts w:ascii="Times New Roman" w:hAnsi="Times New Roman" w:cs="Times New Roman"/>
          <w:lang w:val="en-AU"/>
        </w:rPr>
        <w:t xml:space="preserve"> </w:t>
      </w:r>
      <w:r w:rsidR="00057975" w:rsidRPr="001740BE">
        <w:rPr>
          <w:rFonts w:ascii="Times New Roman" w:hAnsi="Times New Roman" w:cs="Times New Roman"/>
          <w:lang w:val="en-AU"/>
        </w:rPr>
        <w:t>The manifold has its spatiotemporal structure</w:t>
      </w:r>
      <w:r w:rsidR="002B37BB" w:rsidRPr="001740BE">
        <w:rPr>
          <w:rFonts w:ascii="Times New Roman" w:hAnsi="Times New Roman" w:cs="Times New Roman"/>
          <w:lang w:val="en-AU"/>
        </w:rPr>
        <w:t xml:space="preserve"> because it has fundamental </w:t>
      </w:r>
      <w:r w:rsidR="00451B98" w:rsidRPr="001740BE">
        <w:rPr>
          <w:rFonts w:ascii="Times New Roman" w:hAnsi="Times New Roman" w:cs="Times New Roman"/>
          <w:lang w:val="en-AU"/>
        </w:rPr>
        <w:t xml:space="preserve">location properties and relations as part of its fusion </w:t>
      </w:r>
      <w:r w:rsidR="00444B3B" w:rsidRPr="001740BE">
        <w:rPr>
          <w:rFonts w:ascii="Times New Roman" w:hAnsi="Times New Roman" w:cs="Times New Roman"/>
          <w:lang w:val="en-AU"/>
        </w:rPr>
        <w:fldChar w:fldCharType="begin"/>
      </w:r>
      <w:r w:rsidR="00EB3154" w:rsidRPr="001740BE">
        <w:rPr>
          <w:rFonts w:ascii="Times New Roman" w:hAnsi="Times New Roman" w:cs="Times New Roman"/>
          <w:lang w:val="en-AU"/>
        </w:rPr>
        <w:instrText xml:space="preserve"> ADDIN EN.CITE &lt;EndNote&gt;&lt;Cite&gt;&lt;Author&gt;Paul&lt;/Author&gt;&lt;Year&gt;2002&lt;/Year&gt;&lt;RecNum&gt;609&lt;/RecNum&gt;&lt;DisplayText&gt;(Paul, 2002)&lt;/DisplayText&gt;&lt;record&gt;&lt;rec-number&gt;609&lt;/rec-number&gt;&lt;foreign-keys&gt;&lt;key app="EN" db-id="2xvvprstr2ptr6ef5tqxez2102dtevarxa9v" timestamp="1681695501"&gt;609&lt;/key&gt;&lt;/foreign-keys&gt;&lt;ref-type name="Journal Article"&gt;17&lt;/ref-type&gt;&lt;contributors&gt;&lt;authors&gt;&lt;author&gt;Paul, Laurie A.&lt;/author&gt;&lt;/authors&gt;&lt;/contributors&gt;&lt;titles&gt;&lt;title&gt;Logical parts&lt;/title&gt;&lt;secondary-title&gt;Noûs&lt;/secondary-title&gt;&lt;/titles&gt;&lt;periodical&gt;&lt;full-title&gt;Noûs&lt;/full-title&gt;&lt;/periodical&gt;&lt;pages&gt;578–596&lt;/pages&gt;&lt;volume&gt;36&lt;/volume&gt;&lt;number&gt;4&lt;/number&gt;&lt;dates&gt;&lt;year&gt;2002&lt;/year&gt;&lt;/dates&gt;&lt;urls&gt;&lt;/urls&gt;&lt;/record&gt;&lt;/Cite&gt;&lt;/EndNote&gt;</w:instrText>
      </w:r>
      <w:r w:rsidR="00444B3B" w:rsidRPr="001740BE">
        <w:rPr>
          <w:rFonts w:ascii="Times New Roman" w:hAnsi="Times New Roman" w:cs="Times New Roman"/>
          <w:lang w:val="en-AU"/>
        </w:rPr>
        <w:fldChar w:fldCharType="separate"/>
      </w:r>
      <w:r w:rsidR="00EB3154" w:rsidRPr="001740BE">
        <w:rPr>
          <w:rFonts w:ascii="Times New Roman" w:hAnsi="Times New Roman" w:cs="Times New Roman"/>
          <w:noProof/>
          <w:lang w:val="en-AU"/>
        </w:rPr>
        <w:t>(Paul, 2002)</w:t>
      </w:r>
      <w:r w:rsidR="00444B3B" w:rsidRPr="001740BE">
        <w:rPr>
          <w:rFonts w:ascii="Times New Roman" w:hAnsi="Times New Roman" w:cs="Times New Roman"/>
          <w:lang w:val="en-AU"/>
        </w:rPr>
        <w:fldChar w:fldCharType="end"/>
      </w:r>
      <w:r w:rsidR="00444B3B" w:rsidRPr="001740BE">
        <w:rPr>
          <w:rFonts w:ascii="Times New Roman" w:hAnsi="Times New Roman" w:cs="Times New Roman"/>
          <w:lang w:val="en-AU"/>
        </w:rPr>
        <w:t>.</w:t>
      </w:r>
      <w:r w:rsidR="00745F90" w:rsidRPr="001740BE">
        <w:rPr>
          <w:rFonts w:ascii="Times New Roman" w:hAnsi="Times New Roman" w:cs="Times New Roman"/>
          <w:lang w:val="en-AU"/>
        </w:rPr>
        <w:t xml:space="preserve"> </w:t>
      </w:r>
    </w:p>
    <w:p w14:paraId="02527D1B" w14:textId="058939C9" w:rsidR="00FA47FB" w:rsidRPr="001740BE" w:rsidRDefault="00DC7333" w:rsidP="00F573BE">
      <w:pPr>
        <w:pStyle w:val="ListParagraph"/>
        <w:numPr>
          <w:ilvl w:val="1"/>
          <w:numId w:val="10"/>
        </w:numPr>
        <w:jc w:val="both"/>
        <w:rPr>
          <w:rFonts w:ascii="Times New Roman" w:hAnsi="Times New Roman" w:cs="Times New Roman"/>
          <w:b/>
          <w:bCs/>
          <w:lang w:val="en-AU"/>
        </w:rPr>
      </w:pPr>
      <w:r w:rsidRPr="001740BE">
        <w:rPr>
          <w:rFonts w:ascii="Times New Roman" w:hAnsi="Times New Roman" w:cs="Times New Roman"/>
          <w:b/>
          <w:bCs/>
          <w:lang w:val="en-AU"/>
        </w:rPr>
        <w:t>Le Bihan</w:t>
      </w:r>
      <w:r w:rsidR="000334B3" w:rsidRPr="001740BE">
        <w:rPr>
          <w:rFonts w:ascii="Times New Roman" w:hAnsi="Times New Roman" w:cs="Times New Roman"/>
          <w:b/>
          <w:bCs/>
          <w:lang w:val="en-AU"/>
        </w:rPr>
        <w:t xml:space="preserve">’s </w:t>
      </w:r>
      <w:r w:rsidR="00D14DDF" w:rsidRPr="001740BE">
        <w:rPr>
          <w:rFonts w:ascii="Times New Roman" w:hAnsi="Times New Roman" w:cs="Times New Roman"/>
          <w:b/>
          <w:bCs/>
          <w:lang w:val="en-AU"/>
        </w:rPr>
        <w:t>Mereological View of Space</w:t>
      </w:r>
    </w:p>
    <w:p w14:paraId="536FC248" w14:textId="19BF853C" w:rsidR="00AA3AE4" w:rsidRPr="001740BE" w:rsidRDefault="00D630B2" w:rsidP="00AA3AE4">
      <w:pPr>
        <w:pStyle w:val="BodyText"/>
        <w:jc w:val="both"/>
        <w:rPr>
          <w:rFonts w:ascii="Times New Roman" w:hAnsi="Times New Roman" w:cs="Times New Roman"/>
          <w:highlight w:val="yellow"/>
          <w:lang w:val="en-AU"/>
        </w:rPr>
      </w:pPr>
      <w:r w:rsidRPr="001740BE">
        <w:rPr>
          <w:rFonts w:ascii="Times New Roman" w:hAnsi="Times New Roman" w:cs="Times New Roman"/>
          <w:lang w:val="en-AU"/>
        </w:rPr>
        <w:lastRenderedPageBreak/>
        <w:t>Ultimately, Le Bihan i</w:t>
      </w:r>
      <w:r w:rsidR="00A311CE" w:rsidRPr="001740BE">
        <w:rPr>
          <w:rFonts w:ascii="Times New Roman" w:hAnsi="Times New Roman" w:cs="Times New Roman"/>
          <w:lang w:val="en-AU"/>
        </w:rPr>
        <w:t>s</w:t>
      </w:r>
      <w:r w:rsidRPr="001740BE">
        <w:rPr>
          <w:rFonts w:ascii="Times New Roman" w:hAnsi="Times New Roman" w:cs="Times New Roman"/>
          <w:lang w:val="en-AU"/>
        </w:rPr>
        <w:t xml:space="preserve"> neutral with respect to the categorical nature of spacetime</w:t>
      </w:r>
      <w:r w:rsidR="009726E2" w:rsidRPr="001740BE">
        <w:rPr>
          <w:rFonts w:ascii="Times New Roman" w:hAnsi="Times New Roman" w:cs="Times New Roman"/>
          <w:lang w:val="en-AU"/>
        </w:rPr>
        <w:t xml:space="preserve"> </w:t>
      </w:r>
      <w:r w:rsidR="009726E2" w:rsidRPr="001740BE">
        <w:rPr>
          <w:rFonts w:ascii="Times New Roman" w:hAnsi="Times New Roman" w:cs="Times New Roman"/>
          <w:lang w:val="en-AU"/>
        </w:rPr>
        <w:fldChar w:fldCharType="begin"/>
      </w:r>
      <w:r w:rsidR="009726E2" w:rsidRPr="001740BE">
        <w:rPr>
          <w:rFonts w:ascii="Times New Roman" w:hAnsi="Times New Roman" w:cs="Times New Roman"/>
          <w:lang w:val="en-AU"/>
        </w:rPr>
        <w:instrText xml:space="preserve"> ADDIN EN.CITE &lt;EndNote&gt;&lt;Cite&gt;&lt;Author&gt;Le Bihan&lt;/Author&gt;&lt;Year&gt;2018&lt;/Year&gt;&lt;RecNum&gt;307&lt;/RecNum&gt;&lt;DisplayText&gt;(Le Bihan, 2018)&lt;/DisplayText&gt;&lt;record&gt;&lt;rec-number&gt;307&lt;/rec-number&gt;&lt;foreign-keys&gt;&lt;key app="EN" db-id="2xvvprstr2ptr6ef5tqxez2102dtevarxa9v" timestamp="1600917942"&gt;307&lt;/key&gt;&lt;/foreign-keys&gt;&lt;ref-type name="Journal Article"&gt;17&lt;/ref-type&gt;&lt;contributors&gt;&lt;authors&gt;&lt;author&gt;Le Bihan, Baptiste&lt;/author&gt;&lt;/authors&gt;&lt;/contributors&gt;&lt;titles&gt;&lt;title&gt;Space Emergence in Contemporary Physics: Why We Do Not Need Fundamentality, Layers of Reality and Emergence&lt;/title&gt;&lt;secondary-title&gt;Disputatio&lt;/secondary-title&gt;&lt;/titles&gt;&lt;pages&gt;71-95&lt;/pages&gt;&lt;volume&gt;10&lt;/volume&gt;&lt;number&gt;49&lt;/number&gt;&lt;section&gt;71&lt;/section&gt;&lt;dates&gt;&lt;year&gt;2018&lt;/year&gt;&lt;/dates&gt;&lt;isbn&gt;0873-626X&lt;/isbn&gt;&lt;urls&gt;&lt;/urls&gt;&lt;electronic-resource-num&gt;10.2478/disp-2018-0004&lt;/electronic-resource-num&gt;&lt;/record&gt;&lt;/Cite&gt;&lt;/EndNote&gt;</w:instrText>
      </w:r>
      <w:r w:rsidR="009726E2" w:rsidRPr="001740BE">
        <w:rPr>
          <w:rFonts w:ascii="Times New Roman" w:hAnsi="Times New Roman" w:cs="Times New Roman"/>
          <w:lang w:val="en-AU"/>
        </w:rPr>
        <w:fldChar w:fldCharType="separate"/>
      </w:r>
      <w:r w:rsidR="009726E2" w:rsidRPr="001740BE">
        <w:rPr>
          <w:rFonts w:ascii="Times New Roman" w:hAnsi="Times New Roman" w:cs="Times New Roman"/>
          <w:noProof/>
          <w:lang w:val="en-AU"/>
        </w:rPr>
        <w:t>(Le Bihan, 2018)</w:t>
      </w:r>
      <w:r w:rsidR="009726E2" w:rsidRPr="001740BE">
        <w:rPr>
          <w:rFonts w:ascii="Times New Roman" w:hAnsi="Times New Roman" w:cs="Times New Roman"/>
          <w:lang w:val="en-AU"/>
        </w:rPr>
        <w:fldChar w:fldCharType="end"/>
      </w:r>
      <w:r w:rsidRPr="001740BE">
        <w:rPr>
          <w:rFonts w:ascii="Times New Roman" w:hAnsi="Times New Roman" w:cs="Times New Roman"/>
          <w:lang w:val="en-AU"/>
        </w:rPr>
        <w:t>.</w:t>
      </w:r>
      <w:r w:rsidR="0018357B" w:rsidRPr="001740BE">
        <w:rPr>
          <w:rStyle w:val="FootnoteReference"/>
          <w:rFonts w:ascii="Times New Roman" w:hAnsi="Times New Roman" w:cs="Times New Roman"/>
          <w:color w:val="auto"/>
          <w:lang w:val="en-AU"/>
        </w:rPr>
        <w:footnoteReference w:id="24"/>
      </w:r>
      <w:r w:rsidR="0018357B" w:rsidRPr="001740BE">
        <w:rPr>
          <w:rFonts w:ascii="Times New Roman" w:hAnsi="Times New Roman" w:cs="Times New Roman"/>
          <w:lang w:val="en-AU"/>
        </w:rPr>
        <w:t xml:space="preserve"> </w:t>
      </w:r>
      <w:r w:rsidRPr="001740BE">
        <w:rPr>
          <w:rFonts w:ascii="Times New Roman" w:hAnsi="Times New Roman" w:cs="Times New Roman"/>
          <w:lang w:val="en-AU"/>
        </w:rPr>
        <w:t xml:space="preserve"> </w:t>
      </w:r>
      <w:r w:rsidR="008F0E93" w:rsidRPr="001740BE">
        <w:rPr>
          <w:rFonts w:ascii="Times New Roman" w:hAnsi="Times New Roman" w:cs="Times New Roman"/>
          <w:lang w:val="en-AU"/>
        </w:rPr>
        <w:t xml:space="preserve">He argues that </w:t>
      </w:r>
      <w:r w:rsidR="000D3DF0" w:rsidRPr="001740BE">
        <w:rPr>
          <w:rFonts w:ascii="Times New Roman" w:hAnsi="Times New Roman" w:cs="Times New Roman"/>
          <w:lang w:val="en-AU"/>
        </w:rPr>
        <w:t>spacetime may</w:t>
      </w:r>
      <w:r w:rsidR="00336312" w:rsidRPr="001740BE">
        <w:rPr>
          <w:rFonts w:ascii="Times New Roman" w:hAnsi="Times New Roman" w:cs="Times New Roman"/>
          <w:lang w:val="en-AU"/>
        </w:rPr>
        <w:t xml:space="preserve"> </w:t>
      </w:r>
      <w:r w:rsidR="00A643C5" w:rsidRPr="001740BE">
        <w:rPr>
          <w:rFonts w:ascii="Times New Roman" w:hAnsi="Times New Roman" w:cs="Times New Roman"/>
          <w:lang w:val="en-AU"/>
        </w:rPr>
        <w:t xml:space="preserve">be </w:t>
      </w:r>
      <w:r w:rsidR="00336312" w:rsidRPr="001740BE">
        <w:rPr>
          <w:rFonts w:ascii="Times New Roman" w:hAnsi="Times New Roman" w:cs="Times New Roman"/>
          <w:lang w:val="en-AU"/>
        </w:rPr>
        <w:t>relational, substantival</w:t>
      </w:r>
      <w:r w:rsidR="00627120" w:rsidRPr="001740BE">
        <w:rPr>
          <w:rFonts w:ascii="Times New Roman" w:hAnsi="Times New Roman" w:cs="Times New Roman"/>
          <w:lang w:val="en-AU"/>
        </w:rPr>
        <w:t>, or, it</w:t>
      </w:r>
      <w:r w:rsidR="008B2BDE" w:rsidRPr="001740BE">
        <w:rPr>
          <w:rFonts w:ascii="Times New Roman" w:hAnsi="Times New Roman" w:cs="Times New Roman"/>
          <w:lang w:val="en-AU"/>
        </w:rPr>
        <w:t xml:space="preserve"> may</w:t>
      </w:r>
      <w:r w:rsidR="000D3DF0" w:rsidRPr="001740BE">
        <w:rPr>
          <w:rFonts w:ascii="Times New Roman" w:hAnsi="Times New Roman" w:cs="Times New Roman"/>
          <w:lang w:val="en-AU"/>
        </w:rPr>
        <w:t xml:space="preserve"> </w:t>
      </w:r>
      <w:r w:rsidR="00F6282B" w:rsidRPr="001740BE">
        <w:rPr>
          <w:rFonts w:ascii="Times New Roman" w:hAnsi="Times New Roman" w:cs="Times New Roman"/>
          <w:lang w:val="en-AU"/>
        </w:rPr>
        <w:t>be a real entity</w:t>
      </w:r>
      <w:r w:rsidR="00627120" w:rsidRPr="001740BE">
        <w:rPr>
          <w:rFonts w:ascii="Times New Roman" w:hAnsi="Times New Roman" w:cs="Times New Roman"/>
          <w:lang w:val="en-AU"/>
        </w:rPr>
        <w:t>—a substance—</w:t>
      </w:r>
      <w:r w:rsidR="001B1E9A" w:rsidRPr="001740BE">
        <w:rPr>
          <w:rFonts w:ascii="Times New Roman" w:hAnsi="Times New Roman" w:cs="Times New Roman"/>
          <w:lang w:val="en-AU"/>
        </w:rPr>
        <w:t xml:space="preserve">that is identical to a system of relations. </w:t>
      </w:r>
      <w:r w:rsidRPr="001740BE">
        <w:rPr>
          <w:rFonts w:ascii="Times New Roman" w:hAnsi="Times New Roman" w:cs="Times New Roman"/>
          <w:lang w:val="en-AU"/>
        </w:rPr>
        <w:t xml:space="preserve">So, </w:t>
      </w:r>
      <w:r w:rsidR="00DF0763" w:rsidRPr="001740BE">
        <w:rPr>
          <w:rFonts w:ascii="Times New Roman" w:hAnsi="Times New Roman" w:cs="Times New Roman"/>
          <w:lang w:val="en-AU"/>
        </w:rPr>
        <w:t xml:space="preserve">his answer to question 1 is that spacetime could be either </w:t>
      </w:r>
      <w:r w:rsidR="00EA3057" w:rsidRPr="001740BE">
        <w:rPr>
          <w:rFonts w:ascii="Times New Roman" w:hAnsi="Times New Roman" w:cs="Times New Roman"/>
          <w:lang w:val="en-AU"/>
        </w:rPr>
        <w:t>relational or substantival</w:t>
      </w:r>
      <w:r w:rsidR="00084DE6" w:rsidRPr="001740BE">
        <w:rPr>
          <w:rFonts w:ascii="Times New Roman" w:hAnsi="Times New Roman" w:cs="Times New Roman"/>
          <w:lang w:val="en-AU"/>
        </w:rPr>
        <w:t>, or in some sense, both</w:t>
      </w:r>
      <w:r w:rsidR="00DF0763" w:rsidRPr="001740BE">
        <w:rPr>
          <w:rFonts w:ascii="Times New Roman" w:hAnsi="Times New Roman" w:cs="Times New Roman"/>
          <w:lang w:val="en-AU"/>
        </w:rPr>
        <w:t xml:space="preserve">. </w:t>
      </w:r>
      <w:r w:rsidR="00E25B01" w:rsidRPr="001740BE">
        <w:rPr>
          <w:rFonts w:ascii="Times New Roman" w:hAnsi="Times New Roman" w:cs="Times New Roman"/>
          <w:lang w:val="en-AU"/>
        </w:rPr>
        <w:t>For question 2</w:t>
      </w:r>
      <w:r w:rsidR="009E08E0" w:rsidRPr="001740BE">
        <w:rPr>
          <w:rFonts w:ascii="Times New Roman" w:hAnsi="Times New Roman" w:cs="Times New Roman"/>
          <w:lang w:val="en-AU"/>
        </w:rPr>
        <w:t>, he states that in the context of recovering GR</w:t>
      </w:r>
      <w:r w:rsidR="001F1DEC" w:rsidRPr="001740BE">
        <w:rPr>
          <w:rFonts w:ascii="Times New Roman" w:hAnsi="Times New Roman" w:cs="Times New Roman"/>
          <w:lang w:val="en-AU"/>
        </w:rPr>
        <w:t>, composite spatiotemporal entities are identified with spatiotemporal relations</w:t>
      </w:r>
      <w:r w:rsidR="006A4AB3" w:rsidRPr="001740BE">
        <w:rPr>
          <w:rFonts w:ascii="Times New Roman" w:hAnsi="Times New Roman" w:cs="Times New Roman"/>
          <w:lang w:val="en-AU"/>
        </w:rPr>
        <w:t>.</w:t>
      </w:r>
      <w:r w:rsidR="00395ECB" w:rsidRPr="001740BE">
        <w:rPr>
          <w:rFonts w:ascii="Times New Roman" w:hAnsi="Times New Roman" w:cs="Times New Roman"/>
          <w:lang w:val="en-AU"/>
        </w:rPr>
        <w:t xml:space="preserve"> He thinks that relations </w:t>
      </w:r>
      <w:r w:rsidR="00627120" w:rsidRPr="001740BE">
        <w:rPr>
          <w:rFonts w:ascii="Times New Roman" w:hAnsi="Times New Roman" w:cs="Times New Roman"/>
          <w:lang w:val="en-AU"/>
        </w:rPr>
        <w:t xml:space="preserve">are </w:t>
      </w:r>
      <w:r w:rsidR="008226A8" w:rsidRPr="001740BE">
        <w:rPr>
          <w:rFonts w:ascii="Times New Roman" w:hAnsi="Times New Roman" w:cs="Times New Roman"/>
          <w:lang w:val="en-AU"/>
        </w:rPr>
        <w:t xml:space="preserve">available to both the </w:t>
      </w:r>
      <w:proofErr w:type="spellStart"/>
      <w:r w:rsidR="008226A8" w:rsidRPr="001740BE">
        <w:rPr>
          <w:rFonts w:ascii="Times New Roman" w:hAnsi="Times New Roman" w:cs="Times New Roman"/>
          <w:lang w:val="en-AU"/>
        </w:rPr>
        <w:t>substantivalist</w:t>
      </w:r>
      <w:proofErr w:type="spellEnd"/>
      <w:r w:rsidR="00D328AE" w:rsidRPr="001740BE">
        <w:rPr>
          <w:rFonts w:ascii="Times New Roman" w:hAnsi="Times New Roman" w:cs="Times New Roman"/>
          <w:lang w:val="en-AU"/>
        </w:rPr>
        <w:t xml:space="preserve"> and the </w:t>
      </w:r>
      <w:proofErr w:type="spellStart"/>
      <w:r w:rsidR="00D328AE" w:rsidRPr="001740BE">
        <w:rPr>
          <w:rFonts w:ascii="Times New Roman" w:hAnsi="Times New Roman" w:cs="Times New Roman"/>
          <w:lang w:val="en-AU"/>
        </w:rPr>
        <w:t>relationalist</w:t>
      </w:r>
      <w:proofErr w:type="spellEnd"/>
      <w:r w:rsidR="008226A8" w:rsidRPr="001740BE">
        <w:rPr>
          <w:rFonts w:ascii="Times New Roman" w:hAnsi="Times New Roman" w:cs="Times New Roman"/>
          <w:lang w:val="en-AU"/>
        </w:rPr>
        <w:t xml:space="preserve"> as the most minimal port</w:t>
      </w:r>
      <w:r w:rsidR="00D96AC7" w:rsidRPr="001740BE">
        <w:rPr>
          <w:rFonts w:ascii="Times New Roman" w:hAnsi="Times New Roman" w:cs="Times New Roman"/>
          <w:lang w:val="en-AU"/>
        </w:rPr>
        <w:t>ions of spacetime</w:t>
      </w:r>
      <w:r w:rsidR="00084DE6" w:rsidRPr="001740BE">
        <w:rPr>
          <w:rFonts w:ascii="Times New Roman" w:hAnsi="Times New Roman" w:cs="Times New Roman"/>
          <w:lang w:val="en-AU"/>
        </w:rPr>
        <w:t xml:space="preserve"> </w:t>
      </w:r>
      <w:r w:rsidR="00084DE6" w:rsidRPr="001740BE">
        <w:rPr>
          <w:rFonts w:ascii="Times New Roman" w:hAnsi="Times New Roman" w:cs="Times New Roman"/>
          <w:lang w:val="en-AU"/>
        </w:rPr>
        <w:fldChar w:fldCharType="begin"/>
      </w:r>
      <w:r w:rsidR="00084DE6" w:rsidRPr="001740BE">
        <w:rPr>
          <w:rFonts w:ascii="Times New Roman" w:hAnsi="Times New Roman" w:cs="Times New Roman"/>
          <w:lang w:val="en-AU"/>
        </w:rPr>
        <w:instrText xml:space="preserve"> ADDIN EN.CITE &lt;EndNote&gt;&lt;Cite&gt;&lt;Author&gt;Le Bihan&lt;/Author&gt;&lt;Year&gt;2018&lt;/Year&gt;&lt;RecNum&gt;307&lt;/RecNum&gt;&lt;DisplayText&gt;(Le Bihan, 2018)&lt;/DisplayText&gt;&lt;record&gt;&lt;rec-number&gt;307&lt;/rec-number&gt;&lt;foreign-keys&gt;&lt;key app="EN" db-id="2xvvprstr2ptr6ef5tqxez2102dtevarxa9v" timestamp="1600917942"&gt;307&lt;/key&gt;&lt;/foreign-keys&gt;&lt;ref-type name="Journal Article"&gt;17&lt;/ref-type&gt;&lt;contributors&gt;&lt;authors&gt;&lt;author&gt;Le Bihan, Baptiste&lt;/author&gt;&lt;/authors&gt;&lt;/contributors&gt;&lt;titles&gt;&lt;title&gt;Space Emergence in Contemporary Physics: Why We Do Not Need Fundamentality, Layers of Reality and Emergence&lt;/title&gt;&lt;secondary-title&gt;Disputatio&lt;/secondary-title&gt;&lt;/titles&gt;&lt;pages&gt;71-95&lt;/pages&gt;&lt;volume&gt;10&lt;/volume&gt;&lt;number&gt;49&lt;/number&gt;&lt;section&gt;71&lt;/section&gt;&lt;dates&gt;&lt;year&gt;2018&lt;/year&gt;&lt;/dates&gt;&lt;isbn&gt;0873-626X&lt;/isbn&gt;&lt;urls&gt;&lt;/urls&gt;&lt;electronic-resource-num&gt;10.2478/disp-2018-0004&lt;/electronic-resource-num&gt;&lt;/record&gt;&lt;/Cite&gt;&lt;/EndNote&gt;</w:instrText>
      </w:r>
      <w:r w:rsidR="00084DE6" w:rsidRPr="001740BE">
        <w:rPr>
          <w:rFonts w:ascii="Times New Roman" w:hAnsi="Times New Roman" w:cs="Times New Roman"/>
          <w:lang w:val="en-AU"/>
        </w:rPr>
        <w:fldChar w:fldCharType="separate"/>
      </w:r>
      <w:r w:rsidR="00084DE6" w:rsidRPr="001740BE">
        <w:rPr>
          <w:rFonts w:ascii="Times New Roman" w:hAnsi="Times New Roman" w:cs="Times New Roman"/>
          <w:noProof/>
          <w:lang w:val="en-AU"/>
        </w:rPr>
        <w:t>(Le Bihan, 2018)</w:t>
      </w:r>
      <w:r w:rsidR="00084DE6" w:rsidRPr="001740BE">
        <w:rPr>
          <w:rFonts w:ascii="Times New Roman" w:hAnsi="Times New Roman" w:cs="Times New Roman"/>
          <w:lang w:val="en-AU"/>
        </w:rPr>
        <w:fldChar w:fldCharType="end"/>
      </w:r>
      <w:r w:rsidR="00D96AC7" w:rsidRPr="001740BE">
        <w:rPr>
          <w:rFonts w:ascii="Times New Roman" w:hAnsi="Times New Roman" w:cs="Times New Roman"/>
          <w:lang w:val="en-AU"/>
        </w:rPr>
        <w:t xml:space="preserve">. </w:t>
      </w:r>
    </w:p>
    <w:p w14:paraId="5E75B1FD" w14:textId="00AFD549" w:rsidR="000955A7" w:rsidRPr="001740BE" w:rsidRDefault="00BB721C" w:rsidP="00AA3AE4">
      <w:pPr>
        <w:pStyle w:val="BodyText"/>
        <w:ind w:firstLine="360"/>
        <w:jc w:val="both"/>
        <w:rPr>
          <w:rFonts w:ascii="Times New Roman" w:hAnsi="Times New Roman" w:cs="Times New Roman"/>
          <w:lang w:val="en-AU"/>
        </w:rPr>
      </w:pPr>
      <w:r w:rsidRPr="001740BE">
        <w:rPr>
          <w:rFonts w:ascii="Times New Roman" w:hAnsi="Times New Roman" w:cs="Times New Roman"/>
          <w:lang w:val="en-AU"/>
        </w:rPr>
        <w:t>O</w:t>
      </w:r>
      <w:r w:rsidR="001F5E74" w:rsidRPr="001740BE">
        <w:rPr>
          <w:rFonts w:ascii="Times New Roman" w:hAnsi="Times New Roman" w:cs="Times New Roman"/>
          <w:lang w:val="en-AU"/>
        </w:rPr>
        <w:t xml:space="preserve">n questions </w:t>
      </w:r>
      <w:r w:rsidR="008A46FA" w:rsidRPr="001740BE">
        <w:rPr>
          <w:rFonts w:ascii="Times New Roman" w:hAnsi="Times New Roman" w:cs="Times New Roman"/>
          <w:lang w:val="en-AU"/>
        </w:rPr>
        <w:t>3</w:t>
      </w:r>
      <w:r w:rsidR="001F5E74" w:rsidRPr="001740BE">
        <w:rPr>
          <w:rFonts w:ascii="Times New Roman" w:hAnsi="Times New Roman" w:cs="Times New Roman"/>
          <w:lang w:val="en-AU"/>
        </w:rPr>
        <w:t xml:space="preserve"> and </w:t>
      </w:r>
      <w:r w:rsidR="008A46FA" w:rsidRPr="001740BE">
        <w:rPr>
          <w:rFonts w:ascii="Times New Roman" w:hAnsi="Times New Roman" w:cs="Times New Roman"/>
          <w:lang w:val="en-AU"/>
        </w:rPr>
        <w:t>4</w:t>
      </w:r>
      <w:r w:rsidR="001F5E74" w:rsidRPr="001740BE">
        <w:rPr>
          <w:rFonts w:ascii="Times New Roman" w:hAnsi="Times New Roman" w:cs="Times New Roman"/>
          <w:lang w:val="en-AU"/>
        </w:rPr>
        <w:t xml:space="preserve">, </w:t>
      </w:r>
      <w:r w:rsidRPr="001740BE">
        <w:rPr>
          <w:rFonts w:ascii="Times New Roman" w:hAnsi="Times New Roman" w:cs="Times New Roman"/>
          <w:lang w:val="en-AU"/>
        </w:rPr>
        <w:t xml:space="preserve">Le Bihan </w:t>
      </w:r>
      <w:r w:rsidR="001F5E74" w:rsidRPr="001740BE">
        <w:rPr>
          <w:rFonts w:ascii="Times New Roman" w:hAnsi="Times New Roman" w:cs="Times New Roman"/>
          <w:lang w:val="en-AU"/>
        </w:rPr>
        <w:t xml:space="preserve">offers more than one possible answer. </w:t>
      </w:r>
      <w:r w:rsidR="00240855" w:rsidRPr="001740BE">
        <w:rPr>
          <w:rFonts w:ascii="Times New Roman" w:hAnsi="Times New Roman" w:cs="Times New Roman"/>
          <w:lang w:val="en-AU"/>
        </w:rPr>
        <w:t>For</w:t>
      </w:r>
      <w:r w:rsidR="00642029" w:rsidRPr="001740BE">
        <w:rPr>
          <w:rFonts w:ascii="Times New Roman" w:hAnsi="Times New Roman" w:cs="Times New Roman"/>
          <w:lang w:val="en-AU"/>
        </w:rPr>
        <w:t xml:space="preserve"> question </w:t>
      </w:r>
      <w:r w:rsidR="008A46FA" w:rsidRPr="001740BE">
        <w:rPr>
          <w:rFonts w:ascii="Times New Roman" w:hAnsi="Times New Roman" w:cs="Times New Roman"/>
          <w:lang w:val="en-AU"/>
        </w:rPr>
        <w:t>3</w:t>
      </w:r>
      <w:r w:rsidR="00642029" w:rsidRPr="001740BE">
        <w:rPr>
          <w:rFonts w:ascii="Times New Roman" w:hAnsi="Times New Roman" w:cs="Times New Roman"/>
          <w:lang w:val="en-AU"/>
        </w:rPr>
        <w:t xml:space="preserve">, </w:t>
      </w:r>
      <w:r w:rsidR="00E51730" w:rsidRPr="001740BE">
        <w:rPr>
          <w:rFonts w:ascii="Times New Roman" w:hAnsi="Times New Roman" w:cs="Times New Roman"/>
          <w:lang w:val="en-AU"/>
        </w:rPr>
        <w:t>L</w:t>
      </w:r>
      <w:r w:rsidR="00221DC4" w:rsidRPr="001740BE">
        <w:rPr>
          <w:rFonts w:ascii="Times New Roman" w:hAnsi="Times New Roman" w:cs="Times New Roman"/>
        </w:rPr>
        <w:t xml:space="preserve">e Bihan </w:t>
      </w:r>
      <w:r w:rsidR="00221DC4" w:rsidRPr="001740BE">
        <w:rPr>
          <w:rFonts w:ascii="Times New Roman" w:hAnsi="Times New Roman" w:cs="Times New Roman"/>
        </w:rPr>
        <w:fldChar w:fldCharType="begin"/>
      </w:r>
      <w:r w:rsidR="006D6E0C" w:rsidRPr="001740BE">
        <w:rPr>
          <w:rFonts w:ascii="Times New Roman" w:hAnsi="Times New Roman" w:cs="Times New Roman"/>
        </w:rPr>
        <w:instrText xml:space="preserve"> ADDIN EN.CITE &lt;EndNote&gt;&lt;Cite ExcludeAuth="1"&gt;&lt;Author&gt;Le Bihan&lt;/Author&gt;&lt;Year&gt;2018&lt;/Year&gt;&lt;RecNum&gt;307&lt;/RecNum&gt;&lt;DisplayText&gt;(2018)&lt;/DisplayText&gt;&lt;record&gt;&lt;rec-number&gt;307&lt;/rec-number&gt;&lt;foreign-keys&gt;&lt;key app="EN" db-id="2xvvprstr2ptr6ef5tqxez2102dtevarxa9v" timestamp="1600917942"&gt;307&lt;/key&gt;&lt;/foreign-keys&gt;&lt;ref-type name="Journal Article"&gt;17&lt;/ref-type&gt;&lt;contributors&gt;&lt;authors&gt;&lt;author&gt;Le Bihan, Baptiste&lt;/author&gt;&lt;/authors&gt;&lt;/contributors&gt;&lt;titles&gt;&lt;title&gt;Space Emergence in Contemporary Physics: Why We Do Not Need Fundamentality, Layers of Reality and Emergence&lt;/title&gt;&lt;secondary-title&gt;Disputatio&lt;/secondary-title&gt;&lt;/titles&gt;&lt;pages&gt;71-95&lt;/pages&gt;&lt;volume&gt;10&lt;/volume&gt;&lt;number&gt;49&lt;/number&gt;&lt;section&gt;71&lt;/section&gt;&lt;dates&gt;&lt;year&gt;2018&lt;/year&gt;&lt;/dates&gt;&lt;isbn&gt;0873-626X&lt;/isbn&gt;&lt;urls&gt;&lt;/urls&gt;&lt;electronic-resource-num&gt;10.2478/disp-2018-0004&lt;/electronic-resource-num&gt;&lt;/record&gt;&lt;/Cite&gt;&lt;/EndNote&gt;</w:instrText>
      </w:r>
      <w:r w:rsidR="00221DC4" w:rsidRPr="001740BE">
        <w:rPr>
          <w:rFonts w:ascii="Times New Roman" w:hAnsi="Times New Roman" w:cs="Times New Roman"/>
        </w:rPr>
        <w:fldChar w:fldCharType="separate"/>
      </w:r>
      <w:r w:rsidR="006D6E0C" w:rsidRPr="001740BE">
        <w:rPr>
          <w:rFonts w:ascii="Times New Roman" w:hAnsi="Times New Roman" w:cs="Times New Roman"/>
          <w:noProof/>
        </w:rPr>
        <w:t>(2018)</w:t>
      </w:r>
      <w:r w:rsidR="00221DC4" w:rsidRPr="001740BE">
        <w:rPr>
          <w:rFonts w:ascii="Times New Roman" w:hAnsi="Times New Roman" w:cs="Times New Roman"/>
        </w:rPr>
        <w:fldChar w:fldCharType="end"/>
      </w:r>
      <w:r w:rsidR="00221DC4" w:rsidRPr="001740BE">
        <w:rPr>
          <w:rFonts w:ascii="Times New Roman" w:hAnsi="Times New Roman" w:cs="Times New Roman"/>
        </w:rPr>
        <w:t xml:space="preserve"> </w:t>
      </w:r>
      <w:r w:rsidR="005270B0" w:rsidRPr="001740BE">
        <w:rPr>
          <w:rFonts w:ascii="Times New Roman" w:hAnsi="Times New Roman" w:cs="Times New Roman"/>
        </w:rPr>
        <w:t xml:space="preserve">does not </w:t>
      </w:r>
      <w:r w:rsidR="008E140D" w:rsidRPr="001740BE">
        <w:rPr>
          <w:rFonts w:ascii="Times New Roman" w:hAnsi="Times New Roman" w:cs="Times New Roman"/>
        </w:rPr>
        <w:t>privilege</w:t>
      </w:r>
      <w:r w:rsidR="005270B0" w:rsidRPr="001740BE">
        <w:rPr>
          <w:rFonts w:ascii="Times New Roman" w:hAnsi="Times New Roman" w:cs="Times New Roman"/>
        </w:rPr>
        <w:t xml:space="preserve"> any particular</w:t>
      </w:r>
      <w:r w:rsidR="00221DC4" w:rsidRPr="001740BE">
        <w:rPr>
          <w:rFonts w:ascii="Times New Roman" w:hAnsi="Times New Roman" w:cs="Times New Roman"/>
          <w:lang w:val="en-AU"/>
        </w:rPr>
        <w:t xml:space="preserve"> categorical nature of the mereologically fundamental </w:t>
      </w:r>
      <w:r w:rsidR="00B44C19" w:rsidRPr="001740BE">
        <w:rPr>
          <w:rFonts w:ascii="Times New Roman" w:hAnsi="Times New Roman" w:cs="Times New Roman"/>
          <w:lang w:val="en-AU"/>
        </w:rPr>
        <w:t>constituents</w:t>
      </w:r>
      <w:r w:rsidR="00221DC4" w:rsidRPr="001740BE">
        <w:rPr>
          <w:rFonts w:ascii="Times New Roman" w:hAnsi="Times New Roman" w:cs="Times New Roman"/>
          <w:lang w:val="en-AU"/>
        </w:rPr>
        <w:t xml:space="preserve">. </w:t>
      </w:r>
      <w:r w:rsidR="00796632" w:rsidRPr="001740BE">
        <w:rPr>
          <w:rFonts w:ascii="Times New Roman" w:hAnsi="Times New Roman" w:cs="Times New Roman"/>
          <w:lang w:val="en-AU"/>
        </w:rPr>
        <w:t xml:space="preserve">Le Bihan interprets logical mereology broadly as to allow for </w:t>
      </w:r>
      <w:r w:rsidR="00796632" w:rsidRPr="001740BE">
        <w:rPr>
          <w:rFonts w:ascii="Times New Roman" w:hAnsi="Times New Roman" w:cs="Times New Roman"/>
          <w:i/>
          <w:iCs/>
          <w:lang w:val="en-AU"/>
        </w:rPr>
        <w:t>cross-categorical composition</w:t>
      </w:r>
      <w:r w:rsidR="00796632" w:rsidRPr="001740BE">
        <w:rPr>
          <w:rFonts w:ascii="Times New Roman" w:hAnsi="Times New Roman" w:cs="Times New Roman"/>
          <w:lang w:val="en-AU"/>
        </w:rPr>
        <w:t>. This means that</w:t>
      </w:r>
      <w:r w:rsidR="002C6ED8" w:rsidRPr="001740BE">
        <w:rPr>
          <w:rFonts w:ascii="Times New Roman" w:hAnsi="Times New Roman" w:cs="Times New Roman"/>
          <w:lang w:val="en-AU"/>
        </w:rPr>
        <w:t xml:space="preserve"> </w:t>
      </w:r>
      <w:r w:rsidR="0092247B" w:rsidRPr="001740BE">
        <w:rPr>
          <w:rFonts w:ascii="Times New Roman" w:hAnsi="Times New Roman" w:cs="Times New Roman"/>
          <w:lang w:val="en-AU"/>
        </w:rPr>
        <w:t>parthood relations can hold between things of distinct metaphysical categories.</w:t>
      </w:r>
      <w:r w:rsidR="0040577D" w:rsidRPr="001740BE">
        <w:rPr>
          <w:rFonts w:ascii="Times New Roman" w:hAnsi="Times New Roman" w:cs="Times New Roman"/>
          <w:lang w:val="en-AU"/>
        </w:rPr>
        <w:t xml:space="preserve"> For instance, properties might compose events. </w:t>
      </w:r>
      <w:r w:rsidR="00221DC4" w:rsidRPr="001740BE">
        <w:rPr>
          <w:rFonts w:ascii="Times New Roman" w:hAnsi="Times New Roman" w:cs="Times New Roman"/>
          <w:lang w:val="en-AU"/>
        </w:rPr>
        <w:t xml:space="preserve">Unlike Paul, Le Bihan argues that the fundamental entities need not necessarily be properties. He leaves this open on the grounds that </w:t>
      </w:r>
      <w:r w:rsidR="00C674E0" w:rsidRPr="001740BE">
        <w:rPr>
          <w:rFonts w:ascii="Times New Roman" w:hAnsi="Times New Roman" w:cs="Times New Roman"/>
          <w:lang w:val="en-AU"/>
        </w:rPr>
        <w:t>further input from physics is required</w:t>
      </w:r>
      <w:r w:rsidR="00221DC4" w:rsidRPr="001740BE">
        <w:rPr>
          <w:rFonts w:ascii="Times New Roman" w:hAnsi="Times New Roman" w:cs="Times New Roman"/>
          <w:lang w:val="en-AU"/>
        </w:rPr>
        <w:t xml:space="preserve"> to </w:t>
      </w:r>
      <w:r w:rsidR="00487CE9" w:rsidRPr="001740BE">
        <w:rPr>
          <w:rFonts w:ascii="Times New Roman" w:hAnsi="Times New Roman" w:cs="Times New Roman"/>
          <w:lang w:val="en-AU"/>
        </w:rPr>
        <w:t>establish</w:t>
      </w:r>
      <w:r w:rsidR="00221DC4" w:rsidRPr="001740BE">
        <w:rPr>
          <w:rFonts w:ascii="Times New Roman" w:hAnsi="Times New Roman" w:cs="Times New Roman"/>
          <w:lang w:val="en-AU"/>
        </w:rPr>
        <w:t xml:space="preserve"> what categories the non-spatiotemporal </w:t>
      </w:r>
      <w:r w:rsidR="0007036F" w:rsidRPr="001740BE">
        <w:rPr>
          <w:rFonts w:ascii="Times New Roman" w:hAnsi="Times New Roman" w:cs="Times New Roman"/>
          <w:lang w:val="en-AU"/>
        </w:rPr>
        <w:t>parts</w:t>
      </w:r>
      <w:r w:rsidR="00221DC4" w:rsidRPr="001740BE">
        <w:rPr>
          <w:rFonts w:ascii="Times New Roman" w:hAnsi="Times New Roman" w:cs="Times New Roman"/>
          <w:lang w:val="en-AU"/>
        </w:rPr>
        <w:t xml:space="preserve"> belong to. Thus, Le Bihan </w:t>
      </w:r>
      <w:r w:rsidR="00956773" w:rsidRPr="001740BE">
        <w:rPr>
          <w:rFonts w:ascii="Times New Roman" w:hAnsi="Times New Roman" w:cs="Times New Roman"/>
          <w:lang w:val="en-AU"/>
        </w:rPr>
        <w:t xml:space="preserve">claims that it </w:t>
      </w:r>
      <w:r w:rsidR="00932FBD" w:rsidRPr="001740BE">
        <w:rPr>
          <w:rFonts w:ascii="Times New Roman" w:hAnsi="Times New Roman" w:cs="Times New Roman"/>
          <w:lang w:val="en-AU"/>
        </w:rPr>
        <w:t xml:space="preserve">remains unsettled </w:t>
      </w:r>
      <w:r w:rsidR="00B44622" w:rsidRPr="001740BE">
        <w:rPr>
          <w:rFonts w:ascii="Times New Roman" w:hAnsi="Times New Roman" w:cs="Times New Roman"/>
          <w:lang w:val="en-AU"/>
        </w:rPr>
        <w:t xml:space="preserve">as to </w:t>
      </w:r>
      <w:r w:rsidR="00532CE1" w:rsidRPr="001740BE">
        <w:rPr>
          <w:rFonts w:ascii="Times New Roman" w:hAnsi="Times New Roman" w:cs="Times New Roman"/>
          <w:lang w:val="en-AU"/>
        </w:rPr>
        <w:t xml:space="preserve">whether the </w:t>
      </w:r>
      <w:r w:rsidR="00221DC4" w:rsidRPr="001740BE">
        <w:rPr>
          <w:rFonts w:ascii="Times New Roman" w:hAnsi="Times New Roman" w:cs="Times New Roman"/>
          <w:lang w:val="en-AU"/>
        </w:rPr>
        <w:t>mereologically fundamental parts might be polyadic properties</w:t>
      </w:r>
      <w:r w:rsidR="00AB0936" w:rsidRPr="001740BE">
        <w:rPr>
          <w:rFonts w:ascii="Times New Roman" w:hAnsi="Times New Roman" w:cs="Times New Roman"/>
          <w:lang w:val="en-AU"/>
        </w:rPr>
        <w:t xml:space="preserve">, </w:t>
      </w:r>
      <w:r w:rsidR="00221DC4" w:rsidRPr="001740BE">
        <w:rPr>
          <w:rFonts w:ascii="Times New Roman" w:hAnsi="Times New Roman" w:cs="Times New Roman"/>
          <w:lang w:val="en-AU"/>
        </w:rPr>
        <w:t xml:space="preserve">points, relations, objects, or </w:t>
      </w:r>
      <w:r w:rsidR="00A268EA" w:rsidRPr="001740BE">
        <w:rPr>
          <w:rFonts w:ascii="Times New Roman" w:hAnsi="Times New Roman" w:cs="Times New Roman"/>
          <w:lang w:val="en-AU"/>
        </w:rPr>
        <w:t xml:space="preserve">elements of </w:t>
      </w:r>
      <w:r w:rsidR="007748AC" w:rsidRPr="001740BE">
        <w:rPr>
          <w:rFonts w:ascii="Times New Roman" w:hAnsi="Times New Roman" w:cs="Times New Roman"/>
          <w:lang w:val="en-AU"/>
        </w:rPr>
        <w:t>another</w:t>
      </w:r>
      <w:r w:rsidR="00221DC4" w:rsidRPr="001740BE">
        <w:rPr>
          <w:rFonts w:ascii="Times New Roman" w:hAnsi="Times New Roman" w:cs="Times New Roman"/>
          <w:lang w:val="en-AU"/>
        </w:rPr>
        <w:t xml:space="preserve"> </w:t>
      </w:r>
      <w:r w:rsidR="00A268EA" w:rsidRPr="001740BE">
        <w:rPr>
          <w:rFonts w:ascii="Times New Roman" w:hAnsi="Times New Roman" w:cs="Times New Roman"/>
          <w:lang w:val="en-AU"/>
        </w:rPr>
        <w:t>category</w:t>
      </w:r>
      <w:r w:rsidR="00221DC4" w:rsidRPr="001740BE">
        <w:rPr>
          <w:rFonts w:ascii="Times New Roman" w:hAnsi="Times New Roman" w:cs="Times New Roman"/>
          <w:lang w:val="en-AU"/>
        </w:rPr>
        <w:t>.</w:t>
      </w:r>
      <w:r w:rsidR="00FF7557" w:rsidRPr="001740BE">
        <w:rPr>
          <w:rFonts w:ascii="Times New Roman" w:hAnsi="Times New Roman" w:cs="Times New Roman"/>
          <w:lang w:val="en-AU"/>
        </w:rPr>
        <w:t xml:space="preserve"> </w:t>
      </w:r>
      <w:r w:rsidR="00CF3940" w:rsidRPr="001740BE">
        <w:rPr>
          <w:rFonts w:ascii="Times New Roman" w:hAnsi="Times New Roman" w:cs="Times New Roman"/>
          <w:lang w:val="en-AU"/>
        </w:rPr>
        <w:t xml:space="preserve">Le Bihan </w:t>
      </w:r>
      <w:r w:rsidR="00600FEA" w:rsidRPr="001740BE">
        <w:rPr>
          <w:rFonts w:ascii="Times New Roman" w:hAnsi="Times New Roman" w:cs="Times New Roman"/>
          <w:lang w:val="en-AU"/>
        </w:rPr>
        <w:t>suggests</w:t>
      </w:r>
      <w:r w:rsidR="00CF3940" w:rsidRPr="001740BE">
        <w:rPr>
          <w:rFonts w:ascii="Times New Roman" w:hAnsi="Times New Roman" w:cs="Times New Roman"/>
          <w:lang w:val="en-AU"/>
        </w:rPr>
        <w:t xml:space="preserve"> that there may be a range of non-spatiotemporal things that </w:t>
      </w:r>
      <w:r w:rsidR="00CB1638" w:rsidRPr="001740BE">
        <w:rPr>
          <w:rFonts w:ascii="Times New Roman" w:hAnsi="Times New Roman" w:cs="Times New Roman"/>
          <w:lang w:val="en-AU"/>
        </w:rPr>
        <w:t>compose</w:t>
      </w:r>
      <w:r w:rsidR="00CF3940" w:rsidRPr="001740BE">
        <w:rPr>
          <w:rFonts w:ascii="Times New Roman" w:hAnsi="Times New Roman" w:cs="Times New Roman"/>
          <w:lang w:val="en-AU"/>
        </w:rPr>
        <w:t xml:space="preserve"> spacetime</w:t>
      </w:r>
      <w:r w:rsidR="00AB0936" w:rsidRPr="001740BE">
        <w:rPr>
          <w:rFonts w:ascii="Times New Roman" w:hAnsi="Times New Roman" w:cs="Times New Roman"/>
          <w:lang w:val="en-AU"/>
        </w:rPr>
        <w:t>; however,</w:t>
      </w:r>
      <w:r w:rsidR="00CF3940" w:rsidRPr="001740BE">
        <w:rPr>
          <w:rFonts w:ascii="Times New Roman" w:hAnsi="Times New Roman" w:cs="Times New Roman"/>
          <w:lang w:val="en-AU"/>
        </w:rPr>
        <w:t xml:space="preserve"> </w:t>
      </w:r>
      <w:r w:rsidR="006527B3" w:rsidRPr="001740BE">
        <w:rPr>
          <w:rFonts w:ascii="Times New Roman" w:hAnsi="Times New Roman" w:cs="Times New Roman"/>
          <w:lang w:val="en-AU"/>
        </w:rPr>
        <w:t>I</w:t>
      </w:r>
      <w:r w:rsidR="00CF3940" w:rsidRPr="001740BE">
        <w:rPr>
          <w:rFonts w:ascii="Times New Roman" w:hAnsi="Times New Roman" w:cs="Times New Roman"/>
          <w:lang w:val="en-AU"/>
        </w:rPr>
        <w:t xml:space="preserve"> will </w:t>
      </w:r>
      <w:r w:rsidR="003F0969" w:rsidRPr="001740BE">
        <w:rPr>
          <w:rFonts w:ascii="Times New Roman" w:hAnsi="Times New Roman" w:cs="Times New Roman"/>
          <w:lang w:val="en-AU"/>
        </w:rPr>
        <w:t xml:space="preserve">simplify the options he offers into </w:t>
      </w:r>
      <w:r w:rsidR="0007442E" w:rsidRPr="001740BE">
        <w:rPr>
          <w:rFonts w:ascii="Times New Roman" w:hAnsi="Times New Roman" w:cs="Times New Roman"/>
          <w:lang w:val="en-AU"/>
        </w:rPr>
        <w:t>both</w:t>
      </w:r>
      <w:r w:rsidR="00130A8D" w:rsidRPr="001740BE">
        <w:rPr>
          <w:rFonts w:ascii="Times New Roman" w:hAnsi="Times New Roman" w:cs="Times New Roman"/>
          <w:lang w:val="en-AU"/>
        </w:rPr>
        <w:t xml:space="preserve"> </w:t>
      </w:r>
      <w:r w:rsidR="00E55331" w:rsidRPr="001740BE">
        <w:rPr>
          <w:rFonts w:ascii="Times New Roman" w:hAnsi="Times New Roman" w:cs="Times New Roman"/>
          <w:lang w:val="en-AU"/>
        </w:rPr>
        <w:t>entities</w:t>
      </w:r>
      <w:r w:rsidR="003F0969" w:rsidRPr="001740BE">
        <w:rPr>
          <w:rFonts w:ascii="Times New Roman" w:hAnsi="Times New Roman" w:cs="Times New Roman"/>
          <w:lang w:val="en-AU"/>
        </w:rPr>
        <w:t xml:space="preserve"> </w:t>
      </w:r>
      <w:r w:rsidR="0007442E" w:rsidRPr="001740BE">
        <w:rPr>
          <w:rFonts w:ascii="Times New Roman" w:hAnsi="Times New Roman" w:cs="Times New Roman"/>
          <w:lang w:val="en-AU"/>
        </w:rPr>
        <w:t>and</w:t>
      </w:r>
      <w:r w:rsidR="003F0969" w:rsidRPr="001740BE">
        <w:rPr>
          <w:rFonts w:ascii="Times New Roman" w:hAnsi="Times New Roman" w:cs="Times New Roman"/>
          <w:lang w:val="en-AU"/>
        </w:rPr>
        <w:t xml:space="preserve"> properties</w:t>
      </w:r>
      <w:r w:rsidR="004C6F5C" w:rsidRPr="001740BE">
        <w:rPr>
          <w:rFonts w:ascii="Times New Roman" w:hAnsi="Times New Roman" w:cs="Times New Roman"/>
          <w:lang w:val="en-AU"/>
        </w:rPr>
        <w:t xml:space="preserve">, </w:t>
      </w:r>
      <w:r w:rsidR="003F0969" w:rsidRPr="001740BE">
        <w:rPr>
          <w:rFonts w:ascii="Times New Roman" w:hAnsi="Times New Roman" w:cs="Times New Roman"/>
          <w:lang w:val="en-AU"/>
        </w:rPr>
        <w:t>in line with our taxonomy here.</w:t>
      </w:r>
    </w:p>
    <w:p w14:paraId="06B01ACA" w14:textId="0A1C0200" w:rsidR="00B15AFB" w:rsidRPr="001740BE" w:rsidRDefault="00B15AFB" w:rsidP="007328EB">
      <w:pPr>
        <w:pStyle w:val="BodyText"/>
        <w:ind w:firstLine="360"/>
        <w:jc w:val="both"/>
        <w:rPr>
          <w:rFonts w:ascii="Times New Roman" w:hAnsi="Times New Roman" w:cs="Times New Roman"/>
        </w:rPr>
      </w:pPr>
      <w:r w:rsidRPr="001740BE">
        <w:rPr>
          <w:rFonts w:ascii="Times New Roman" w:hAnsi="Times New Roman" w:cs="Times New Roman"/>
        </w:rPr>
        <w:t>In total, Le Bihan’s theory can be interpreted as offering four possible models. In the first two he argues that spacetime can be built by composition</w:t>
      </w:r>
      <w:r w:rsidR="007328EB" w:rsidRPr="001740BE">
        <w:rPr>
          <w:rFonts w:ascii="Times New Roman" w:hAnsi="Times New Roman" w:cs="Times New Roman"/>
        </w:rPr>
        <w:t xml:space="preserve">. </w:t>
      </w:r>
      <w:r w:rsidRPr="001740BE">
        <w:rPr>
          <w:rFonts w:ascii="Times New Roman" w:hAnsi="Times New Roman" w:cs="Times New Roman"/>
        </w:rPr>
        <w:t xml:space="preserve">With one answer to question 4 available, here is one way in which Le Bihan’s view can be categorised: Spacetime relations are composed of non-spatiotemporal </w:t>
      </w:r>
      <w:r w:rsidR="00FA75DA" w:rsidRPr="001740BE">
        <w:rPr>
          <w:rFonts w:ascii="Times New Roman" w:hAnsi="Times New Roman" w:cs="Times New Roman"/>
        </w:rPr>
        <w:t>entities</w:t>
      </w:r>
      <w:r w:rsidRPr="001740BE">
        <w:rPr>
          <w:rFonts w:ascii="Times New Roman" w:hAnsi="Times New Roman" w:cs="Times New Roman"/>
        </w:rPr>
        <w:t>. This first interpretation fits with model (</w:t>
      </w:r>
      <w:r w:rsidR="00FA75DA" w:rsidRPr="001740BE">
        <w:rPr>
          <w:rFonts w:ascii="Times New Roman" w:hAnsi="Times New Roman" w:cs="Times New Roman"/>
        </w:rPr>
        <w:t>2</w:t>
      </w:r>
      <w:r w:rsidRPr="001740BE">
        <w:rPr>
          <w:rFonts w:ascii="Times New Roman" w:hAnsi="Times New Roman" w:cs="Times New Roman"/>
        </w:rPr>
        <w:t xml:space="preserve">) in the table. Since he can also answer question 3 with the claim that the non-spatiotemporal parts of spacetime are </w:t>
      </w:r>
      <w:r w:rsidR="00FA75DA" w:rsidRPr="001740BE">
        <w:rPr>
          <w:rFonts w:ascii="Times New Roman" w:hAnsi="Times New Roman" w:cs="Times New Roman"/>
        </w:rPr>
        <w:lastRenderedPageBreak/>
        <w:t>properties</w:t>
      </w:r>
      <w:r w:rsidRPr="001740BE">
        <w:rPr>
          <w:rFonts w:ascii="Times New Roman" w:hAnsi="Times New Roman" w:cs="Times New Roman"/>
        </w:rPr>
        <w:t>, a second interpretation fits with model (</w:t>
      </w:r>
      <w:r w:rsidR="00FA75DA" w:rsidRPr="001740BE">
        <w:rPr>
          <w:rFonts w:ascii="Times New Roman" w:hAnsi="Times New Roman" w:cs="Times New Roman"/>
        </w:rPr>
        <w:t>6</w:t>
      </w:r>
      <w:r w:rsidRPr="001740BE">
        <w:rPr>
          <w:rFonts w:ascii="Times New Roman" w:hAnsi="Times New Roman" w:cs="Times New Roman"/>
        </w:rPr>
        <w:t xml:space="preserve">): Spacetime relations are composed of non-spatiotemporal </w:t>
      </w:r>
      <w:r w:rsidR="00F845A2" w:rsidRPr="001740BE">
        <w:rPr>
          <w:rFonts w:ascii="Times New Roman" w:hAnsi="Times New Roman" w:cs="Times New Roman"/>
        </w:rPr>
        <w:t>properties</w:t>
      </w:r>
      <w:r w:rsidRPr="001740BE">
        <w:rPr>
          <w:rFonts w:ascii="Times New Roman" w:hAnsi="Times New Roman" w:cs="Times New Roman"/>
        </w:rPr>
        <w:t>.</w:t>
      </w:r>
    </w:p>
    <w:p w14:paraId="2D005FFF" w14:textId="5D0BBD33" w:rsidR="00B15AFB" w:rsidRPr="001740BE" w:rsidRDefault="00B15AFB" w:rsidP="004452E9">
      <w:pPr>
        <w:pStyle w:val="BodyText"/>
        <w:ind w:firstLine="360"/>
        <w:jc w:val="both"/>
        <w:rPr>
          <w:rFonts w:ascii="Times New Roman" w:hAnsi="Times New Roman" w:cs="Times New Roman"/>
        </w:rPr>
      </w:pPr>
      <w:r w:rsidRPr="001740BE">
        <w:rPr>
          <w:rFonts w:ascii="Times New Roman" w:hAnsi="Times New Roman" w:cs="Times New Roman"/>
        </w:rPr>
        <w:t>He also offers two models where spacetime is a result of decomposition</w:t>
      </w:r>
      <w:r w:rsidR="00B01172" w:rsidRPr="001740BE">
        <w:rPr>
          <w:rFonts w:ascii="Times New Roman" w:hAnsi="Times New Roman" w:cs="Times New Roman"/>
        </w:rPr>
        <w:t xml:space="preserve">. This is because Le Bihan also responds to question 4 by claiming that the non-spatiotemporal whole decomposes into its proper parts—spatiotemporal relations </w:t>
      </w:r>
      <w:r w:rsidR="00B01172" w:rsidRPr="001740BE">
        <w:rPr>
          <w:rFonts w:ascii="Times New Roman" w:hAnsi="Times New Roman" w:cs="Times New Roman"/>
        </w:rPr>
        <w:fldChar w:fldCharType="begin"/>
      </w:r>
      <w:r w:rsidR="00B01172" w:rsidRPr="001740BE">
        <w:rPr>
          <w:rFonts w:ascii="Times New Roman" w:hAnsi="Times New Roman" w:cs="Times New Roman"/>
        </w:rPr>
        <w:instrText xml:space="preserve"> ADDIN EN.CITE &lt;EndNote&gt;&lt;Cite&gt;&lt;Author&gt;Le Bihan&lt;/Author&gt;&lt;Year&gt;2017&lt;/Year&gt;&lt;RecNum&gt;569&lt;/RecNum&gt;&lt;DisplayText&gt;(Le Bihan, 2017)&lt;/DisplayText&gt;&lt;record&gt;&lt;rec-number&gt;569&lt;/rec-number&gt;&lt;foreign-keys&gt;&lt;key app="EN" db-id="2xvvprstr2ptr6ef5tqxez2102dtevarxa9v" timestamp="1677737470"&gt;569&lt;/key&gt;&lt;/foreign-keys&gt;&lt;ref-type name="Journal Article"&gt;17&lt;/ref-type&gt;&lt;contributors&gt;&lt;authors&gt;&lt;author&gt;Le Bihan, Baptiste&lt;/author&gt;&lt;/authors&gt;&lt;/contributors&gt;&lt;titles&gt;&lt;title&gt;Priority Monism Beyond Spacetime&lt;/title&gt;&lt;secondary-title&gt;Metaphysica&lt;/secondary-title&gt;&lt;/titles&gt;&lt;periodical&gt;&lt;full-title&gt;Metaphysica&lt;/full-title&gt;&lt;/periodical&gt;&lt;dates&gt;&lt;year&gt;2017&lt;/year&gt;&lt;/dates&gt;&lt;urls&gt;&lt;/urls&gt;&lt;electronic-resource-num&gt;10.1515/mp-2018-0005&lt;/electronic-resource-num&gt;&lt;/record&gt;&lt;/Cite&gt;&lt;/EndNote&gt;</w:instrText>
      </w:r>
      <w:r w:rsidR="00B01172" w:rsidRPr="001740BE">
        <w:rPr>
          <w:rFonts w:ascii="Times New Roman" w:hAnsi="Times New Roman" w:cs="Times New Roman"/>
        </w:rPr>
        <w:fldChar w:fldCharType="separate"/>
      </w:r>
      <w:r w:rsidR="00B01172" w:rsidRPr="001740BE">
        <w:rPr>
          <w:rFonts w:ascii="Times New Roman" w:hAnsi="Times New Roman" w:cs="Times New Roman"/>
          <w:noProof/>
        </w:rPr>
        <w:t>(Le Bihan, 2017)</w:t>
      </w:r>
      <w:r w:rsidR="00B01172" w:rsidRPr="001740BE">
        <w:rPr>
          <w:rFonts w:ascii="Times New Roman" w:hAnsi="Times New Roman" w:cs="Times New Roman"/>
        </w:rPr>
        <w:fldChar w:fldCharType="end"/>
      </w:r>
      <w:r w:rsidR="00B01172" w:rsidRPr="001740BE">
        <w:rPr>
          <w:rFonts w:ascii="Times New Roman" w:hAnsi="Times New Roman" w:cs="Times New Roman"/>
        </w:rPr>
        <w:t xml:space="preserve">. Recall that he thinks that the non-spatiotemporal may be either entities or properties, in response to question 3, so his view can also be categorised as fitting with models (4) and (8): Either non-spatiotemporal entities or properties decompose into spacetime relations. </w:t>
      </w:r>
      <w:r w:rsidRPr="001740BE">
        <w:rPr>
          <w:rFonts w:ascii="Times New Roman" w:hAnsi="Times New Roman" w:cs="Times New Roman"/>
        </w:rPr>
        <w:tab/>
      </w:r>
    </w:p>
    <w:p w14:paraId="33EA2B50" w14:textId="1E709483" w:rsidR="00D269B4" w:rsidRPr="001740BE" w:rsidRDefault="00AE27E9" w:rsidP="003F2FDC">
      <w:pPr>
        <w:pStyle w:val="BodyText"/>
        <w:ind w:firstLine="360"/>
        <w:jc w:val="both"/>
        <w:rPr>
          <w:rFonts w:ascii="Times New Roman" w:hAnsi="Times New Roman" w:cs="Times New Roman"/>
          <w:lang w:val="en-AU"/>
        </w:rPr>
      </w:pPr>
      <w:r w:rsidRPr="001740BE">
        <w:rPr>
          <w:rFonts w:ascii="Times New Roman" w:hAnsi="Times New Roman" w:cs="Times New Roman"/>
        </w:rPr>
        <w:t xml:space="preserve">Overall, and like Paul </w:t>
      </w:r>
      <w:r w:rsidRPr="001740BE">
        <w:rPr>
          <w:rFonts w:ascii="Times New Roman" w:hAnsi="Times New Roman" w:cs="Times New Roman"/>
        </w:rPr>
        <w:fldChar w:fldCharType="begin"/>
      </w:r>
      <w:r w:rsidRPr="001740BE">
        <w:rPr>
          <w:rFonts w:ascii="Times New Roman" w:hAnsi="Times New Roman" w:cs="Times New Roman"/>
        </w:rPr>
        <w:instrText xml:space="preserve"> ADDIN EN.CITE &lt;EndNote&gt;&lt;Cite ExcludeAuth="1"&gt;&lt;Author&gt;Paul&lt;/Author&gt;&lt;Year&gt;2012&lt;/Year&gt;&lt;RecNum&gt;315&lt;/RecNum&gt;&lt;DisplayText&gt;(2012)&lt;/DisplayText&gt;&lt;record&gt;&lt;rec-number&gt;315&lt;/rec-number&gt;&lt;foreign-keys&gt;&lt;key app="EN" db-id="2xvvprstr2ptr6ef5tqxez2102dtevarxa9v" timestamp="1600925425"&gt;315&lt;/key&gt;&lt;/foreign-keys&gt;&lt;ref-type name="Journal Article"&gt;17&lt;/ref-type&gt;&lt;contributors&gt;&lt;authors&gt;&lt;author&gt;Paul, Laurie Ann&lt;/author&gt;&lt;/authors&gt;&lt;/contributors&gt;&lt;titles&gt;&lt;title&gt;Building the world from its fundamental constituents&lt;/title&gt;&lt;secondary-title&gt;Philosophical Studies&lt;/secondary-title&gt;&lt;/titles&gt;&lt;periodical&gt;&lt;full-title&gt;Philosophical Studies&lt;/full-title&gt;&lt;/periodical&gt;&lt;pages&gt;221-256&lt;/pages&gt;&lt;volume&gt;158&lt;/volume&gt;&lt;number&gt;2&lt;/number&gt;&lt;section&gt;221&lt;/section&gt;&lt;dates&gt;&lt;year&gt;2012&lt;/year&gt;&lt;/dates&gt;&lt;isbn&gt;0031-8116&amp;#xD;1573-0883&lt;/isbn&gt;&lt;urls&gt;&lt;/urls&gt;&lt;electronic-resource-num&gt;10.1007/s11098-012-9885-8&lt;/electronic-resource-num&gt;&lt;/record&gt;&lt;/Cite&gt;&lt;/EndNote&gt;</w:instrText>
      </w:r>
      <w:r w:rsidRPr="001740BE">
        <w:rPr>
          <w:rFonts w:ascii="Times New Roman" w:hAnsi="Times New Roman" w:cs="Times New Roman"/>
        </w:rPr>
        <w:fldChar w:fldCharType="separate"/>
      </w:r>
      <w:r w:rsidRPr="001740BE">
        <w:rPr>
          <w:rFonts w:ascii="Times New Roman" w:hAnsi="Times New Roman" w:cs="Times New Roman"/>
          <w:noProof/>
        </w:rPr>
        <w:t>(2012)</w:t>
      </w:r>
      <w:r w:rsidRPr="001740BE">
        <w:rPr>
          <w:rFonts w:ascii="Times New Roman" w:hAnsi="Times New Roman" w:cs="Times New Roman"/>
        </w:rPr>
        <w:fldChar w:fldCharType="end"/>
      </w:r>
      <w:r w:rsidRPr="001740BE">
        <w:rPr>
          <w:rFonts w:ascii="Times New Roman" w:hAnsi="Times New Roman" w:cs="Times New Roman"/>
        </w:rPr>
        <w:t>, Le Bihan assumes that spacetime is a</w:t>
      </w:r>
      <w:r w:rsidR="00F8425C" w:rsidRPr="001740BE">
        <w:rPr>
          <w:rFonts w:ascii="Times New Roman" w:hAnsi="Times New Roman" w:cs="Times New Roman"/>
        </w:rPr>
        <w:t xml:space="preserve"> </w:t>
      </w:r>
      <w:r w:rsidR="00F8425C" w:rsidRPr="001740BE">
        <w:rPr>
          <w:rFonts w:ascii="Times New Roman" w:hAnsi="Times New Roman" w:cs="Times New Roman"/>
          <w:i/>
          <w:iCs/>
        </w:rPr>
        <w:t>mereological</w:t>
      </w:r>
      <w:r w:rsidRPr="001740BE">
        <w:rPr>
          <w:rFonts w:ascii="Times New Roman" w:hAnsi="Times New Roman" w:cs="Times New Roman"/>
        </w:rPr>
        <w:t xml:space="preserve"> </w:t>
      </w:r>
      <w:r w:rsidRPr="001740BE">
        <w:rPr>
          <w:rFonts w:ascii="Times New Roman" w:hAnsi="Times New Roman" w:cs="Times New Roman"/>
          <w:i/>
          <w:iCs/>
        </w:rPr>
        <w:t>bundle</w:t>
      </w:r>
      <w:r w:rsidR="00FE235A" w:rsidRPr="001740BE">
        <w:rPr>
          <w:rFonts w:ascii="Times New Roman" w:hAnsi="Times New Roman" w:cs="Times New Roman"/>
          <w:i/>
          <w:iCs/>
        </w:rPr>
        <w:t>.</w:t>
      </w:r>
      <w:r w:rsidR="00BB7B51" w:rsidRPr="001740BE">
        <w:rPr>
          <w:rFonts w:ascii="Times New Roman" w:hAnsi="Times New Roman" w:cs="Times New Roman"/>
        </w:rPr>
        <w:t xml:space="preserve"> For Le Bihan spacetime is a fusion</w:t>
      </w:r>
      <w:r w:rsidRPr="001740BE">
        <w:rPr>
          <w:rFonts w:ascii="Times New Roman" w:hAnsi="Times New Roman" w:cs="Times New Roman"/>
        </w:rPr>
        <w:t xml:space="preserve"> of individual spatiotemporal </w:t>
      </w:r>
      <w:proofErr w:type="gramStart"/>
      <w:r w:rsidRPr="001740BE">
        <w:rPr>
          <w:rFonts w:ascii="Times New Roman" w:hAnsi="Times New Roman" w:cs="Times New Roman"/>
        </w:rPr>
        <w:t>relations</w:t>
      </w:r>
      <w:r w:rsidR="00BB7B51" w:rsidRPr="001740BE">
        <w:rPr>
          <w:rFonts w:ascii="Times New Roman" w:hAnsi="Times New Roman" w:cs="Times New Roman"/>
        </w:rPr>
        <w:t>;</w:t>
      </w:r>
      <w:proofErr w:type="gramEnd"/>
      <w:r w:rsidR="00BB7B51" w:rsidRPr="001740BE">
        <w:rPr>
          <w:rFonts w:ascii="Times New Roman" w:hAnsi="Times New Roman" w:cs="Times New Roman"/>
        </w:rPr>
        <w:t xml:space="preserve"> whereas for Paul, it is a fusion of relational properties</w:t>
      </w:r>
      <w:r w:rsidRPr="001740BE">
        <w:rPr>
          <w:rFonts w:ascii="Times New Roman" w:hAnsi="Times New Roman" w:cs="Times New Roman"/>
        </w:rPr>
        <w:t>.</w:t>
      </w:r>
      <w:r w:rsidR="0085747E" w:rsidRPr="001740BE">
        <w:rPr>
          <w:rFonts w:ascii="Times New Roman" w:hAnsi="Times New Roman" w:cs="Times New Roman"/>
        </w:rPr>
        <w:t xml:space="preserve"> According to Le Bihan,</w:t>
      </w:r>
      <w:r w:rsidRPr="001740BE">
        <w:rPr>
          <w:rFonts w:ascii="Times New Roman" w:hAnsi="Times New Roman" w:cs="Times New Roman"/>
        </w:rPr>
        <w:t xml:space="preserve"> </w:t>
      </w:r>
      <w:r w:rsidR="0085747E" w:rsidRPr="001740BE">
        <w:rPr>
          <w:rFonts w:ascii="Times New Roman" w:hAnsi="Times New Roman" w:cs="Times New Roman"/>
        </w:rPr>
        <w:t>s</w:t>
      </w:r>
      <w:r w:rsidRPr="001740BE">
        <w:rPr>
          <w:rFonts w:ascii="Times New Roman" w:hAnsi="Times New Roman" w:cs="Times New Roman"/>
        </w:rPr>
        <w:t xml:space="preserve">pacetime relations are mereologically related to something in QG by either being part of it or by being composed of it </w:t>
      </w:r>
      <w:r w:rsidRPr="001740BE">
        <w:rPr>
          <w:rFonts w:ascii="Times New Roman" w:hAnsi="Times New Roman" w:cs="Times New Roman"/>
        </w:rPr>
        <w:fldChar w:fldCharType="begin"/>
      </w:r>
      <w:r w:rsidRPr="001740BE">
        <w:rPr>
          <w:rFonts w:ascii="Times New Roman" w:hAnsi="Times New Roman" w:cs="Times New Roman"/>
        </w:rPr>
        <w:instrText xml:space="preserve"> ADDIN EN.CITE &lt;EndNote&gt;&lt;Cite&gt;&lt;Author&gt;Le Bihan&lt;/Author&gt;&lt;Year&gt;2018&lt;/Year&gt;&lt;RecNum&gt;307&lt;/RecNum&gt;&lt;DisplayText&gt;(Le Bihan, 2018)&lt;/DisplayText&gt;&lt;record&gt;&lt;rec-number&gt;307&lt;/rec-number&gt;&lt;foreign-keys&gt;&lt;key app="EN" db-id="2xvvprstr2ptr6ef5tqxez2102dtevarxa9v" timestamp="1600917942"&gt;307&lt;/key&gt;&lt;/foreign-keys&gt;&lt;ref-type name="Journal Article"&gt;17&lt;/ref-type&gt;&lt;contributors&gt;&lt;authors&gt;&lt;author&gt;Le Bihan, Baptiste&lt;/author&gt;&lt;/authors&gt;&lt;/contributors&gt;&lt;titles&gt;&lt;title&gt;Space Emergence in Contemporary Physics: Why We Do Not Need Fundamentality, Layers of Reality and Emergence&lt;/title&gt;&lt;secondary-title&gt;Disputatio&lt;/secondary-title&gt;&lt;/titles&gt;&lt;pages&gt;71-95&lt;/pages&gt;&lt;volume&gt;10&lt;/volume&gt;&lt;number&gt;49&lt;/number&gt;&lt;section&gt;71&lt;/section&gt;&lt;dates&gt;&lt;year&gt;2018&lt;/year&gt;&lt;/dates&gt;&lt;isbn&gt;0873-626X&lt;/isbn&gt;&lt;urls&gt;&lt;/urls&gt;&lt;electronic-resource-num&gt;10.2478/disp-2018-0004&lt;/electronic-resource-num&gt;&lt;/record&gt;&lt;/Cite&gt;&lt;/EndNote&gt;</w:instrText>
      </w:r>
      <w:r w:rsidRPr="001740BE">
        <w:rPr>
          <w:rFonts w:ascii="Times New Roman" w:hAnsi="Times New Roman" w:cs="Times New Roman"/>
        </w:rPr>
        <w:fldChar w:fldCharType="separate"/>
      </w:r>
      <w:r w:rsidRPr="001740BE">
        <w:rPr>
          <w:rFonts w:ascii="Times New Roman" w:hAnsi="Times New Roman" w:cs="Times New Roman"/>
          <w:noProof/>
        </w:rPr>
        <w:t>(Le Bihan, 2018)</w:t>
      </w:r>
      <w:r w:rsidRPr="001740BE">
        <w:rPr>
          <w:rFonts w:ascii="Times New Roman" w:hAnsi="Times New Roman" w:cs="Times New Roman"/>
        </w:rPr>
        <w:fldChar w:fldCharType="end"/>
      </w:r>
      <w:r w:rsidRPr="001740BE">
        <w:rPr>
          <w:rFonts w:ascii="Times New Roman" w:hAnsi="Times New Roman" w:cs="Times New Roman"/>
        </w:rPr>
        <w:t>.</w:t>
      </w:r>
    </w:p>
    <w:p w14:paraId="1A947898" w14:textId="29219CB1" w:rsidR="009241DF" w:rsidRPr="001740BE" w:rsidRDefault="00BC5F48" w:rsidP="00F573BE">
      <w:pPr>
        <w:pStyle w:val="BodyText"/>
        <w:ind w:firstLine="360"/>
        <w:jc w:val="both"/>
        <w:rPr>
          <w:rFonts w:ascii="Times New Roman" w:hAnsi="Times New Roman" w:cs="Times New Roman"/>
          <w:lang w:val="en-AU"/>
        </w:rPr>
      </w:pPr>
      <w:r w:rsidRPr="001740BE">
        <w:rPr>
          <w:rFonts w:ascii="Times New Roman" w:hAnsi="Times New Roman" w:cs="Times New Roman"/>
        </w:rPr>
        <w:t>Note that</w:t>
      </w:r>
      <w:r w:rsidR="00FA3B08" w:rsidRPr="001740BE">
        <w:rPr>
          <w:rFonts w:ascii="Times New Roman" w:hAnsi="Times New Roman" w:cs="Times New Roman"/>
        </w:rPr>
        <w:t xml:space="preserve"> </w:t>
      </w:r>
      <w:r w:rsidR="00C5509C" w:rsidRPr="001740BE">
        <w:rPr>
          <w:rFonts w:ascii="Times New Roman" w:hAnsi="Times New Roman" w:cs="Times New Roman"/>
        </w:rPr>
        <w:t xml:space="preserve">Le Bihan </w:t>
      </w:r>
      <w:r w:rsidR="0055604C" w:rsidRPr="001740BE">
        <w:rPr>
          <w:rFonts w:ascii="Times New Roman" w:hAnsi="Times New Roman" w:cs="Times New Roman"/>
        </w:rPr>
        <w:t xml:space="preserve">is explicit that </w:t>
      </w:r>
      <w:r w:rsidR="009D2EA3" w:rsidRPr="001740BE">
        <w:rPr>
          <w:rFonts w:ascii="Times New Roman" w:hAnsi="Times New Roman" w:cs="Times New Roman"/>
        </w:rPr>
        <w:t xml:space="preserve">his answer to our </w:t>
      </w:r>
      <w:r w:rsidR="00554853" w:rsidRPr="001740BE">
        <w:rPr>
          <w:rFonts w:ascii="Times New Roman" w:hAnsi="Times New Roman" w:cs="Times New Roman"/>
        </w:rPr>
        <w:t>fourth question</w:t>
      </w:r>
      <w:r w:rsidR="009D2EA3" w:rsidRPr="001740BE">
        <w:rPr>
          <w:rFonts w:ascii="Times New Roman" w:hAnsi="Times New Roman" w:cs="Times New Roman"/>
        </w:rPr>
        <w:t xml:space="preserve"> will not commit him to an</w:t>
      </w:r>
      <w:r w:rsidR="00D00453" w:rsidRPr="001740BE">
        <w:rPr>
          <w:rFonts w:ascii="Times New Roman" w:hAnsi="Times New Roman" w:cs="Times New Roman"/>
        </w:rPr>
        <w:t xml:space="preserve">y order of relative fundamentality </w:t>
      </w:r>
      <w:r w:rsidR="00FF5C56" w:rsidRPr="001740BE">
        <w:rPr>
          <w:rFonts w:ascii="Times New Roman" w:hAnsi="Times New Roman" w:cs="Times New Roman"/>
        </w:rPr>
        <w:t xml:space="preserve">between </w:t>
      </w:r>
      <w:r w:rsidR="00D644ED" w:rsidRPr="001740BE">
        <w:rPr>
          <w:rFonts w:ascii="Times New Roman" w:hAnsi="Times New Roman" w:cs="Times New Roman"/>
        </w:rPr>
        <w:t xml:space="preserve">spacetime and </w:t>
      </w:r>
      <w:r w:rsidR="00051CE0" w:rsidRPr="001740BE">
        <w:rPr>
          <w:rFonts w:ascii="Times New Roman" w:hAnsi="Times New Roman" w:cs="Times New Roman"/>
        </w:rPr>
        <w:t xml:space="preserve">the non-spatiotemporal. </w:t>
      </w:r>
      <w:r w:rsidR="008645AC" w:rsidRPr="001740BE">
        <w:rPr>
          <w:rFonts w:ascii="Times New Roman" w:hAnsi="Times New Roman" w:cs="Times New Roman"/>
          <w:lang w:val="en-AU"/>
        </w:rPr>
        <w:t xml:space="preserve">Le Bihan </w:t>
      </w:r>
      <w:r w:rsidR="008645AC" w:rsidRPr="001740BE">
        <w:rPr>
          <w:rFonts w:ascii="Times New Roman" w:hAnsi="Times New Roman" w:cs="Times New Roman"/>
          <w:lang w:val="en-AU"/>
        </w:rPr>
        <w:fldChar w:fldCharType="begin"/>
      </w:r>
      <w:r w:rsidR="006D6E0C" w:rsidRPr="001740BE">
        <w:rPr>
          <w:rFonts w:ascii="Times New Roman" w:hAnsi="Times New Roman" w:cs="Times New Roman"/>
          <w:lang w:val="en-AU"/>
        </w:rPr>
        <w:instrText xml:space="preserve"> ADDIN EN.CITE &lt;EndNote&gt;&lt;Cite ExcludeAuth="1"&gt;&lt;Author&gt;Le Bihan&lt;/Author&gt;&lt;Year&gt;2018&lt;/Year&gt;&lt;RecNum&gt;307&lt;/RecNum&gt;&lt;DisplayText&gt;(2018)&lt;/DisplayText&gt;&lt;record&gt;&lt;rec-number&gt;307&lt;/rec-number&gt;&lt;foreign-keys&gt;&lt;key app="EN" db-id="2xvvprstr2ptr6ef5tqxez2102dtevarxa9v" timestamp="1600917942"&gt;307&lt;/key&gt;&lt;/foreign-keys&gt;&lt;ref-type name="Journal Article"&gt;17&lt;/ref-type&gt;&lt;contributors&gt;&lt;authors&gt;&lt;author&gt;Le Bihan, Baptiste&lt;/author&gt;&lt;/authors&gt;&lt;/contributors&gt;&lt;titles&gt;&lt;title&gt;Space Emergence in Contemporary Physics: Why We Do Not Need Fundamentality, Layers of Reality and Emergence&lt;/title&gt;&lt;secondary-title&gt;Disputatio&lt;/secondary-title&gt;&lt;/titles&gt;&lt;pages&gt;71-95&lt;/pages&gt;&lt;volume&gt;10&lt;/volume&gt;&lt;number&gt;49&lt;/number&gt;&lt;section&gt;71&lt;/section&gt;&lt;dates&gt;&lt;year&gt;2018&lt;/year&gt;&lt;/dates&gt;&lt;isbn&gt;0873-626X&lt;/isbn&gt;&lt;urls&gt;&lt;/urls&gt;&lt;electronic-resource-num&gt;10.2478/disp-2018-0004&lt;/electronic-resource-num&gt;&lt;/record&gt;&lt;/Cite&gt;&lt;/EndNote&gt;</w:instrText>
      </w:r>
      <w:r w:rsidR="008645AC" w:rsidRPr="001740BE">
        <w:rPr>
          <w:rFonts w:ascii="Times New Roman" w:hAnsi="Times New Roman" w:cs="Times New Roman"/>
          <w:lang w:val="en-AU"/>
        </w:rPr>
        <w:fldChar w:fldCharType="separate"/>
      </w:r>
      <w:r w:rsidR="006D6E0C" w:rsidRPr="001740BE">
        <w:rPr>
          <w:rFonts w:ascii="Times New Roman" w:hAnsi="Times New Roman" w:cs="Times New Roman"/>
          <w:noProof/>
          <w:lang w:val="en-AU"/>
        </w:rPr>
        <w:t>(2018)</w:t>
      </w:r>
      <w:r w:rsidR="008645AC" w:rsidRPr="001740BE">
        <w:rPr>
          <w:rFonts w:ascii="Times New Roman" w:hAnsi="Times New Roman" w:cs="Times New Roman"/>
          <w:lang w:val="en-AU"/>
        </w:rPr>
        <w:fldChar w:fldCharType="end"/>
      </w:r>
      <w:r w:rsidR="008645AC" w:rsidRPr="001740BE">
        <w:rPr>
          <w:rFonts w:ascii="Times New Roman" w:hAnsi="Times New Roman" w:cs="Times New Roman"/>
          <w:lang w:val="en-AU"/>
        </w:rPr>
        <w:t xml:space="preserve"> argues that </w:t>
      </w:r>
      <w:r w:rsidR="006B3129" w:rsidRPr="001740BE">
        <w:rPr>
          <w:rFonts w:ascii="Times New Roman" w:hAnsi="Times New Roman" w:cs="Times New Roman"/>
          <w:lang w:val="en-AU"/>
        </w:rPr>
        <w:t xml:space="preserve">a model </w:t>
      </w:r>
      <w:r w:rsidR="00D467A5" w:rsidRPr="001740BE">
        <w:rPr>
          <w:rFonts w:ascii="Times New Roman" w:hAnsi="Times New Roman" w:cs="Times New Roman"/>
          <w:lang w:val="en-AU"/>
        </w:rPr>
        <w:t>where</w:t>
      </w:r>
      <w:r w:rsidR="008645AC" w:rsidRPr="001740BE">
        <w:rPr>
          <w:rFonts w:ascii="Times New Roman" w:hAnsi="Times New Roman" w:cs="Times New Roman"/>
          <w:lang w:val="en-AU"/>
        </w:rPr>
        <w:t xml:space="preserve"> spacetime is a bundle of relations composed of </w:t>
      </w:r>
      <w:r w:rsidR="00747384" w:rsidRPr="001740BE">
        <w:rPr>
          <w:rFonts w:ascii="Times New Roman" w:hAnsi="Times New Roman" w:cs="Times New Roman"/>
          <w:lang w:val="en-AU"/>
        </w:rPr>
        <w:t xml:space="preserve">something </w:t>
      </w:r>
      <w:r w:rsidR="008645AC" w:rsidRPr="001740BE">
        <w:rPr>
          <w:rFonts w:ascii="Times New Roman" w:hAnsi="Times New Roman" w:cs="Times New Roman"/>
          <w:lang w:val="en-AU"/>
        </w:rPr>
        <w:t>non-spatiotemporal does not entail that non-spati</w:t>
      </w:r>
      <w:r w:rsidR="007922D4" w:rsidRPr="001740BE">
        <w:rPr>
          <w:rFonts w:ascii="Times New Roman" w:hAnsi="Times New Roman" w:cs="Times New Roman"/>
          <w:lang w:val="en-AU"/>
        </w:rPr>
        <w:t>otemporal</w:t>
      </w:r>
      <w:r w:rsidR="008645AC" w:rsidRPr="001740BE">
        <w:rPr>
          <w:rFonts w:ascii="Times New Roman" w:hAnsi="Times New Roman" w:cs="Times New Roman"/>
          <w:lang w:val="en-AU"/>
        </w:rPr>
        <w:t xml:space="preserve"> parts </w:t>
      </w:r>
      <w:r w:rsidR="00E500CC" w:rsidRPr="001740BE">
        <w:rPr>
          <w:rFonts w:ascii="Times New Roman" w:hAnsi="Times New Roman" w:cs="Times New Roman"/>
          <w:lang w:val="en-AU"/>
        </w:rPr>
        <w:t>are more fundamental</w:t>
      </w:r>
      <w:r w:rsidR="008645AC" w:rsidRPr="001740BE">
        <w:rPr>
          <w:rFonts w:ascii="Times New Roman" w:hAnsi="Times New Roman" w:cs="Times New Roman"/>
          <w:lang w:val="en-AU"/>
        </w:rPr>
        <w:t>, or that spati</w:t>
      </w:r>
      <w:r w:rsidR="007922D4" w:rsidRPr="001740BE">
        <w:rPr>
          <w:rFonts w:ascii="Times New Roman" w:hAnsi="Times New Roman" w:cs="Times New Roman"/>
          <w:lang w:val="en-AU"/>
        </w:rPr>
        <w:t>otemporal</w:t>
      </w:r>
      <w:r w:rsidR="008645AC" w:rsidRPr="001740BE">
        <w:rPr>
          <w:rFonts w:ascii="Times New Roman" w:hAnsi="Times New Roman" w:cs="Times New Roman"/>
          <w:lang w:val="en-AU"/>
        </w:rPr>
        <w:t xml:space="preserve"> wholes (networks of spatial relations) </w:t>
      </w:r>
      <w:r w:rsidR="00E500CC" w:rsidRPr="001740BE">
        <w:rPr>
          <w:rFonts w:ascii="Times New Roman" w:hAnsi="Times New Roman" w:cs="Times New Roman"/>
          <w:lang w:val="en-AU"/>
        </w:rPr>
        <w:t>are less fundamental</w:t>
      </w:r>
      <w:r w:rsidR="008645AC" w:rsidRPr="001740BE">
        <w:rPr>
          <w:rFonts w:ascii="Times New Roman" w:hAnsi="Times New Roman" w:cs="Times New Roman"/>
          <w:lang w:val="en-AU"/>
        </w:rPr>
        <w:t>.</w:t>
      </w:r>
      <w:r w:rsidR="00C124D3" w:rsidRPr="001740BE">
        <w:rPr>
          <w:rFonts w:ascii="Times New Roman" w:hAnsi="Times New Roman" w:cs="Times New Roman"/>
          <w:lang w:val="en-AU"/>
        </w:rPr>
        <w:t xml:space="preserve"> </w:t>
      </w:r>
      <w:r w:rsidR="00AA6073" w:rsidRPr="001740BE">
        <w:rPr>
          <w:rFonts w:ascii="Times New Roman" w:hAnsi="Times New Roman" w:cs="Times New Roman"/>
          <w:lang w:val="en-AU"/>
        </w:rPr>
        <w:t xml:space="preserve">He states that ‘Space is, in some non-spatial sense, </w:t>
      </w:r>
      <w:r w:rsidR="00AA6073" w:rsidRPr="001740BE">
        <w:rPr>
          <w:rFonts w:ascii="Times New Roman" w:hAnsi="Times New Roman" w:cs="Times New Roman"/>
          <w:i/>
          <w:iCs/>
          <w:lang w:val="en-AU"/>
        </w:rPr>
        <w:t>within</w:t>
      </w:r>
      <w:r w:rsidR="00AA6073" w:rsidRPr="001740BE">
        <w:rPr>
          <w:rFonts w:ascii="Times New Roman" w:hAnsi="Times New Roman" w:cs="Times New Roman"/>
          <w:lang w:val="en-AU"/>
        </w:rPr>
        <w:t xml:space="preserve"> the fundamental structure’ (2018: 83) </w:t>
      </w:r>
      <w:r w:rsidR="00707DC0" w:rsidRPr="001740BE">
        <w:rPr>
          <w:rFonts w:ascii="Times New Roman" w:hAnsi="Times New Roman" w:cs="Times New Roman"/>
          <w:lang w:val="en-AU"/>
        </w:rPr>
        <w:t xml:space="preserve">by being identical </w:t>
      </w:r>
      <w:r w:rsidR="00634FCE" w:rsidRPr="001740BE">
        <w:rPr>
          <w:rFonts w:ascii="Times New Roman" w:hAnsi="Times New Roman" w:cs="Times New Roman"/>
          <w:lang w:val="en-AU"/>
        </w:rPr>
        <w:t xml:space="preserve">to it. </w:t>
      </w:r>
      <w:r w:rsidR="00B12B05" w:rsidRPr="001740BE">
        <w:rPr>
          <w:rFonts w:ascii="Times New Roman" w:hAnsi="Times New Roman" w:cs="Times New Roman"/>
          <w:lang w:val="en-AU"/>
        </w:rPr>
        <w:t xml:space="preserve">Here, </w:t>
      </w:r>
      <w:r w:rsidR="0062114A" w:rsidRPr="001740BE">
        <w:rPr>
          <w:rFonts w:ascii="Times New Roman" w:hAnsi="Times New Roman" w:cs="Times New Roman"/>
          <w:lang w:val="en-AU"/>
        </w:rPr>
        <w:t xml:space="preserve">he eliminates both the idea of an emergent and fundamental level since </w:t>
      </w:r>
      <w:r w:rsidR="00B12B05" w:rsidRPr="001740BE">
        <w:rPr>
          <w:rFonts w:ascii="Times New Roman" w:hAnsi="Times New Roman" w:cs="Times New Roman"/>
          <w:lang w:val="en-AU"/>
        </w:rPr>
        <w:t xml:space="preserve">he takes composition to be the relation of identity. </w:t>
      </w:r>
    </w:p>
    <w:p w14:paraId="6CCCBC29" w14:textId="303719D0" w:rsidR="00D84185" w:rsidRPr="001740BE" w:rsidRDefault="005963A2" w:rsidP="00D84185">
      <w:pPr>
        <w:ind w:firstLine="360"/>
        <w:jc w:val="both"/>
        <w:rPr>
          <w:rFonts w:ascii="Times New Roman" w:hAnsi="Times New Roman" w:cs="Times New Roman"/>
          <w:lang w:val="en-AU"/>
        </w:rPr>
      </w:pPr>
      <w:r w:rsidRPr="001740BE">
        <w:rPr>
          <w:rFonts w:ascii="Times New Roman" w:hAnsi="Times New Roman" w:cs="Times New Roman"/>
          <w:lang w:val="en-AU"/>
        </w:rPr>
        <w:t xml:space="preserve">The Composition is </w:t>
      </w:r>
      <w:r w:rsidR="009241DF" w:rsidRPr="001740BE">
        <w:rPr>
          <w:rFonts w:ascii="Times New Roman" w:hAnsi="Times New Roman" w:cs="Times New Roman"/>
          <w:lang w:val="en-AU"/>
        </w:rPr>
        <w:t>I</w:t>
      </w:r>
      <w:r w:rsidRPr="001740BE">
        <w:rPr>
          <w:rFonts w:ascii="Times New Roman" w:hAnsi="Times New Roman" w:cs="Times New Roman"/>
          <w:lang w:val="en-AU"/>
        </w:rPr>
        <w:t>dentity principle</w:t>
      </w:r>
      <w:r w:rsidR="00DB51CC" w:rsidRPr="001740BE">
        <w:rPr>
          <w:rFonts w:ascii="Times New Roman" w:hAnsi="Times New Roman" w:cs="Times New Roman"/>
          <w:lang w:val="en-AU"/>
        </w:rPr>
        <w:t xml:space="preserve"> (CII) simply states that</w:t>
      </w:r>
      <w:r w:rsidR="00C0129E" w:rsidRPr="001740BE">
        <w:rPr>
          <w:rFonts w:ascii="Times New Roman" w:hAnsi="Times New Roman" w:cs="Times New Roman"/>
          <w:lang w:val="en-AU"/>
        </w:rPr>
        <w:t xml:space="preserve"> the parts of things are identical to their fusion</w:t>
      </w:r>
      <w:r w:rsidRPr="001740BE">
        <w:rPr>
          <w:rFonts w:ascii="Times New Roman" w:hAnsi="Times New Roman" w:cs="Times New Roman"/>
          <w:lang w:val="en-AU"/>
        </w:rPr>
        <w:t>.</w:t>
      </w:r>
      <w:r w:rsidR="007D78DE" w:rsidRPr="001740BE">
        <w:rPr>
          <w:rStyle w:val="FootnoteReference"/>
          <w:rFonts w:ascii="Times New Roman" w:hAnsi="Times New Roman" w:cs="Times New Roman"/>
          <w:color w:val="auto"/>
          <w:lang w:val="en-AU"/>
        </w:rPr>
        <w:footnoteReference w:id="25"/>
      </w:r>
      <w:r w:rsidR="00BC3E33" w:rsidRPr="001740BE">
        <w:rPr>
          <w:rFonts w:ascii="Times New Roman" w:hAnsi="Times New Roman" w:cs="Times New Roman"/>
          <w:lang w:val="en-AU"/>
        </w:rPr>
        <w:t xml:space="preserve"> CII applied to </w:t>
      </w:r>
      <w:r w:rsidR="006E7DA7" w:rsidRPr="001740BE">
        <w:rPr>
          <w:rFonts w:ascii="Times New Roman" w:hAnsi="Times New Roman" w:cs="Times New Roman"/>
          <w:lang w:val="en-AU"/>
        </w:rPr>
        <w:t xml:space="preserve">spacetime </w:t>
      </w:r>
      <w:r w:rsidR="00BC3E33" w:rsidRPr="001740BE">
        <w:rPr>
          <w:rFonts w:ascii="Times New Roman" w:hAnsi="Times New Roman" w:cs="Times New Roman"/>
          <w:lang w:val="en-AU"/>
        </w:rPr>
        <w:t>says that each spatiotemporal relation that is the fusion of non-spatiotemporal properties or entities, is identical to those non-spatiotemporal properties or entities</w:t>
      </w:r>
      <w:r w:rsidR="00A05DDA" w:rsidRPr="001740BE">
        <w:rPr>
          <w:rFonts w:ascii="Times New Roman" w:hAnsi="Times New Roman" w:cs="Times New Roman"/>
          <w:lang w:val="en-AU"/>
        </w:rPr>
        <w:t>.</w:t>
      </w:r>
      <w:r w:rsidR="00BC3E33" w:rsidRPr="001740BE">
        <w:rPr>
          <w:rFonts w:ascii="Times New Roman" w:hAnsi="Times New Roman" w:cs="Times New Roman"/>
          <w:lang w:val="en-AU"/>
        </w:rPr>
        <w:t xml:space="preserve"> </w:t>
      </w:r>
      <w:r w:rsidRPr="001740BE">
        <w:rPr>
          <w:rFonts w:ascii="Times New Roman" w:hAnsi="Times New Roman" w:cs="Times New Roman"/>
          <w:lang w:val="en-AU"/>
        </w:rPr>
        <w:t>Le Bihan</w:t>
      </w:r>
      <w:r w:rsidR="008F1F04" w:rsidRPr="001740BE">
        <w:rPr>
          <w:rFonts w:ascii="Times New Roman" w:hAnsi="Times New Roman" w:cs="Times New Roman"/>
          <w:lang w:val="en-AU"/>
        </w:rPr>
        <w:t xml:space="preserve"> proposes a</w:t>
      </w:r>
      <w:r w:rsidRPr="001740BE">
        <w:rPr>
          <w:rFonts w:ascii="Times New Roman" w:hAnsi="Times New Roman" w:cs="Times New Roman"/>
          <w:lang w:val="en-AU"/>
        </w:rPr>
        <w:t xml:space="preserve"> bundle theor</w:t>
      </w:r>
      <w:r w:rsidR="00F631C7" w:rsidRPr="001740BE">
        <w:rPr>
          <w:rFonts w:ascii="Times New Roman" w:hAnsi="Times New Roman" w:cs="Times New Roman"/>
          <w:lang w:val="en-AU"/>
        </w:rPr>
        <w:t xml:space="preserve">y </w:t>
      </w:r>
      <w:r w:rsidR="008F1F04" w:rsidRPr="001740BE">
        <w:rPr>
          <w:rFonts w:ascii="Times New Roman" w:hAnsi="Times New Roman" w:cs="Times New Roman"/>
          <w:lang w:val="en-AU"/>
        </w:rPr>
        <w:t xml:space="preserve">that </w:t>
      </w:r>
      <w:r w:rsidR="00715D8B" w:rsidRPr="001740BE">
        <w:rPr>
          <w:rFonts w:ascii="Times New Roman" w:hAnsi="Times New Roman" w:cs="Times New Roman"/>
          <w:lang w:val="en-AU"/>
        </w:rPr>
        <w:t xml:space="preserve">treats spacetime as </w:t>
      </w:r>
      <w:r w:rsidR="007A30EA" w:rsidRPr="001740BE">
        <w:rPr>
          <w:rFonts w:ascii="Times New Roman" w:hAnsi="Times New Roman" w:cs="Times New Roman"/>
          <w:lang w:val="en-AU"/>
        </w:rPr>
        <w:t xml:space="preserve">identical to the </w:t>
      </w:r>
      <w:r w:rsidR="00715D8B" w:rsidRPr="001740BE">
        <w:rPr>
          <w:rFonts w:ascii="Times New Roman" w:hAnsi="Times New Roman" w:cs="Times New Roman"/>
          <w:lang w:val="en-AU"/>
        </w:rPr>
        <w:t xml:space="preserve">fusion of </w:t>
      </w:r>
      <w:r w:rsidR="00D408AA" w:rsidRPr="001740BE">
        <w:rPr>
          <w:rFonts w:ascii="Times New Roman" w:hAnsi="Times New Roman" w:cs="Times New Roman"/>
          <w:lang w:val="en-AU"/>
        </w:rPr>
        <w:t>its parts</w:t>
      </w:r>
      <w:r w:rsidR="000115B3" w:rsidRPr="001740BE">
        <w:rPr>
          <w:rFonts w:ascii="Times New Roman" w:hAnsi="Times New Roman" w:cs="Times New Roman"/>
          <w:lang w:val="en-AU"/>
        </w:rPr>
        <w:t xml:space="preserve">. </w:t>
      </w:r>
      <w:r w:rsidR="000878AA" w:rsidRPr="001740BE">
        <w:rPr>
          <w:rFonts w:ascii="Times New Roman" w:hAnsi="Times New Roman" w:cs="Times New Roman"/>
          <w:lang w:val="en-AU"/>
        </w:rPr>
        <w:t xml:space="preserve">He </w:t>
      </w:r>
      <w:r w:rsidR="00CE2452" w:rsidRPr="001740BE">
        <w:rPr>
          <w:rFonts w:ascii="Times New Roman" w:hAnsi="Times New Roman" w:cs="Times New Roman"/>
          <w:lang w:val="en-AU"/>
        </w:rPr>
        <w:t>argues that c</w:t>
      </w:r>
      <w:r w:rsidR="007A30EA" w:rsidRPr="001740BE">
        <w:rPr>
          <w:rFonts w:ascii="Times New Roman" w:hAnsi="Times New Roman" w:cs="Times New Roman"/>
          <w:lang w:val="en-AU"/>
        </w:rPr>
        <w:t>omposition</w:t>
      </w:r>
      <w:r w:rsidR="00D51AF3" w:rsidRPr="001740BE">
        <w:rPr>
          <w:rFonts w:ascii="Times New Roman" w:hAnsi="Times New Roman" w:cs="Times New Roman"/>
          <w:lang w:val="en-AU"/>
        </w:rPr>
        <w:t xml:space="preserve"> </w:t>
      </w:r>
      <w:r w:rsidR="00532E0F" w:rsidRPr="001740BE">
        <w:rPr>
          <w:rFonts w:ascii="Times New Roman" w:hAnsi="Times New Roman" w:cs="Times New Roman"/>
          <w:lang w:val="en-AU"/>
        </w:rPr>
        <w:t>interpreted as</w:t>
      </w:r>
      <w:r w:rsidR="00A52197" w:rsidRPr="001740BE">
        <w:rPr>
          <w:rFonts w:ascii="Times New Roman" w:hAnsi="Times New Roman" w:cs="Times New Roman"/>
          <w:lang w:val="en-AU"/>
        </w:rPr>
        <w:t xml:space="preserve"> the relation of</w:t>
      </w:r>
      <w:r w:rsidR="00532E0F" w:rsidRPr="001740BE">
        <w:rPr>
          <w:rFonts w:ascii="Times New Roman" w:hAnsi="Times New Roman" w:cs="Times New Roman"/>
          <w:lang w:val="en-AU"/>
        </w:rPr>
        <w:t xml:space="preserve"> identity</w:t>
      </w:r>
      <w:r w:rsidR="00923896" w:rsidRPr="001740BE">
        <w:rPr>
          <w:rFonts w:ascii="Times New Roman" w:hAnsi="Times New Roman" w:cs="Times New Roman"/>
          <w:lang w:val="en-AU"/>
        </w:rPr>
        <w:t xml:space="preserve">, provides a </w:t>
      </w:r>
      <w:r w:rsidR="00E948A8" w:rsidRPr="001740BE">
        <w:rPr>
          <w:rFonts w:ascii="Times New Roman" w:hAnsi="Times New Roman" w:cs="Times New Roman"/>
          <w:lang w:val="en-AU"/>
        </w:rPr>
        <w:t>theoretical primitive</w:t>
      </w:r>
      <w:r w:rsidR="00923896" w:rsidRPr="001740BE">
        <w:rPr>
          <w:rFonts w:ascii="Times New Roman" w:hAnsi="Times New Roman" w:cs="Times New Roman"/>
          <w:lang w:val="en-AU"/>
        </w:rPr>
        <w:t xml:space="preserve"> that </w:t>
      </w:r>
      <w:r w:rsidR="007A30EA" w:rsidRPr="001740BE">
        <w:rPr>
          <w:rFonts w:ascii="Times New Roman" w:hAnsi="Times New Roman" w:cs="Times New Roman"/>
          <w:lang w:val="en-AU"/>
        </w:rPr>
        <w:t>explains the shift from the non-spatiotemporal to the spatiotemporal</w:t>
      </w:r>
      <w:r w:rsidR="00464559" w:rsidRPr="001740BE">
        <w:rPr>
          <w:rFonts w:ascii="Times New Roman" w:hAnsi="Times New Roman" w:cs="Times New Roman"/>
          <w:lang w:val="en-AU"/>
        </w:rPr>
        <w:t xml:space="preserve"> without</w:t>
      </w:r>
      <w:r w:rsidR="00D31E16" w:rsidRPr="001740BE">
        <w:rPr>
          <w:rFonts w:ascii="Times New Roman" w:hAnsi="Times New Roman" w:cs="Times New Roman"/>
          <w:lang w:val="en-AU"/>
        </w:rPr>
        <w:t xml:space="preserve"> moving from the </w:t>
      </w:r>
      <w:r w:rsidR="00BE3EDD" w:rsidRPr="001740BE">
        <w:rPr>
          <w:rFonts w:ascii="Times New Roman" w:hAnsi="Times New Roman" w:cs="Times New Roman"/>
          <w:lang w:val="en-AU"/>
        </w:rPr>
        <w:t>fundamental to the derivative</w:t>
      </w:r>
      <w:r w:rsidR="003E3977" w:rsidRPr="001740BE">
        <w:rPr>
          <w:rFonts w:ascii="Times New Roman" w:hAnsi="Times New Roman" w:cs="Times New Roman"/>
          <w:lang w:val="en-AU"/>
        </w:rPr>
        <w:t xml:space="preserve"> </w:t>
      </w:r>
      <w:r w:rsidR="003E3977" w:rsidRPr="001740BE">
        <w:rPr>
          <w:rFonts w:ascii="Times New Roman" w:hAnsi="Times New Roman" w:cs="Times New Roman"/>
          <w:lang w:val="en-AU"/>
        </w:rPr>
        <w:fldChar w:fldCharType="begin"/>
      </w:r>
      <w:r w:rsidR="006D6E0C" w:rsidRPr="001740BE">
        <w:rPr>
          <w:rFonts w:ascii="Times New Roman" w:hAnsi="Times New Roman" w:cs="Times New Roman"/>
          <w:lang w:val="en-AU"/>
        </w:rPr>
        <w:instrText xml:space="preserve"> ADDIN EN.CITE &lt;EndNote&gt;&lt;Cite&gt;&lt;Author&gt;Le Bihan&lt;/Author&gt;&lt;Year&gt;2018&lt;/Year&gt;&lt;RecNum&gt;307&lt;/RecNum&gt;&lt;DisplayText&gt;(Le Bihan, 2018)&lt;/DisplayText&gt;&lt;record&gt;&lt;rec-number&gt;307&lt;/rec-number&gt;&lt;foreign-keys&gt;&lt;key app="EN" db-id="2xvvprstr2ptr6ef5tqxez2102dtevarxa9v" timestamp="1600917942"&gt;307&lt;/key&gt;&lt;/foreign-keys&gt;&lt;ref-type name="Journal Article"&gt;17&lt;/ref-type&gt;&lt;contributors&gt;&lt;authors&gt;&lt;author&gt;Le Bihan, Baptiste&lt;/author&gt;&lt;/authors&gt;&lt;/contributors&gt;&lt;titles&gt;&lt;title&gt;Space Emergence in Contemporary Physics: Why We Do Not Need Fundamentality, Layers of Reality and Emergence&lt;/title&gt;&lt;secondary-title&gt;Disputatio&lt;/secondary-title&gt;&lt;/titles&gt;&lt;pages&gt;71-95&lt;/pages&gt;&lt;volume&gt;10&lt;/volume&gt;&lt;number&gt;49&lt;/number&gt;&lt;section&gt;71&lt;/section&gt;&lt;dates&gt;&lt;year&gt;2018&lt;/year&gt;&lt;/dates&gt;&lt;isbn&gt;0873-626X&lt;/isbn&gt;&lt;urls&gt;&lt;/urls&gt;&lt;electronic-resource-num&gt;10.2478/disp-2018-0004&lt;/electronic-resource-num&gt;&lt;/record&gt;&lt;/Cite&gt;&lt;/EndNote&gt;</w:instrText>
      </w:r>
      <w:r w:rsidR="003E3977" w:rsidRPr="001740BE">
        <w:rPr>
          <w:rFonts w:ascii="Times New Roman" w:hAnsi="Times New Roman" w:cs="Times New Roman"/>
          <w:lang w:val="en-AU"/>
        </w:rPr>
        <w:fldChar w:fldCharType="separate"/>
      </w:r>
      <w:r w:rsidR="006D6E0C" w:rsidRPr="001740BE">
        <w:rPr>
          <w:rFonts w:ascii="Times New Roman" w:hAnsi="Times New Roman" w:cs="Times New Roman"/>
          <w:noProof/>
          <w:lang w:val="en-AU"/>
        </w:rPr>
        <w:t>(Le Bihan, 2018)</w:t>
      </w:r>
      <w:r w:rsidR="003E3977" w:rsidRPr="001740BE">
        <w:rPr>
          <w:rFonts w:ascii="Times New Roman" w:hAnsi="Times New Roman" w:cs="Times New Roman"/>
          <w:lang w:val="en-AU"/>
        </w:rPr>
        <w:fldChar w:fldCharType="end"/>
      </w:r>
      <w:r w:rsidR="007A30EA" w:rsidRPr="001740BE">
        <w:rPr>
          <w:rFonts w:ascii="Times New Roman" w:hAnsi="Times New Roman" w:cs="Times New Roman"/>
          <w:lang w:val="en-AU"/>
        </w:rPr>
        <w:t>.</w:t>
      </w:r>
      <w:r w:rsidR="00F9624F" w:rsidRPr="001740BE">
        <w:rPr>
          <w:rFonts w:ascii="Times New Roman" w:hAnsi="Times New Roman" w:cs="Times New Roman"/>
          <w:lang w:val="en-AU"/>
        </w:rPr>
        <w:t xml:space="preserve"> </w:t>
      </w:r>
      <w:r w:rsidR="00FA3B08" w:rsidRPr="001740BE">
        <w:rPr>
          <w:rFonts w:ascii="Times New Roman" w:hAnsi="Times New Roman" w:cs="Times New Roman"/>
          <w:lang w:val="en-AU"/>
        </w:rPr>
        <w:t xml:space="preserve">This aspect of Le Bihan’s view is </w:t>
      </w:r>
      <w:r w:rsidR="00FA3B08" w:rsidRPr="001740BE">
        <w:rPr>
          <w:rFonts w:ascii="Times New Roman" w:hAnsi="Times New Roman" w:cs="Times New Roman"/>
          <w:lang w:val="en-AU"/>
        </w:rPr>
        <w:lastRenderedPageBreak/>
        <w:t>controversial. For t</w:t>
      </w:r>
      <w:r w:rsidR="00FE3311" w:rsidRPr="001740BE">
        <w:rPr>
          <w:rFonts w:ascii="Times New Roman" w:hAnsi="Times New Roman" w:cs="Times New Roman"/>
          <w:lang w:val="en-AU"/>
        </w:rPr>
        <w:t>here are a range of objections</w:t>
      </w:r>
      <w:r w:rsidR="00192903" w:rsidRPr="001740BE">
        <w:rPr>
          <w:rFonts w:ascii="Times New Roman" w:hAnsi="Times New Roman" w:cs="Times New Roman"/>
          <w:lang w:val="en-AU"/>
        </w:rPr>
        <w:t xml:space="preserve"> to </w:t>
      </w:r>
      <w:r w:rsidR="00FC302C" w:rsidRPr="001740BE">
        <w:rPr>
          <w:rFonts w:ascii="Times New Roman" w:hAnsi="Times New Roman" w:cs="Times New Roman"/>
          <w:lang w:val="en-AU"/>
        </w:rPr>
        <w:t>CII</w:t>
      </w:r>
      <w:r w:rsidR="0063339B" w:rsidRPr="001740BE">
        <w:rPr>
          <w:rFonts w:ascii="Times New Roman" w:hAnsi="Times New Roman" w:cs="Times New Roman"/>
          <w:lang w:val="en-AU"/>
        </w:rPr>
        <w:t>.</w:t>
      </w:r>
      <w:r w:rsidR="0063339B" w:rsidRPr="001740BE">
        <w:rPr>
          <w:rStyle w:val="FootnoteReference"/>
          <w:rFonts w:ascii="Times New Roman" w:hAnsi="Times New Roman" w:cs="Times New Roman"/>
          <w:color w:val="auto"/>
          <w:lang w:val="en-AU"/>
        </w:rPr>
        <w:footnoteReference w:id="26"/>
      </w:r>
      <w:r w:rsidR="00192903" w:rsidRPr="001740BE">
        <w:rPr>
          <w:rFonts w:ascii="Times New Roman" w:hAnsi="Times New Roman" w:cs="Times New Roman"/>
          <w:lang w:val="en-AU"/>
        </w:rPr>
        <w:t xml:space="preserve"> </w:t>
      </w:r>
      <w:r w:rsidR="00695A8F" w:rsidRPr="001740BE">
        <w:rPr>
          <w:rFonts w:ascii="Times New Roman" w:hAnsi="Times New Roman" w:cs="Times New Roman"/>
          <w:lang w:val="en-AU"/>
        </w:rPr>
        <w:t>It</w:t>
      </w:r>
      <w:r w:rsidR="00FA3B08" w:rsidRPr="001740BE">
        <w:rPr>
          <w:rFonts w:ascii="Times New Roman" w:hAnsi="Times New Roman" w:cs="Times New Roman"/>
          <w:lang w:val="en-AU"/>
        </w:rPr>
        <w:t xml:space="preserve"> is worth noting that there might be views in the neighbourhood of Le Bihan’s that avoid this controversy, but that do everything Le Bihan wants. One example is Lewis’s view that composition is </w:t>
      </w:r>
      <w:r w:rsidR="00FA3B08" w:rsidRPr="001740BE">
        <w:rPr>
          <w:rFonts w:ascii="Times New Roman" w:hAnsi="Times New Roman" w:cs="Times New Roman"/>
          <w:i/>
          <w:iCs/>
          <w:lang w:val="en-AU"/>
        </w:rPr>
        <w:t>like</w:t>
      </w:r>
      <w:r w:rsidR="00FA3B08" w:rsidRPr="001740BE">
        <w:rPr>
          <w:rFonts w:ascii="Times New Roman" w:hAnsi="Times New Roman" w:cs="Times New Roman"/>
          <w:lang w:val="en-AU"/>
        </w:rPr>
        <w:t xml:space="preserve"> identity</w:t>
      </w:r>
      <w:r w:rsidR="00A5375E" w:rsidRPr="001740BE">
        <w:rPr>
          <w:rFonts w:ascii="Times New Roman" w:hAnsi="Times New Roman" w:cs="Times New Roman"/>
          <w:lang w:val="en-AU"/>
        </w:rPr>
        <w:t xml:space="preserve"> </w:t>
      </w:r>
      <w:r w:rsidR="00A5375E" w:rsidRPr="001740BE">
        <w:rPr>
          <w:rFonts w:ascii="Times New Roman" w:hAnsi="Times New Roman" w:cs="Times New Roman"/>
          <w:lang w:val="en-AU"/>
        </w:rPr>
        <w:fldChar w:fldCharType="begin"/>
      </w:r>
      <w:r w:rsidR="006D6E0C" w:rsidRPr="001740BE">
        <w:rPr>
          <w:rFonts w:ascii="Times New Roman" w:hAnsi="Times New Roman" w:cs="Times New Roman"/>
          <w:lang w:val="en-AU"/>
        </w:rPr>
        <w:instrText xml:space="preserve"> ADDIN EN.CITE &lt;EndNote&gt;&lt;Cite&gt;&lt;Author&gt;Lewis&lt;/Author&gt;&lt;Year&gt;1991&lt;/Year&gt;&lt;RecNum&gt;304&lt;/RecNum&gt;&lt;DisplayText&gt;(Lewis, 1991)&lt;/DisplayText&gt;&lt;record&gt;&lt;rec-number&gt;304&lt;/rec-number&gt;&lt;foreign-keys&gt;&lt;key app="EN" db-id="2xvvprstr2ptr6ef5tqxez2102dtevarxa9v" timestamp="1600916127"&gt;304&lt;/key&gt;&lt;/foreign-keys&gt;&lt;ref-type name="Book"&gt;6&lt;/ref-type&gt;&lt;contributors&gt;&lt;authors&gt;&lt;author&gt;David Lewis&lt;/author&gt;&lt;/authors&gt;&lt;/contributors&gt;&lt;titles&gt;&lt;title&gt;Parts of Classes&lt;/title&gt;&lt;/titles&gt;&lt;dates&gt;&lt;year&gt;1991&lt;/year&gt;&lt;/dates&gt;&lt;pub-location&gt;Oxford UK&lt;/pub-location&gt;&lt;publisher&gt;Basil Blackwell&lt;/publisher&gt;&lt;urls&gt;&lt;/urls&gt;&lt;/record&gt;&lt;/Cite&gt;&lt;/EndNote&gt;</w:instrText>
      </w:r>
      <w:r w:rsidR="00A5375E" w:rsidRPr="001740BE">
        <w:rPr>
          <w:rFonts w:ascii="Times New Roman" w:hAnsi="Times New Roman" w:cs="Times New Roman"/>
          <w:lang w:val="en-AU"/>
        </w:rPr>
        <w:fldChar w:fldCharType="separate"/>
      </w:r>
      <w:r w:rsidR="006D6E0C" w:rsidRPr="001740BE">
        <w:rPr>
          <w:rFonts w:ascii="Times New Roman" w:hAnsi="Times New Roman" w:cs="Times New Roman"/>
          <w:noProof/>
          <w:lang w:val="en-AU"/>
        </w:rPr>
        <w:t>(Lewis, 1991)</w:t>
      </w:r>
      <w:r w:rsidR="00A5375E" w:rsidRPr="001740BE">
        <w:rPr>
          <w:rFonts w:ascii="Times New Roman" w:hAnsi="Times New Roman" w:cs="Times New Roman"/>
          <w:lang w:val="en-AU"/>
        </w:rPr>
        <w:fldChar w:fldCharType="end"/>
      </w:r>
      <w:r w:rsidR="00FA3B08" w:rsidRPr="001740BE">
        <w:rPr>
          <w:rFonts w:ascii="Times New Roman" w:hAnsi="Times New Roman" w:cs="Times New Roman"/>
          <w:lang w:val="en-AU"/>
        </w:rPr>
        <w:t xml:space="preserve">. Such a view might preserve the insight that composition detaches from fundamentality, but without forcing one to address the difficulties that </w:t>
      </w:r>
      <w:r w:rsidR="00FC302C" w:rsidRPr="001740BE">
        <w:rPr>
          <w:rFonts w:ascii="Times New Roman" w:hAnsi="Times New Roman" w:cs="Times New Roman"/>
          <w:lang w:val="en-AU"/>
        </w:rPr>
        <w:t>CII</w:t>
      </w:r>
      <w:r w:rsidR="00FA3B08" w:rsidRPr="001740BE">
        <w:rPr>
          <w:rFonts w:ascii="Times New Roman" w:hAnsi="Times New Roman" w:cs="Times New Roman"/>
          <w:lang w:val="en-AU"/>
        </w:rPr>
        <w:t xml:space="preserve"> faces. </w:t>
      </w:r>
      <w:r w:rsidR="00192903" w:rsidRPr="001740BE">
        <w:rPr>
          <w:rFonts w:ascii="Times New Roman" w:hAnsi="Times New Roman" w:cs="Times New Roman"/>
          <w:lang w:val="en-AU"/>
        </w:rPr>
        <w:t xml:space="preserve"> </w:t>
      </w:r>
    </w:p>
    <w:p w14:paraId="743D92CA" w14:textId="3DADE8EF" w:rsidR="009F3AC1" w:rsidRPr="001740BE" w:rsidRDefault="00DC7333" w:rsidP="00D84185">
      <w:pPr>
        <w:pStyle w:val="ListParagraph"/>
        <w:numPr>
          <w:ilvl w:val="1"/>
          <w:numId w:val="33"/>
        </w:numPr>
        <w:jc w:val="both"/>
        <w:rPr>
          <w:rFonts w:ascii="Times New Roman" w:hAnsi="Times New Roman" w:cs="Times New Roman"/>
          <w:b/>
          <w:bCs/>
          <w:lang w:val="en-AU"/>
        </w:rPr>
      </w:pPr>
      <w:r w:rsidRPr="001740BE">
        <w:rPr>
          <w:rFonts w:ascii="Times New Roman" w:hAnsi="Times New Roman" w:cs="Times New Roman"/>
          <w:b/>
          <w:bCs/>
          <w:lang w:val="en-AU"/>
        </w:rPr>
        <w:t>Baron and Le Bihan</w:t>
      </w:r>
      <w:r w:rsidR="00706F6F" w:rsidRPr="001740BE">
        <w:rPr>
          <w:rFonts w:ascii="Times New Roman" w:hAnsi="Times New Roman" w:cs="Times New Roman"/>
          <w:b/>
          <w:bCs/>
          <w:lang w:val="en-AU"/>
        </w:rPr>
        <w:t xml:space="preserve">’s </w:t>
      </w:r>
      <w:r w:rsidR="00BC761F" w:rsidRPr="001740BE">
        <w:rPr>
          <w:rFonts w:ascii="Times New Roman" w:hAnsi="Times New Roman" w:cs="Times New Roman"/>
          <w:b/>
          <w:bCs/>
          <w:lang w:val="en-AU"/>
        </w:rPr>
        <w:t>C</w:t>
      </w:r>
      <w:r w:rsidR="00BC3144" w:rsidRPr="001740BE">
        <w:rPr>
          <w:rFonts w:ascii="Times New Roman" w:hAnsi="Times New Roman" w:cs="Times New Roman"/>
          <w:b/>
          <w:bCs/>
          <w:lang w:val="en-AU"/>
        </w:rPr>
        <w:t xml:space="preserve">ausal-mereological </w:t>
      </w:r>
      <w:r w:rsidR="00BC761F" w:rsidRPr="001740BE">
        <w:rPr>
          <w:rFonts w:ascii="Times New Roman" w:hAnsi="Times New Roman" w:cs="Times New Roman"/>
          <w:b/>
          <w:bCs/>
          <w:lang w:val="en-AU"/>
        </w:rPr>
        <w:t>M</w:t>
      </w:r>
      <w:r w:rsidR="00BC3144" w:rsidRPr="001740BE">
        <w:rPr>
          <w:rFonts w:ascii="Times New Roman" w:hAnsi="Times New Roman" w:cs="Times New Roman"/>
          <w:b/>
          <w:bCs/>
          <w:lang w:val="en-AU"/>
        </w:rPr>
        <w:t>odel</w:t>
      </w:r>
    </w:p>
    <w:p w14:paraId="1B458D14" w14:textId="6C70209D" w:rsidR="00192034" w:rsidRPr="001740BE" w:rsidRDefault="00C629EF" w:rsidP="00F573BE">
      <w:pPr>
        <w:pStyle w:val="BodyText"/>
        <w:jc w:val="both"/>
        <w:rPr>
          <w:rFonts w:ascii="Times New Roman" w:hAnsi="Times New Roman" w:cs="Times New Roman"/>
        </w:rPr>
      </w:pPr>
      <w:r w:rsidRPr="001740BE">
        <w:rPr>
          <w:rFonts w:ascii="Times New Roman" w:hAnsi="Times New Roman" w:cs="Times New Roman"/>
        </w:rPr>
        <w:t xml:space="preserve">Having </w:t>
      </w:r>
      <w:r w:rsidR="000B651C" w:rsidRPr="001740BE">
        <w:rPr>
          <w:rFonts w:ascii="Times New Roman" w:hAnsi="Times New Roman" w:cs="Times New Roman"/>
        </w:rPr>
        <w:t xml:space="preserve">looked at </w:t>
      </w:r>
      <w:r w:rsidR="002D214E" w:rsidRPr="001740BE">
        <w:rPr>
          <w:rFonts w:ascii="Times New Roman" w:hAnsi="Times New Roman" w:cs="Times New Roman"/>
        </w:rPr>
        <w:t>Paul’s</w:t>
      </w:r>
      <w:r w:rsidR="00107774" w:rsidRPr="001740BE">
        <w:rPr>
          <w:rFonts w:ascii="Times New Roman" w:hAnsi="Times New Roman" w:cs="Times New Roman"/>
        </w:rPr>
        <w:t xml:space="preserve"> </w:t>
      </w:r>
      <w:r w:rsidR="00107774" w:rsidRPr="001740BE">
        <w:rPr>
          <w:rFonts w:ascii="Times New Roman" w:hAnsi="Times New Roman" w:cs="Times New Roman"/>
        </w:rPr>
        <w:fldChar w:fldCharType="begin"/>
      </w:r>
      <w:r w:rsidR="000561F1" w:rsidRPr="001740BE">
        <w:rPr>
          <w:rFonts w:ascii="Times New Roman" w:hAnsi="Times New Roman" w:cs="Times New Roman"/>
        </w:rPr>
        <w:instrText xml:space="preserve"> ADDIN EN.CITE &lt;EndNote&gt;&lt;Cite ExcludeAuth="1"&gt;&lt;Author&gt;Paul&lt;/Author&gt;&lt;Year&gt;2012&lt;/Year&gt;&lt;RecNum&gt;315&lt;/RecNum&gt;&lt;DisplayText&gt;(2012)&lt;/DisplayText&gt;&lt;record&gt;&lt;rec-number&gt;315&lt;/rec-number&gt;&lt;foreign-keys&gt;&lt;key app="EN" db-id="2xvvprstr2ptr6ef5tqxez2102dtevarxa9v" timestamp="1600925425"&gt;315&lt;/key&gt;&lt;/foreign-keys&gt;&lt;ref-type name="Journal Article"&gt;17&lt;/ref-type&gt;&lt;contributors&gt;&lt;authors&gt;&lt;author&gt;Paul, Laurie Ann&lt;/author&gt;&lt;/authors&gt;&lt;/contributors&gt;&lt;titles&gt;&lt;title&gt;Building the world from its fundamental constituents&lt;/title&gt;&lt;secondary-title&gt;Philosophical Studies&lt;/secondary-title&gt;&lt;/titles&gt;&lt;periodical&gt;&lt;full-title&gt;Philosophical Studies&lt;/full-title&gt;&lt;/periodical&gt;&lt;pages&gt;221-256&lt;/pages&gt;&lt;volume&gt;158&lt;/volume&gt;&lt;number&gt;2&lt;/number&gt;&lt;section&gt;221&lt;/section&gt;&lt;dates&gt;&lt;year&gt;2012&lt;/year&gt;&lt;/dates&gt;&lt;isbn&gt;0031-8116&amp;#xD;1573-0883&lt;/isbn&gt;&lt;urls&gt;&lt;/urls&gt;&lt;electronic-resource-num&gt;10.1007/s11098-012-9885-8&lt;/electronic-resource-num&gt;&lt;/record&gt;&lt;/Cite&gt;&lt;/EndNote&gt;</w:instrText>
      </w:r>
      <w:r w:rsidR="00107774" w:rsidRPr="001740BE">
        <w:rPr>
          <w:rFonts w:ascii="Times New Roman" w:hAnsi="Times New Roman" w:cs="Times New Roman"/>
        </w:rPr>
        <w:fldChar w:fldCharType="separate"/>
      </w:r>
      <w:r w:rsidR="006D6E0C" w:rsidRPr="001740BE">
        <w:rPr>
          <w:rFonts w:ascii="Times New Roman" w:hAnsi="Times New Roman" w:cs="Times New Roman"/>
          <w:noProof/>
        </w:rPr>
        <w:t>(2012)</w:t>
      </w:r>
      <w:r w:rsidR="00107774" w:rsidRPr="001740BE">
        <w:rPr>
          <w:rFonts w:ascii="Times New Roman" w:hAnsi="Times New Roman" w:cs="Times New Roman"/>
        </w:rPr>
        <w:fldChar w:fldCharType="end"/>
      </w:r>
      <w:r w:rsidR="002D214E" w:rsidRPr="001740BE">
        <w:rPr>
          <w:rFonts w:ascii="Times New Roman" w:hAnsi="Times New Roman" w:cs="Times New Roman"/>
        </w:rPr>
        <w:t xml:space="preserve"> and Le Bihan’s </w:t>
      </w:r>
      <w:r w:rsidR="00107774" w:rsidRPr="001740BE">
        <w:rPr>
          <w:rFonts w:ascii="Times New Roman" w:hAnsi="Times New Roman" w:cs="Times New Roman"/>
        </w:rPr>
        <w:fldChar w:fldCharType="begin"/>
      </w:r>
      <w:r w:rsidR="003D238D" w:rsidRPr="001740BE">
        <w:rPr>
          <w:rFonts w:ascii="Times New Roman" w:hAnsi="Times New Roman" w:cs="Times New Roman"/>
        </w:rPr>
        <w:instrText xml:space="preserve"> ADDIN EN.CITE &lt;EndNote&gt;&lt;Cite ExcludeAuth="1"&gt;&lt;Author&gt;Le Bihan&lt;/Author&gt;&lt;Year&gt;2018&lt;/Year&gt;&lt;RecNum&gt;307&lt;/RecNum&gt;&lt;DisplayText&gt;(2017, 2018)&lt;/DisplayText&gt;&lt;record&gt;&lt;rec-number&gt;307&lt;/rec-number&gt;&lt;foreign-keys&gt;&lt;key app="EN" db-id="2xvvprstr2ptr6ef5tqxez2102dtevarxa9v" timestamp="1600917942"&gt;307&lt;/key&gt;&lt;/foreign-keys&gt;&lt;ref-type name="Journal Article"&gt;17&lt;/ref-type&gt;&lt;contributors&gt;&lt;authors&gt;&lt;author&gt;Le Bihan, Baptiste&lt;/author&gt;&lt;/authors&gt;&lt;/contributors&gt;&lt;titles&gt;&lt;title&gt;Space Emergence in Contemporary Physics: Why We Do Not Need Fundamentality, Layers of Reality and Emergence&lt;/title&gt;&lt;secondary-title&gt;Disputatio&lt;/secondary-title&gt;&lt;/titles&gt;&lt;pages&gt;71-95&lt;/pages&gt;&lt;volume&gt;10&lt;/volume&gt;&lt;number&gt;49&lt;/number&gt;&lt;section&gt;71&lt;/section&gt;&lt;dates&gt;&lt;year&gt;2018&lt;/year&gt;&lt;/dates&gt;&lt;isbn&gt;0873-626X&lt;/isbn&gt;&lt;urls&gt;&lt;/urls&gt;&lt;electronic-resource-num&gt;10.2478/disp-2018-0004&lt;/electronic-resource-num&gt;&lt;/record&gt;&lt;/Cite&gt;&lt;Cite ExcludeAuth="1"&gt;&lt;Author&gt;Le Bihan&lt;/Author&gt;&lt;Year&gt;2017&lt;/Year&gt;&lt;RecNum&gt;569&lt;/RecNum&gt;&lt;record&gt;&lt;rec-number&gt;569&lt;/rec-number&gt;&lt;foreign-keys&gt;&lt;key app="EN" db-id="2xvvprstr2ptr6ef5tqxez2102dtevarxa9v" timestamp="1677737470"&gt;569&lt;/key&gt;&lt;/foreign-keys&gt;&lt;ref-type name="Journal Article"&gt;17&lt;/ref-type&gt;&lt;contributors&gt;&lt;authors&gt;&lt;author&gt;Le Bihan, Baptiste&lt;/author&gt;&lt;/authors&gt;&lt;/contributors&gt;&lt;titles&gt;&lt;title&gt;Priority Monism Beyond Spacetime&lt;/title&gt;&lt;secondary-title&gt;Metaphysica&lt;/secondary-title&gt;&lt;/titles&gt;&lt;periodical&gt;&lt;full-title&gt;Metaphysica&lt;/full-title&gt;&lt;/periodical&gt;&lt;dates&gt;&lt;year&gt;2017&lt;/year&gt;&lt;/dates&gt;&lt;urls&gt;&lt;/urls&gt;&lt;electronic-resource-num&gt;10.1515/mp-2018-0005&lt;/electronic-resource-num&gt;&lt;/record&gt;&lt;/Cite&gt;&lt;/EndNote&gt;</w:instrText>
      </w:r>
      <w:r w:rsidR="00107774" w:rsidRPr="001740BE">
        <w:rPr>
          <w:rFonts w:ascii="Times New Roman" w:hAnsi="Times New Roman" w:cs="Times New Roman"/>
        </w:rPr>
        <w:fldChar w:fldCharType="separate"/>
      </w:r>
      <w:r w:rsidR="003D238D" w:rsidRPr="001740BE">
        <w:rPr>
          <w:rFonts w:ascii="Times New Roman" w:hAnsi="Times New Roman" w:cs="Times New Roman"/>
          <w:noProof/>
        </w:rPr>
        <w:t>(2017, 2018)</w:t>
      </w:r>
      <w:r w:rsidR="00107774" w:rsidRPr="001740BE">
        <w:rPr>
          <w:rFonts w:ascii="Times New Roman" w:hAnsi="Times New Roman" w:cs="Times New Roman"/>
        </w:rPr>
        <w:fldChar w:fldCharType="end"/>
      </w:r>
      <w:r w:rsidR="00107774" w:rsidRPr="001740BE">
        <w:rPr>
          <w:rFonts w:ascii="Times New Roman" w:hAnsi="Times New Roman" w:cs="Times New Roman"/>
        </w:rPr>
        <w:t xml:space="preserve"> </w:t>
      </w:r>
      <w:r w:rsidR="00C76EF1" w:rsidRPr="001740BE">
        <w:rPr>
          <w:rFonts w:ascii="Times New Roman" w:hAnsi="Times New Roman" w:cs="Times New Roman"/>
        </w:rPr>
        <w:t>mereological models, I no</w:t>
      </w:r>
      <w:r w:rsidR="00157905" w:rsidRPr="001740BE">
        <w:rPr>
          <w:rFonts w:ascii="Times New Roman" w:hAnsi="Times New Roman" w:cs="Times New Roman"/>
        </w:rPr>
        <w:t>w turn to a causal-mereological model offered by</w:t>
      </w:r>
      <w:r w:rsidR="005C54A3" w:rsidRPr="001740BE">
        <w:rPr>
          <w:rFonts w:ascii="Times New Roman" w:hAnsi="Times New Roman" w:cs="Times New Roman"/>
        </w:rPr>
        <w:t xml:space="preserve"> Baron and Le Bihan</w:t>
      </w:r>
      <w:r w:rsidR="00EE261E" w:rsidRPr="001740BE">
        <w:rPr>
          <w:rFonts w:ascii="Times New Roman" w:hAnsi="Times New Roman" w:cs="Times New Roman"/>
        </w:rPr>
        <w:t xml:space="preserve"> </w:t>
      </w:r>
      <w:r w:rsidR="00EE261E" w:rsidRPr="001740BE">
        <w:rPr>
          <w:rFonts w:ascii="Times New Roman" w:hAnsi="Times New Roman" w:cs="Times New Roman"/>
        </w:rPr>
        <w:fldChar w:fldCharType="begin"/>
      </w:r>
      <w:r w:rsidR="00EE261E" w:rsidRPr="001740BE">
        <w:rPr>
          <w:rFonts w:ascii="Times New Roman" w:hAnsi="Times New Roman" w:cs="Times New Roman"/>
        </w:rPr>
        <w:instrText xml:space="preserve"> ADDIN EN.CITE &lt;EndNote&gt;&lt;Cite ExcludeAuth="1"&gt;&lt;Author&gt;Baron&lt;/Author&gt;&lt;Year&gt;2024&lt;/Year&gt;&lt;RecNum&gt;678&lt;/RecNum&gt;&lt;DisplayText&gt;(2024)&lt;/DisplayText&gt;&lt;record&gt;&lt;rec-number&gt;678&lt;/rec-number&gt;&lt;foreign-keys&gt;&lt;key app="EN" db-id="2xvvprstr2ptr6ef5tqxez2102dtevarxa9v" timestamp="1707722199"&gt;678&lt;/key&gt;&lt;/foreign-keys&gt;&lt;ref-type name="Journal Article"&gt;17&lt;/ref-type&gt;&lt;contributors&gt;&lt;authors&gt;&lt;author&gt;Baron, Sam&lt;/author&gt;&lt;author&gt;Le Bihan, Baptiste&lt;/author&gt;&lt;/authors&gt;&lt;/contributors&gt;&lt;titles&gt;&lt;title&gt;Causal Theories of Spacetime&lt;/title&gt;&lt;secondary-title&gt;Noûs&lt;/secondary-title&gt;&lt;/titles&gt;&lt;periodical&gt;&lt;full-title&gt;Noûs&lt;/full-title&gt;&lt;/periodical&gt;&lt;pages&gt;202-224&lt;/pages&gt;&lt;volume&gt;58&lt;/volume&gt;&lt;number&gt;1&lt;/number&gt;&lt;dates&gt;&lt;year&gt;2024&lt;/year&gt;&lt;/dates&gt;&lt;urls&gt;&lt;/urls&gt;&lt;/record&gt;&lt;/Cite&gt;&lt;/EndNote&gt;</w:instrText>
      </w:r>
      <w:r w:rsidR="00EE261E" w:rsidRPr="001740BE">
        <w:rPr>
          <w:rFonts w:ascii="Times New Roman" w:hAnsi="Times New Roman" w:cs="Times New Roman"/>
        </w:rPr>
        <w:fldChar w:fldCharType="separate"/>
      </w:r>
      <w:r w:rsidR="00EE261E" w:rsidRPr="001740BE">
        <w:rPr>
          <w:rFonts w:ascii="Times New Roman" w:hAnsi="Times New Roman" w:cs="Times New Roman"/>
          <w:noProof/>
        </w:rPr>
        <w:t>(2024)</w:t>
      </w:r>
      <w:r w:rsidR="00EE261E" w:rsidRPr="001740BE">
        <w:rPr>
          <w:rFonts w:ascii="Times New Roman" w:hAnsi="Times New Roman" w:cs="Times New Roman"/>
        </w:rPr>
        <w:fldChar w:fldCharType="end"/>
      </w:r>
      <w:r w:rsidR="005C54A3" w:rsidRPr="001740BE">
        <w:rPr>
          <w:rFonts w:ascii="Times New Roman" w:hAnsi="Times New Roman" w:cs="Times New Roman"/>
        </w:rPr>
        <w:t xml:space="preserve">. </w:t>
      </w:r>
      <w:r w:rsidR="00BD3E92" w:rsidRPr="001740BE">
        <w:rPr>
          <w:rFonts w:ascii="Times New Roman" w:hAnsi="Times New Roman" w:cs="Times New Roman"/>
        </w:rPr>
        <w:t xml:space="preserve">On question </w:t>
      </w:r>
      <w:r w:rsidR="0023438A" w:rsidRPr="001740BE">
        <w:rPr>
          <w:rFonts w:ascii="Times New Roman" w:hAnsi="Times New Roman" w:cs="Times New Roman"/>
        </w:rPr>
        <w:t>1</w:t>
      </w:r>
      <w:r w:rsidR="00BD3E92" w:rsidRPr="001740BE">
        <w:rPr>
          <w:rFonts w:ascii="Times New Roman" w:hAnsi="Times New Roman" w:cs="Times New Roman"/>
        </w:rPr>
        <w:t>,</w:t>
      </w:r>
      <w:r w:rsidR="00C870A0" w:rsidRPr="001740BE">
        <w:rPr>
          <w:rFonts w:ascii="Times New Roman" w:hAnsi="Times New Roman" w:cs="Times New Roman"/>
        </w:rPr>
        <w:t xml:space="preserve"> Baron and Le Bihan</w:t>
      </w:r>
      <w:r w:rsidR="00273AE5" w:rsidRPr="001740BE">
        <w:rPr>
          <w:rFonts w:ascii="Times New Roman" w:hAnsi="Times New Roman" w:cs="Times New Roman"/>
        </w:rPr>
        <w:t xml:space="preserve"> </w:t>
      </w:r>
      <w:r w:rsidR="00EE261E" w:rsidRPr="001740BE">
        <w:rPr>
          <w:rFonts w:ascii="Times New Roman" w:hAnsi="Times New Roman" w:cs="Times New Roman"/>
        </w:rPr>
        <w:fldChar w:fldCharType="begin"/>
      </w:r>
      <w:r w:rsidR="00EE261E" w:rsidRPr="001740BE">
        <w:rPr>
          <w:rFonts w:ascii="Times New Roman" w:hAnsi="Times New Roman" w:cs="Times New Roman"/>
        </w:rPr>
        <w:instrText xml:space="preserve"> ADDIN EN.CITE &lt;EndNote&gt;&lt;Cite ExcludeAuth="1"&gt;&lt;Author&gt;Baron&lt;/Author&gt;&lt;Year&gt;2024&lt;/Year&gt;&lt;RecNum&gt;678&lt;/RecNum&gt;&lt;DisplayText&gt;(2024)&lt;/DisplayText&gt;&lt;record&gt;&lt;rec-number&gt;678&lt;/rec-number&gt;&lt;foreign-keys&gt;&lt;key app="EN" db-id="2xvvprstr2ptr6ef5tqxez2102dtevarxa9v" timestamp="1707722199"&gt;678&lt;/key&gt;&lt;/foreign-keys&gt;&lt;ref-type name="Journal Article"&gt;17&lt;/ref-type&gt;&lt;contributors&gt;&lt;authors&gt;&lt;author&gt;Baron, Sam&lt;/author&gt;&lt;author&gt;Le Bihan, Baptiste&lt;/author&gt;&lt;/authors&gt;&lt;/contributors&gt;&lt;titles&gt;&lt;title&gt;Causal Theories of Spacetime&lt;/title&gt;&lt;secondary-title&gt;Noûs&lt;/secondary-title&gt;&lt;/titles&gt;&lt;periodical&gt;&lt;full-title&gt;Noûs&lt;/full-title&gt;&lt;/periodical&gt;&lt;pages&gt;202-224&lt;/pages&gt;&lt;volume&gt;58&lt;/volume&gt;&lt;number&gt;1&lt;/number&gt;&lt;dates&gt;&lt;year&gt;2024&lt;/year&gt;&lt;/dates&gt;&lt;urls&gt;&lt;/urls&gt;&lt;/record&gt;&lt;/Cite&gt;&lt;/EndNote&gt;</w:instrText>
      </w:r>
      <w:r w:rsidR="00EE261E" w:rsidRPr="001740BE">
        <w:rPr>
          <w:rFonts w:ascii="Times New Roman" w:hAnsi="Times New Roman" w:cs="Times New Roman"/>
        </w:rPr>
        <w:fldChar w:fldCharType="separate"/>
      </w:r>
      <w:r w:rsidR="00EE261E" w:rsidRPr="001740BE">
        <w:rPr>
          <w:rFonts w:ascii="Times New Roman" w:hAnsi="Times New Roman" w:cs="Times New Roman"/>
          <w:noProof/>
        </w:rPr>
        <w:t>(2024)</w:t>
      </w:r>
      <w:r w:rsidR="00EE261E" w:rsidRPr="001740BE">
        <w:rPr>
          <w:rFonts w:ascii="Times New Roman" w:hAnsi="Times New Roman" w:cs="Times New Roman"/>
        </w:rPr>
        <w:fldChar w:fldCharType="end"/>
      </w:r>
      <w:r w:rsidR="00C870A0" w:rsidRPr="001740BE">
        <w:rPr>
          <w:rFonts w:ascii="Times New Roman" w:hAnsi="Times New Roman" w:cs="Times New Roman"/>
        </w:rPr>
        <w:t xml:space="preserve"> </w:t>
      </w:r>
      <w:r w:rsidR="00BD3E92" w:rsidRPr="001740BE">
        <w:rPr>
          <w:rFonts w:ascii="Times New Roman" w:hAnsi="Times New Roman" w:cs="Times New Roman"/>
        </w:rPr>
        <w:t>claim</w:t>
      </w:r>
      <w:r w:rsidR="00C870A0" w:rsidRPr="001740BE">
        <w:rPr>
          <w:rFonts w:ascii="Times New Roman" w:hAnsi="Times New Roman" w:cs="Times New Roman"/>
        </w:rPr>
        <w:t xml:space="preserve"> that spacetime is</w:t>
      </w:r>
      <w:r w:rsidR="00EA72C8" w:rsidRPr="001740BE">
        <w:rPr>
          <w:rFonts w:ascii="Times New Roman" w:hAnsi="Times New Roman" w:cs="Times New Roman"/>
        </w:rPr>
        <w:t xml:space="preserve"> </w:t>
      </w:r>
      <w:r w:rsidR="00F355C8" w:rsidRPr="001740BE">
        <w:rPr>
          <w:rFonts w:ascii="Times New Roman" w:hAnsi="Times New Roman" w:cs="Times New Roman"/>
        </w:rPr>
        <w:t>a system of relations.</w:t>
      </w:r>
      <w:r w:rsidR="00EA72C8" w:rsidRPr="001740BE">
        <w:rPr>
          <w:rFonts w:ascii="Times New Roman" w:hAnsi="Times New Roman" w:cs="Times New Roman"/>
        </w:rPr>
        <w:t xml:space="preserve"> On question </w:t>
      </w:r>
      <w:r w:rsidR="0017237C" w:rsidRPr="001740BE">
        <w:rPr>
          <w:rFonts w:ascii="Times New Roman" w:hAnsi="Times New Roman" w:cs="Times New Roman"/>
        </w:rPr>
        <w:t>2</w:t>
      </w:r>
      <w:r w:rsidR="00EA72C8" w:rsidRPr="001740BE">
        <w:rPr>
          <w:rFonts w:ascii="Times New Roman" w:hAnsi="Times New Roman" w:cs="Times New Roman"/>
        </w:rPr>
        <w:t>, they claim t</w:t>
      </w:r>
      <w:r w:rsidR="00E237C5" w:rsidRPr="001740BE">
        <w:rPr>
          <w:rFonts w:ascii="Times New Roman" w:hAnsi="Times New Roman" w:cs="Times New Roman"/>
        </w:rPr>
        <w:t xml:space="preserve">hat </w:t>
      </w:r>
      <w:r w:rsidR="00E93544" w:rsidRPr="001740BE">
        <w:rPr>
          <w:rFonts w:ascii="Times New Roman" w:hAnsi="Times New Roman" w:cs="Times New Roman"/>
        </w:rPr>
        <w:t xml:space="preserve">the minimal portions of spacetime that are built, are </w:t>
      </w:r>
      <w:r w:rsidR="0034256C" w:rsidRPr="001740BE">
        <w:rPr>
          <w:rFonts w:ascii="Times New Roman" w:hAnsi="Times New Roman" w:cs="Times New Roman"/>
        </w:rPr>
        <w:t xml:space="preserve">individual </w:t>
      </w:r>
      <w:r w:rsidR="00E93544" w:rsidRPr="001740BE">
        <w:rPr>
          <w:rFonts w:ascii="Times New Roman" w:hAnsi="Times New Roman" w:cs="Times New Roman"/>
        </w:rPr>
        <w:t xml:space="preserve">spacetime relations. </w:t>
      </w:r>
      <w:r w:rsidR="000C1F56" w:rsidRPr="001740BE">
        <w:rPr>
          <w:rFonts w:ascii="Times New Roman" w:hAnsi="Times New Roman" w:cs="Times New Roman"/>
        </w:rPr>
        <w:t>Question 3, recall, asks what the non-spatiotemporal entities are</w:t>
      </w:r>
      <w:r w:rsidR="00F355C8" w:rsidRPr="001740BE">
        <w:rPr>
          <w:rFonts w:ascii="Times New Roman" w:hAnsi="Times New Roman" w:cs="Times New Roman"/>
        </w:rPr>
        <w:t>, that build spacetime</w:t>
      </w:r>
      <w:r w:rsidR="000C1F56" w:rsidRPr="001740BE">
        <w:rPr>
          <w:rFonts w:ascii="Times New Roman" w:hAnsi="Times New Roman" w:cs="Times New Roman"/>
        </w:rPr>
        <w:t xml:space="preserve">. For Baron and Le Bihan, they are </w:t>
      </w:r>
      <w:r w:rsidR="00BF1223" w:rsidRPr="001740BE">
        <w:rPr>
          <w:rFonts w:ascii="Times New Roman" w:hAnsi="Times New Roman" w:cs="Times New Roman"/>
        </w:rPr>
        <w:t>events.</w:t>
      </w:r>
      <w:r w:rsidR="00E71AED" w:rsidRPr="001740BE">
        <w:rPr>
          <w:rFonts w:ascii="Times New Roman" w:hAnsi="Times New Roman" w:cs="Times New Roman"/>
        </w:rPr>
        <w:t xml:space="preserve"> </w:t>
      </w:r>
      <w:r w:rsidR="00564233" w:rsidRPr="001740BE">
        <w:rPr>
          <w:rFonts w:ascii="Times New Roman" w:hAnsi="Times New Roman" w:cs="Times New Roman"/>
        </w:rPr>
        <w:t>Some of t</w:t>
      </w:r>
      <w:r w:rsidR="00E71AED" w:rsidRPr="001740BE">
        <w:rPr>
          <w:rFonts w:ascii="Times New Roman" w:hAnsi="Times New Roman" w:cs="Times New Roman"/>
        </w:rPr>
        <w:t>he</w:t>
      </w:r>
      <w:r w:rsidR="006D0B4D" w:rsidRPr="001740BE">
        <w:rPr>
          <w:rFonts w:ascii="Times New Roman" w:hAnsi="Times New Roman" w:cs="Times New Roman"/>
        </w:rPr>
        <w:t>se</w:t>
      </w:r>
      <w:r w:rsidR="00E71AED" w:rsidRPr="001740BE">
        <w:rPr>
          <w:rFonts w:ascii="Times New Roman" w:hAnsi="Times New Roman" w:cs="Times New Roman"/>
        </w:rPr>
        <w:t xml:space="preserve"> non-spatiotemporal </w:t>
      </w:r>
      <w:r w:rsidR="001937CE" w:rsidRPr="001740BE">
        <w:rPr>
          <w:rFonts w:ascii="Times New Roman" w:hAnsi="Times New Roman" w:cs="Times New Roman"/>
        </w:rPr>
        <w:t>events are c</w:t>
      </w:r>
      <w:r w:rsidR="0051297B" w:rsidRPr="001740BE">
        <w:rPr>
          <w:rFonts w:ascii="Times New Roman" w:hAnsi="Times New Roman" w:cs="Times New Roman"/>
        </w:rPr>
        <w:t>ausa</w:t>
      </w:r>
      <w:r w:rsidR="001937CE" w:rsidRPr="001740BE">
        <w:rPr>
          <w:rFonts w:ascii="Times New Roman" w:hAnsi="Times New Roman" w:cs="Times New Roman"/>
        </w:rPr>
        <w:t>lly related to one another</w:t>
      </w:r>
      <w:r w:rsidR="006D0B4D" w:rsidRPr="001740BE">
        <w:rPr>
          <w:rFonts w:ascii="Times New Roman" w:hAnsi="Times New Roman" w:cs="Times New Roman"/>
        </w:rPr>
        <w:t xml:space="preserve"> via fundamental causal</w:t>
      </w:r>
      <w:r w:rsidR="00443596" w:rsidRPr="001740BE">
        <w:rPr>
          <w:rFonts w:ascii="Times New Roman" w:hAnsi="Times New Roman" w:cs="Times New Roman"/>
        </w:rPr>
        <w:t xml:space="preserve"> relations</w:t>
      </w:r>
      <w:r w:rsidR="001937CE" w:rsidRPr="001740BE">
        <w:rPr>
          <w:rFonts w:ascii="Times New Roman" w:hAnsi="Times New Roman" w:cs="Times New Roman"/>
        </w:rPr>
        <w:t>.</w:t>
      </w:r>
      <w:r w:rsidR="00885837" w:rsidRPr="001740BE">
        <w:rPr>
          <w:rFonts w:ascii="Times New Roman" w:hAnsi="Times New Roman" w:cs="Times New Roman"/>
        </w:rPr>
        <w:t xml:space="preserve"> </w:t>
      </w:r>
      <w:r w:rsidR="00A85C84" w:rsidRPr="001740BE">
        <w:rPr>
          <w:rFonts w:ascii="Times New Roman" w:hAnsi="Times New Roman" w:cs="Times New Roman"/>
        </w:rPr>
        <w:t>C</w:t>
      </w:r>
      <w:r w:rsidR="00885837" w:rsidRPr="001740BE">
        <w:rPr>
          <w:rFonts w:ascii="Times New Roman" w:hAnsi="Times New Roman" w:cs="Times New Roman"/>
        </w:rPr>
        <w:t xml:space="preserve">ausal </w:t>
      </w:r>
      <w:r w:rsidR="006D0B4D" w:rsidRPr="001740BE">
        <w:rPr>
          <w:rFonts w:ascii="Times New Roman" w:hAnsi="Times New Roman" w:cs="Times New Roman"/>
        </w:rPr>
        <w:t>relations,</w:t>
      </w:r>
      <w:r w:rsidR="00E71AED" w:rsidRPr="001740BE">
        <w:rPr>
          <w:rFonts w:ascii="Times New Roman" w:hAnsi="Times New Roman" w:cs="Times New Roman"/>
        </w:rPr>
        <w:t xml:space="preserve"> however,</w:t>
      </w:r>
      <w:r w:rsidR="00885837" w:rsidRPr="001740BE">
        <w:rPr>
          <w:rFonts w:ascii="Times New Roman" w:hAnsi="Times New Roman" w:cs="Times New Roman"/>
        </w:rPr>
        <w:t xml:space="preserve"> are not parts of spatiotemporal relations</w:t>
      </w:r>
      <w:r w:rsidR="00F4364C" w:rsidRPr="001740BE">
        <w:rPr>
          <w:rFonts w:ascii="Times New Roman" w:hAnsi="Times New Roman" w:cs="Times New Roman"/>
        </w:rPr>
        <w:t xml:space="preserve">; </w:t>
      </w:r>
      <w:r w:rsidR="00D40A8D" w:rsidRPr="001740BE">
        <w:rPr>
          <w:rFonts w:ascii="Times New Roman" w:hAnsi="Times New Roman" w:cs="Times New Roman"/>
        </w:rPr>
        <w:t xml:space="preserve">only events are parts of spatiotemporal relations on their view. </w:t>
      </w:r>
      <w:r w:rsidR="003B0EF0" w:rsidRPr="001740BE">
        <w:rPr>
          <w:rFonts w:ascii="Times New Roman" w:hAnsi="Times New Roman" w:cs="Times New Roman"/>
        </w:rPr>
        <w:t>The answer to question 4 on Baron and Le Bihan’s model is that</w:t>
      </w:r>
      <w:r w:rsidR="00683128" w:rsidRPr="001740BE">
        <w:rPr>
          <w:rFonts w:ascii="Times New Roman" w:hAnsi="Times New Roman" w:cs="Times New Roman"/>
        </w:rPr>
        <w:t xml:space="preserve"> spatiotemporal </w:t>
      </w:r>
      <w:r w:rsidR="007071C1" w:rsidRPr="001740BE">
        <w:rPr>
          <w:rFonts w:ascii="Times New Roman" w:hAnsi="Times New Roman" w:cs="Times New Roman"/>
        </w:rPr>
        <w:t>relations</w:t>
      </w:r>
      <w:r w:rsidR="00683128" w:rsidRPr="001740BE">
        <w:rPr>
          <w:rFonts w:ascii="Times New Roman" w:hAnsi="Times New Roman" w:cs="Times New Roman"/>
        </w:rPr>
        <w:t xml:space="preserve"> are composed of </w:t>
      </w:r>
      <w:r w:rsidR="00AE14ED" w:rsidRPr="001740BE">
        <w:rPr>
          <w:rFonts w:ascii="Times New Roman" w:hAnsi="Times New Roman" w:cs="Times New Roman"/>
        </w:rPr>
        <w:t xml:space="preserve">non-spatiotemporal </w:t>
      </w:r>
      <w:r w:rsidR="00683128" w:rsidRPr="001740BE">
        <w:rPr>
          <w:rFonts w:ascii="Times New Roman" w:hAnsi="Times New Roman" w:cs="Times New Roman"/>
        </w:rPr>
        <w:t xml:space="preserve">events embedded within the fundamental causal structure. </w:t>
      </w:r>
      <w:r w:rsidR="00203907" w:rsidRPr="001740BE">
        <w:rPr>
          <w:rFonts w:ascii="Times New Roman" w:hAnsi="Times New Roman" w:cs="Times New Roman"/>
        </w:rPr>
        <w:t>Like Paul</w:t>
      </w:r>
      <w:r w:rsidR="000E2C18" w:rsidRPr="001740BE">
        <w:rPr>
          <w:rFonts w:ascii="Times New Roman" w:hAnsi="Times New Roman" w:cs="Times New Roman"/>
        </w:rPr>
        <w:t xml:space="preserve"> </w:t>
      </w:r>
      <w:r w:rsidR="000E2C18" w:rsidRPr="001740BE">
        <w:rPr>
          <w:rFonts w:ascii="Times New Roman" w:hAnsi="Times New Roman" w:cs="Times New Roman"/>
        </w:rPr>
        <w:fldChar w:fldCharType="begin"/>
      </w:r>
      <w:r w:rsidR="000561F1" w:rsidRPr="001740BE">
        <w:rPr>
          <w:rFonts w:ascii="Times New Roman" w:hAnsi="Times New Roman" w:cs="Times New Roman"/>
        </w:rPr>
        <w:instrText xml:space="preserve"> ADDIN EN.CITE &lt;EndNote&gt;&lt;Cite ExcludeAuth="1"&gt;&lt;Author&gt;Paul&lt;/Author&gt;&lt;Year&gt;2012&lt;/Year&gt;&lt;RecNum&gt;315&lt;/RecNum&gt;&lt;DisplayText&gt;(2012)&lt;/DisplayText&gt;&lt;record&gt;&lt;rec-number&gt;315&lt;/rec-number&gt;&lt;foreign-keys&gt;&lt;key app="EN" db-id="2xvvprstr2ptr6ef5tqxez2102dtevarxa9v" timestamp="1600925425"&gt;315&lt;/key&gt;&lt;/foreign-keys&gt;&lt;ref-type name="Journal Article"&gt;17&lt;/ref-type&gt;&lt;contributors&gt;&lt;authors&gt;&lt;author&gt;Paul, Laurie Ann&lt;/author&gt;&lt;/authors&gt;&lt;/contributors&gt;&lt;titles&gt;&lt;title&gt;Building the world from its fundamental constituents&lt;/title&gt;&lt;secondary-title&gt;Philosophical Studies&lt;/secondary-title&gt;&lt;/titles&gt;&lt;periodical&gt;&lt;full-title&gt;Philosophical Studies&lt;/full-title&gt;&lt;/periodical&gt;&lt;pages&gt;221-256&lt;/pages&gt;&lt;volume&gt;158&lt;/volume&gt;&lt;number&gt;2&lt;/number&gt;&lt;section&gt;221&lt;/section&gt;&lt;dates&gt;&lt;year&gt;2012&lt;/year&gt;&lt;/dates&gt;&lt;isbn&gt;0031-8116&amp;#xD;1573-0883&lt;/isbn&gt;&lt;urls&gt;&lt;/urls&gt;&lt;electronic-resource-num&gt;10.1007/s11098-012-9885-8&lt;/electronic-resource-num&gt;&lt;/record&gt;&lt;/Cite&gt;&lt;/EndNote&gt;</w:instrText>
      </w:r>
      <w:r w:rsidR="000E2C18" w:rsidRPr="001740BE">
        <w:rPr>
          <w:rFonts w:ascii="Times New Roman" w:hAnsi="Times New Roman" w:cs="Times New Roman"/>
        </w:rPr>
        <w:fldChar w:fldCharType="separate"/>
      </w:r>
      <w:r w:rsidR="006D6E0C" w:rsidRPr="001740BE">
        <w:rPr>
          <w:rFonts w:ascii="Times New Roman" w:hAnsi="Times New Roman" w:cs="Times New Roman"/>
          <w:noProof/>
        </w:rPr>
        <w:t>(2012)</w:t>
      </w:r>
      <w:r w:rsidR="000E2C18" w:rsidRPr="001740BE">
        <w:rPr>
          <w:rFonts w:ascii="Times New Roman" w:hAnsi="Times New Roman" w:cs="Times New Roman"/>
        </w:rPr>
        <w:fldChar w:fldCharType="end"/>
      </w:r>
      <w:r w:rsidR="000E2C18" w:rsidRPr="001740BE">
        <w:rPr>
          <w:rFonts w:ascii="Times New Roman" w:hAnsi="Times New Roman" w:cs="Times New Roman"/>
        </w:rPr>
        <w:t xml:space="preserve"> and Le Bihan </w:t>
      </w:r>
      <w:r w:rsidR="000E2C18" w:rsidRPr="001740BE">
        <w:rPr>
          <w:rFonts w:ascii="Times New Roman" w:hAnsi="Times New Roman" w:cs="Times New Roman"/>
        </w:rPr>
        <w:fldChar w:fldCharType="begin"/>
      </w:r>
      <w:r w:rsidR="006D6E0C" w:rsidRPr="001740BE">
        <w:rPr>
          <w:rFonts w:ascii="Times New Roman" w:hAnsi="Times New Roman" w:cs="Times New Roman"/>
        </w:rPr>
        <w:instrText xml:space="preserve"> ADDIN EN.CITE &lt;EndNote&gt;&lt;Cite ExcludeAuth="1"&gt;&lt;Author&gt;Le Bihan&lt;/Author&gt;&lt;Year&gt;2018&lt;/Year&gt;&lt;RecNum&gt;307&lt;/RecNum&gt;&lt;DisplayText&gt;(2018)&lt;/DisplayText&gt;&lt;record&gt;&lt;rec-number&gt;307&lt;/rec-number&gt;&lt;foreign-keys&gt;&lt;key app="EN" db-id="2xvvprstr2ptr6ef5tqxez2102dtevarxa9v" timestamp="1600917942"&gt;307&lt;/key&gt;&lt;/foreign-keys&gt;&lt;ref-type name="Journal Article"&gt;17&lt;/ref-type&gt;&lt;contributors&gt;&lt;authors&gt;&lt;author&gt;Le Bihan, Baptiste&lt;/author&gt;&lt;/authors&gt;&lt;/contributors&gt;&lt;titles&gt;&lt;title&gt;Space Emergence in Contemporary Physics: Why We Do Not Need Fundamentality, Layers of Reality and Emergence&lt;/title&gt;&lt;secondary-title&gt;Disputatio&lt;/secondary-title&gt;&lt;/titles&gt;&lt;pages&gt;71-95&lt;/pages&gt;&lt;volume&gt;10&lt;/volume&gt;&lt;number&gt;49&lt;/number&gt;&lt;section&gt;71&lt;/section&gt;&lt;dates&gt;&lt;year&gt;2018&lt;/year&gt;&lt;/dates&gt;&lt;isbn&gt;0873-626X&lt;/isbn&gt;&lt;urls&gt;&lt;/urls&gt;&lt;electronic-resource-num&gt;10.2478/disp-2018-0004&lt;/electronic-resource-num&gt;&lt;/record&gt;&lt;/Cite&gt;&lt;/EndNote&gt;</w:instrText>
      </w:r>
      <w:r w:rsidR="000E2C18" w:rsidRPr="001740BE">
        <w:rPr>
          <w:rFonts w:ascii="Times New Roman" w:hAnsi="Times New Roman" w:cs="Times New Roman"/>
        </w:rPr>
        <w:fldChar w:fldCharType="separate"/>
      </w:r>
      <w:r w:rsidR="006D6E0C" w:rsidRPr="001740BE">
        <w:rPr>
          <w:rFonts w:ascii="Times New Roman" w:hAnsi="Times New Roman" w:cs="Times New Roman"/>
          <w:noProof/>
        </w:rPr>
        <w:t>(2018)</w:t>
      </w:r>
      <w:r w:rsidR="000E2C18" w:rsidRPr="001740BE">
        <w:rPr>
          <w:rFonts w:ascii="Times New Roman" w:hAnsi="Times New Roman" w:cs="Times New Roman"/>
        </w:rPr>
        <w:fldChar w:fldCharType="end"/>
      </w:r>
      <w:r w:rsidR="000E2C18" w:rsidRPr="001740BE">
        <w:rPr>
          <w:rFonts w:ascii="Times New Roman" w:hAnsi="Times New Roman" w:cs="Times New Roman"/>
        </w:rPr>
        <w:t>,</w:t>
      </w:r>
      <w:r w:rsidR="00203907" w:rsidRPr="001740BE">
        <w:rPr>
          <w:rFonts w:ascii="Times New Roman" w:hAnsi="Times New Roman" w:cs="Times New Roman"/>
        </w:rPr>
        <w:t xml:space="preserve"> </w:t>
      </w:r>
      <w:r w:rsidR="009A0E4D" w:rsidRPr="001740BE">
        <w:rPr>
          <w:rFonts w:ascii="Times New Roman" w:hAnsi="Times New Roman" w:cs="Times New Roman"/>
        </w:rPr>
        <w:t xml:space="preserve">Baron and Le Bihan </w:t>
      </w:r>
      <w:r w:rsidR="00203907" w:rsidRPr="001740BE">
        <w:rPr>
          <w:rFonts w:ascii="Times New Roman" w:hAnsi="Times New Roman" w:cs="Times New Roman"/>
        </w:rPr>
        <w:t>extend mereology to properties and relations such that properties and relations have parts.</w:t>
      </w:r>
      <w:r w:rsidR="00EE18E4" w:rsidRPr="001740BE">
        <w:rPr>
          <w:rFonts w:ascii="Times New Roman" w:hAnsi="Times New Roman" w:cs="Times New Roman"/>
        </w:rPr>
        <w:t xml:space="preserve"> </w:t>
      </w:r>
    </w:p>
    <w:p w14:paraId="50BD0436" w14:textId="7C644C6C" w:rsidR="0083611B" w:rsidRPr="001740BE" w:rsidRDefault="00801BD4" w:rsidP="00FE4171">
      <w:pPr>
        <w:ind w:firstLine="360"/>
        <w:jc w:val="both"/>
        <w:rPr>
          <w:rFonts w:ascii="Times New Roman" w:hAnsi="Times New Roman" w:cs="Times New Roman"/>
        </w:rPr>
      </w:pPr>
      <w:r w:rsidRPr="001740BE">
        <w:rPr>
          <w:rFonts w:ascii="Times New Roman" w:hAnsi="Times New Roman" w:cs="Times New Roman"/>
        </w:rPr>
        <w:t xml:space="preserve">Just like the framework from Paul </w:t>
      </w:r>
      <w:r w:rsidRPr="001740BE">
        <w:rPr>
          <w:rFonts w:ascii="Times New Roman" w:hAnsi="Times New Roman" w:cs="Times New Roman"/>
        </w:rPr>
        <w:fldChar w:fldCharType="begin"/>
      </w:r>
      <w:r w:rsidR="000561F1" w:rsidRPr="001740BE">
        <w:rPr>
          <w:rFonts w:ascii="Times New Roman" w:hAnsi="Times New Roman" w:cs="Times New Roman"/>
        </w:rPr>
        <w:instrText xml:space="preserve"> ADDIN EN.CITE &lt;EndNote&gt;&lt;Cite ExcludeAuth="1"&gt;&lt;Author&gt;Paul&lt;/Author&gt;&lt;Year&gt;2012&lt;/Year&gt;&lt;RecNum&gt;315&lt;/RecNum&gt;&lt;DisplayText&gt;(2012)&lt;/DisplayText&gt;&lt;record&gt;&lt;rec-number&gt;315&lt;/rec-number&gt;&lt;foreign-keys&gt;&lt;key app="EN" db-id="2xvvprstr2ptr6ef5tqxez2102dtevarxa9v" timestamp="1600925425"&gt;315&lt;/key&gt;&lt;/foreign-keys&gt;&lt;ref-type name="Journal Article"&gt;17&lt;/ref-type&gt;&lt;contributors&gt;&lt;authors&gt;&lt;author&gt;Paul, Laurie Ann&lt;/author&gt;&lt;/authors&gt;&lt;/contributors&gt;&lt;titles&gt;&lt;title&gt;Building the world from its fundamental constituents&lt;/title&gt;&lt;secondary-title&gt;Philosophical Studies&lt;/secondary-title&gt;&lt;/titles&gt;&lt;periodical&gt;&lt;full-title&gt;Philosophical Studies&lt;/full-title&gt;&lt;/periodical&gt;&lt;pages&gt;221-256&lt;/pages&gt;&lt;volume&gt;158&lt;/volume&gt;&lt;number&gt;2&lt;/number&gt;&lt;section&gt;221&lt;/section&gt;&lt;dates&gt;&lt;year&gt;2012&lt;/year&gt;&lt;/dates&gt;&lt;isbn&gt;0031-8116&amp;#xD;1573-0883&lt;/isbn&gt;&lt;urls&gt;&lt;/urls&gt;&lt;electronic-resource-num&gt;10.1007/s11098-012-9885-8&lt;/electronic-resource-num&gt;&lt;/record&gt;&lt;/Cite&gt;&lt;/EndNote&gt;</w:instrText>
      </w:r>
      <w:r w:rsidRPr="001740BE">
        <w:rPr>
          <w:rFonts w:ascii="Times New Roman" w:hAnsi="Times New Roman" w:cs="Times New Roman"/>
        </w:rPr>
        <w:fldChar w:fldCharType="separate"/>
      </w:r>
      <w:r w:rsidR="006D6E0C" w:rsidRPr="001740BE">
        <w:rPr>
          <w:rFonts w:ascii="Times New Roman" w:hAnsi="Times New Roman" w:cs="Times New Roman"/>
          <w:noProof/>
        </w:rPr>
        <w:t>(2012)</w:t>
      </w:r>
      <w:r w:rsidRPr="001740BE">
        <w:rPr>
          <w:rFonts w:ascii="Times New Roman" w:hAnsi="Times New Roman" w:cs="Times New Roman"/>
        </w:rPr>
        <w:fldChar w:fldCharType="end"/>
      </w:r>
      <w:r w:rsidRPr="001740BE">
        <w:rPr>
          <w:rFonts w:ascii="Times New Roman" w:hAnsi="Times New Roman" w:cs="Times New Roman"/>
        </w:rPr>
        <w:t xml:space="preserve"> and</w:t>
      </w:r>
      <w:r w:rsidR="00791154" w:rsidRPr="001740BE">
        <w:rPr>
          <w:rFonts w:ascii="Times New Roman" w:hAnsi="Times New Roman" w:cs="Times New Roman"/>
        </w:rPr>
        <w:t xml:space="preserve"> some of those available from</w:t>
      </w:r>
      <w:r w:rsidRPr="001740BE">
        <w:rPr>
          <w:rFonts w:ascii="Times New Roman" w:hAnsi="Times New Roman" w:cs="Times New Roman"/>
        </w:rPr>
        <w:t xml:space="preserve"> Le Bihan </w:t>
      </w:r>
      <w:r w:rsidRPr="001740BE">
        <w:rPr>
          <w:rFonts w:ascii="Times New Roman" w:hAnsi="Times New Roman" w:cs="Times New Roman"/>
        </w:rPr>
        <w:fldChar w:fldCharType="begin"/>
      </w:r>
      <w:r w:rsidR="00BB495B" w:rsidRPr="001740BE">
        <w:rPr>
          <w:rFonts w:ascii="Times New Roman" w:hAnsi="Times New Roman" w:cs="Times New Roman"/>
        </w:rPr>
        <w:instrText xml:space="preserve"> ADDIN EN.CITE &lt;EndNote&gt;&lt;Cite ExcludeAuth="1"&gt;&lt;Author&gt;Le Bihan&lt;/Author&gt;&lt;Year&gt;2018&lt;/Year&gt;&lt;RecNum&gt;307&lt;/RecNum&gt;&lt;DisplayText&gt;(2016, 2018)&lt;/DisplayText&gt;&lt;record&gt;&lt;rec-number&gt;307&lt;/rec-number&gt;&lt;foreign-keys&gt;&lt;key app="EN" db-id="2xvvprstr2ptr6ef5tqxez2102dtevarxa9v" timestamp="1600917942"&gt;307&lt;/key&gt;&lt;/foreign-keys&gt;&lt;ref-type name="Journal Article"&gt;17&lt;/ref-type&gt;&lt;contributors&gt;&lt;authors&gt;&lt;author&gt;Le Bihan, Baptiste&lt;/author&gt;&lt;/authors&gt;&lt;/contributors&gt;&lt;titles&gt;&lt;title&gt;Space Emergence in Contemporary Physics: Why We Do Not Need Fundamentality, Layers of Reality and Emergence&lt;/title&gt;&lt;secondary-title&gt;Disputatio&lt;/secondary-title&gt;&lt;/titles&gt;&lt;pages&gt;71-95&lt;/pages&gt;&lt;volume&gt;10&lt;/volume&gt;&lt;number&gt;49&lt;/number&gt;&lt;section&gt;71&lt;/section&gt;&lt;dates&gt;&lt;year&gt;2018&lt;/year&gt;&lt;/dates&gt;&lt;isbn&gt;0873-626X&lt;/isbn&gt;&lt;urls&gt;&lt;/urls&gt;&lt;electronic-resource-num&gt;10.2478/disp-2018-0004&lt;/electronic-resource-num&gt;&lt;/record&gt;&lt;/Cite&gt;&lt;Cite ExcludeAuth="1"&gt;&lt;Author&gt;Le Bihan&lt;/Author&gt;&lt;Year&gt;2016&lt;/Year&gt;&lt;RecNum&gt;595&lt;/RecNum&gt;&lt;record&gt;&lt;rec-number&gt;595&lt;/rec-number&gt;&lt;foreign-keys&gt;&lt;key app="EN" db-id="2xvvprstr2ptr6ef5tqxez2102dtevarxa9v" timestamp="1679893669"&gt;595&lt;/key&gt;&lt;/foreign-keys&gt;&lt;ref-type name="Journal Article"&gt;17&lt;/ref-type&gt;&lt;contributors&gt;&lt;authors&gt;&lt;author&gt;Le Bihan, Baptiste&lt;/author&gt;&lt;/authors&gt;&lt;/contributors&gt;&lt;titles&gt;&lt;title&gt;Super-Relationism: Combining Eliminativism about Objects and Relationism about Spacetime&lt;/title&gt;&lt;secondary-title&gt;Philosophical Studies&lt;/secondary-title&gt;&lt;/titles&gt;&lt;periodical&gt;&lt;full-title&gt;Philosophical Studies&lt;/full-title&gt;&lt;/periodical&gt;&lt;pages&gt;2151-2172&lt;/pages&gt;&lt;volume&gt;173&lt;/volume&gt;&lt;number&gt;8&lt;/number&gt;&lt;dates&gt;&lt;year&gt;2016&lt;/year&gt;&lt;/dates&gt;&lt;urls&gt;&lt;/urls&gt;&lt;/record&gt;&lt;/Cite&gt;&lt;/EndNote&gt;</w:instrText>
      </w:r>
      <w:r w:rsidRPr="001740BE">
        <w:rPr>
          <w:rFonts w:ascii="Times New Roman" w:hAnsi="Times New Roman" w:cs="Times New Roman"/>
        </w:rPr>
        <w:fldChar w:fldCharType="separate"/>
      </w:r>
      <w:r w:rsidR="00BB495B" w:rsidRPr="001740BE">
        <w:rPr>
          <w:rFonts w:ascii="Times New Roman" w:hAnsi="Times New Roman" w:cs="Times New Roman"/>
          <w:noProof/>
        </w:rPr>
        <w:t>(2016, 2018)</w:t>
      </w:r>
      <w:r w:rsidRPr="001740BE">
        <w:rPr>
          <w:rFonts w:ascii="Times New Roman" w:hAnsi="Times New Roman" w:cs="Times New Roman"/>
        </w:rPr>
        <w:fldChar w:fldCharType="end"/>
      </w:r>
      <w:r w:rsidRPr="001740BE">
        <w:rPr>
          <w:rFonts w:ascii="Times New Roman" w:hAnsi="Times New Roman" w:cs="Times New Roman"/>
        </w:rPr>
        <w:t xml:space="preserve">, </w:t>
      </w:r>
      <w:r w:rsidR="00344733" w:rsidRPr="001740BE">
        <w:rPr>
          <w:rFonts w:ascii="Times New Roman" w:hAnsi="Times New Roman" w:cs="Times New Roman"/>
        </w:rPr>
        <w:t>Baron and Le Bihan</w:t>
      </w:r>
      <w:r w:rsidR="00344733" w:rsidRPr="001740BE">
        <w:rPr>
          <w:rFonts w:ascii="Times New Roman" w:hAnsi="Times New Roman" w:cs="Times New Roman"/>
          <w:b/>
          <w:bCs/>
          <w:lang w:val="en-AU"/>
        </w:rPr>
        <w:t xml:space="preserve"> </w:t>
      </w:r>
      <w:r w:rsidR="00344733" w:rsidRPr="001740BE">
        <w:rPr>
          <w:rFonts w:ascii="Times New Roman" w:hAnsi="Times New Roman" w:cs="Times New Roman"/>
          <w:lang w:val="en-AU"/>
        </w:rPr>
        <w:t xml:space="preserve">claim that </w:t>
      </w:r>
      <w:r w:rsidR="009F0260" w:rsidRPr="001740BE">
        <w:rPr>
          <w:rFonts w:ascii="Times New Roman" w:hAnsi="Times New Roman" w:cs="Times New Roman"/>
        </w:rPr>
        <w:t>spatiotemporal</w:t>
      </w:r>
      <w:r w:rsidR="00B17BE7" w:rsidRPr="001740BE">
        <w:rPr>
          <w:rFonts w:ascii="Times New Roman" w:hAnsi="Times New Roman" w:cs="Times New Roman"/>
        </w:rPr>
        <w:t xml:space="preserve"> relations are composed by non-spatiotemporal </w:t>
      </w:r>
      <w:r w:rsidR="00A27D6E" w:rsidRPr="001740BE">
        <w:rPr>
          <w:rFonts w:ascii="Times New Roman" w:hAnsi="Times New Roman" w:cs="Times New Roman"/>
        </w:rPr>
        <w:t>entities</w:t>
      </w:r>
      <w:r w:rsidR="00B17BE7" w:rsidRPr="001740BE">
        <w:rPr>
          <w:rFonts w:ascii="Times New Roman" w:hAnsi="Times New Roman" w:cs="Times New Roman"/>
        </w:rPr>
        <w:t xml:space="preserve">. </w:t>
      </w:r>
      <w:r w:rsidR="00DA3733" w:rsidRPr="001740BE">
        <w:rPr>
          <w:rFonts w:ascii="Times New Roman" w:hAnsi="Times New Roman" w:cs="Times New Roman"/>
        </w:rPr>
        <w:t xml:space="preserve">But Baron and Le Bihan differ from </w:t>
      </w:r>
      <w:r w:rsidR="001F0793" w:rsidRPr="001740BE">
        <w:rPr>
          <w:rFonts w:ascii="Times New Roman" w:hAnsi="Times New Roman" w:cs="Times New Roman"/>
        </w:rPr>
        <w:t xml:space="preserve">Paul and Le Bihan </w:t>
      </w:r>
      <w:r w:rsidR="00DA3733" w:rsidRPr="001740BE">
        <w:rPr>
          <w:rFonts w:ascii="Times New Roman" w:hAnsi="Times New Roman" w:cs="Times New Roman"/>
        </w:rPr>
        <w:t>by stipulating a causal-mereological model of dependent spacetime</w:t>
      </w:r>
      <w:r w:rsidR="001F0793" w:rsidRPr="001740BE">
        <w:rPr>
          <w:rFonts w:ascii="Times New Roman" w:hAnsi="Times New Roman" w:cs="Times New Roman"/>
        </w:rPr>
        <w:t xml:space="preserve">. </w:t>
      </w:r>
      <w:r w:rsidR="00143F77" w:rsidRPr="001740BE">
        <w:rPr>
          <w:rFonts w:ascii="Times New Roman" w:hAnsi="Times New Roman" w:cs="Times New Roman"/>
        </w:rPr>
        <w:t xml:space="preserve">Baron and Le Bihan broadly take </w:t>
      </w:r>
      <w:r w:rsidR="00654C92" w:rsidRPr="001740BE">
        <w:rPr>
          <w:rFonts w:ascii="Times New Roman" w:hAnsi="Times New Roman" w:cs="Times New Roman"/>
        </w:rPr>
        <w:t xml:space="preserve">the fundamental causal relations between events as the grounds for </w:t>
      </w:r>
      <w:r w:rsidR="00143F77" w:rsidRPr="001740BE">
        <w:rPr>
          <w:rFonts w:ascii="Times New Roman" w:hAnsi="Times New Roman" w:cs="Times New Roman"/>
        </w:rPr>
        <w:t>spa</w:t>
      </w:r>
      <w:r w:rsidR="00DD4590" w:rsidRPr="001740BE">
        <w:rPr>
          <w:rFonts w:ascii="Times New Roman" w:hAnsi="Times New Roman" w:cs="Times New Roman"/>
        </w:rPr>
        <w:t>cetime relations</w:t>
      </w:r>
      <w:r w:rsidR="00654C92" w:rsidRPr="001740BE">
        <w:rPr>
          <w:rFonts w:ascii="Times New Roman" w:hAnsi="Times New Roman" w:cs="Times New Roman"/>
        </w:rPr>
        <w:t xml:space="preserve">. </w:t>
      </w:r>
      <w:r w:rsidR="00D715D6" w:rsidRPr="001740BE">
        <w:rPr>
          <w:rFonts w:ascii="Times New Roman" w:hAnsi="Times New Roman" w:cs="Times New Roman"/>
        </w:rPr>
        <w:t>On their view, the</w:t>
      </w:r>
      <w:r w:rsidR="00FC491F" w:rsidRPr="001740BE">
        <w:rPr>
          <w:rFonts w:ascii="Times New Roman" w:hAnsi="Times New Roman" w:cs="Times New Roman"/>
        </w:rPr>
        <w:t xml:space="preserve"> grounding relation </w:t>
      </w:r>
      <w:r w:rsidR="00F11900" w:rsidRPr="001740BE">
        <w:rPr>
          <w:rFonts w:ascii="Times New Roman" w:hAnsi="Times New Roman" w:cs="Times New Roman"/>
        </w:rPr>
        <w:t>is</w:t>
      </w:r>
      <w:r w:rsidR="007C7C5F" w:rsidRPr="001740BE">
        <w:rPr>
          <w:rFonts w:ascii="Times New Roman" w:hAnsi="Times New Roman" w:cs="Times New Roman"/>
        </w:rPr>
        <w:t xml:space="preserve"> best</w:t>
      </w:r>
      <w:r w:rsidR="00FC491F" w:rsidRPr="001740BE">
        <w:rPr>
          <w:rFonts w:ascii="Times New Roman" w:hAnsi="Times New Roman" w:cs="Times New Roman"/>
        </w:rPr>
        <w:t xml:space="preserve"> understood as the relation of parthood</w:t>
      </w:r>
      <w:r w:rsidR="00F11900" w:rsidRPr="001740BE">
        <w:rPr>
          <w:rFonts w:ascii="Times New Roman" w:hAnsi="Times New Roman" w:cs="Times New Roman"/>
        </w:rPr>
        <w:t xml:space="preserve">. </w:t>
      </w:r>
      <w:r w:rsidR="0094077F" w:rsidRPr="001740BE">
        <w:rPr>
          <w:rFonts w:ascii="Times New Roman" w:hAnsi="Times New Roman" w:cs="Times New Roman"/>
        </w:rPr>
        <w:t>Thus, our taxonomy categorises Baron and Le Bihan’s view as one that fits with model (</w:t>
      </w:r>
      <w:r w:rsidR="001B3EE8" w:rsidRPr="001740BE">
        <w:rPr>
          <w:rFonts w:ascii="Times New Roman" w:hAnsi="Times New Roman" w:cs="Times New Roman"/>
        </w:rPr>
        <w:t>2</w:t>
      </w:r>
      <w:r w:rsidR="0094077F" w:rsidRPr="001740BE">
        <w:rPr>
          <w:rFonts w:ascii="Times New Roman" w:hAnsi="Times New Roman" w:cs="Times New Roman"/>
        </w:rPr>
        <w:t>) in the table</w:t>
      </w:r>
      <w:r w:rsidRPr="001740BE">
        <w:rPr>
          <w:rFonts w:ascii="Times New Roman" w:hAnsi="Times New Roman" w:cs="Times New Roman"/>
        </w:rPr>
        <w:t>.</w:t>
      </w:r>
      <w:r w:rsidR="0083611B" w:rsidRPr="001740BE">
        <w:rPr>
          <w:rFonts w:ascii="Times New Roman" w:hAnsi="Times New Roman" w:cs="Times New Roman"/>
        </w:rPr>
        <w:t xml:space="preserve"> </w:t>
      </w:r>
    </w:p>
    <w:p w14:paraId="684DB390" w14:textId="3F33EAF5" w:rsidR="00D030A5" w:rsidRPr="001740BE" w:rsidRDefault="0083611B" w:rsidP="00154841">
      <w:pPr>
        <w:ind w:firstLine="360"/>
        <w:jc w:val="both"/>
        <w:rPr>
          <w:rFonts w:ascii="Times New Roman" w:hAnsi="Times New Roman" w:cs="Times New Roman"/>
        </w:rPr>
      </w:pPr>
      <w:r w:rsidRPr="001740BE">
        <w:rPr>
          <w:rFonts w:ascii="Times New Roman" w:hAnsi="Times New Roman" w:cs="Times New Roman"/>
        </w:rPr>
        <w:lastRenderedPageBreak/>
        <w:t xml:space="preserve">This concludes my presentation of models of spacetime emergence found in the literature. It is notable that many of the options in the taxonomy are not currently </w:t>
      </w:r>
      <w:r w:rsidR="00494353" w:rsidRPr="001740BE">
        <w:rPr>
          <w:rFonts w:ascii="Times New Roman" w:hAnsi="Times New Roman" w:cs="Times New Roman"/>
        </w:rPr>
        <w:t>defended in detail</w:t>
      </w:r>
      <w:r w:rsidRPr="001740BE">
        <w:rPr>
          <w:rFonts w:ascii="Times New Roman" w:hAnsi="Times New Roman" w:cs="Times New Roman"/>
        </w:rPr>
        <w:t>.</w:t>
      </w:r>
      <w:r w:rsidR="001B472D" w:rsidRPr="001740BE">
        <w:rPr>
          <w:rFonts w:ascii="Times New Roman" w:hAnsi="Times New Roman" w:cs="Times New Roman"/>
        </w:rPr>
        <w:t xml:space="preserve"> </w:t>
      </w:r>
      <w:r w:rsidR="001B472D" w:rsidRPr="001740BE">
        <w:rPr>
          <w:rFonts w:ascii="Times New Roman" w:hAnsi="Times New Roman" w:cs="Times New Roman"/>
          <w:sz w:val="22"/>
          <w:szCs w:val="22"/>
        </w:rPr>
        <w:t>Note that the positions that are occupied, are those in which spacetime is a system of relations.</w:t>
      </w:r>
      <w:r w:rsidR="00B65B7A" w:rsidRPr="001740BE">
        <w:rPr>
          <w:rStyle w:val="FootnoteReference"/>
          <w:rFonts w:ascii="Times New Roman" w:hAnsi="Times New Roman" w:cs="Times New Roman"/>
          <w:color w:val="auto"/>
        </w:rPr>
        <w:footnoteReference w:id="27"/>
      </w:r>
      <w:r w:rsidRPr="001740BE">
        <w:rPr>
          <w:rFonts w:ascii="Times New Roman" w:hAnsi="Times New Roman" w:cs="Times New Roman"/>
        </w:rPr>
        <w:t xml:space="preserve"> </w:t>
      </w:r>
      <w:r w:rsidR="00CC636A" w:rsidRPr="001740BE">
        <w:rPr>
          <w:rFonts w:ascii="Times New Roman" w:hAnsi="Times New Roman" w:cs="Times New Roman"/>
          <w:lang w:val="en-AU"/>
        </w:rPr>
        <w:t>In what follows I consider three possible problems for mereological approaches to spacetime emergence.</w:t>
      </w:r>
    </w:p>
    <w:p w14:paraId="7B0BE10E" w14:textId="77777777" w:rsidR="00154841" w:rsidRPr="001740BE" w:rsidRDefault="00154841" w:rsidP="00154841">
      <w:pPr>
        <w:ind w:firstLine="360"/>
        <w:jc w:val="both"/>
        <w:rPr>
          <w:rFonts w:ascii="Times New Roman" w:hAnsi="Times New Roman" w:cs="Times New Roman"/>
        </w:rPr>
      </w:pPr>
    </w:p>
    <w:p w14:paraId="50DCAFDC" w14:textId="3CA324E8" w:rsidR="00656AD7" w:rsidRPr="001740BE" w:rsidRDefault="00656AD7" w:rsidP="00D84185">
      <w:pPr>
        <w:pStyle w:val="ListParagraph"/>
        <w:numPr>
          <w:ilvl w:val="0"/>
          <w:numId w:val="10"/>
        </w:numPr>
        <w:jc w:val="both"/>
        <w:rPr>
          <w:rFonts w:ascii="Times New Roman" w:hAnsi="Times New Roman" w:cs="Times New Roman"/>
          <w:b/>
          <w:bCs/>
          <w:lang w:val="en-AU"/>
        </w:rPr>
      </w:pPr>
      <w:r w:rsidRPr="001740BE">
        <w:rPr>
          <w:rFonts w:ascii="Times New Roman" w:hAnsi="Times New Roman" w:cs="Times New Roman"/>
          <w:b/>
          <w:bCs/>
          <w:lang w:val="en-AU"/>
        </w:rPr>
        <w:t xml:space="preserve">Problems for </w:t>
      </w:r>
      <w:r w:rsidR="00494391" w:rsidRPr="001740BE">
        <w:rPr>
          <w:rFonts w:ascii="Times New Roman" w:hAnsi="Times New Roman" w:cs="Times New Roman"/>
          <w:b/>
          <w:bCs/>
          <w:lang w:val="en-AU"/>
        </w:rPr>
        <w:t>Mereological Models of Spacetime Emergence</w:t>
      </w:r>
    </w:p>
    <w:p w14:paraId="5BE918F4" w14:textId="2A58AE6D" w:rsidR="00C318F7" w:rsidRPr="001740BE" w:rsidRDefault="00D030A5" w:rsidP="00D84185">
      <w:pPr>
        <w:pStyle w:val="ListParagraph"/>
        <w:numPr>
          <w:ilvl w:val="1"/>
          <w:numId w:val="10"/>
        </w:numPr>
        <w:jc w:val="both"/>
        <w:rPr>
          <w:rFonts w:ascii="Times New Roman" w:hAnsi="Times New Roman" w:cs="Times New Roman"/>
          <w:b/>
          <w:bCs/>
          <w:lang w:val="en-AU"/>
        </w:rPr>
      </w:pPr>
      <w:r w:rsidRPr="001740BE">
        <w:rPr>
          <w:rFonts w:ascii="Times New Roman" w:hAnsi="Times New Roman" w:cs="Times New Roman"/>
          <w:b/>
          <w:bCs/>
          <w:lang w:val="en-AU"/>
        </w:rPr>
        <w:t xml:space="preserve">Mereological </w:t>
      </w:r>
      <w:r w:rsidR="00EE685E" w:rsidRPr="001740BE">
        <w:rPr>
          <w:rFonts w:ascii="Times New Roman" w:hAnsi="Times New Roman" w:cs="Times New Roman"/>
          <w:b/>
          <w:bCs/>
          <w:lang w:val="en-AU"/>
        </w:rPr>
        <w:t>H</w:t>
      </w:r>
      <w:r w:rsidRPr="001740BE">
        <w:rPr>
          <w:rFonts w:ascii="Times New Roman" w:hAnsi="Times New Roman" w:cs="Times New Roman"/>
          <w:b/>
          <w:bCs/>
          <w:lang w:val="en-AU"/>
        </w:rPr>
        <w:t xml:space="preserve">armony </w:t>
      </w:r>
    </w:p>
    <w:p w14:paraId="02328A20" w14:textId="06D821A2" w:rsidR="003B225E" w:rsidRPr="001740BE" w:rsidRDefault="0046578B" w:rsidP="00F573BE">
      <w:pPr>
        <w:jc w:val="both"/>
        <w:rPr>
          <w:rFonts w:ascii="Times New Roman" w:hAnsi="Times New Roman" w:cs="Times New Roman"/>
        </w:rPr>
      </w:pPr>
      <w:r w:rsidRPr="001740BE">
        <w:rPr>
          <w:rFonts w:ascii="Times New Roman" w:hAnsi="Times New Roman" w:cs="Times New Roman"/>
        </w:rPr>
        <w:t>The</w:t>
      </w:r>
      <w:r w:rsidR="00803640" w:rsidRPr="001740BE">
        <w:rPr>
          <w:rFonts w:ascii="Times New Roman" w:hAnsi="Times New Roman" w:cs="Times New Roman"/>
        </w:rPr>
        <w:t xml:space="preserve"> first problem</w:t>
      </w:r>
      <w:r w:rsidR="009A6D00" w:rsidRPr="001740BE">
        <w:rPr>
          <w:rFonts w:ascii="Times New Roman" w:hAnsi="Times New Roman" w:cs="Times New Roman"/>
        </w:rPr>
        <w:t xml:space="preserve"> has been raised by </w:t>
      </w:r>
      <w:r w:rsidR="0047417A" w:rsidRPr="001740BE">
        <w:rPr>
          <w:rFonts w:ascii="Times New Roman" w:hAnsi="Times New Roman" w:cs="Times New Roman"/>
        </w:rPr>
        <w:t xml:space="preserve">Baron </w:t>
      </w:r>
      <w:r w:rsidR="0047417A" w:rsidRPr="001740BE">
        <w:rPr>
          <w:rFonts w:ascii="Times New Roman" w:hAnsi="Times New Roman" w:cs="Times New Roman"/>
        </w:rPr>
        <w:fldChar w:fldCharType="begin"/>
      </w:r>
      <w:r w:rsidR="0036616D" w:rsidRPr="001740BE">
        <w:rPr>
          <w:rFonts w:ascii="Times New Roman" w:hAnsi="Times New Roman" w:cs="Times New Roman"/>
        </w:rPr>
        <w:instrText xml:space="preserve"> ADDIN EN.CITE &lt;EndNote&gt;&lt;Cite ExcludeAuth="1"&gt;&lt;Author&gt;Baron&lt;/Author&gt;&lt;Year&gt;2021&lt;/Year&gt;&lt;RecNum&gt;679&lt;/RecNum&gt;&lt;DisplayText&gt;(2019, 2021b)&lt;/DisplayText&gt;&lt;record&gt;&lt;rec-number&gt;679&lt;/rec-number&gt;&lt;foreign-keys&gt;&lt;key app="EN" db-id="2xvvprstr2ptr6ef5tqxez2102dtevarxa9v" timestamp="1707790821"&gt;679&lt;/key&gt;&lt;/foreign-keys&gt;&lt;ref-type name="Journal Article"&gt;17&lt;/ref-type&gt;&lt;contributors&gt;&lt;authors&gt;&lt;author&gt;Baron, Sam&lt;/author&gt;&lt;/authors&gt;&lt;/contributors&gt;&lt;titles&gt;&lt;title&gt;Parts of spacetime&lt;/title&gt;&lt;secondary-title&gt;American Philosophical Quarterly&lt;/secondary-title&gt;&lt;/titles&gt;&lt;periodical&gt;&lt;full-title&gt;American Philosophical Quarterly&lt;/full-title&gt;&lt;/periodical&gt;&lt;pages&gt;387-398&lt;/pages&gt;&lt;volume&gt;58&lt;/volume&gt;&lt;number&gt;4&lt;/number&gt;&lt;dates&gt;&lt;year&gt;2021&lt;/year&gt;&lt;/dates&gt;&lt;urls&gt;&lt;/urls&gt;&lt;/record&gt;&lt;/Cite&gt;&lt;Cite ExcludeAuth="1"&gt;&lt;Author&gt;Baron&lt;/Author&gt;&lt;Year&gt;2019&lt;/Year&gt;&lt;RecNum&gt;558&lt;/RecNum&gt;&lt;record&gt;&lt;rec-number&gt;558&lt;/rec-number&gt;&lt;foreign-keys&gt;&lt;key app="EN" db-id="2xvvprstr2ptr6ef5tqxez2102dtevarxa9v" timestamp="1665122173"&gt;558&lt;/key&gt;&lt;/foreign-keys&gt;&lt;ref-type name="Journal Article"&gt;17&lt;/ref-type&gt;&lt;contributors&gt;&lt;authors&gt;&lt;author&gt;Sam Baron&lt;/author&gt;&lt;/authors&gt;&lt;/contributors&gt;&lt;titles&gt;&lt;title&gt;The curious case of spacetime emergence&lt;/title&gt;&lt;secondary-title&gt;Philosophical Studies&lt;/secondary-title&gt;&lt;/titles&gt;&lt;periodical&gt;&lt;full-title&gt;Philosophical Studies&lt;/full-title&gt;&lt;/periodical&gt;&lt;pages&gt;2207-2226&lt;/pages&gt;&lt;volume&gt;177&lt;/volume&gt;&lt;number&gt;8&lt;/number&gt;&lt;dates&gt;&lt;year&gt;2019&lt;/year&gt;&lt;/dates&gt;&lt;urls&gt;&lt;/urls&gt;&lt;/record&gt;&lt;/Cite&gt;&lt;/EndNote&gt;</w:instrText>
      </w:r>
      <w:r w:rsidR="0047417A" w:rsidRPr="001740BE">
        <w:rPr>
          <w:rFonts w:ascii="Times New Roman" w:hAnsi="Times New Roman" w:cs="Times New Roman"/>
        </w:rPr>
        <w:fldChar w:fldCharType="separate"/>
      </w:r>
      <w:r w:rsidR="0036616D" w:rsidRPr="001740BE">
        <w:rPr>
          <w:rFonts w:ascii="Times New Roman" w:hAnsi="Times New Roman" w:cs="Times New Roman"/>
          <w:noProof/>
        </w:rPr>
        <w:t>(2019, 2021b)</w:t>
      </w:r>
      <w:r w:rsidR="0047417A" w:rsidRPr="001740BE">
        <w:rPr>
          <w:rFonts w:ascii="Times New Roman" w:hAnsi="Times New Roman" w:cs="Times New Roman"/>
        </w:rPr>
        <w:fldChar w:fldCharType="end"/>
      </w:r>
      <w:r w:rsidR="00BA12D7" w:rsidRPr="001740BE">
        <w:rPr>
          <w:rFonts w:ascii="Times New Roman" w:hAnsi="Times New Roman" w:cs="Times New Roman"/>
        </w:rPr>
        <w:t>,</w:t>
      </w:r>
      <w:r w:rsidR="00066B0F" w:rsidRPr="001740BE">
        <w:rPr>
          <w:rFonts w:ascii="Times New Roman" w:hAnsi="Times New Roman" w:cs="Times New Roman"/>
        </w:rPr>
        <w:t xml:space="preserve"> </w:t>
      </w:r>
      <w:r w:rsidR="000D5982" w:rsidRPr="001740BE">
        <w:rPr>
          <w:rFonts w:ascii="Times New Roman" w:hAnsi="Times New Roman" w:cs="Times New Roman"/>
        </w:rPr>
        <w:t>Baron and Le Bihan</w:t>
      </w:r>
      <w:r w:rsidR="003608DA" w:rsidRPr="001740BE">
        <w:rPr>
          <w:rFonts w:ascii="Times New Roman" w:hAnsi="Times New Roman" w:cs="Times New Roman"/>
        </w:rPr>
        <w:t xml:space="preserve"> </w:t>
      </w:r>
      <w:r w:rsidR="001748CF" w:rsidRPr="001740BE">
        <w:rPr>
          <w:rFonts w:ascii="Times New Roman" w:hAnsi="Times New Roman" w:cs="Times New Roman"/>
        </w:rPr>
        <w:fldChar w:fldCharType="begin"/>
      </w:r>
      <w:r w:rsidR="000561F1" w:rsidRPr="001740BE">
        <w:rPr>
          <w:rFonts w:ascii="Times New Roman" w:hAnsi="Times New Roman" w:cs="Times New Roman"/>
        </w:rPr>
        <w:instrText xml:space="preserve"> ADDIN EN.CITE &lt;EndNote&gt;&lt;Cite ExcludeAuth="1"&gt;&lt;Author&gt;Baron&lt;/Author&gt;&lt;Year&gt;2022&lt;/Year&gt;&lt;RecNum&gt;559&lt;/RecNum&gt;&lt;DisplayText&gt;(2022a)&lt;/DisplayText&gt;&lt;record&gt;&lt;rec-number&gt;559&lt;/rec-number&gt;&lt;foreign-keys&gt;&lt;key app="EN" db-id="2xvvprstr2ptr6ef5tqxez2102dtevarxa9v" timestamp="1665122583"&gt;559&lt;/key&gt;&lt;/foreign-keys&gt;&lt;ref-type name="Journal Article"&gt;17&lt;/ref-type&gt;&lt;contributors&gt;&lt;authors&gt;&lt;author&gt;Sam Baron&lt;/author&gt;&lt;author&gt;Le Bihan, Baptiste&lt;/author&gt;&lt;/authors&gt;&lt;/contributors&gt;&lt;titles&gt;&lt;title&gt;Composing Spacetime&lt;/title&gt;&lt;secondary-title&gt;Journal of Philosophy&lt;/secondary-title&gt;&lt;/titles&gt;&lt;periodical&gt;&lt;full-title&gt;Journal of Philosophy&lt;/full-title&gt;&lt;/periodical&gt;&lt;pages&gt;33-54&lt;/pages&gt;&lt;volume&gt;119&lt;/volume&gt;&lt;number&gt;1&lt;/number&gt;&lt;dates&gt;&lt;year&gt;2022&lt;/year&gt;&lt;/dates&gt;&lt;urls&gt;&lt;/urls&gt;&lt;/record&gt;&lt;/Cite&gt;&lt;/EndNote&gt;</w:instrText>
      </w:r>
      <w:r w:rsidR="001748CF" w:rsidRPr="001740BE">
        <w:rPr>
          <w:rFonts w:ascii="Times New Roman" w:hAnsi="Times New Roman" w:cs="Times New Roman"/>
        </w:rPr>
        <w:fldChar w:fldCharType="separate"/>
      </w:r>
      <w:r w:rsidR="000561F1" w:rsidRPr="001740BE">
        <w:rPr>
          <w:rFonts w:ascii="Times New Roman" w:hAnsi="Times New Roman" w:cs="Times New Roman"/>
          <w:noProof/>
        </w:rPr>
        <w:t>(2022a)</w:t>
      </w:r>
      <w:r w:rsidR="001748CF" w:rsidRPr="001740BE">
        <w:rPr>
          <w:rFonts w:ascii="Times New Roman" w:hAnsi="Times New Roman" w:cs="Times New Roman"/>
        </w:rPr>
        <w:fldChar w:fldCharType="end"/>
      </w:r>
      <w:r w:rsidR="00E24D30" w:rsidRPr="001740BE">
        <w:rPr>
          <w:rFonts w:ascii="Times New Roman" w:hAnsi="Times New Roman" w:cs="Times New Roman"/>
        </w:rPr>
        <w:t xml:space="preserve"> and Baron, Miller and Tal</w:t>
      </w:r>
      <w:r w:rsidR="00A917EF" w:rsidRPr="001740BE">
        <w:rPr>
          <w:rFonts w:ascii="Times New Roman" w:hAnsi="Times New Roman" w:cs="Times New Roman"/>
        </w:rPr>
        <w:t>l</w:t>
      </w:r>
      <w:r w:rsidR="00E24D30" w:rsidRPr="001740BE">
        <w:rPr>
          <w:rFonts w:ascii="Times New Roman" w:hAnsi="Times New Roman" w:cs="Times New Roman"/>
        </w:rPr>
        <w:t xml:space="preserve">ant </w:t>
      </w:r>
      <w:r w:rsidR="00A917EF" w:rsidRPr="001740BE">
        <w:rPr>
          <w:rFonts w:ascii="Times New Roman" w:hAnsi="Times New Roman" w:cs="Times New Roman"/>
        </w:rPr>
        <w:fldChar w:fldCharType="begin"/>
      </w:r>
      <w:r w:rsidR="00A917EF" w:rsidRPr="001740BE">
        <w:rPr>
          <w:rFonts w:ascii="Times New Roman" w:hAnsi="Times New Roman" w:cs="Times New Roman"/>
        </w:rPr>
        <w:instrText xml:space="preserve"> ADDIN EN.CITE &lt;EndNote&gt;&lt;Cite ExcludeAuth="1"&gt;&lt;Author&gt;Baron&lt;/Author&gt;&lt;Year&gt;2022&lt;/Year&gt;&lt;RecNum&gt;588&lt;/RecNum&gt;&lt;DisplayText&gt;(2022)&lt;/DisplayText&gt;&lt;record&gt;&lt;rec-number&gt;588&lt;/rec-number&gt;&lt;foreign-keys&gt;&lt;key app="EN" db-id="2xvvprstr2ptr6ef5tqxez2102dtevarxa9v" timestamp="1677810427"&gt;588&lt;/key&gt;&lt;/foreign-keys&gt;&lt;ref-type name="Book"&gt;6&lt;/ref-type&gt;&lt;contributors&gt;&lt;authors&gt;&lt;author&gt;Baron, Samuel&lt;/author&gt;&lt;author&gt;Miller, Kristie&lt;/author&gt;&lt;author&gt;Tallant, Jonathan&lt;/author&gt;&lt;/authors&gt;&lt;/contributors&gt;&lt;titles&gt;&lt;title&gt;Out of Time: A Philosophical Study of Timelessness&lt;/title&gt;&lt;/titles&gt;&lt;dates&gt;&lt;year&gt;2022&lt;/year&gt;&lt;/dates&gt;&lt;publisher&gt;Oxford University Press&lt;/publisher&gt;&lt;urls&gt;&lt;/urls&gt;&lt;/record&gt;&lt;/Cite&gt;&lt;/EndNote&gt;</w:instrText>
      </w:r>
      <w:r w:rsidR="00A917EF" w:rsidRPr="001740BE">
        <w:rPr>
          <w:rFonts w:ascii="Times New Roman" w:hAnsi="Times New Roman" w:cs="Times New Roman"/>
        </w:rPr>
        <w:fldChar w:fldCharType="separate"/>
      </w:r>
      <w:r w:rsidR="00A917EF" w:rsidRPr="001740BE">
        <w:rPr>
          <w:rFonts w:ascii="Times New Roman" w:hAnsi="Times New Roman" w:cs="Times New Roman"/>
          <w:noProof/>
        </w:rPr>
        <w:t>(2022)</w:t>
      </w:r>
      <w:r w:rsidR="00A917EF" w:rsidRPr="001740BE">
        <w:rPr>
          <w:rFonts w:ascii="Times New Roman" w:hAnsi="Times New Roman" w:cs="Times New Roman"/>
        </w:rPr>
        <w:fldChar w:fldCharType="end"/>
      </w:r>
      <w:r w:rsidR="00803640" w:rsidRPr="001740BE">
        <w:rPr>
          <w:rFonts w:ascii="Times New Roman" w:hAnsi="Times New Roman" w:cs="Times New Roman"/>
        </w:rPr>
        <w:t xml:space="preserve">. </w:t>
      </w:r>
      <w:r w:rsidR="00E22F8D" w:rsidRPr="001740BE">
        <w:rPr>
          <w:rFonts w:ascii="Times New Roman" w:hAnsi="Times New Roman" w:cs="Times New Roman"/>
        </w:rPr>
        <w:t xml:space="preserve">The problem is this: </w:t>
      </w:r>
      <w:r w:rsidR="0049101D" w:rsidRPr="001740BE">
        <w:rPr>
          <w:rFonts w:ascii="Times New Roman" w:hAnsi="Times New Roman" w:cs="Times New Roman"/>
        </w:rPr>
        <w:t xml:space="preserve">A mereological </w:t>
      </w:r>
      <w:r w:rsidR="007F1B7A" w:rsidRPr="001740BE">
        <w:rPr>
          <w:rFonts w:ascii="Times New Roman" w:hAnsi="Times New Roman" w:cs="Times New Roman"/>
        </w:rPr>
        <w:t xml:space="preserve">model of </w:t>
      </w:r>
      <w:r w:rsidR="00C90A8B" w:rsidRPr="001740BE">
        <w:rPr>
          <w:rFonts w:ascii="Times New Roman" w:hAnsi="Times New Roman" w:cs="Times New Roman"/>
        </w:rPr>
        <w:t>spacetime</w:t>
      </w:r>
      <w:r w:rsidR="007F1B7A" w:rsidRPr="001740BE">
        <w:rPr>
          <w:rFonts w:ascii="Times New Roman" w:hAnsi="Times New Roman" w:cs="Times New Roman"/>
        </w:rPr>
        <w:t xml:space="preserve"> emergence</w:t>
      </w:r>
      <w:r w:rsidR="00C90A8B" w:rsidRPr="001740BE">
        <w:rPr>
          <w:rFonts w:ascii="Times New Roman" w:hAnsi="Times New Roman" w:cs="Times New Roman"/>
        </w:rPr>
        <w:t xml:space="preserve"> does not seem to comply with </w:t>
      </w:r>
      <w:r w:rsidR="004B50DA" w:rsidRPr="001740BE">
        <w:rPr>
          <w:rFonts w:ascii="Times New Roman" w:hAnsi="Times New Roman" w:cs="Times New Roman"/>
        </w:rPr>
        <w:t xml:space="preserve">the principle of </w:t>
      </w:r>
      <w:r w:rsidR="00C90A8B" w:rsidRPr="001740BE">
        <w:rPr>
          <w:rFonts w:ascii="Times New Roman" w:hAnsi="Times New Roman" w:cs="Times New Roman"/>
        </w:rPr>
        <w:t xml:space="preserve">Harmony </w:t>
      </w:r>
      <w:r w:rsidR="004B041F" w:rsidRPr="001740BE">
        <w:rPr>
          <w:rFonts w:ascii="Times New Roman" w:hAnsi="Times New Roman" w:cs="Times New Roman"/>
        </w:rPr>
        <w:t xml:space="preserve">specified in </w:t>
      </w:r>
      <w:r w:rsidR="00803640" w:rsidRPr="001740BE">
        <w:rPr>
          <w:rFonts w:ascii="Times New Roman" w:hAnsi="Times New Roman" w:cs="Times New Roman"/>
        </w:rPr>
        <w:t xml:space="preserve">Section </w:t>
      </w:r>
      <w:r w:rsidR="005A0204" w:rsidRPr="001740BE">
        <w:rPr>
          <w:rFonts w:ascii="Times New Roman" w:hAnsi="Times New Roman" w:cs="Times New Roman"/>
        </w:rPr>
        <w:t>3</w:t>
      </w:r>
      <w:r w:rsidR="00C90A8B" w:rsidRPr="001740BE">
        <w:rPr>
          <w:rFonts w:ascii="Times New Roman" w:hAnsi="Times New Roman" w:cs="Times New Roman"/>
        </w:rPr>
        <w:t xml:space="preserve">. </w:t>
      </w:r>
      <w:r w:rsidR="00FF30EB" w:rsidRPr="001740BE">
        <w:rPr>
          <w:rFonts w:ascii="Times New Roman" w:hAnsi="Times New Roman" w:cs="Times New Roman"/>
        </w:rPr>
        <w:t>In discussing this problem,</w:t>
      </w:r>
      <w:r w:rsidR="00FC4538" w:rsidRPr="001740BE">
        <w:rPr>
          <w:rFonts w:ascii="Times New Roman" w:hAnsi="Times New Roman" w:cs="Times New Roman"/>
        </w:rPr>
        <w:t xml:space="preserve"> I will talk about ‘regions’ as </w:t>
      </w:r>
      <w:r w:rsidR="007E6EC2" w:rsidRPr="001740BE">
        <w:rPr>
          <w:rFonts w:ascii="Times New Roman" w:hAnsi="Times New Roman" w:cs="Times New Roman"/>
        </w:rPr>
        <w:t>portions of spacetime</w:t>
      </w:r>
      <w:r w:rsidR="0015158A" w:rsidRPr="001740BE">
        <w:rPr>
          <w:rFonts w:ascii="Times New Roman" w:hAnsi="Times New Roman" w:cs="Times New Roman"/>
        </w:rPr>
        <w:t xml:space="preserve"> and ‘subregions’ as parts of </w:t>
      </w:r>
      <w:r w:rsidR="00A00D6D" w:rsidRPr="001740BE">
        <w:rPr>
          <w:rFonts w:ascii="Times New Roman" w:hAnsi="Times New Roman" w:cs="Times New Roman"/>
        </w:rPr>
        <w:t xml:space="preserve">spacetime </w:t>
      </w:r>
      <w:r w:rsidR="0015158A" w:rsidRPr="001740BE">
        <w:rPr>
          <w:rFonts w:ascii="Times New Roman" w:hAnsi="Times New Roman" w:cs="Times New Roman"/>
        </w:rPr>
        <w:t>regions,</w:t>
      </w:r>
      <w:r w:rsidR="00F50664" w:rsidRPr="001740BE">
        <w:rPr>
          <w:rFonts w:ascii="Times New Roman" w:hAnsi="Times New Roman" w:cs="Times New Roman"/>
        </w:rPr>
        <w:t xml:space="preserve"> </w:t>
      </w:r>
      <w:r w:rsidR="00FF51D6" w:rsidRPr="001740BE">
        <w:rPr>
          <w:rFonts w:ascii="Times New Roman" w:hAnsi="Times New Roman" w:cs="Times New Roman"/>
        </w:rPr>
        <w:t xml:space="preserve">but I will remain neutral on </w:t>
      </w:r>
      <w:r w:rsidR="00F56136" w:rsidRPr="001740BE">
        <w:rPr>
          <w:rFonts w:ascii="Times New Roman" w:hAnsi="Times New Roman" w:cs="Times New Roman"/>
        </w:rPr>
        <w:t>whether those regions are</w:t>
      </w:r>
      <w:r w:rsidR="00D52ABC" w:rsidRPr="001740BE">
        <w:rPr>
          <w:rFonts w:ascii="Times New Roman" w:hAnsi="Times New Roman" w:cs="Times New Roman"/>
        </w:rPr>
        <w:t xml:space="preserve"> ultimately</w:t>
      </w:r>
      <w:r w:rsidR="00F56136" w:rsidRPr="001740BE">
        <w:rPr>
          <w:rFonts w:ascii="Times New Roman" w:hAnsi="Times New Roman" w:cs="Times New Roman"/>
        </w:rPr>
        <w:t xml:space="preserve"> points</w:t>
      </w:r>
      <w:r w:rsidR="00FA2F07" w:rsidRPr="001740BE">
        <w:rPr>
          <w:rFonts w:ascii="Times New Roman" w:hAnsi="Times New Roman" w:cs="Times New Roman"/>
        </w:rPr>
        <w:t xml:space="preserve"> or relations</w:t>
      </w:r>
      <w:r w:rsidR="00F56136" w:rsidRPr="001740BE">
        <w:rPr>
          <w:rFonts w:ascii="Times New Roman" w:hAnsi="Times New Roman" w:cs="Times New Roman"/>
        </w:rPr>
        <w:t xml:space="preserve">. </w:t>
      </w:r>
      <w:r w:rsidR="00FF51D6" w:rsidRPr="001740BE">
        <w:rPr>
          <w:rFonts w:ascii="Times New Roman" w:hAnsi="Times New Roman" w:cs="Times New Roman"/>
        </w:rPr>
        <w:t xml:space="preserve"> </w:t>
      </w:r>
    </w:p>
    <w:p w14:paraId="775BA6A8" w14:textId="1A904852" w:rsidR="00A97A44" w:rsidRPr="001740BE" w:rsidRDefault="00226832" w:rsidP="00134CF6">
      <w:pPr>
        <w:ind w:firstLine="426"/>
        <w:jc w:val="both"/>
        <w:rPr>
          <w:rFonts w:ascii="Times New Roman" w:hAnsi="Times New Roman" w:cs="Times New Roman"/>
        </w:rPr>
      </w:pPr>
      <w:r w:rsidRPr="001740BE">
        <w:rPr>
          <w:rFonts w:ascii="Times New Roman" w:hAnsi="Times New Roman" w:cs="Times New Roman"/>
        </w:rPr>
        <w:t xml:space="preserve">Harmony principles claim that </w:t>
      </w:r>
      <w:r w:rsidR="006A68FD" w:rsidRPr="001740BE">
        <w:rPr>
          <w:rFonts w:ascii="Times New Roman" w:hAnsi="Times New Roman" w:cs="Times New Roman"/>
        </w:rPr>
        <w:t>the location of an object’s parts should be a sub</w:t>
      </w:r>
      <w:r w:rsidR="004A6CC4" w:rsidRPr="001740BE">
        <w:rPr>
          <w:rFonts w:ascii="Times New Roman" w:hAnsi="Times New Roman" w:cs="Times New Roman"/>
        </w:rPr>
        <w:t xml:space="preserve">region of the region at which the whole is located. </w:t>
      </w:r>
      <w:r w:rsidR="00262390" w:rsidRPr="001740BE">
        <w:rPr>
          <w:rFonts w:ascii="Times New Roman" w:hAnsi="Times New Roman" w:cs="Times New Roman"/>
        </w:rPr>
        <w:t>So</w:t>
      </w:r>
      <w:r w:rsidR="009D6448" w:rsidRPr="001740BE">
        <w:rPr>
          <w:rFonts w:ascii="Times New Roman" w:hAnsi="Times New Roman" w:cs="Times New Roman"/>
        </w:rPr>
        <w:t>,</w:t>
      </w:r>
      <w:r w:rsidR="00262390" w:rsidRPr="001740BE">
        <w:rPr>
          <w:rFonts w:ascii="Times New Roman" w:hAnsi="Times New Roman" w:cs="Times New Roman"/>
        </w:rPr>
        <w:t xml:space="preserve"> if </w:t>
      </w:r>
      <w:r w:rsidR="000F7BA7" w:rsidRPr="001740BE">
        <w:rPr>
          <w:rFonts w:ascii="Times New Roman" w:hAnsi="Times New Roman" w:cs="Times New Roman"/>
        </w:rPr>
        <w:t xml:space="preserve">a </w:t>
      </w:r>
      <w:r w:rsidR="00262390" w:rsidRPr="001740BE">
        <w:rPr>
          <w:rFonts w:ascii="Times New Roman" w:hAnsi="Times New Roman" w:cs="Times New Roman"/>
        </w:rPr>
        <w:t xml:space="preserve">spacetime region </w:t>
      </w:r>
      <w:r w:rsidR="000F7BA7" w:rsidRPr="001740BE">
        <w:rPr>
          <w:rFonts w:ascii="Times New Roman" w:hAnsi="Times New Roman" w:cs="Times New Roman"/>
        </w:rPr>
        <w:t>has</w:t>
      </w:r>
      <w:r w:rsidR="00262390" w:rsidRPr="001740BE">
        <w:rPr>
          <w:rFonts w:ascii="Times New Roman" w:hAnsi="Times New Roman" w:cs="Times New Roman"/>
        </w:rPr>
        <w:t xml:space="preserve"> parts, </w:t>
      </w:r>
      <w:r w:rsidR="00A0216E" w:rsidRPr="001740BE">
        <w:rPr>
          <w:rFonts w:ascii="Times New Roman" w:hAnsi="Times New Roman" w:cs="Times New Roman"/>
        </w:rPr>
        <w:t xml:space="preserve">according to Harmony, </w:t>
      </w:r>
      <w:r w:rsidR="001D2907" w:rsidRPr="001740BE">
        <w:rPr>
          <w:rFonts w:ascii="Times New Roman" w:hAnsi="Times New Roman" w:cs="Times New Roman"/>
        </w:rPr>
        <w:t>the parts</w:t>
      </w:r>
      <w:r w:rsidR="00262390" w:rsidRPr="001740BE">
        <w:rPr>
          <w:rFonts w:ascii="Times New Roman" w:hAnsi="Times New Roman" w:cs="Times New Roman"/>
        </w:rPr>
        <w:t xml:space="preserve"> should be located at </w:t>
      </w:r>
      <w:r w:rsidR="00EE6C42" w:rsidRPr="001740BE">
        <w:rPr>
          <w:rFonts w:ascii="Times New Roman" w:hAnsi="Times New Roman" w:cs="Times New Roman"/>
        </w:rPr>
        <w:t xml:space="preserve">a </w:t>
      </w:r>
      <w:r w:rsidR="000F7BA7" w:rsidRPr="001740BE">
        <w:rPr>
          <w:rFonts w:ascii="Times New Roman" w:hAnsi="Times New Roman" w:cs="Times New Roman"/>
        </w:rPr>
        <w:t xml:space="preserve">subregion of the initial </w:t>
      </w:r>
      <w:r w:rsidR="00593A37" w:rsidRPr="001740BE">
        <w:rPr>
          <w:rFonts w:ascii="Times New Roman" w:hAnsi="Times New Roman" w:cs="Times New Roman"/>
        </w:rPr>
        <w:t xml:space="preserve">spacetime </w:t>
      </w:r>
      <w:r w:rsidR="000F7BA7" w:rsidRPr="001740BE">
        <w:rPr>
          <w:rFonts w:ascii="Times New Roman" w:hAnsi="Times New Roman" w:cs="Times New Roman"/>
        </w:rPr>
        <w:t xml:space="preserve">region. </w:t>
      </w:r>
      <w:r w:rsidR="00C64935" w:rsidRPr="001740BE">
        <w:rPr>
          <w:rFonts w:ascii="Times New Roman" w:hAnsi="Times New Roman" w:cs="Times New Roman"/>
        </w:rPr>
        <w:t xml:space="preserve">Non-spatiotemporal parts of spacetime, however, will not be located at any subregions of spacetime </w:t>
      </w:r>
      <w:r w:rsidR="00191F9B" w:rsidRPr="001740BE">
        <w:rPr>
          <w:rFonts w:ascii="Times New Roman" w:hAnsi="Times New Roman" w:cs="Times New Roman"/>
        </w:rPr>
        <w:t>regions since</w:t>
      </w:r>
      <w:r w:rsidR="00835B40" w:rsidRPr="001740BE">
        <w:rPr>
          <w:rFonts w:ascii="Times New Roman" w:hAnsi="Times New Roman" w:cs="Times New Roman"/>
        </w:rPr>
        <w:t xml:space="preserve"> they do not have spatiotemporal locations</w:t>
      </w:r>
      <w:r w:rsidR="00C64935" w:rsidRPr="001740BE">
        <w:rPr>
          <w:rFonts w:ascii="Times New Roman" w:hAnsi="Times New Roman" w:cs="Times New Roman"/>
        </w:rPr>
        <w:t xml:space="preserve">. </w:t>
      </w:r>
      <w:r w:rsidR="00225546" w:rsidRPr="001740BE">
        <w:rPr>
          <w:rFonts w:ascii="Times New Roman" w:hAnsi="Times New Roman" w:cs="Times New Roman"/>
        </w:rPr>
        <w:t>This will violate the left to right direction of</w:t>
      </w:r>
      <w:r w:rsidR="00984721" w:rsidRPr="001740BE">
        <w:rPr>
          <w:rFonts w:ascii="Times New Roman" w:hAnsi="Times New Roman" w:cs="Times New Roman"/>
        </w:rPr>
        <w:t xml:space="preserve"> </w:t>
      </w:r>
      <w:r w:rsidR="00FB7F62" w:rsidRPr="001740BE">
        <w:rPr>
          <w:rFonts w:ascii="Times New Roman" w:hAnsi="Times New Roman" w:cs="Times New Roman"/>
        </w:rPr>
        <w:t>Harmony</w:t>
      </w:r>
      <w:r w:rsidR="004217F3" w:rsidRPr="001740BE">
        <w:rPr>
          <w:rFonts w:ascii="Times New Roman" w:hAnsi="Times New Roman" w:cs="Times New Roman"/>
        </w:rPr>
        <w:t xml:space="preserve">: </w:t>
      </w:r>
      <w:r w:rsidR="004217F3" w:rsidRPr="001740BE">
        <w:rPr>
          <w:rFonts w:ascii="Times New Roman" w:hAnsi="Times New Roman" w:cs="Times New Roman"/>
          <w:i/>
          <w:iCs/>
          <w:lang w:val="en-AU"/>
        </w:rPr>
        <w:t xml:space="preserve">x is a part of </w:t>
      </w:r>
      <w:r w:rsidR="004217F3" w:rsidRPr="001740BE">
        <w:rPr>
          <w:rFonts w:ascii="Cambria Math" w:eastAsia="CambriaMath" w:hAnsi="Cambria Math" w:cs="Cambria Math"/>
          <w:lang w:val="en-AU"/>
        </w:rPr>
        <w:t>𝑦</w:t>
      </w:r>
      <w:r w:rsidR="004217F3" w:rsidRPr="001740BE">
        <w:rPr>
          <w:rFonts w:ascii="Times New Roman" w:eastAsia="CambriaMath" w:hAnsi="Times New Roman" w:cs="Times New Roman"/>
          <w:lang w:val="en-AU"/>
        </w:rPr>
        <w:t xml:space="preserve"> </w:t>
      </w:r>
      <w:r w:rsidR="004217F3" w:rsidRPr="001740BE">
        <w:rPr>
          <w:rFonts w:ascii="Times New Roman" w:hAnsi="Times New Roman" w:cs="Times New Roman"/>
          <w:i/>
          <w:iCs/>
          <w:lang w:val="en-AU"/>
        </w:rPr>
        <w:t xml:space="preserve">if </w:t>
      </w:r>
      <w:r w:rsidR="004217F3" w:rsidRPr="001740BE">
        <w:rPr>
          <w:rFonts w:ascii="Cambria Math" w:eastAsia="CambriaMath" w:hAnsi="Cambria Math" w:cs="Cambria Math"/>
          <w:lang w:val="en-AU"/>
        </w:rPr>
        <w:t>𝑥</w:t>
      </w:r>
      <w:r w:rsidR="004217F3" w:rsidRPr="001740BE">
        <w:rPr>
          <w:rFonts w:ascii="Times New Roman" w:hAnsi="Times New Roman" w:cs="Times New Roman"/>
          <w:i/>
          <w:iCs/>
          <w:lang w:val="en-AU"/>
        </w:rPr>
        <w:t xml:space="preserve">'s location is a subregion of </w:t>
      </w:r>
      <w:r w:rsidR="004217F3" w:rsidRPr="001740BE">
        <w:rPr>
          <w:rFonts w:ascii="Cambria Math" w:eastAsia="CambriaMath" w:hAnsi="Cambria Math" w:cs="Cambria Math"/>
          <w:lang w:val="en-AU"/>
        </w:rPr>
        <w:t>𝑦</w:t>
      </w:r>
      <w:r w:rsidR="004217F3" w:rsidRPr="001740BE">
        <w:rPr>
          <w:rFonts w:ascii="Times New Roman" w:hAnsi="Times New Roman" w:cs="Times New Roman"/>
          <w:i/>
          <w:iCs/>
          <w:lang w:val="en-AU"/>
        </w:rPr>
        <w:t>'s location</w:t>
      </w:r>
      <w:r w:rsidR="00AC73A0" w:rsidRPr="001740BE">
        <w:rPr>
          <w:rFonts w:ascii="Times New Roman" w:hAnsi="Times New Roman" w:cs="Times New Roman"/>
          <w:i/>
          <w:iCs/>
          <w:lang w:val="en-AU"/>
        </w:rPr>
        <w:t xml:space="preserve">. </w:t>
      </w:r>
      <w:r w:rsidR="0025010A" w:rsidRPr="001740BE">
        <w:rPr>
          <w:rFonts w:ascii="Times New Roman" w:hAnsi="Times New Roman" w:cs="Times New Roman"/>
        </w:rPr>
        <w:t>I</w:t>
      </w:r>
      <w:r w:rsidR="00A97A44" w:rsidRPr="001740BE">
        <w:rPr>
          <w:rFonts w:ascii="Times New Roman" w:hAnsi="Times New Roman" w:cs="Times New Roman"/>
        </w:rPr>
        <w:t xml:space="preserve">f spacetime is composed of </w:t>
      </w:r>
      <w:r w:rsidR="000566B1" w:rsidRPr="001740BE">
        <w:rPr>
          <w:rFonts w:ascii="Times New Roman" w:hAnsi="Times New Roman" w:cs="Times New Roman"/>
        </w:rPr>
        <w:t xml:space="preserve">something </w:t>
      </w:r>
      <w:r w:rsidR="00A97A44" w:rsidRPr="001740BE">
        <w:rPr>
          <w:rFonts w:ascii="Times New Roman" w:hAnsi="Times New Roman" w:cs="Times New Roman"/>
        </w:rPr>
        <w:t xml:space="preserve">non-spatiotemporal at some level, </w:t>
      </w:r>
      <w:r w:rsidR="000566B1" w:rsidRPr="001740BE">
        <w:rPr>
          <w:rFonts w:ascii="Times New Roman" w:hAnsi="Times New Roman" w:cs="Times New Roman"/>
        </w:rPr>
        <w:t xml:space="preserve">the location of the non-spatiotemporal </w:t>
      </w:r>
      <w:r w:rsidR="00370CA6" w:rsidRPr="001740BE">
        <w:rPr>
          <w:rFonts w:ascii="Times New Roman" w:hAnsi="Times New Roman" w:cs="Times New Roman"/>
        </w:rPr>
        <w:t xml:space="preserve">parts will </w:t>
      </w:r>
      <w:r w:rsidR="00134CF6" w:rsidRPr="001740BE">
        <w:rPr>
          <w:rFonts w:ascii="Times New Roman" w:hAnsi="Times New Roman" w:cs="Times New Roman"/>
        </w:rPr>
        <w:t>not</w:t>
      </w:r>
      <w:r w:rsidR="00370CA6" w:rsidRPr="001740BE">
        <w:rPr>
          <w:rFonts w:ascii="Times New Roman" w:hAnsi="Times New Roman" w:cs="Times New Roman"/>
        </w:rPr>
        <w:t xml:space="preserve"> to be a subregion of the spatiotemporal location.</w:t>
      </w:r>
      <w:r w:rsidR="00134CF6" w:rsidRPr="001740BE">
        <w:rPr>
          <w:rFonts w:ascii="Times New Roman" w:hAnsi="Times New Roman" w:cs="Times New Roman"/>
        </w:rPr>
        <w:t xml:space="preserve"> </w:t>
      </w:r>
      <w:r w:rsidR="00026CFC" w:rsidRPr="001740BE">
        <w:rPr>
          <w:rFonts w:ascii="Times New Roman" w:hAnsi="Times New Roman" w:cs="Times New Roman"/>
        </w:rPr>
        <w:t xml:space="preserve">We might worry </w:t>
      </w:r>
      <w:r w:rsidR="001D2A8D" w:rsidRPr="001740BE">
        <w:rPr>
          <w:rFonts w:ascii="Times New Roman" w:hAnsi="Times New Roman" w:cs="Times New Roman"/>
        </w:rPr>
        <w:t xml:space="preserve">then </w:t>
      </w:r>
      <w:r w:rsidR="00026CFC" w:rsidRPr="001740BE">
        <w:rPr>
          <w:rFonts w:ascii="Times New Roman" w:hAnsi="Times New Roman" w:cs="Times New Roman"/>
        </w:rPr>
        <w:t>that dependent spacetime is not suitabl</w:t>
      </w:r>
      <w:r w:rsidR="002D6F35" w:rsidRPr="001740BE">
        <w:rPr>
          <w:rFonts w:ascii="Times New Roman" w:hAnsi="Times New Roman" w:cs="Times New Roman"/>
        </w:rPr>
        <w:t>y</w:t>
      </w:r>
      <w:r w:rsidR="00026CFC" w:rsidRPr="001740BE">
        <w:rPr>
          <w:rFonts w:ascii="Times New Roman" w:hAnsi="Times New Roman" w:cs="Times New Roman"/>
        </w:rPr>
        <w:t xml:space="preserve"> analysed in mereological terms because </w:t>
      </w:r>
      <w:r w:rsidR="000F08EC" w:rsidRPr="001740BE">
        <w:rPr>
          <w:rFonts w:ascii="Times New Roman" w:hAnsi="Times New Roman" w:cs="Times New Roman"/>
        </w:rPr>
        <w:t>its parts cannot be located at any subregion of a spacetime region.</w:t>
      </w:r>
      <w:r w:rsidR="0040501F" w:rsidRPr="001740BE">
        <w:rPr>
          <w:rFonts w:ascii="Times New Roman" w:hAnsi="Times New Roman" w:cs="Times New Roman"/>
        </w:rPr>
        <w:t xml:space="preserve"> Baron, Miller and Tallant </w:t>
      </w:r>
      <w:r w:rsidR="0099738C" w:rsidRPr="001740BE">
        <w:rPr>
          <w:rFonts w:ascii="Times New Roman" w:hAnsi="Times New Roman" w:cs="Times New Roman"/>
        </w:rPr>
        <w:fldChar w:fldCharType="begin"/>
      </w:r>
      <w:r w:rsidR="006D6E0C" w:rsidRPr="001740BE">
        <w:rPr>
          <w:rFonts w:ascii="Times New Roman" w:hAnsi="Times New Roman" w:cs="Times New Roman"/>
        </w:rPr>
        <w:instrText xml:space="preserve"> ADDIN EN.CITE &lt;EndNote&gt;&lt;Cite ExcludeAuth="1"&gt;&lt;Author&gt;Baron&lt;/Author&gt;&lt;Year&gt;2022&lt;/Year&gt;&lt;RecNum&gt;588&lt;/RecNum&gt;&lt;DisplayText&gt;(2022)&lt;/DisplayText&gt;&lt;record&gt;&lt;rec-number&gt;588&lt;/rec-number&gt;&lt;foreign-keys&gt;&lt;key app="EN" db-id="2xvvprstr2ptr6ef5tqxez2102dtevarxa9v" timestamp="1677810427"&gt;588&lt;/key&gt;&lt;/foreign-keys&gt;&lt;ref-type name="Book"&gt;6&lt;/ref-type&gt;&lt;contributors&gt;&lt;authors&gt;&lt;author&gt;Baron, Samuel&lt;/author&gt;&lt;author&gt;Miller, Kristie&lt;/author&gt;&lt;author&gt;Tallant, Jonathan&lt;/author&gt;&lt;/authors&gt;&lt;/contributors&gt;&lt;titles&gt;&lt;title&gt;Out of Time: A Philosophical Study of Timelessness&lt;/title&gt;&lt;/titles&gt;&lt;dates&gt;&lt;year&gt;2022&lt;/year&gt;&lt;/dates&gt;&lt;publisher&gt;Oxford University Press&lt;/publisher&gt;&lt;urls&gt;&lt;/urls&gt;&lt;/record&gt;&lt;/Cite&gt;&lt;/EndNote&gt;</w:instrText>
      </w:r>
      <w:r w:rsidR="0099738C" w:rsidRPr="001740BE">
        <w:rPr>
          <w:rFonts w:ascii="Times New Roman" w:hAnsi="Times New Roman" w:cs="Times New Roman"/>
        </w:rPr>
        <w:fldChar w:fldCharType="separate"/>
      </w:r>
      <w:r w:rsidR="006D6E0C" w:rsidRPr="001740BE">
        <w:rPr>
          <w:rFonts w:ascii="Times New Roman" w:hAnsi="Times New Roman" w:cs="Times New Roman"/>
          <w:noProof/>
        </w:rPr>
        <w:t>(2022)</w:t>
      </w:r>
      <w:r w:rsidR="0099738C" w:rsidRPr="001740BE">
        <w:rPr>
          <w:rFonts w:ascii="Times New Roman" w:hAnsi="Times New Roman" w:cs="Times New Roman"/>
        </w:rPr>
        <w:fldChar w:fldCharType="end"/>
      </w:r>
      <w:r w:rsidR="0099738C" w:rsidRPr="001740BE">
        <w:rPr>
          <w:rFonts w:ascii="Times New Roman" w:hAnsi="Times New Roman" w:cs="Times New Roman"/>
        </w:rPr>
        <w:t xml:space="preserve"> </w:t>
      </w:r>
      <w:r w:rsidR="0040501F" w:rsidRPr="001740BE">
        <w:rPr>
          <w:rFonts w:ascii="Times New Roman" w:hAnsi="Times New Roman" w:cs="Times New Roman"/>
        </w:rPr>
        <w:t xml:space="preserve">call this the argument from ‘intimacy’, as it relies on the idea that there is an intimate </w:t>
      </w:r>
      <w:r w:rsidR="00F33CBC" w:rsidRPr="001740BE">
        <w:rPr>
          <w:rFonts w:ascii="Times New Roman" w:hAnsi="Times New Roman" w:cs="Times New Roman"/>
        </w:rPr>
        <w:t>relation</w:t>
      </w:r>
      <w:r w:rsidR="0040501F" w:rsidRPr="001740BE">
        <w:rPr>
          <w:rFonts w:ascii="Times New Roman" w:hAnsi="Times New Roman" w:cs="Times New Roman"/>
        </w:rPr>
        <w:t xml:space="preserve"> between location and parthood, one that is captured via the Harmony principles.</w:t>
      </w:r>
    </w:p>
    <w:p w14:paraId="1FD61A6F" w14:textId="6503A008" w:rsidR="00F508BC" w:rsidRPr="001740BE" w:rsidRDefault="00A8365E" w:rsidP="002D2564">
      <w:pPr>
        <w:ind w:firstLine="360"/>
        <w:jc w:val="both"/>
        <w:rPr>
          <w:rFonts w:ascii="Times New Roman" w:hAnsi="Times New Roman" w:cs="Times New Roman"/>
          <w:lang w:val="en-AU"/>
        </w:rPr>
      </w:pPr>
      <w:r w:rsidRPr="001740BE">
        <w:rPr>
          <w:rFonts w:ascii="Times New Roman" w:hAnsi="Times New Roman" w:cs="Times New Roman"/>
        </w:rPr>
        <w:lastRenderedPageBreak/>
        <w:t xml:space="preserve">One solution is to give </w:t>
      </w:r>
      <w:r w:rsidR="00F166C2" w:rsidRPr="001740BE">
        <w:rPr>
          <w:rFonts w:ascii="Times New Roman" w:hAnsi="Times New Roman" w:cs="Times New Roman"/>
        </w:rPr>
        <w:t xml:space="preserve">up </w:t>
      </w:r>
      <w:r w:rsidR="00DF27CF" w:rsidRPr="001740BE">
        <w:rPr>
          <w:rFonts w:ascii="Times New Roman" w:hAnsi="Times New Roman" w:cs="Times New Roman"/>
        </w:rPr>
        <w:t>H</w:t>
      </w:r>
      <w:r w:rsidRPr="001740BE">
        <w:rPr>
          <w:rFonts w:ascii="Times New Roman" w:hAnsi="Times New Roman" w:cs="Times New Roman"/>
        </w:rPr>
        <w:t xml:space="preserve">armony. </w:t>
      </w:r>
      <w:r w:rsidR="007D5E7B" w:rsidRPr="001740BE">
        <w:rPr>
          <w:rFonts w:ascii="Times New Roman" w:hAnsi="Times New Roman" w:cs="Times New Roman"/>
          <w:lang w:val="en-AU"/>
        </w:rPr>
        <w:t xml:space="preserve">Harmony principles </w:t>
      </w:r>
      <w:r w:rsidR="00966AA5" w:rsidRPr="001740BE">
        <w:rPr>
          <w:rFonts w:ascii="Times New Roman" w:hAnsi="Times New Roman" w:cs="Times New Roman"/>
          <w:lang w:val="en-AU"/>
        </w:rPr>
        <w:t>may</w:t>
      </w:r>
      <w:r w:rsidR="007D5E7B" w:rsidRPr="001740BE">
        <w:rPr>
          <w:rFonts w:ascii="Times New Roman" w:hAnsi="Times New Roman" w:cs="Times New Roman"/>
          <w:lang w:val="en-AU"/>
        </w:rPr>
        <w:t xml:space="preserve"> in fact </w:t>
      </w:r>
      <w:r w:rsidR="00966AA5" w:rsidRPr="001740BE">
        <w:rPr>
          <w:rFonts w:ascii="Times New Roman" w:hAnsi="Times New Roman" w:cs="Times New Roman"/>
          <w:lang w:val="en-AU"/>
        </w:rPr>
        <w:t xml:space="preserve">by </w:t>
      </w:r>
      <w:r w:rsidR="007D5E7B" w:rsidRPr="001740BE">
        <w:rPr>
          <w:rFonts w:ascii="Times New Roman" w:hAnsi="Times New Roman" w:cs="Times New Roman"/>
          <w:lang w:val="en-AU"/>
        </w:rPr>
        <w:t>falsified if we suppose that spacetime is composed of non-spatiotemporal parts</w:t>
      </w:r>
      <w:r w:rsidR="00F815CE" w:rsidRPr="001740BE">
        <w:rPr>
          <w:rFonts w:ascii="Times New Roman" w:hAnsi="Times New Roman" w:cs="Times New Roman"/>
          <w:lang w:val="en-AU"/>
        </w:rPr>
        <w:t>,</w:t>
      </w:r>
      <w:r w:rsidR="007D5E7B" w:rsidRPr="001740BE">
        <w:rPr>
          <w:rFonts w:ascii="Times New Roman" w:hAnsi="Times New Roman" w:cs="Times New Roman"/>
          <w:lang w:val="en-AU"/>
        </w:rPr>
        <w:t xml:space="preserve"> </w:t>
      </w:r>
      <w:r w:rsidR="000168E8" w:rsidRPr="001740BE">
        <w:rPr>
          <w:rFonts w:ascii="Times New Roman" w:hAnsi="Times New Roman" w:cs="Times New Roman"/>
          <w:lang w:val="en-AU"/>
        </w:rPr>
        <w:t>which may support</w:t>
      </w:r>
      <w:r w:rsidR="00B518FA" w:rsidRPr="001740BE">
        <w:rPr>
          <w:rFonts w:ascii="Times New Roman" w:hAnsi="Times New Roman" w:cs="Times New Roman"/>
          <w:lang w:val="en-AU"/>
        </w:rPr>
        <w:t xml:space="preserve"> the </w:t>
      </w:r>
      <w:r w:rsidR="003F16F6" w:rsidRPr="001740BE">
        <w:rPr>
          <w:rFonts w:ascii="Times New Roman" w:hAnsi="Times New Roman" w:cs="Times New Roman"/>
          <w:lang w:val="en-AU"/>
        </w:rPr>
        <w:t xml:space="preserve">wider </w:t>
      </w:r>
      <w:r w:rsidR="00B518FA" w:rsidRPr="001740BE">
        <w:rPr>
          <w:rFonts w:ascii="Times New Roman" w:hAnsi="Times New Roman" w:cs="Times New Roman"/>
          <w:lang w:val="en-AU"/>
        </w:rPr>
        <w:t xml:space="preserve">rejection of the </w:t>
      </w:r>
      <w:r w:rsidR="004A7131" w:rsidRPr="001740BE">
        <w:rPr>
          <w:rFonts w:ascii="Times New Roman" w:hAnsi="Times New Roman" w:cs="Times New Roman"/>
          <w:lang w:val="en-AU"/>
        </w:rPr>
        <w:t>h</w:t>
      </w:r>
      <w:r w:rsidR="00B518FA" w:rsidRPr="001740BE">
        <w:rPr>
          <w:rFonts w:ascii="Times New Roman" w:hAnsi="Times New Roman" w:cs="Times New Roman"/>
          <w:lang w:val="en-AU"/>
        </w:rPr>
        <w:t>armonic modification of mereology</w:t>
      </w:r>
      <w:r w:rsidR="003943FF" w:rsidRPr="001740BE">
        <w:rPr>
          <w:rFonts w:ascii="Times New Roman" w:hAnsi="Times New Roman" w:cs="Times New Roman"/>
          <w:lang w:val="en-AU"/>
        </w:rPr>
        <w:t>.</w:t>
      </w:r>
      <w:r w:rsidR="00571894" w:rsidRPr="001740BE">
        <w:rPr>
          <w:rFonts w:ascii="Times New Roman" w:hAnsi="Times New Roman" w:cs="Times New Roman"/>
        </w:rPr>
        <w:t xml:space="preserve"> </w:t>
      </w:r>
      <w:r w:rsidR="00F508BC" w:rsidRPr="001740BE">
        <w:rPr>
          <w:rFonts w:ascii="Times New Roman" w:hAnsi="Times New Roman" w:cs="Times New Roman"/>
          <w:lang w:val="en-AU"/>
        </w:rPr>
        <w:t xml:space="preserve">Baron and Le Bihan </w:t>
      </w:r>
      <w:r w:rsidR="00F508BC" w:rsidRPr="001740BE">
        <w:rPr>
          <w:rFonts w:ascii="Times New Roman" w:hAnsi="Times New Roman" w:cs="Times New Roman"/>
          <w:lang w:val="en-AU"/>
        </w:rPr>
        <w:fldChar w:fldCharType="begin"/>
      </w:r>
      <w:r w:rsidR="000561F1" w:rsidRPr="001740BE">
        <w:rPr>
          <w:rFonts w:ascii="Times New Roman" w:hAnsi="Times New Roman" w:cs="Times New Roman"/>
          <w:lang w:val="en-AU"/>
        </w:rPr>
        <w:instrText xml:space="preserve"> ADDIN EN.CITE &lt;EndNote&gt;&lt;Cite ExcludeAuth="1"&gt;&lt;Author&gt;Baron&lt;/Author&gt;&lt;Year&gt;2022&lt;/Year&gt;&lt;RecNum&gt;559&lt;/RecNum&gt;&lt;DisplayText&gt;(2022a)&lt;/DisplayText&gt;&lt;record&gt;&lt;rec-number&gt;559&lt;/rec-number&gt;&lt;foreign-keys&gt;&lt;key app="EN" db-id="2xvvprstr2ptr6ef5tqxez2102dtevarxa9v" timestamp="1665122583"&gt;559&lt;/key&gt;&lt;/foreign-keys&gt;&lt;ref-type name="Journal Article"&gt;17&lt;/ref-type&gt;&lt;contributors&gt;&lt;authors&gt;&lt;author&gt;Sam Baron&lt;/author&gt;&lt;author&gt;Le Bihan, Baptiste&lt;/author&gt;&lt;/authors&gt;&lt;/contributors&gt;&lt;titles&gt;&lt;title&gt;Composing Spacetime&lt;/title&gt;&lt;secondary-title&gt;Journal of Philosophy&lt;/secondary-title&gt;&lt;/titles&gt;&lt;periodical&gt;&lt;full-title&gt;Journal of Philosophy&lt;/full-title&gt;&lt;/periodical&gt;&lt;pages&gt;33-54&lt;/pages&gt;&lt;volume&gt;119&lt;/volume&gt;&lt;number&gt;1&lt;/number&gt;&lt;dates&gt;&lt;year&gt;2022&lt;/year&gt;&lt;/dates&gt;&lt;urls&gt;&lt;/urls&gt;&lt;/record&gt;&lt;/Cite&gt;&lt;/EndNote&gt;</w:instrText>
      </w:r>
      <w:r w:rsidR="00F508BC" w:rsidRPr="001740BE">
        <w:rPr>
          <w:rFonts w:ascii="Times New Roman" w:hAnsi="Times New Roman" w:cs="Times New Roman"/>
          <w:lang w:val="en-AU"/>
        </w:rPr>
        <w:fldChar w:fldCharType="separate"/>
      </w:r>
      <w:r w:rsidR="000561F1" w:rsidRPr="001740BE">
        <w:rPr>
          <w:rFonts w:ascii="Times New Roman" w:hAnsi="Times New Roman" w:cs="Times New Roman"/>
          <w:noProof/>
          <w:lang w:val="en-AU"/>
        </w:rPr>
        <w:t>(2022a)</w:t>
      </w:r>
      <w:r w:rsidR="00F508BC" w:rsidRPr="001740BE">
        <w:rPr>
          <w:rFonts w:ascii="Times New Roman" w:hAnsi="Times New Roman" w:cs="Times New Roman"/>
          <w:lang w:val="en-AU"/>
        </w:rPr>
        <w:fldChar w:fldCharType="end"/>
      </w:r>
      <w:r w:rsidR="00F508BC" w:rsidRPr="001740BE">
        <w:rPr>
          <w:rFonts w:ascii="Times New Roman" w:hAnsi="Times New Roman" w:cs="Times New Roman"/>
          <w:lang w:val="en-AU"/>
        </w:rPr>
        <w:t xml:space="preserve"> suggest the possibility that Harmony principles may not be true for the mereology of all objects. Mereology itself may be topic neutral such that any relation that satisfies its core axioms (see section 3) will qualify as mereological. Perhaps harmony principles are only relevant for those objects that are spatiotemporally located. </w:t>
      </w:r>
      <w:r w:rsidR="00E8215C" w:rsidRPr="001740BE">
        <w:rPr>
          <w:rFonts w:ascii="Times New Roman" w:hAnsi="Times New Roman" w:cs="Times New Roman"/>
          <w:lang w:val="en-AU"/>
        </w:rPr>
        <w:t>The mereology of abstract or social objects, for instance, may not require</w:t>
      </w:r>
      <w:r w:rsidR="002D2564" w:rsidRPr="001740BE">
        <w:rPr>
          <w:rFonts w:ascii="Times New Roman" w:hAnsi="Times New Roman" w:cs="Times New Roman"/>
          <w:lang w:val="en-AU"/>
        </w:rPr>
        <w:t xml:space="preserve"> considerations regarding the </w:t>
      </w:r>
      <w:r w:rsidR="00F508BC" w:rsidRPr="001740BE">
        <w:rPr>
          <w:rFonts w:ascii="Times New Roman" w:hAnsi="Times New Roman" w:cs="Times New Roman"/>
        </w:rPr>
        <w:t>mereological structure of their locations.</w:t>
      </w:r>
      <w:r w:rsidR="0007262B" w:rsidRPr="001740BE">
        <w:rPr>
          <w:rFonts w:ascii="Times New Roman" w:hAnsi="Times New Roman" w:cs="Times New Roman"/>
        </w:rPr>
        <w:t xml:space="preserve"> </w:t>
      </w:r>
      <w:r w:rsidR="000B4790" w:rsidRPr="001740BE">
        <w:rPr>
          <w:rFonts w:ascii="Times New Roman" w:hAnsi="Times New Roman" w:cs="Times New Roman"/>
        </w:rPr>
        <w:t>In such cases, we can expect that mereology will still be useful</w:t>
      </w:r>
      <w:r w:rsidR="00EA08FC" w:rsidRPr="001740BE">
        <w:rPr>
          <w:rFonts w:ascii="Times New Roman" w:hAnsi="Times New Roman" w:cs="Times New Roman"/>
        </w:rPr>
        <w:t xml:space="preserve"> without</w:t>
      </w:r>
      <w:r w:rsidR="00A0190C" w:rsidRPr="001740BE">
        <w:rPr>
          <w:rFonts w:ascii="Times New Roman" w:hAnsi="Times New Roman" w:cs="Times New Roman"/>
        </w:rPr>
        <w:t xml:space="preserve"> harmony</w:t>
      </w:r>
      <w:r w:rsidR="00EA08FC" w:rsidRPr="001740BE">
        <w:rPr>
          <w:rFonts w:ascii="Times New Roman" w:hAnsi="Times New Roman" w:cs="Times New Roman"/>
        </w:rPr>
        <w:t>.</w:t>
      </w:r>
      <w:r w:rsidR="006428CE" w:rsidRPr="001740BE">
        <w:rPr>
          <w:rFonts w:ascii="Times New Roman" w:hAnsi="Times New Roman" w:cs="Times New Roman"/>
        </w:rPr>
        <w:t xml:space="preserve"> </w:t>
      </w:r>
    </w:p>
    <w:p w14:paraId="69A4188A" w14:textId="71DBEAB5" w:rsidR="00D07C5E" w:rsidRPr="001740BE" w:rsidRDefault="00A0190C" w:rsidP="00CA7DCC">
      <w:pPr>
        <w:ind w:firstLine="360"/>
        <w:jc w:val="both"/>
        <w:rPr>
          <w:rFonts w:ascii="Times New Roman" w:hAnsi="Times New Roman" w:cs="Times New Roman"/>
          <w:lang w:val="en-AU"/>
        </w:rPr>
      </w:pPr>
      <w:r w:rsidRPr="001740BE">
        <w:rPr>
          <w:rFonts w:ascii="Times New Roman" w:hAnsi="Times New Roman" w:cs="Times New Roman"/>
        </w:rPr>
        <w:t xml:space="preserve">With that said, </w:t>
      </w:r>
      <w:r w:rsidR="00571894" w:rsidRPr="001740BE">
        <w:rPr>
          <w:rFonts w:ascii="Times New Roman" w:hAnsi="Times New Roman" w:cs="Times New Roman"/>
        </w:rPr>
        <w:t xml:space="preserve">ordinary objects that are spatiotemporally located do </w:t>
      </w:r>
      <w:r w:rsidR="00AD7A52" w:rsidRPr="001740BE">
        <w:rPr>
          <w:rFonts w:ascii="Times New Roman" w:hAnsi="Times New Roman" w:cs="Times New Roman"/>
        </w:rPr>
        <w:t>satisfy Harmony</w:t>
      </w:r>
      <w:r w:rsidR="00BD281E" w:rsidRPr="001740BE">
        <w:rPr>
          <w:rFonts w:ascii="Times New Roman" w:hAnsi="Times New Roman" w:cs="Times New Roman"/>
        </w:rPr>
        <w:t xml:space="preserve">; </w:t>
      </w:r>
      <w:r w:rsidR="00AD7A52" w:rsidRPr="001740BE">
        <w:rPr>
          <w:rFonts w:ascii="Times New Roman" w:hAnsi="Times New Roman" w:cs="Times New Roman"/>
        </w:rPr>
        <w:t xml:space="preserve">dependent spacetime appears to be </w:t>
      </w:r>
      <w:r w:rsidR="00F166C2" w:rsidRPr="001740BE">
        <w:rPr>
          <w:rFonts w:ascii="Times New Roman" w:hAnsi="Times New Roman" w:cs="Times New Roman"/>
        </w:rPr>
        <w:t>an</w:t>
      </w:r>
      <w:r w:rsidR="00AD7A52" w:rsidRPr="001740BE">
        <w:rPr>
          <w:rFonts w:ascii="Times New Roman" w:hAnsi="Times New Roman" w:cs="Times New Roman"/>
        </w:rPr>
        <w:t xml:space="preserve"> exception.</w:t>
      </w:r>
      <w:r w:rsidR="00F166C2" w:rsidRPr="001740BE">
        <w:rPr>
          <w:rStyle w:val="FootnoteReference"/>
          <w:rFonts w:ascii="Times New Roman" w:hAnsi="Times New Roman" w:cs="Times New Roman"/>
          <w:color w:val="auto"/>
        </w:rPr>
        <w:footnoteReference w:id="28"/>
      </w:r>
      <w:r w:rsidR="00E9456B" w:rsidRPr="001740BE">
        <w:rPr>
          <w:rFonts w:ascii="Times New Roman" w:hAnsi="Times New Roman" w:cs="Times New Roman"/>
        </w:rPr>
        <w:t xml:space="preserve"> </w:t>
      </w:r>
      <w:r w:rsidR="00851F67" w:rsidRPr="001740BE">
        <w:rPr>
          <w:rFonts w:ascii="Times New Roman" w:hAnsi="Times New Roman" w:cs="Times New Roman"/>
          <w:lang w:val="en-AU"/>
        </w:rPr>
        <w:t>By violating Harmony, t</w:t>
      </w:r>
      <w:r w:rsidR="00630DF4" w:rsidRPr="001740BE">
        <w:rPr>
          <w:rFonts w:ascii="Times New Roman" w:hAnsi="Times New Roman" w:cs="Times New Roman"/>
          <w:lang w:val="en-AU"/>
        </w:rPr>
        <w:t>he depend</w:t>
      </w:r>
      <w:r w:rsidR="001228CC" w:rsidRPr="001740BE">
        <w:rPr>
          <w:rFonts w:ascii="Times New Roman" w:hAnsi="Times New Roman" w:cs="Times New Roman"/>
          <w:lang w:val="en-AU"/>
        </w:rPr>
        <w:t>ence</w:t>
      </w:r>
      <w:r w:rsidR="0038639F" w:rsidRPr="001740BE">
        <w:rPr>
          <w:rFonts w:ascii="Times New Roman" w:hAnsi="Times New Roman" w:cs="Times New Roman"/>
          <w:lang w:val="en-AU"/>
        </w:rPr>
        <w:t xml:space="preserve"> of spacetime</w:t>
      </w:r>
      <w:r w:rsidR="00630DF4" w:rsidRPr="001740BE">
        <w:rPr>
          <w:rFonts w:ascii="Times New Roman" w:hAnsi="Times New Roman" w:cs="Times New Roman"/>
          <w:lang w:val="en-AU"/>
        </w:rPr>
        <w:t xml:space="preserve"> is not </w:t>
      </w:r>
      <w:r w:rsidR="00104919" w:rsidRPr="001740BE">
        <w:rPr>
          <w:rFonts w:ascii="Times New Roman" w:hAnsi="Times New Roman" w:cs="Times New Roman"/>
          <w:lang w:val="en-AU"/>
        </w:rPr>
        <w:t xml:space="preserve">much </w:t>
      </w:r>
      <w:r w:rsidR="00630DF4" w:rsidRPr="001740BE">
        <w:rPr>
          <w:rFonts w:ascii="Times New Roman" w:hAnsi="Times New Roman" w:cs="Times New Roman"/>
          <w:lang w:val="en-AU"/>
        </w:rPr>
        <w:t>like ordinary cases of parthood</w:t>
      </w:r>
      <w:r w:rsidR="00E73207" w:rsidRPr="001740BE">
        <w:rPr>
          <w:rFonts w:ascii="Times New Roman" w:hAnsi="Times New Roman" w:cs="Times New Roman"/>
          <w:lang w:val="en-AU"/>
        </w:rPr>
        <w:t xml:space="preserve"> which tend to be spatiotemporal</w:t>
      </w:r>
      <w:r w:rsidR="00630DF4" w:rsidRPr="001740BE">
        <w:rPr>
          <w:rFonts w:ascii="Times New Roman" w:hAnsi="Times New Roman" w:cs="Times New Roman"/>
          <w:lang w:val="en-AU"/>
        </w:rPr>
        <w:t>.</w:t>
      </w:r>
      <w:r w:rsidR="001228CC" w:rsidRPr="001740BE">
        <w:rPr>
          <w:rFonts w:ascii="Times New Roman" w:hAnsi="Times New Roman" w:cs="Times New Roman"/>
          <w:lang w:val="en-AU"/>
        </w:rPr>
        <w:t xml:space="preserve"> </w:t>
      </w:r>
      <w:r w:rsidR="00B23050" w:rsidRPr="001740BE">
        <w:rPr>
          <w:rFonts w:ascii="Times New Roman" w:hAnsi="Times New Roman" w:cs="Times New Roman"/>
          <w:lang w:val="en-AU"/>
        </w:rPr>
        <w:t>Yet,</w:t>
      </w:r>
      <w:r w:rsidR="00120E19" w:rsidRPr="001740BE">
        <w:rPr>
          <w:rFonts w:ascii="Times New Roman" w:hAnsi="Times New Roman" w:cs="Times New Roman"/>
          <w:lang w:val="en-AU"/>
        </w:rPr>
        <w:t xml:space="preserve"> as previously noted</w:t>
      </w:r>
      <w:r w:rsidR="002635DD" w:rsidRPr="001740BE">
        <w:rPr>
          <w:rFonts w:ascii="Times New Roman" w:hAnsi="Times New Roman" w:cs="Times New Roman"/>
          <w:lang w:val="en-AU"/>
        </w:rPr>
        <w:t xml:space="preserve"> (see section 2)</w:t>
      </w:r>
      <w:r w:rsidR="00120E19" w:rsidRPr="001740BE">
        <w:rPr>
          <w:rFonts w:ascii="Times New Roman" w:hAnsi="Times New Roman" w:cs="Times New Roman"/>
          <w:lang w:val="en-AU"/>
        </w:rPr>
        <w:t>,</w:t>
      </w:r>
      <w:r w:rsidR="00B23050" w:rsidRPr="001740BE">
        <w:rPr>
          <w:rFonts w:ascii="Times New Roman" w:hAnsi="Times New Roman" w:cs="Times New Roman"/>
          <w:lang w:val="en-AU"/>
        </w:rPr>
        <w:t xml:space="preserve"> </w:t>
      </w:r>
      <w:r w:rsidR="001228CC" w:rsidRPr="001740BE">
        <w:rPr>
          <w:rFonts w:ascii="Times New Roman" w:hAnsi="Times New Roman" w:cs="Times New Roman"/>
          <w:lang w:val="en-AU"/>
        </w:rPr>
        <w:t xml:space="preserve">we were </w:t>
      </w:r>
      <w:r w:rsidR="00120E19" w:rsidRPr="001740BE">
        <w:rPr>
          <w:rFonts w:ascii="Times New Roman" w:hAnsi="Times New Roman" w:cs="Times New Roman"/>
          <w:lang w:val="en-AU"/>
        </w:rPr>
        <w:t xml:space="preserve">partly </w:t>
      </w:r>
      <w:r w:rsidR="001228CC" w:rsidRPr="001740BE">
        <w:rPr>
          <w:rFonts w:ascii="Times New Roman" w:hAnsi="Times New Roman" w:cs="Times New Roman"/>
          <w:lang w:val="en-AU"/>
        </w:rPr>
        <w:t xml:space="preserve">relying on </w:t>
      </w:r>
      <w:r w:rsidR="00E35ECE" w:rsidRPr="001740BE">
        <w:rPr>
          <w:rFonts w:ascii="Times New Roman" w:hAnsi="Times New Roman" w:cs="Times New Roman"/>
          <w:lang w:val="en-AU"/>
        </w:rPr>
        <w:t xml:space="preserve">there being </w:t>
      </w:r>
      <w:r w:rsidR="00575CA8" w:rsidRPr="001740BE">
        <w:rPr>
          <w:rFonts w:ascii="Times New Roman" w:hAnsi="Times New Roman" w:cs="Times New Roman"/>
          <w:lang w:val="en-AU"/>
        </w:rPr>
        <w:t xml:space="preserve">similarity between composed ordinary objects and composed spacetime, to </w:t>
      </w:r>
      <w:r w:rsidR="00575CA8" w:rsidRPr="001740BE">
        <w:rPr>
          <w:rFonts w:ascii="Times New Roman" w:hAnsi="Times New Roman" w:cs="Times New Roman"/>
          <w:i/>
          <w:iCs/>
          <w:lang w:val="en-AU"/>
        </w:rPr>
        <w:t>explain</w:t>
      </w:r>
      <w:r w:rsidR="00575CA8" w:rsidRPr="001740BE">
        <w:rPr>
          <w:rFonts w:ascii="Times New Roman" w:hAnsi="Times New Roman" w:cs="Times New Roman"/>
          <w:lang w:val="en-AU"/>
        </w:rPr>
        <w:t xml:space="preserve"> how spacetime emerges. </w:t>
      </w:r>
      <w:r w:rsidR="00E35ECE" w:rsidRPr="001740BE">
        <w:rPr>
          <w:rFonts w:ascii="Times New Roman" w:hAnsi="Times New Roman" w:cs="Times New Roman"/>
          <w:lang w:val="en-AU"/>
        </w:rPr>
        <w:t>If what it is to be a part in ordinary cases requires that the Harmony principles hold then</w:t>
      </w:r>
      <w:r w:rsidR="00E6459E" w:rsidRPr="001740BE">
        <w:rPr>
          <w:rFonts w:ascii="Times New Roman" w:hAnsi="Times New Roman" w:cs="Times New Roman"/>
          <w:lang w:val="en-AU"/>
        </w:rPr>
        <w:t xml:space="preserve">—given that </w:t>
      </w:r>
      <w:r w:rsidR="001A5C81" w:rsidRPr="001740BE">
        <w:rPr>
          <w:rFonts w:ascii="Times New Roman" w:hAnsi="Times New Roman" w:cs="Times New Roman"/>
          <w:lang w:val="en-AU"/>
        </w:rPr>
        <w:t>harmony is violated—</w:t>
      </w:r>
      <w:r w:rsidR="00E35ECE" w:rsidRPr="001740BE">
        <w:rPr>
          <w:rFonts w:ascii="Times New Roman" w:hAnsi="Times New Roman" w:cs="Times New Roman"/>
          <w:lang w:val="en-AU"/>
        </w:rPr>
        <w:t>we cannot carry what we know about parthood over to the unfamiliar case of spacetime emergence.</w:t>
      </w:r>
      <w:r w:rsidR="00C97217" w:rsidRPr="001740BE">
        <w:rPr>
          <w:rFonts w:ascii="Times New Roman" w:hAnsi="Times New Roman" w:cs="Times New Roman"/>
        </w:rPr>
        <w:t xml:space="preserve"> </w:t>
      </w:r>
      <w:r w:rsidR="00E9456B" w:rsidRPr="001740BE">
        <w:rPr>
          <w:rFonts w:ascii="Times New Roman" w:hAnsi="Times New Roman" w:cs="Times New Roman"/>
        </w:rPr>
        <w:t>If we</w:t>
      </w:r>
      <w:r w:rsidR="00DD02F1" w:rsidRPr="001740BE">
        <w:rPr>
          <w:rFonts w:ascii="Times New Roman" w:hAnsi="Times New Roman" w:cs="Times New Roman"/>
        </w:rPr>
        <w:t xml:space="preserve"> do</w:t>
      </w:r>
      <w:r w:rsidR="00E9456B" w:rsidRPr="001740BE">
        <w:rPr>
          <w:rFonts w:ascii="Times New Roman" w:hAnsi="Times New Roman" w:cs="Times New Roman"/>
        </w:rPr>
        <w:t xml:space="preserve"> give up </w:t>
      </w:r>
      <w:r w:rsidR="00E35ECE" w:rsidRPr="001740BE">
        <w:rPr>
          <w:rFonts w:ascii="Times New Roman" w:hAnsi="Times New Roman" w:cs="Times New Roman"/>
        </w:rPr>
        <w:t>H</w:t>
      </w:r>
      <w:r w:rsidR="00E9456B" w:rsidRPr="001740BE">
        <w:rPr>
          <w:rFonts w:ascii="Times New Roman" w:hAnsi="Times New Roman" w:cs="Times New Roman"/>
        </w:rPr>
        <w:t>armony</w:t>
      </w:r>
      <w:r w:rsidR="00B23050" w:rsidRPr="001740BE">
        <w:rPr>
          <w:rFonts w:ascii="Times New Roman" w:hAnsi="Times New Roman" w:cs="Times New Roman"/>
        </w:rPr>
        <w:t>,</w:t>
      </w:r>
      <w:r w:rsidR="00E9456B" w:rsidRPr="001740BE">
        <w:rPr>
          <w:rFonts w:ascii="Times New Roman" w:hAnsi="Times New Roman" w:cs="Times New Roman"/>
        </w:rPr>
        <w:t xml:space="preserve"> </w:t>
      </w:r>
      <w:r w:rsidR="00DC56CB" w:rsidRPr="001740BE">
        <w:rPr>
          <w:rFonts w:ascii="Times New Roman" w:hAnsi="Times New Roman" w:cs="Times New Roman"/>
        </w:rPr>
        <w:t>we may not be able to rely on the general notion of parthood to construct models of spacetime in which spacetime has parts</w:t>
      </w:r>
      <w:r w:rsidR="0042026E" w:rsidRPr="001740BE">
        <w:rPr>
          <w:rFonts w:ascii="Times New Roman" w:hAnsi="Times New Roman" w:cs="Times New Roman"/>
        </w:rPr>
        <w:t>.</w:t>
      </w:r>
      <w:r w:rsidR="00C97217" w:rsidRPr="001740BE">
        <w:rPr>
          <w:rFonts w:ascii="Times New Roman" w:hAnsi="Times New Roman" w:cs="Times New Roman"/>
        </w:rPr>
        <w:t xml:space="preserve"> </w:t>
      </w:r>
      <w:r w:rsidR="0042026E" w:rsidRPr="001740BE">
        <w:rPr>
          <w:rFonts w:ascii="Times New Roman" w:hAnsi="Times New Roman" w:cs="Times New Roman"/>
        </w:rPr>
        <w:t>O</w:t>
      </w:r>
      <w:r w:rsidR="00C97217" w:rsidRPr="001740BE">
        <w:rPr>
          <w:rFonts w:ascii="Times New Roman" w:hAnsi="Times New Roman" w:cs="Times New Roman"/>
        </w:rPr>
        <w:t xml:space="preserve">r at least </w:t>
      </w:r>
      <w:r w:rsidR="0070167C" w:rsidRPr="001740BE">
        <w:rPr>
          <w:rFonts w:ascii="Times New Roman" w:hAnsi="Times New Roman" w:cs="Times New Roman"/>
        </w:rPr>
        <w:t>such models</w:t>
      </w:r>
      <w:r w:rsidR="00C97217" w:rsidRPr="001740BE">
        <w:rPr>
          <w:rFonts w:ascii="Times New Roman" w:hAnsi="Times New Roman" w:cs="Times New Roman"/>
        </w:rPr>
        <w:t xml:space="preserve"> may not be </w:t>
      </w:r>
      <w:r w:rsidR="00C97217" w:rsidRPr="001740BE">
        <w:rPr>
          <w:rFonts w:ascii="Times New Roman" w:hAnsi="Times New Roman" w:cs="Times New Roman"/>
          <w:lang w:val="en-AU"/>
        </w:rPr>
        <w:t xml:space="preserve">illuminating with regards to </w:t>
      </w:r>
      <w:r w:rsidR="00633C64" w:rsidRPr="001740BE">
        <w:rPr>
          <w:rFonts w:ascii="Times New Roman" w:hAnsi="Times New Roman" w:cs="Times New Roman"/>
          <w:lang w:val="en-AU"/>
        </w:rPr>
        <w:t xml:space="preserve">explaining </w:t>
      </w:r>
      <w:r w:rsidR="00C97217" w:rsidRPr="001740BE">
        <w:rPr>
          <w:rFonts w:ascii="Times New Roman" w:hAnsi="Times New Roman" w:cs="Times New Roman"/>
          <w:lang w:val="en-AU"/>
        </w:rPr>
        <w:t>the dependence relation between spacetime and the non-spatiotemporal.</w:t>
      </w:r>
    </w:p>
    <w:p w14:paraId="119B60C3" w14:textId="38FB8CC7" w:rsidR="005457E5" w:rsidRPr="001740BE" w:rsidRDefault="00555853" w:rsidP="004C2D36">
      <w:pPr>
        <w:autoSpaceDE w:val="0"/>
        <w:autoSpaceDN w:val="0"/>
        <w:adjustRightInd w:val="0"/>
        <w:spacing w:before="0" w:after="0"/>
        <w:ind w:firstLine="360"/>
        <w:jc w:val="both"/>
        <w:rPr>
          <w:rFonts w:ascii="Times New Roman" w:hAnsi="Times New Roman" w:cs="Times New Roman"/>
          <w:lang w:val="en-AU"/>
        </w:rPr>
      </w:pPr>
      <w:r w:rsidRPr="001740BE">
        <w:rPr>
          <w:rFonts w:ascii="Times New Roman" w:hAnsi="Times New Roman" w:cs="Times New Roman"/>
          <w:lang w:val="en-AU"/>
        </w:rPr>
        <w:t xml:space="preserve">For </w:t>
      </w:r>
      <w:r w:rsidR="009B6A68" w:rsidRPr="001740BE">
        <w:rPr>
          <w:rFonts w:ascii="Times New Roman" w:hAnsi="Times New Roman" w:cs="Times New Roman"/>
          <w:lang w:val="en-AU"/>
        </w:rPr>
        <w:t xml:space="preserve">Harmony </w:t>
      </w:r>
      <w:r w:rsidRPr="001740BE">
        <w:rPr>
          <w:rFonts w:ascii="Times New Roman" w:hAnsi="Times New Roman" w:cs="Times New Roman"/>
          <w:lang w:val="en-AU"/>
        </w:rPr>
        <w:t>to hold between</w:t>
      </w:r>
      <w:r w:rsidR="009B6A68" w:rsidRPr="001740BE">
        <w:rPr>
          <w:rFonts w:ascii="Times New Roman" w:hAnsi="Times New Roman" w:cs="Times New Roman"/>
          <w:lang w:val="en-AU"/>
        </w:rPr>
        <w:t xml:space="preserve"> spacetime </w:t>
      </w:r>
      <w:r w:rsidRPr="001740BE">
        <w:rPr>
          <w:rFonts w:ascii="Times New Roman" w:hAnsi="Times New Roman" w:cs="Times New Roman"/>
          <w:lang w:val="en-AU"/>
        </w:rPr>
        <w:t>and its parts</w:t>
      </w:r>
      <w:r w:rsidR="009B6A68" w:rsidRPr="001740BE">
        <w:rPr>
          <w:rFonts w:ascii="Times New Roman" w:hAnsi="Times New Roman" w:cs="Times New Roman"/>
          <w:lang w:val="en-AU"/>
        </w:rPr>
        <w:t>,</w:t>
      </w:r>
      <w:r w:rsidR="005C734B" w:rsidRPr="001740BE">
        <w:rPr>
          <w:rFonts w:ascii="Times New Roman" w:hAnsi="Times New Roman" w:cs="Times New Roman"/>
          <w:lang w:val="en-AU"/>
        </w:rPr>
        <w:t xml:space="preserve"> </w:t>
      </w:r>
      <w:r w:rsidR="009B6A68" w:rsidRPr="001740BE">
        <w:rPr>
          <w:rFonts w:ascii="Times New Roman" w:hAnsi="Times New Roman" w:cs="Times New Roman"/>
          <w:lang w:val="en-AU"/>
        </w:rPr>
        <w:t xml:space="preserve">we </w:t>
      </w:r>
      <w:r w:rsidR="00913A5E" w:rsidRPr="001740BE">
        <w:rPr>
          <w:rFonts w:ascii="Times New Roman" w:hAnsi="Times New Roman" w:cs="Times New Roman"/>
          <w:lang w:val="en-AU"/>
        </w:rPr>
        <w:t>perhaps need</w:t>
      </w:r>
      <w:r w:rsidR="00CF6E36" w:rsidRPr="001740BE">
        <w:rPr>
          <w:rFonts w:ascii="Times New Roman" w:hAnsi="Times New Roman" w:cs="Times New Roman"/>
          <w:lang w:val="en-AU"/>
        </w:rPr>
        <w:t xml:space="preserve"> a more general notion of location</w:t>
      </w:r>
      <w:r w:rsidR="00672C6C" w:rsidRPr="001740BE">
        <w:rPr>
          <w:rFonts w:ascii="Times New Roman" w:hAnsi="Times New Roman" w:cs="Times New Roman"/>
          <w:lang w:val="en-AU"/>
        </w:rPr>
        <w:t xml:space="preserve"> that</w:t>
      </w:r>
      <w:r w:rsidR="00994435" w:rsidRPr="001740BE">
        <w:rPr>
          <w:rFonts w:ascii="Times New Roman" w:hAnsi="Times New Roman" w:cs="Times New Roman"/>
          <w:lang w:val="en-AU"/>
        </w:rPr>
        <w:t xml:space="preserve"> </w:t>
      </w:r>
      <w:r w:rsidR="00CD7833" w:rsidRPr="001740BE">
        <w:rPr>
          <w:rFonts w:ascii="Times New Roman" w:hAnsi="Times New Roman" w:cs="Times New Roman"/>
          <w:lang w:val="en-AU"/>
        </w:rPr>
        <w:t>leaves open the</w:t>
      </w:r>
      <w:r w:rsidR="002E734A" w:rsidRPr="001740BE">
        <w:rPr>
          <w:rFonts w:ascii="Times New Roman" w:hAnsi="Times New Roman" w:cs="Times New Roman"/>
          <w:lang w:val="en-AU"/>
        </w:rPr>
        <w:t xml:space="preserve"> nature of spaces of regions and the nature of </w:t>
      </w:r>
      <w:r w:rsidR="00860819" w:rsidRPr="001740BE">
        <w:rPr>
          <w:rFonts w:ascii="Times New Roman" w:hAnsi="Times New Roman" w:cs="Times New Roman"/>
          <w:lang w:val="en-AU"/>
        </w:rPr>
        <w:t>what occupies the</w:t>
      </w:r>
      <w:r w:rsidR="00EE6270" w:rsidRPr="001740BE">
        <w:rPr>
          <w:rFonts w:ascii="Times New Roman" w:hAnsi="Times New Roman" w:cs="Times New Roman"/>
          <w:lang w:val="en-AU"/>
        </w:rPr>
        <w:t xml:space="preserve">m </w:t>
      </w:r>
      <w:r w:rsidR="00C006F8" w:rsidRPr="001740BE">
        <w:rPr>
          <w:rFonts w:ascii="Times New Roman" w:hAnsi="Times New Roman" w:cs="Times New Roman"/>
          <w:lang w:val="en-AU"/>
        </w:rPr>
        <w:t xml:space="preserve">[for example, </w:t>
      </w:r>
      <w:r w:rsidR="00C006F8" w:rsidRPr="001740BE">
        <w:rPr>
          <w:rFonts w:ascii="Times New Roman" w:hAnsi="Times New Roman" w:cs="Times New Roman"/>
          <w:lang w:val="en-AU"/>
        </w:rPr>
        <w:fldChar w:fldCharType="begin"/>
      </w:r>
      <w:r w:rsidR="006D6E0C" w:rsidRPr="001740BE">
        <w:rPr>
          <w:rFonts w:ascii="Times New Roman" w:hAnsi="Times New Roman" w:cs="Times New Roman"/>
          <w:lang w:val="en-AU"/>
        </w:rPr>
        <w:instrText xml:space="preserve"> ADDIN EN.CITE &lt;EndNote&gt;&lt;Cite&gt;&lt;Author&gt;Correia&lt;/Author&gt;&lt;Year&gt;2022&lt;/Year&gt;&lt;RecNum&gt;619&lt;/RecNum&gt;&lt;DisplayText&gt;(Correia, 2022)&lt;/DisplayText&gt;&lt;record&gt;&lt;rec-number&gt;619&lt;/rec-number&gt;&lt;foreign-keys&gt;&lt;key app="EN" db-id="2xvvprstr2ptr6ef5tqxez2102dtevarxa9v" timestamp="1682641617"&gt;619&lt;/key&gt;&lt;/foreign-keys&gt;&lt;ref-type name="Journal Article"&gt;17&lt;/ref-type&gt;&lt;contributors&gt;&lt;authors&gt;&lt;author&gt;Correia, Fabrice&lt;/author&gt;&lt;/authors&gt;&lt;/contributors&gt;&lt;titles&gt;&lt;title&gt;A General Theory of Location Based on the Notion of Entire Location&lt;/title&gt;&lt;secondary-title&gt;Journal of Philosophical Logic&lt;/secondary-title&gt;&lt;/titles&gt;&lt;periodical&gt;&lt;full-title&gt;Journal of philosophical logic&lt;/full-title&gt;&lt;/periodical&gt;&lt;pages&gt;555-582&lt;/pages&gt;&lt;volume&gt;51&lt;/volume&gt;&lt;number&gt;3&lt;/number&gt;&lt;dates&gt;&lt;year&gt;2022&lt;/year&gt;&lt;/dates&gt;&lt;urls&gt;&lt;/urls&gt;&lt;/record&gt;&lt;/Cite&gt;&lt;/EndNote&gt;</w:instrText>
      </w:r>
      <w:r w:rsidR="00C006F8" w:rsidRPr="001740BE">
        <w:rPr>
          <w:rFonts w:ascii="Times New Roman" w:hAnsi="Times New Roman" w:cs="Times New Roman"/>
          <w:lang w:val="en-AU"/>
        </w:rPr>
        <w:fldChar w:fldCharType="separate"/>
      </w:r>
      <w:r w:rsidR="006D6E0C" w:rsidRPr="001740BE">
        <w:rPr>
          <w:rFonts w:ascii="Times New Roman" w:hAnsi="Times New Roman" w:cs="Times New Roman"/>
          <w:noProof/>
          <w:lang w:val="en-AU"/>
        </w:rPr>
        <w:t>(Correia, 2022)</w:t>
      </w:r>
      <w:r w:rsidR="00C006F8" w:rsidRPr="001740BE">
        <w:rPr>
          <w:rFonts w:ascii="Times New Roman" w:hAnsi="Times New Roman" w:cs="Times New Roman"/>
          <w:lang w:val="en-AU"/>
        </w:rPr>
        <w:fldChar w:fldCharType="end"/>
      </w:r>
      <w:r w:rsidR="00C006F8" w:rsidRPr="001740BE">
        <w:rPr>
          <w:rFonts w:ascii="Times New Roman" w:hAnsi="Times New Roman" w:cs="Times New Roman"/>
          <w:lang w:val="en-AU"/>
        </w:rPr>
        <w:t>]</w:t>
      </w:r>
      <w:r w:rsidR="00B50F9A" w:rsidRPr="001740BE">
        <w:rPr>
          <w:rFonts w:ascii="Times New Roman" w:hAnsi="Times New Roman" w:cs="Times New Roman"/>
          <w:lang w:val="en-AU"/>
        </w:rPr>
        <w:t xml:space="preserve">. </w:t>
      </w:r>
      <w:r w:rsidR="003D2CF0" w:rsidRPr="001740BE">
        <w:rPr>
          <w:rFonts w:ascii="Times New Roman" w:hAnsi="Times New Roman" w:cs="Times New Roman"/>
          <w:lang w:val="en-AU"/>
        </w:rPr>
        <w:t>Alternatively</w:t>
      </w:r>
      <w:r w:rsidR="003A6FE4" w:rsidRPr="001740BE">
        <w:rPr>
          <w:rFonts w:ascii="Times New Roman" w:hAnsi="Times New Roman" w:cs="Times New Roman"/>
          <w:lang w:val="en-AU"/>
        </w:rPr>
        <w:t xml:space="preserve"> </w:t>
      </w:r>
      <w:r w:rsidR="003A6FE4" w:rsidRPr="001740BE">
        <w:rPr>
          <w:rFonts w:ascii="Times New Roman" w:hAnsi="Times New Roman" w:cs="Times New Roman"/>
          <w:lang w:val="en-AU"/>
        </w:rPr>
        <w:fldChar w:fldCharType="begin"/>
      </w:r>
      <w:r w:rsidR="00EB3154" w:rsidRPr="001740BE">
        <w:rPr>
          <w:rFonts w:ascii="Times New Roman" w:hAnsi="Times New Roman" w:cs="Times New Roman"/>
          <w:lang w:val="en-AU"/>
        </w:rPr>
        <w:instrText xml:space="preserve"> ADDIN EN.CITE &lt;EndNote&gt;&lt;Cite AuthorYear="1"&gt;&lt;Author&gt;Baron&lt;/Author&gt;&lt;Year&gt;ms&lt;/Year&gt;&lt;RecNum&gt;638&lt;/RecNum&gt;&lt;DisplayText&gt;Baron, Calosi, and Mariani (ms)&lt;/DisplayText&gt;&lt;record&gt;&lt;rec-number&gt;638&lt;/rec-number&gt;&lt;foreign-keys&gt;&lt;key app="EN" db-id="2xvvprstr2ptr6ef5tqxez2102dtevarxa9v" timestamp="1686122837"&gt;638&lt;/key&gt;&lt;/foreign-keys&gt;&lt;ref-type name="Journal Article"&gt;17&lt;/ref-type&gt;&lt;contributors&gt;&lt;authors&gt;&lt;author&gt;Baron, Sam&lt;/author&gt;&lt;author&gt;Claudio Calosi&lt;/author&gt;&lt;author&gt;Cristian Mariani&lt;/author&gt;&lt;/authors&gt;&lt;/contributors&gt;&lt;titles&gt;&lt;title&gt;Spacetime Emergence and the Fear of Intimacy&lt;/title&gt;&lt;/titles&gt;&lt;dates&gt;&lt;year&gt;ms&lt;/year&gt;&lt;/dates&gt;&lt;urls&gt;&lt;/urls&gt;&lt;/record&gt;&lt;/Cite&gt;&lt;/EndNote&gt;</w:instrText>
      </w:r>
      <w:r w:rsidR="003A6FE4" w:rsidRPr="001740BE">
        <w:rPr>
          <w:rFonts w:ascii="Times New Roman" w:hAnsi="Times New Roman" w:cs="Times New Roman"/>
          <w:lang w:val="en-AU"/>
        </w:rPr>
        <w:fldChar w:fldCharType="separate"/>
      </w:r>
      <w:r w:rsidR="00EB3154" w:rsidRPr="001740BE">
        <w:rPr>
          <w:rFonts w:ascii="Times New Roman" w:hAnsi="Times New Roman" w:cs="Times New Roman"/>
          <w:noProof/>
          <w:lang w:val="en-AU"/>
        </w:rPr>
        <w:t>Baron, Calosi, and Mariani (ms)</w:t>
      </w:r>
      <w:r w:rsidR="003A6FE4" w:rsidRPr="001740BE">
        <w:rPr>
          <w:rFonts w:ascii="Times New Roman" w:hAnsi="Times New Roman" w:cs="Times New Roman"/>
          <w:lang w:val="en-AU"/>
        </w:rPr>
        <w:fldChar w:fldCharType="end"/>
      </w:r>
      <w:r w:rsidR="003A6FE4" w:rsidRPr="001740BE">
        <w:rPr>
          <w:rFonts w:ascii="Times New Roman" w:hAnsi="Times New Roman" w:cs="Times New Roman"/>
          <w:lang w:val="en-AU"/>
        </w:rPr>
        <w:t xml:space="preserve"> suggest that </w:t>
      </w:r>
      <w:r w:rsidR="005F23B3" w:rsidRPr="001740BE">
        <w:rPr>
          <w:rFonts w:ascii="Times New Roman" w:hAnsi="Times New Roman" w:cs="Times New Roman"/>
          <w:lang w:val="en-AU"/>
        </w:rPr>
        <w:t>we can evade the harmony problem entirely</w:t>
      </w:r>
      <w:r w:rsidR="006A6435" w:rsidRPr="001740BE">
        <w:rPr>
          <w:rFonts w:ascii="Times New Roman" w:hAnsi="Times New Roman" w:cs="Times New Roman"/>
          <w:lang w:val="en-AU"/>
        </w:rPr>
        <w:t xml:space="preserve"> by rejecting the claim that spacetime regions are located at all.</w:t>
      </w:r>
    </w:p>
    <w:p w14:paraId="7AF16141" w14:textId="7F35C457" w:rsidR="00526D12" w:rsidRPr="001740BE" w:rsidRDefault="00D030A5" w:rsidP="00FE4171">
      <w:pPr>
        <w:pStyle w:val="ListParagraph"/>
        <w:numPr>
          <w:ilvl w:val="1"/>
          <w:numId w:val="10"/>
        </w:numPr>
        <w:jc w:val="both"/>
        <w:rPr>
          <w:rFonts w:ascii="Times New Roman" w:hAnsi="Times New Roman" w:cs="Times New Roman"/>
          <w:b/>
          <w:bCs/>
          <w:lang w:val="en-AU"/>
        </w:rPr>
      </w:pPr>
      <w:r w:rsidRPr="001740BE">
        <w:rPr>
          <w:rFonts w:ascii="Times New Roman" w:hAnsi="Times New Roman" w:cs="Times New Roman"/>
          <w:b/>
          <w:bCs/>
          <w:lang w:val="en-AU"/>
        </w:rPr>
        <w:t>Discrete vs</w:t>
      </w:r>
      <w:r w:rsidR="00BF039B" w:rsidRPr="001740BE">
        <w:rPr>
          <w:rFonts w:ascii="Times New Roman" w:hAnsi="Times New Roman" w:cs="Times New Roman"/>
          <w:b/>
          <w:bCs/>
          <w:lang w:val="en-AU"/>
        </w:rPr>
        <w:t>.</w:t>
      </w:r>
      <w:r w:rsidRPr="001740BE">
        <w:rPr>
          <w:rFonts w:ascii="Times New Roman" w:hAnsi="Times New Roman" w:cs="Times New Roman"/>
          <w:b/>
          <w:bCs/>
          <w:lang w:val="en-AU"/>
        </w:rPr>
        <w:t xml:space="preserve"> </w:t>
      </w:r>
      <w:r w:rsidR="0023430C" w:rsidRPr="001740BE">
        <w:rPr>
          <w:rFonts w:ascii="Times New Roman" w:hAnsi="Times New Roman" w:cs="Times New Roman"/>
          <w:b/>
          <w:bCs/>
          <w:lang w:val="en-AU"/>
        </w:rPr>
        <w:t>C</w:t>
      </w:r>
      <w:r w:rsidRPr="001740BE">
        <w:rPr>
          <w:rFonts w:ascii="Times New Roman" w:hAnsi="Times New Roman" w:cs="Times New Roman"/>
          <w:b/>
          <w:bCs/>
          <w:lang w:val="en-AU"/>
        </w:rPr>
        <w:t xml:space="preserve">ontinuous </w:t>
      </w:r>
      <w:r w:rsidR="0023430C" w:rsidRPr="001740BE">
        <w:rPr>
          <w:rFonts w:ascii="Times New Roman" w:hAnsi="Times New Roman" w:cs="Times New Roman"/>
          <w:b/>
          <w:bCs/>
          <w:lang w:val="en-AU"/>
        </w:rPr>
        <w:t>S</w:t>
      </w:r>
      <w:r w:rsidR="002A7ACC" w:rsidRPr="001740BE">
        <w:rPr>
          <w:rFonts w:ascii="Times New Roman" w:hAnsi="Times New Roman" w:cs="Times New Roman"/>
          <w:b/>
          <w:bCs/>
          <w:lang w:val="en-AU"/>
        </w:rPr>
        <w:t xml:space="preserve">pacetime </w:t>
      </w:r>
    </w:p>
    <w:p w14:paraId="6E0BF6CB" w14:textId="4C52EFE7" w:rsidR="00DE2415" w:rsidRPr="001740BE" w:rsidRDefault="00232705" w:rsidP="00E72509">
      <w:pPr>
        <w:jc w:val="both"/>
        <w:rPr>
          <w:rFonts w:ascii="Times New Roman" w:hAnsi="Times New Roman" w:cs="Times New Roman"/>
        </w:rPr>
      </w:pPr>
      <w:r w:rsidRPr="001740BE">
        <w:rPr>
          <w:rFonts w:ascii="Times New Roman" w:hAnsi="Times New Roman" w:cs="Times New Roman"/>
        </w:rPr>
        <w:lastRenderedPageBreak/>
        <w:t>Suppose</w:t>
      </w:r>
      <w:r w:rsidR="00563DAB" w:rsidRPr="001740BE">
        <w:rPr>
          <w:rFonts w:ascii="Times New Roman" w:hAnsi="Times New Roman" w:cs="Times New Roman"/>
        </w:rPr>
        <w:t xml:space="preserve"> that we expect to recover the continuous metric field of GR from a theory of QG.</w:t>
      </w:r>
      <w:r w:rsidR="00C6273D" w:rsidRPr="001740BE">
        <w:rPr>
          <w:rFonts w:ascii="Times New Roman" w:hAnsi="Times New Roman" w:cs="Times New Roman"/>
        </w:rPr>
        <w:t xml:space="preserve"> </w:t>
      </w:r>
      <w:r w:rsidR="00FA1EE6" w:rsidRPr="001740BE">
        <w:rPr>
          <w:rFonts w:ascii="Times New Roman" w:hAnsi="Times New Roman" w:cs="Times New Roman"/>
        </w:rPr>
        <w:t xml:space="preserve">The </w:t>
      </w:r>
      <w:r w:rsidR="001C0DAB" w:rsidRPr="001740BE">
        <w:rPr>
          <w:rFonts w:ascii="Times New Roman" w:hAnsi="Times New Roman" w:cs="Times New Roman"/>
        </w:rPr>
        <w:t>challenge</w:t>
      </w:r>
      <w:r w:rsidR="00FA1EE6" w:rsidRPr="001740BE">
        <w:rPr>
          <w:rFonts w:ascii="Times New Roman" w:hAnsi="Times New Roman" w:cs="Times New Roman"/>
        </w:rPr>
        <w:t xml:space="preserve"> here is how we might recover—i.e. compose—the continuum from a discrete set of entities in QG.</w:t>
      </w:r>
      <w:r w:rsidR="00563DAB" w:rsidRPr="001740BE">
        <w:rPr>
          <w:rFonts w:ascii="Times New Roman" w:hAnsi="Times New Roman" w:cs="Times New Roman"/>
        </w:rPr>
        <w:t xml:space="preserve"> </w:t>
      </w:r>
      <w:r w:rsidR="00B73FFD" w:rsidRPr="001740BE">
        <w:rPr>
          <w:rFonts w:ascii="Times New Roman" w:hAnsi="Times New Roman" w:cs="Times New Roman"/>
        </w:rPr>
        <w:t>For any mereological model of dependent spacetime that</w:t>
      </w:r>
      <w:r w:rsidR="009D6448" w:rsidRPr="001740BE">
        <w:rPr>
          <w:rFonts w:ascii="Times New Roman" w:hAnsi="Times New Roman" w:cs="Times New Roman"/>
        </w:rPr>
        <w:t>, on the one hand,</w:t>
      </w:r>
      <w:r w:rsidR="00B73FFD" w:rsidRPr="001740BE">
        <w:rPr>
          <w:rFonts w:ascii="Times New Roman" w:hAnsi="Times New Roman" w:cs="Times New Roman"/>
        </w:rPr>
        <w:t xml:space="preserve"> posits discreteness at the </w:t>
      </w:r>
      <w:r w:rsidR="0073736C" w:rsidRPr="001740BE">
        <w:rPr>
          <w:rFonts w:ascii="Times New Roman" w:hAnsi="Times New Roman" w:cs="Times New Roman"/>
        </w:rPr>
        <w:t>fundamental</w:t>
      </w:r>
      <w:r w:rsidR="00B73FFD" w:rsidRPr="001740BE">
        <w:rPr>
          <w:rFonts w:ascii="Times New Roman" w:hAnsi="Times New Roman" w:cs="Times New Roman"/>
        </w:rPr>
        <w:t xml:space="preserve"> level and</w:t>
      </w:r>
      <w:r w:rsidR="009D6448" w:rsidRPr="001740BE">
        <w:rPr>
          <w:rFonts w:ascii="Times New Roman" w:hAnsi="Times New Roman" w:cs="Times New Roman"/>
        </w:rPr>
        <w:t>, on the other hand, posits</w:t>
      </w:r>
      <w:r w:rsidR="00013101" w:rsidRPr="001740BE">
        <w:rPr>
          <w:rFonts w:ascii="Times New Roman" w:hAnsi="Times New Roman" w:cs="Times New Roman"/>
        </w:rPr>
        <w:t xml:space="preserve"> </w:t>
      </w:r>
      <w:r w:rsidR="009D6448" w:rsidRPr="001740BE">
        <w:rPr>
          <w:rFonts w:ascii="Times New Roman" w:hAnsi="Times New Roman" w:cs="Times New Roman"/>
        </w:rPr>
        <w:t xml:space="preserve">a </w:t>
      </w:r>
      <w:r w:rsidR="00013101" w:rsidRPr="001740BE">
        <w:rPr>
          <w:rFonts w:ascii="Times New Roman" w:hAnsi="Times New Roman" w:cs="Times New Roman"/>
        </w:rPr>
        <w:t>continuous manifold at the</w:t>
      </w:r>
      <w:r w:rsidR="0059311E" w:rsidRPr="001740BE">
        <w:rPr>
          <w:rFonts w:ascii="Times New Roman" w:hAnsi="Times New Roman" w:cs="Times New Roman"/>
        </w:rPr>
        <w:t xml:space="preserve"> level of</w:t>
      </w:r>
      <w:r w:rsidR="00013101" w:rsidRPr="001740BE">
        <w:rPr>
          <w:rFonts w:ascii="Times New Roman" w:hAnsi="Times New Roman" w:cs="Times New Roman"/>
        </w:rPr>
        <w:t xml:space="preserve"> derivative </w:t>
      </w:r>
      <w:r w:rsidR="009D6448" w:rsidRPr="001740BE">
        <w:rPr>
          <w:rFonts w:ascii="Times New Roman" w:hAnsi="Times New Roman" w:cs="Times New Roman"/>
        </w:rPr>
        <w:t>spacetime</w:t>
      </w:r>
      <w:r w:rsidR="00013101" w:rsidRPr="001740BE">
        <w:rPr>
          <w:rFonts w:ascii="Times New Roman" w:hAnsi="Times New Roman" w:cs="Times New Roman"/>
        </w:rPr>
        <w:t xml:space="preserve">, it is not clear </w:t>
      </w:r>
      <w:r w:rsidR="00CD06BD" w:rsidRPr="001740BE">
        <w:rPr>
          <w:rFonts w:ascii="Times New Roman" w:hAnsi="Times New Roman" w:cs="Times New Roman"/>
        </w:rPr>
        <w:t>that</w:t>
      </w:r>
      <w:r w:rsidR="00013101" w:rsidRPr="001740BE">
        <w:rPr>
          <w:rFonts w:ascii="Times New Roman" w:hAnsi="Times New Roman" w:cs="Times New Roman"/>
        </w:rPr>
        <w:t xml:space="preserve"> the</w:t>
      </w:r>
      <w:r w:rsidR="005E7C5D" w:rsidRPr="001740BE">
        <w:rPr>
          <w:rFonts w:ascii="Times New Roman" w:hAnsi="Times New Roman" w:cs="Times New Roman"/>
        </w:rPr>
        <w:t>re will be enough</w:t>
      </w:r>
      <w:r w:rsidR="00013101" w:rsidRPr="001740BE">
        <w:rPr>
          <w:rFonts w:ascii="Times New Roman" w:hAnsi="Times New Roman" w:cs="Times New Roman"/>
        </w:rPr>
        <w:t xml:space="preserve"> non-spatiotemporal parts </w:t>
      </w:r>
      <w:r w:rsidR="005E7C5D" w:rsidRPr="001740BE">
        <w:rPr>
          <w:rFonts w:ascii="Times New Roman" w:hAnsi="Times New Roman" w:cs="Times New Roman"/>
        </w:rPr>
        <w:t>to</w:t>
      </w:r>
      <w:r w:rsidR="00013101" w:rsidRPr="001740BE">
        <w:rPr>
          <w:rFonts w:ascii="Times New Roman" w:hAnsi="Times New Roman" w:cs="Times New Roman"/>
        </w:rPr>
        <w:t xml:space="preserve"> compose </w:t>
      </w:r>
      <w:r w:rsidR="00021DDA" w:rsidRPr="001740BE">
        <w:rPr>
          <w:rFonts w:ascii="Times New Roman" w:hAnsi="Times New Roman" w:cs="Times New Roman"/>
        </w:rPr>
        <w:t xml:space="preserve">a continuum of </w:t>
      </w:r>
      <w:r w:rsidR="005E7C5D" w:rsidRPr="001740BE">
        <w:rPr>
          <w:rFonts w:ascii="Times New Roman" w:hAnsi="Times New Roman" w:cs="Times New Roman"/>
        </w:rPr>
        <w:t>spacetime points or relations</w:t>
      </w:r>
      <w:r w:rsidR="0073736C" w:rsidRPr="001740BE">
        <w:rPr>
          <w:rFonts w:ascii="Times New Roman" w:hAnsi="Times New Roman" w:cs="Times New Roman"/>
        </w:rPr>
        <w:t>.</w:t>
      </w:r>
      <w:r w:rsidR="00373D22" w:rsidRPr="001740BE">
        <w:rPr>
          <w:rFonts w:ascii="Times New Roman" w:hAnsi="Times New Roman" w:cs="Times New Roman"/>
        </w:rPr>
        <w:t xml:space="preserve"> </w:t>
      </w:r>
    </w:p>
    <w:p w14:paraId="44FA7256" w14:textId="59CB2BA9" w:rsidR="00E72509" w:rsidRPr="001740BE" w:rsidRDefault="00F200EE" w:rsidP="00FE4171">
      <w:pPr>
        <w:ind w:firstLine="426"/>
        <w:jc w:val="both"/>
        <w:rPr>
          <w:rFonts w:ascii="Times New Roman" w:hAnsi="Times New Roman" w:cs="Times New Roman"/>
        </w:rPr>
      </w:pPr>
      <w:r w:rsidRPr="001740BE">
        <w:rPr>
          <w:rFonts w:ascii="Times New Roman" w:hAnsi="Times New Roman" w:cs="Times New Roman"/>
        </w:rPr>
        <w:t>While this problem has been in the background of the</w:t>
      </w:r>
      <w:r w:rsidR="004364D7" w:rsidRPr="001740BE">
        <w:rPr>
          <w:rFonts w:ascii="Times New Roman" w:hAnsi="Times New Roman" w:cs="Times New Roman"/>
        </w:rPr>
        <w:t xml:space="preserve"> existing</w:t>
      </w:r>
      <w:r w:rsidRPr="001740BE">
        <w:rPr>
          <w:rFonts w:ascii="Times New Roman" w:hAnsi="Times New Roman" w:cs="Times New Roman"/>
        </w:rPr>
        <w:t xml:space="preserve"> discussion </w:t>
      </w:r>
      <w:r w:rsidR="004364D7" w:rsidRPr="001740BE">
        <w:rPr>
          <w:rFonts w:ascii="Times New Roman" w:hAnsi="Times New Roman" w:cs="Times New Roman"/>
        </w:rPr>
        <w:t xml:space="preserve">of </w:t>
      </w:r>
      <w:r w:rsidR="00647896" w:rsidRPr="001740BE">
        <w:rPr>
          <w:rFonts w:ascii="Times New Roman" w:hAnsi="Times New Roman" w:cs="Times New Roman"/>
        </w:rPr>
        <w:t>possible mereological models of spacetime emergence</w:t>
      </w:r>
      <w:r w:rsidR="00713454" w:rsidRPr="001740BE">
        <w:rPr>
          <w:rStyle w:val="FootnoteReference"/>
          <w:rFonts w:ascii="Times New Roman" w:hAnsi="Times New Roman" w:cs="Times New Roman"/>
          <w:color w:val="auto"/>
        </w:rPr>
        <w:footnoteReference w:id="29"/>
      </w:r>
      <w:r w:rsidR="00647896" w:rsidRPr="001740BE">
        <w:rPr>
          <w:rFonts w:ascii="Times New Roman" w:hAnsi="Times New Roman" w:cs="Times New Roman"/>
        </w:rPr>
        <w:t>, it is yet to be sharpened.</w:t>
      </w:r>
      <w:r w:rsidR="004364D7" w:rsidRPr="001740BE">
        <w:rPr>
          <w:rFonts w:ascii="Times New Roman" w:hAnsi="Times New Roman" w:cs="Times New Roman"/>
        </w:rPr>
        <w:t xml:space="preserve"> Here, I provide a sharpened version of the problem</w:t>
      </w:r>
      <w:r w:rsidR="00713454" w:rsidRPr="001740BE">
        <w:rPr>
          <w:rFonts w:ascii="Times New Roman" w:hAnsi="Times New Roman" w:cs="Times New Roman"/>
        </w:rPr>
        <w:t xml:space="preserve"> in terms of what I will refer to </w:t>
      </w:r>
      <w:r w:rsidR="00E23332" w:rsidRPr="001740BE">
        <w:rPr>
          <w:rFonts w:ascii="Times New Roman" w:hAnsi="Times New Roman" w:cs="Times New Roman"/>
        </w:rPr>
        <w:t xml:space="preserve">as </w:t>
      </w:r>
      <w:r w:rsidR="00713454" w:rsidRPr="001740BE">
        <w:rPr>
          <w:rFonts w:ascii="Times New Roman" w:hAnsi="Times New Roman" w:cs="Times New Roman"/>
        </w:rPr>
        <w:t xml:space="preserve">the ‘cardinality gap’ for spacetime emergence. </w:t>
      </w:r>
      <w:r w:rsidR="00373D22" w:rsidRPr="001740BE">
        <w:rPr>
          <w:rFonts w:ascii="Times New Roman" w:hAnsi="Times New Roman" w:cs="Times New Roman"/>
        </w:rPr>
        <w:t>Bridging this cardinality gap</w:t>
      </w:r>
      <w:r w:rsidR="00104BAE" w:rsidRPr="001740BE">
        <w:rPr>
          <w:rFonts w:ascii="Times New Roman" w:hAnsi="Times New Roman" w:cs="Times New Roman"/>
        </w:rPr>
        <w:t xml:space="preserve"> </w:t>
      </w:r>
      <w:r w:rsidR="00373D22" w:rsidRPr="001740BE">
        <w:rPr>
          <w:rFonts w:ascii="Times New Roman" w:hAnsi="Times New Roman" w:cs="Times New Roman"/>
        </w:rPr>
        <w:t>with mereology</w:t>
      </w:r>
      <w:r w:rsidR="00391B45" w:rsidRPr="001740BE">
        <w:rPr>
          <w:rFonts w:ascii="Times New Roman" w:hAnsi="Times New Roman" w:cs="Times New Roman"/>
        </w:rPr>
        <w:t>—</w:t>
      </w:r>
      <w:proofErr w:type="gramStart"/>
      <w:r w:rsidR="00391B45" w:rsidRPr="001740BE">
        <w:rPr>
          <w:rFonts w:ascii="Times New Roman" w:hAnsi="Times New Roman" w:cs="Times New Roman"/>
        </w:rPr>
        <w:t>if at all possible</w:t>
      </w:r>
      <w:proofErr w:type="gramEnd"/>
      <w:r w:rsidR="00391B45" w:rsidRPr="001740BE">
        <w:rPr>
          <w:rFonts w:ascii="Times New Roman" w:hAnsi="Times New Roman" w:cs="Times New Roman"/>
        </w:rPr>
        <w:t>—</w:t>
      </w:r>
      <w:r w:rsidR="00373D22" w:rsidRPr="001740BE">
        <w:rPr>
          <w:rFonts w:ascii="Times New Roman" w:hAnsi="Times New Roman" w:cs="Times New Roman"/>
        </w:rPr>
        <w:t xml:space="preserve">will depend on </w:t>
      </w:r>
      <w:r w:rsidR="005E6519" w:rsidRPr="001740BE">
        <w:rPr>
          <w:rFonts w:ascii="Times New Roman" w:hAnsi="Times New Roman" w:cs="Times New Roman"/>
        </w:rPr>
        <w:t>how we interpret the quantum system as a discrete structure.</w:t>
      </w:r>
      <w:r w:rsidR="00E72509" w:rsidRPr="001740BE">
        <w:rPr>
          <w:rFonts w:ascii="Times New Roman" w:hAnsi="Times New Roman" w:cs="Times New Roman"/>
        </w:rPr>
        <w:t xml:space="preserve"> </w:t>
      </w:r>
      <w:r w:rsidR="00ED004B" w:rsidRPr="001740BE">
        <w:rPr>
          <w:rFonts w:ascii="Times New Roman" w:hAnsi="Times New Roman" w:cs="Times New Roman"/>
        </w:rPr>
        <w:t>Here are som</w:t>
      </w:r>
      <w:r w:rsidR="002F7A00" w:rsidRPr="001740BE">
        <w:rPr>
          <w:rFonts w:ascii="Times New Roman" w:hAnsi="Times New Roman" w:cs="Times New Roman"/>
        </w:rPr>
        <w:t xml:space="preserve">e ways to interpret this structure. </w:t>
      </w:r>
    </w:p>
    <w:p w14:paraId="1E71A4D7" w14:textId="27519302" w:rsidR="0090386D" w:rsidRPr="001740BE" w:rsidRDefault="00E070B0" w:rsidP="00DC1458">
      <w:pPr>
        <w:ind w:firstLine="426"/>
        <w:jc w:val="both"/>
        <w:rPr>
          <w:rFonts w:ascii="Times New Roman" w:hAnsi="Times New Roman" w:cs="Times New Roman"/>
        </w:rPr>
      </w:pPr>
      <w:r w:rsidRPr="001740BE">
        <w:rPr>
          <w:rFonts w:ascii="Times New Roman" w:hAnsi="Times New Roman" w:cs="Times New Roman"/>
        </w:rPr>
        <w:t>First, we</w:t>
      </w:r>
      <w:r w:rsidR="00E73565" w:rsidRPr="001740BE">
        <w:rPr>
          <w:rFonts w:ascii="Times New Roman" w:hAnsi="Times New Roman" w:cs="Times New Roman"/>
        </w:rPr>
        <w:t xml:space="preserve"> might make the distinction between </w:t>
      </w:r>
      <w:r w:rsidR="008445F5" w:rsidRPr="001740BE">
        <w:rPr>
          <w:rFonts w:ascii="Times New Roman" w:hAnsi="Times New Roman" w:cs="Times New Roman"/>
        </w:rPr>
        <w:t xml:space="preserve">the </w:t>
      </w:r>
      <w:r w:rsidR="0091744C" w:rsidRPr="001740BE">
        <w:rPr>
          <w:rFonts w:ascii="Times New Roman" w:hAnsi="Times New Roman" w:cs="Times New Roman"/>
        </w:rPr>
        <w:t>continuous and discrete structures</w:t>
      </w:r>
      <w:r w:rsidR="008016E7" w:rsidRPr="001740BE">
        <w:rPr>
          <w:rFonts w:ascii="Times New Roman" w:hAnsi="Times New Roman" w:cs="Times New Roman"/>
        </w:rPr>
        <w:t xml:space="preserve"> in terms of </w:t>
      </w:r>
      <w:r w:rsidR="008016E7" w:rsidRPr="001740BE">
        <w:rPr>
          <w:rFonts w:ascii="Times New Roman" w:hAnsi="Times New Roman" w:cs="Times New Roman"/>
          <w:i/>
          <w:iCs/>
        </w:rPr>
        <w:t>countability</w:t>
      </w:r>
      <w:r w:rsidR="008016E7" w:rsidRPr="001740BE">
        <w:rPr>
          <w:rFonts w:ascii="Times New Roman" w:hAnsi="Times New Roman" w:cs="Times New Roman"/>
        </w:rPr>
        <w:t xml:space="preserve">. </w:t>
      </w:r>
      <w:r w:rsidR="0091744C" w:rsidRPr="001740BE">
        <w:rPr>
          <w:rFonts w:ascii="Times New Roman" w:hAnsi="Times New Roman" w:cs="Times New Roman"/>
        </w:rPr>
        <w:t>The continuous structure of spacetime, is analogous to the continuum of real numbers</w:t>
      </w:r>
      <w:r w:rsidR="00C11DAA" w:rsidRPr="001740BE">
        <w:rPr>
          <w:rFonts w:ascii="Times New Roman" w:hAnsi="Times New Roman" w:cs="Times New Roman"/>
        </w:rPr>
        <w:t>.</w:t>
      </w:r>
      <w:r w:rsidR="0091744C" w:rsidRPr="001740BE">
        <w:rPr>
          <w:rFonts w:ascii="Times New Roman" w:hAnsi="Times New Roman" w:cs="Times New Roman"/>
        </w:rPr>
        <w:t xml:space="preserve"> </w:t>
      </w:r>
      <w:r w:rsidR="00C11DAA" w:rsidRPr="001740BE">
        <w:rPr>
          <w:rFonts w:ascii="Times New Roman" w:hAnsi="Times New Roman" w:cs="Times New Roman"/>
        </w:rPr>
        <w:t>The real numbers are uncountable and thus, infinite</w:t>
      </w:r>
      <w:r w:rsidR="0091744C" w:rsidRPr="001740BE">
        <w:rPr>
          <w:rFonts w:ascii="Times New Roman" w:hAnsi="Times New Roman" w:cs="Times New Roman"/>
        </w:rPr>
        <w:t>.</w:t>
      </w:r>
      <w:r w:rsidR="009E58B2" w:rsidRPr="001740BE">
        <w:rPr>
          <w:rFonts w:ascii="Times New Roman" w:hAnsi="Times New Roman" w:cs="Times New Roman"/>
        </w:rPr>
        <w:t xml:space="preserve"> </w:t>
      </w:r>
      <w:r w:rsidR="0091744C" w:rsidRPr="001740BE">
        <w:rPr>
          <w:rFonts w:ascii="Times New Roman" w:hAnsi="Times New Roman" w:cs="Times New Roman"/>
        </w:rPr>
        <w:t>So, the number of points or relations that make up spacetime has a cardinality equal to the cardinality of the real numbers</w:t>
      </w:r>
      <w:r w:rsidR="009E58B2" w:rsidRPr="001740BE">
        <w:rPr>
          <w:rFonts w:ascii="Times New Roman" w:hAnsi="Times New Roman" w:cs="Times New Roman"/>
        </w:rPr>
        <w:t xml:space="preserve">. </w:t>
      </w:r>
      <w:r w:rsidR="00811549" w:rsidRPr="001740BE">
        <w:rPr>
          <w:rFonts w:ascii="Times New Roman" w:hAnsi="Times New Roman" w:cs="Times New Roman"/>
        </w:rPr>
        <w:t>T</w:t>
      </w:r>
      <w:r w:rsidR="00182370" w:rsidRPr="001740BE">
        <w:rPr>
          <w:rFonts w:ascii="Times New Roman" w:hAnsi="Times New Roman" w:cs="Times New Roman"/>
        </w:rPr>
        <w:t>he discrete structure could</w:t>
      </w:r>
      <w:r w:rsidR="00811549" w:rsidRPr="001740BE">
        <w:rPr>
          <w:rFonts w:ascii="Times New Roman" w:hAnsi="Times New Roman" w:cs="Times New Roman"/>
        </w:rPr>
        <w:t xml:space="preserve"> be</w:t>
      </w:r>
      <w:r w:rsidR="00182370" w:rsidRPr="001740BE">
        <w:rPr>
          <w:rFonts w:ascii="Times New Roman" w:hAnsi="Times New Roman" w:cs="Times New Roman"/>
        </w:rPr>
        <w:t xml:space="preserve"> one that is countable. If</w:t>
      </w:r>
      <w:r w:rsidR="00291F10" w:rsidRPr="001740BE">
        <w:rPr>
          <w:rFonts w:ascii="Times New Roman" w:hAnsi="Times New Roman" w:cs="Times New Roman"/>
        </w:rPr>
        <w:t xml:space="preserve"> the discrete structure is countable then it is either finite or its cardinality is equal to the cardinality of the set of natural numbers</w:t>
      </w:r>
      <w:r w:rsidR="00F83BD5" w:rsidRPr="001740BE">
        <w:rPr>
          <w:rFonts w:ascii="Times New Roman" w:hAnsi="Times New Roman" w:cs="Times New Roman"/>
        </w:rPr>
        <w:t xml:space="preserve"> </w:t>
      </w:r>
      <w:r w:rsidR="00A9456D" w:rsidRPr="001740BE">
        <w:rPr>
          <w:rFonts w:ascii="Times New Roman" w:hAnsi="Times New Roman" w:cs="Times New Roman"/>
        </w:rPr>
        <w:t>(</w:t>
      </w:r>
      <m:oMath>
        <m:sSub>
          <m:sSubPr>
            <m:ctrlPr>
              <w:rPr>
                <w:rFonts w:ascii="Cambria Math" w:hAnsi="Cambria Math" w:cs="Times New Roman"/>
                <w:i/>
              </w:rPr>
            </m:ctrlPr>
          </m:sSubPr>
          <m:e>
            <m:r>
              <w:rPr>
                <w:rFonts w:ascii="Cambria Math" w:hAnsi="Cambria Math" w:cs="Times New Roman"/>
              </w:rPr>
              <m:t>ℵ</m:t>
            </m:r>
          </m:e>
          <m:sub>
            <m:r>
              <w:rPr>
                <w:rFonts w:ascii="Cambria Math" w:hAnsi="Cambria Math" w:cs="Times New Roman"/>
              </w:rPr>
              <m:t>0</m:t>
            </m:r>
          </m:sub>
        </m:sSub>
      </m:oMath>
      <w:r w:rsidR="00A9456D" w:rsidRPr="001740BE">
        <w:rPr>
          <w:rFonts w:ascii="Times New Roman" w:eastAsiaTheme="minorEastAsia" w:hAnsi="Times New Roman" w:cs="Times New Roman"/>
        </w:rPr>
        <w:t>)</w:t>
      </w:r>
      <w:r w:rsidR="0017147E" w:rsidRPr="001740BE">
        <w:rPr>
          <w:rFonts w:ascii="Times New Roman" w:hAnsi="Times New Roman" w:cs="Times New Roman"/>
        </w:rPr>
        <w:t xml:space="preserve">. </w:t>
      </w:r>
      <w:r w:rsidR="005B72DE" w:rsidRPr="001740BE">
        <w:rPr>
          <w:rFonts w:ascii="Times New Roman" w:hAnsi="Times New Roman" w:cs="Times New Roman"/>
        </w:rPr>
        <w:t>Let’s say that the</w:t>
      </w:r>
      <w:r w:rsidR="00E95D7F" w:rsidRPr="001740BE">
        <w:rPr>
          <w:rFonts w:ascii="Times New Roman" w:hAnsi="Times New Roman" w:cs="Times New Roman"/>
        </w:rPr>
        <w:t xml:space="preserve"> discrete </w:t>
      </w:r>
      <w:r w:rsidR="00542CED" w:rsidRPr="001740BE">
        <w:rPr>
          <w:rFonts w:ascii="Times New Roman" w:hAnsi="Times New Roman" w:cs="Times New Roman"/>
        </w:rPr>
        <w:t xml:space="preserve">quantum </w:t>
      </w:r>
      <w:r w:rsidR="00E95D7F" w:rsidRPr="001740BE">
        <w:rPr>
          <w:rFonts w:ascii="Times New Roman" w:hAnsi="Times New Roman" w:cs="Times New Roman"/>
        </w:rPr>
        <w:t xml:space="preserve">structure has cardinality </w:t>
      </w:r>
      <m:oMath>
        <m:sSub>
          <m:sSubPr>
            <m:ctrlPr>
              <w:rPr>
                <w:rFonts w:ascii="Cambria Math" w:hAnsi="Cambria Math" w:cs="Times New Roman"/>
                <w:i/>
              </w:rPr>
            </m:ctrlPr>
          </m:sSubPr>
          <m:e>
            <m:r>
              <w:rPr>
                <w:rFonts w:ascii="Cambria Math" w:hAnsi="Cambria Math" w:cs="Times New Roman"/>
              </w:rPr>
              <m:t>ℵ</m:t>
            </m:r>
          </m:e>
          <m:sub>
            <m:r>
              <w:rPr>
                <w:rFonts w:ascii="Cambria Math" w:hAnsi="Cambria Math" w:cs="Times New Roman"/>
              </w:rPr>
              <m:t>0</m:t>
            </m:r>
          </m:sub>
        </m:sSub>
      </m:oMath>
      <w:r w:rsidR="00E95D7F" w:rsidRPr="001740BE">
        <w:rPr>
          <w:rFonts w:ascii="Times New Roman" w:hAnsi="Times New Roman" w:cs="Times New Roman"/>
        </w:rPr>
        <w:t xml:space="preserve">. </w:t>
      </w:r>
      <w:r w:rsidR="0090386D" w:rsidRPr="001740BE">
        <w:rPr>
          <w:rFonts w:ascii="Times New Roman" w:hAnsi="Times New Roman" w:cs="Times New Roman"/>
        </w:rPr>
        <w:t>On the face of it, it doesn’t look as though there can be a one</w:t>
      </w:r>
      <w:r w:rsidR="008E3919" w:rsidRPr="001740BE">
        <w:rPr>
          <w:rFonts w:ascii="Times New Roman" w:hAnsi="Times New Roman" w:cs="Times New Roman"/>
        </w:rPr>
        <w:t>-</w:t>
      </w:r>
      <w:r w:rsidR="0090386D" w:rsidRPr="001740BE">
        <w:rPr>
          <w:rFonts w:ascii="Times New Roman" w:hAnsi="Times New Roman" w:cs="Times New Roman"/>
        </w:rPr>
        <w:t>to</w:t>
      </w:r>
      <w:r w:rsidR="008E3919" w:rsidRPr="001740BE">
        <w:rPr>
          <w:rFonts w:ascii="Times New Roman" w:hAnsi="Times New Roman" w:cs="Times New Roman"/>
        </w:rPr>
        <w:t>-</w:t>
      </w:r>
      <w:r w:rsidR="0090386D" w:rsidRPr="001740BE">
        <w:rPr>
          <w:rFonts w:ascii="Times New Roman" w:hAnsi="Times New Roman" w:cs="Times New Roman"/>
        </w:rPr>
        <w:t xml:space="preserve">one mapping </w:t>
      </w:r>
      <w:r w:rsidR="00E95D7F" w:rsidRPr="001740BE">
        <w:rPr>
          <w:rFonts w:ascii="Times New Roman" w:hAnsi="Times New Roman" w:cs="Times New Roman"/>
        </w:rPr>
        <w:t xml:space="preserve">from </w:t>
      </w:r>
      <w:r w:rsidR="00E95D7F" w:rsidRPr="001740BE">
        <w:rPr>
          <w:rFonts w:ascii="Times New Roman" w:hAnsi="Times New Roman" w:cs="Times New Roman"/>
          <w:i/>
          <w:iCs/>
        </w:rPr>
        <w:t>all</w:t>
      </w:r>
      <w:r w:rsidR="00E95D7F" w:rsidRPr="001740BE">
        <w:rPr>
          <w:rFonts w:ascii="Times New Roman" w:hAnsi="Times New Roman" w:cs="Times New Roman"/>
        </w:rPr>
        <w:t xml:space="preserve"> the </w:t>
      </w:r>
      <w:r w:rsidR="001267E8" w:rsidRPr="001740BE">
        <w:rPr>
          <w:rFonts w:ascii="Times New Roman" w:hAnsi="Times New Roman" w:cs="Times New Roman"/>
        </w:rPr>
        <w:t>‘parts’ in the discrete structure, to the ‘wholes’ in the continuum</w:t>
      </w:r>
      <w:r w:rsidR="008505E9" w:rsidRPr="001740BE">
        <w:rPr>
          <w:rFonts w:ascii="Times New Roman" w:hAnsi="Times New Roman" w:cs="Times New Roman"/>
        </w:rPr>
        <w:t>.</w:t>
      </w:r>
      <w:r w:rsidR="00AF340A" w:rsidRPr="001740BE">
        <w:rPr>
          <w:rFonts w:ascii="Times New Roman" w:hAnsi="Times New Roman" w:cs="Times New Roman"/>
        </w:rPr>
        <w:t xml:space="preserve"> Since there is not even one part per whole, </w:t>
      </w:r>
      <w:r w:rsidR="006E4004" w:rsidRPr="001740BE">
        <w:rPr>
          <w:rFonts w:ascii="Times New Roman" w:hAnsi="Times New Roman" w:cs="Times New Roman"/>
        </w:rPr>
        <w:t xml:space="preserve">it doesn’t seem as though we can compose </w:t>
      </w:r>
      <w:r w:rsidR="001267E8" w:rsidRPr="001740BE">
        <w:rPr>
          <w:rFonts w:ascii="Times New Roman" w:hAnsi="Times New Roman" w:cs="Times New Roman"/>
        </w:rPr>
        <w:t xml:space="preserve">the spacetime of GR out of </w:t>
      </w:r>
      <w:r w:rsidR="0080602D" w:rsidRPr="001740BE">
        <w:rPr>
          <w:rFonts w:ascii="Times New Roman" w:hAnsi="Times New Roman" w:cs="Times New Roman"/>
        </w:rPr>
        <w:t xml:space="preserve">the set of discrete entities </w:t>
      </w:r>
      <w:r w:rsidR="00110E47" w:rsidRPr="001740BE">
        <w:rPr>
          <w:rFonts w:ascii="Times New Roman" w:hAnsi="Times New Roman" w:cs="Times New Roman"/>
        </w:rPr>
        <w:t xml:space="preserve">or properties </w:t>
      </w:r>
      <w:r w:rsidR="0080602D" w:rsidRPr="001740BE">
        <w:rPr>
          <w:rFonts w:ascii="Times New Roman" w:hAnsi="Times New Roman" w:cs="Times New Roman"/>
        </w:rPr>
        <w:t>in QG.</w:t>
      </w:r>
    </w:p>
    <w:p w14:paraId="187DDF24" w14:textId="648E3155" w:rsidR="007E6D0E" w:rsidRPr="001740BE" w:rsidRDefault="00E070B0" w:rsidP="007E7209">
      <w:pPr>
        <w:ind w:firstLine="720"/>
        <w:jc w:val="both"/>
        <w:rPr>
          <w:rFonts w:ascii="Times New Roman" w:hAnsi="Times New Roman" w:cs="Times New Roman"/>
        </w:rPr>
      </w:pPr>
      <w:r w:rsidRPr="001740BE">
        <w:rPr>
          <w:rFonts w:ascii="Times New Roman" w:hAnsi="Times New Roman" w:cs="Times New Roman"/>
        </w:rPr>
        <w:t>A second</w:t>
      </w:r>
      <w:r w:rsidR="004C1D3F" w:rsidRPr="001740BE">
        <w:rPr>
          <w:rFonts w:ascii="Times New Roman" w:hAnsi="Times New Roman" w:cs="Times New Roman"/>
        </w:rPr>
        <w:t xml:space="preserve"> way to approach building continuous spacetime from the discrete structure in QG, is by </w:t>
      </w:r>
      <w:r w:rsidR="001B449A" w:rsidRPr="001740BE">
        <w:rPr>
          <w:rFonts w:ascii="Times New Roman" w:hAnsi="Times New Roman" w:cs="Times New Roman"/>
        </w:rPr>
        <w:t xml:space="preserve">mereologically fusing the </w:t>
      </w:r>
      <w:r w:rsidR="00EA5B73" w:rsidRPr="001740BE">
        <w:rPr>
          <w:rFonts w:ascii="Times New Roman" w:hAnsi="Times New Roman" w:cs="Times New Roman"/>
        </w:rPr>
        <w:t>fundamental entities</w:t>
      </w:r>
      <w:r w:rsidR="00110E47" w:rsidRPr="001740BE">
        <w:rPr>
          <w:rFonts w:ascii="Times New Roman" w:hAnsi="Times New Roman" w:cs="Times New Roman"/>
        </w:rPr>
        <w:t xml:space="preserve"> or properties</w:t>
      </w:r>
      <w:r w:rsidR="000E6D52" w:rsidRPr="001740BE">
        <w:rPr>
          <w:rFonts w:ascii="Times New Roman" w:hAnsi="Times New Roman" w:cs="Times New Roman"/>
        </w:rPr>
        <w:t xml:space="preserve">—our </w:t>
      </w:r>
      <w:r w:rsidR="001D4DF3" w:rsidRPr="001740BE">
        <w:rPr>
          <w:rFonts w:ascii="Times New Roman" w:hAnsi="Times New Roman" w:cs="Times New Roman"/>
        </w:rPr>
        <w:t xml:space="preserve">non-spatiotemporal </w:t>
      </w:r>
      <w:r w:rsidR="000E6D52" w:rsidRPr="001740BE">
        <w:rPr>
          <w:rFonts w:ascii="Times New Roman" w:hAnsi="Times New Roman" w:cs="Times New Roman"/>
        </w:rPr>
        <w:t xml:space="preserve">mereological </w:t>
      </w:r>
      <w:r w:rsidR="001D4DF3" w:rsidRPr="001740BE">
        <w:rPr>
          <w:rFonts w:ascii="Times New Roman" w:hAnsi="Times New Roman" w:cs="Times New Roman"/>
        </w:rPr>
        <w:t>‘</w:t>
      </w:r>
      <w:r w:rsidR="000E6D52" w:rsidRPr="001740BE">
        <w:rPr>
          <w:rFonts w:ascii="Times New Roman" w:hAnsi="Times New Roman" w:cs="Times New Roman"/>
        </w:rPr>
        <w:t>atoms’</w:t>
      </w:r>
      <w:r w:rsidR="00EA5B73" w:rsidRPr="001740BE">
        <w:rPr>
          <w:rFonts w:ascii="Times New Roman" w:hAnsi="Times New Roman" w:cs="Times New Roman"/>
        </w:rPr>
        <w:t xml:space="preserve">. </w:t>
      </w:r>
      <w:r w:rsidR="008630E1" w:rsidRPr="001740BE">
        <w:rPr>
          <w:rFonts w:ascii="Times New Roman" w:hAnsi="Times New Roman" w:cs="Times New Roman"/>
        </w:rPr>
        <w:t>We</w:t>
      </w:r>
      <w:r w:rsidR="00B3409A" w:rsidRPr="001740BE">
        <w:rPr>
          <w:rFonts w:ascii="Times New Roman" w:hAnsi="Times New Roman" w:cs="Times New Roman"/>
        </w:rPr>
        <w:t xml:space="preserve"> need a suitable pair of mereological atoms to have a mereological fusion</w:t>
      </w:r>
      <w:r w:rsidR="008630E1" w:rsidRPr="001740BE">
        <w:rPr>
          <w:rFonts w:ascii="Times New Roman" w:hAnsi="Times New Roman" w:cs="Times New Roman"/>
        </w:rPr>
        <w:t xml:space="preserve">. </w:t>
      </w:r>
      <w:r w:rsidR="00C42672" w:rsidRPr="001740BE">
        <w:rPr>
          <w:rFonts w:ascii="Times New Roman" w:hAnsi="Times New Roman" w:cs="Times New Roman"/>
        </w:rPr>
        <w:t>T</w:t>
      </w:r>
      <w:r w:rsidR="008630E1" w:rsidRPr="001740BE">
        <w:rPr>
          <w:rFonts w:ascii="Times New Roman" w:hAnsi="Times New Roman" w:cs="Times New Roman"/>
        </w:rPr>
        <w:t xml:space="preserve">o determine </w:t>
      </w:r>
      <w:r w:rsidR="00407BEB" w:rsidRPr="001740BE">
        <w:rPr>
          <w:rFonts w:ascii="Times New Roman" w:hAnsi="Times New Roman" w:cs="Times New Roman"/>
        </w:rPr>
        <w:t>how</w:t>
      </w:r>
      <w:r w:rsidR="008630E1" w:rsidRPr="001740BE">
        <w:rPr>
          <w:rFonts w:ascii="Times New Roman" w:hAnsi="Times New Roman" w:cs="Times New Roman"/>
        </w:rPr>
        <w:t xml:space="preserve"> many fusions are available from the </w:t>
      </w:r>
      <w:r w:rsidR="00946F64" w:rsidRPr="001740BE">
        <w:rPr>
          <w:rFonts w:ascii="Times New Roman" w:hAnsi="Times New Roman" w:cs="Times New Roman"/>
        </w:rPr>
        <w:t>set of fundamental entities</w:t>
      </w:r>
      <w:r w:rsidR="00B52CFF" w:rsidRPr="001740BE">
        <w:rPr>
          <w:rFonts w:ascii="Times New Roman" w:hAnsi="Times New Roman" w:cs="Times New Roman"/>
        </w:rPr>
        <w:t xml:space="preserve"> or </w:t>
      </w:r>
      <w:r w:rsidR="00B52CFF" w:rsidRPr="001740BE">
        <w:rPr>
          <w:rFonts w:ascii="Times New Roman" w:hAnsi="Times New Roman" w:cs="Times New Roman"/>
        </w:rPr>
        <w:lastRenderedPageBreak/>
        <w:t>properties</w:t>
      </w:r>
      <w:r w:rsidR="00946F64" w:rsidRPr="001740BE">
        <w:rPr>
          <w:rFonts w:ascii="Times New Roman" w:hAnsi="Times New Roman" w:cs="Times New Roman"/>
        </w:rPr>
        <w:t xml:space="preserve">, </w:t>
      </w:r>
      <w:r w:rsidR="00B3409A" w:rsidRPr="001740BE">
        <w:rPr>
          <w:rFonts w:ascii="Times New Roman" w:hAnsi="Times New Roman" w:cs="Times New Roman"/>
        </w:rPr>
        <w:t xml:space="preserve">we </w:t>
      </w:r>
      <w:r w:rsidR="005C6D24" w:rsidRPr="001740BE">
        <w:rPr>
          <w:rFonts w:ascii="Times New Roman" w:hAnsi="Times New Roman" w:cs="Times New Roman"/>
        </w:rPr>
        <w:t xml:space="preserve">can </w:t>
      </w:r>
      <w:r w:rsidR="00606B1D" w:rsidRPr="001740BE">
        <w:rPr>
          <w:rFonts w:ascii="Times New Roman" w:hAnsi="Times New Roman" w:cs="Times New Roman"/>
        </w:rPr>
        <w:t xml:space="preserve">assume </w:t>
      </w:r>
      <w:r w:rsidR="00910066" w:rsidRPr="001740BE">
        <w:rPr>
          <w:rFonts w:ascii="Times New Roman" w:hAnsi="Times New Roman" w:cs="Times New Roman"/>
        </w:rPr>
        <w:t xml:space="preserve">all </w:t>
      </w:r>
      <w:r w:rsidR="00E8576D" w:rsidRPr="001740BE">
        <w:rPr>
          <w:rFonts w:ascii="Times New Roman" w:hAnsi="Times New Roman" w:cs="Times New Roman"/>
        </w:rPr>
        <w:t xml:space="preserve">such </w:t>
      </w:r>
      <w:r w:rsidR="00910066" w:rsidRPr="001740BE">
        <w:rPr>
          <w:rFonts w:ascii="Times New Roman" w:hAnsi="Times New Roman" w:cs="Times New Roman"/>
        </w:rPr>
        <w:t>possible fusions are</w:t>
      </w:r>
      <w:r w:rsidR="000C79A7" w:rsidRPr="001740BE">
        <w:rPr>
          <w:rFonts w:ascii="Times New Roman" w:hAnsi="Times New Roman" w:cs="Times New Roman"/>
        </w:rPr>
        <w:t xml:space="preserve"> the mereological </w:t>
      </w:r>
      <w:r w:rsidR="00A87ECE" w:rsidRPr="001740BE">
        <w:rPr>
          <w:rFonts w:ascii="Times New Roman" w:hAnsi="Times New Roman" w:cs="Times New Roman"/>
        </w:rPr>
        <w:t>equals</w:t>
      </w:r>
      <w:r w:rsidR="000C79A7" w:rsidRPr="001740BE">
        <w:rPr>
          <w:rFonts w:ascii="Times New Roman" w:hAnsi="Times New Roman" w:cs="Times New Roman"/>
        </w:rPr>
        <w:t xml:space="preserve"> of power sets</w:t>
      </w:r>
      <w:r w:rsidR="005A588A" w:rsidRPr="001740BE">
        <w:rPr>
          <w:rFonts w:ascii="Times New Roman" w:hAnsi="Times New Roman" w:cs="Times New Roman"/>
        </w:rPr>
        <w:t>.</w:t>
      </w:r>
      <w:r w:rsidR="003503CF" w:rsidRPr="001740BE">
        <w:rPr>
          <w:rStyle w:val="FootnoteReference"/>
          <w:rFonts w:ascii="Times New Roman" w:hAnsi="Times New Roman" w:cs="Times New Roman"/>
          <w:color w:val="auto"/>
        </w:rPr>
        <w:footnoteReference w:id="30"/>
      </w:r>
      <w:r w:rsidR="006F11B8" w:rsidRPr="001740BE">
        <w:rPr>
          <w:rFonts w:ascii="Times New Roman" w:hAnsi="Times New Roman" w:cs="Times New Roman"/>
        </w:rPr>
        <w:t xml:space="preserve"> </w:t>
      </w:r>
      <w:r w:rsidR="007E7209" w:rsidRPr="001740BE">
        <w:rPr>
          <w:rFonts w:ascii="Times New Roman" w:hAnsi="Times New Roman" w:cs="Times New Roman"/>
        </w:rPr>
        <w:t>The power</w:t>
      </w:r>
      <w:r w:rsidR="003E6DE2" w:rsidRPr="001740BE">
        <w:rPr>
          <w:rFonts w:ascii="Times New Roman" w:hAnsi="Times New Roman" w:cs="Times New Roman"/>
        </w:rPr>
        <w:t xml:space="preserve"> </w:t>
      </w:r>
      <w:r w:rsidR="007E7209" w:rsidRPr="001740BE">
        <w:rPr>
          <w:rFonts w:ascii="Times New Roman" w:hAnsi="Times New Roman" w:cs="Times New Roman"/>
        </w:rPr>
        <w:t>set</w:t>
      </w:r>
      <w:r w:rsidR="00FA1744" w:rsidRPr="001740BE">
        <w:rPr>
          <w:rFonts w:ascii="Times New Roman" w:hAnsi="Times New Roman" w:cs="Times New Roman"/>
        </w:rPr>
        <w:t xml:space="preserve"> of the set of fundamental entities or properties,</w:t>
      </w:r>
      <w:r w:rsidR="007E7209" w:rsidRPr="001740BE">
        <w:rPr>
          <w:rFonts w:ascii="Times New Roman" w:hAnsi="Times New Roman" w:cs="Times New Roman"/>
        </w:rPr>
        <w:t xml:space="preserve"> will generate </w:t>
      </w:r>
      <w:r w:rsidR="00946F64" w:rsidRPr="001740BE">
        <w:rPr>
          <w:rFonts w:ascii="Times New Roman" w:hAnsi="Times New Roman" w:cs="Times New Roman"/>
        </w:rPr>
        <w:t>all the possible ways to</w:t>
      </w:r>
      <w:r w:rsidR="004154CB" w:rsidRPr="001740BE">
        <w:rPr>
          <w:rFonts w:ascii="Times New Roman" w:hAnsi="Times New Roman" w:cs="Times New Roman"/>
        </w:rPr>
        <w:t xml:space="preserve"> select two </w:t>
      </w:r>
      <w:r w:rsidR="00BA5AF6" w:rsidRPr="001740BE">
        <w:rPr>
          <w:rFonts w:ascii="Times New Roman" w:hAnsi="Times New Roman" w:cs="Times New Roman"/>
        </w:rPr>
        <w:t xml:space="preserve">mereological atoms </w:t>
      </w:r>
      <w:r w:rsidR="00E1494E" w:rsidRPr="001740BE">
        <w:rPr>
          <w:rFonts w:ascii="Times New Roman" w:hAnsi="Times New Roman" w:cs="Times New Roman"/>
        </w:rPr>
        <w:t>from the original set of entities</w:t>
      </w:r>
      <w:r w:rsidR="002337C1" w:rsidRPr="001740BE">
        <w:rPr>
          <w:rFonts w:ascii="Times New Roman" w:hAnsi="Times New Roman" w:cs="Times New Roman"/>
        </w:rPr>
        <w:t>: all possible subsets. Thus,</w:t>
      </w:r>
      <w:r w:rsidR="00E1494E" w:rsidRPr="001740BE">
        <w:rPr>
          <w:rFonts w:ascii="Times New Roman" w:hAnsi="Times New Roman" w:cs="Times New Roman"/>
        </w:rPr>
        <w:t xml:space="preserve"> </w:t>
      </w:r>
      <w:r w:rsidR="005F7D51" w:rsidRPr="001740BE">
        <w:rPr>
          <w:rFonts w:ascii="Times New Roman" w:hAnsi="Times New Roman" w:cs="Times New Roman"/>
        </w:rPr>
        <w:t xml:space="preserve">we can determine whether </w:t>
      </w:r>
      <w:r w:rsidR="00D00BFD" w:rsidRPr="001740BE">
        <w:rPr>
          <w:rFonts w:ascii="Times New Roman" w:hAnsi="Times New Roman" w:cs="Times New Roman"/>
        </w:rPr>
        <w:t>each</w:t>
      </w:r>
      <w:r w:rsidR="007E6D0E" w:rsidRPr="001740BE">
        <w:rPr>
          <w:rFonts w:ascii="Times New Roman" w:hAnsi="Times New Roman" w:cs="Times New Roman"/>
        </w:rPr>
        <w:t xml:space="preserve"> possible fusion </w:t>
      </w:r>
      <w:r w:rsidR="001E4CCC" w:rsidRPr="001740BE">
        <w:rPr>
          <w:rFonts w:ascii="Times New Roman" w:hAnsi="Times New Roman" w:cs="Times New Roman"/>
        </w:rPr>
        <w:t xml:space="preserve">can be placed </w:t>
      </w:r>
      <w:r w:rsidR="007E6D0E" w:rsidRPr="001740BE">
        <w:rPr>
          <w:rFonts w:ascii="Times New Roman" w:hAnsi="Times New Roman" w:cs="Times New Roman"/>
        </w:rPr>
        <w:t xml:space="preserve">in a one-to-one mapping with the </w:t>
      </w:r>
      <w:r w:rsidR="00361F29" w:rsidRPr="001740BE">
        <w:rPr>
          <w:rFonts w:ascii="Times New Roman" w:hAnsi="Times New Roman" w:cs="Times New Roman"/>
        </w:rPr>
        <w:t>spacetime points or relations.</w:t>
      </w:r>
    </w:p>
    <w:p w14:paraId="7C20DCD4" w14:textId="667FD30B" w:rsidR="00A44EC8" w:rsidRPr="001740BE" w:rsidRDefault="001A7C7F" w:rsidP="002C15D1">
      <w:pPr>
        <w:ind w:firstLine="720"/>
        <w:jc w:val="both"/>
        <w:rPr>
          <w:rFonts w:ascii="Times New Roman" w:hAnsi="Times New Roman" w:cs="Times New Roman"/>
        </w:rPr>
      </w:pPr>
      <w:r w:rsidRPr="001740BE">
        <w:rPr>
          <w:rFonts w:ascii="Times New Roman" w:hAnsi="Times New Roman" w:cs="Times New Roman"/>
        </w:rPr>
        <w:t>Let’s continue to assume that the discrete structure is countable in</w:t>
      </w:r>
      <w:r w:rsidR="00C010D3" w:rsidRPr="001740BE">
        <w:rPr>
          <w:rFonts w:ascii="Times New Roman" w:hAnsi="Times New Roman" w:cs="Times New Roman"/>
        </w:rPr>
        <w:t xml:space="preserve"> so far as it has cardinality </w:t>
      </w:r>
      <m:oMath>
        <m:sSub>
          <m:sSubPr>
            <m:ctrlPr>
              <w:rPr>
                <w:rFonts w:ascii="Cambria Math" w:hAnsi="Cambria Math" w:cs="Times New Roman"/>
                <w:i/>
              </w:rPr>
            </m:ctrlPr>
          </m:sSubPr>
          <m:e>
            <m:r>
              <w:rPr>
                <w:rFonts w:ascii="Cambria Math" w:hAnsi="Cambria Math" w:cs="Times New Roman"/>
              </w:rPr>
              <m:t>ℵ</m:t>
            </m:r>
          </m:e>
          <m:sub>
            <m:r>
              <w:rPr>
                <w:rFonts w:ascii="Cambria Math" w:hAnsi="Cambria Math" w:cs="Times New Roman"/>
              </w:rPr>
              <m:t>0</m:t>
            </m:r>
          </m:sub>
        </m:sSub>
      </m:oMath>
      <w:r w:rsidR="004B3DEB" w:rsidRPr="001740BE">
        <w:rPr>
          <w:rFonts w:ascii="Times New Roman" w:hAnsi="Times New Roman" w:cs="Times New Roman"/>
        </w:rPr>
        <w:t>—it is infinite</w:t>
      </w:r>
      <w:r w:rsidR="00C010D3" w:rsidRPr="001740BE">
        <w:rPr>
          <w:rFonts w:ascii="Times New Roman" w:hAnsi="Times New Roman" w:cs="Times New Roman"/>
        </w:rPr>
        <w:t>.</w:t>
      </w:r>
      <w:r w:rsidR="004B3DEB" w:rsidRPr="001740BE">
        <w:rPr>
          <w:rFonts w:ascii="Times New Roman" w:hAnsi="Times New Roman" w:cs="Times New Roman"/>
        </w:rPr>
        <w:t xml:space="preserve"> </w:t>
      </w:r>
      <w:r w:rsidR="002C3723" w:rsidRPr="001740BE">
        <w:rPr>
          <w:rFonts w:ascii="Times New Roman" w:hAnsi="Times New Roman" w:cs="Times New Roman"/>
        </w:rPr>
        <w:t xml:space="preserve">Now consider the power set of the set, </w:t>
      </w:r>
      <m:oMath>
        <m:r>
          <w:rPr>
            <w:rFonts w:ascii="Cambria Math" w:hAnsi="Cambria Math" w:cs="Times New Roman"/>
          </w:rPr>
          <m:t>S</m:t>
        </m:r>
      </m:oMath>
      <w:r w:rsidR="002C3723" w:rsidRPr="001740BE">
        <w:rPr>
          <w:rFonts w:ascii="Times New Roman" w:hAnsi="Times New Roman" w:cs="Times New Roman"/>
        </w:rPr>
        <w:t xml:space="preserve">, of </w:t>
      </w:r>
      <w:r w:rsidR="00253F6A" w:rsidRPr="001740BE">
        <w:rPr>
          <w:rFonts w:ascii="Times New Roman" w:hAnsi="Times New Roman" w:cs="Times New Roman"/>
        </w:rPr>
        <w:t>the</w:t>
      </w:r>
      <w:r w:rsidR="002C3723" w:rsidRPr="001740BE">
        <w:rPr>
          <w:rFonts w:ascii="Times New Roman" w:hAnsi="Times New Roman" w:cs="Times New Roman"/>
        </w:rPr>
        <w:t xml:space="preserve"> non-spatiotemporal entities</w:t>
      </w:r>
      <w:r w:rsidR="00821DDC" w:rsidRPr="001740BE">
        <w:rPr>
          <w:rFonts w:ascii="Times New Roman" w:hAnsi="Times New Roman" w:cs="Times New Roman"/>
        </w:rPr>
        <w:t xml:space="preserve"> or properties </w:t>
      </w:r>
      <w:r w:rsidR="002C3723" w:rsidRPr="001740BE">
        <w:rPr>
          <w:rFonts w:ascii="Times New Roman" w:hAnsi="Times New Roman" w:cs="Times New Roman"/>
        </w:rPr>
        <w:t>as the number of possible fusions of the</w:t>
      </w:r>
      <w:r w:rsidR="00821DDC" w:rsidRPr="001740BE">
        <w:rPr>
          <w:rFonts w:ascii="Times New Roman" w:hAnsi="Times New Roman" w:cs="Times New Roman"/>
        </w:rPr>
        <w:t>se</w:t>
      </w:r>
      <w:r w:rsidR="00B822C1" w:rsidRPr="001740BE">
        <w:rPr>
          <w:rFonts w:ascii="Times New Roman" w:hAnsi="Times New Roman" w:cs="Times New Roman"/>
        </w:rPr>
        <w:t xml:space="preserve"> mereological atoms</w:t>
      </w:r>
      <w:r w:rsidR="002C3723" w:rsidRPr="001740BE">
        <w:rPr>
          <w:rFonts w:ascii="Times New Roman" w:hAnsi="Times New Roman" w:cs="Times New Roman"/>
        </w:rPr>
        <w:t>. If the number of fundamental entities</w:t>
      </w:r>
      <w:r w:rsidR="00C23FEB" w:rsidRPr="001740BE">
        <w:rPr>
          <w:rFonts w:ascii="Times New Roman" w:hAnsi="Times New Roman" w:cs="Times New Roman"/>
        </w:rPr>
        <w:t xml:space="preserve"> or properties</w:t>
      </w:r>
      <w:r w:rsidR="002C3723" w:rsidRPr="001740BE">
        <w:rPr>
          <w:rFonts w:ascii="Times New Roman" w:hAnsi="Times New Roman" w:cs="Times New Roman"/>
        </w:rPr>
        <w:t xml:space="preserve"> in QG is </w:t>
      </w:r>
      <m:oMath>
        <m:r>
          <w:rPr>
            <w:rFonts w:ascii="Cambria Math" w:hAnsi="Cambria Math" w:cs="Times New Roman"/>
          </w:rPr>
          <m:t>n</m:t>
        </m:r>
      </m:oMath>
      <w:r w:rsidR="002C3723" w:rsidRPr="001740BE">
        <w:rPr>
          <w:rFonts w:ascii="Times New Roman" w:hAnsi="Times New Roman" w:cs="Times New Roman"/>
        </w:rPr>
        <w:t xml:space="preserve">, assuming </w:t>
      </w:r>
      <m:oMath>
        <m:r>
          <w:rPr>
            <w:rFonts w:ascii="Cambria Math" w:hAnsi="Cambria Math" w:cs="Times New Roman"/>
          </w:rPr>
          <m:t>n</m:t>
        </m:r>
      </m:oMath>
      <w:r w:rsidR="002C3723" w:rsidRPr="001740BE">
        <w:rPr>
          <w:rFonts w:ascii="Times New Roman" w:hAnsi="Times New Roman" w:cs="Times New Roman"/>
        </w:rPr>
        <w:t xml:space="preserve"> is </w:t>
      </w:r>
      <w:r w:rsidR="004855E7" w:rsidRPr="001740BE">
        <w:rPr>
          <w:rFonts w:ascii="Times New Roman" w:hAnsi="Times New Roman" w:cs="Times New Roman"/>
        </w:rPr>
        <w:t>countably in</w:t>
      </w:r>
      <w:r w:rsidR="002C3723" w:rsidRPr="001740BE">
        <w:rPr>
          <w:rFonts w:ascii="Times New Roman" w:hAnsi="Times New Roman" w:cs="Times New Roman"/>
        </w:rPr>
        <w:t xml:space="preserve">finite and given unrestricted fusion, </w:t>
      </w:r>
      <m:oMath>
        <m:r>
          <w:rPr>
            <w:rFonts w:ascii="Cambria Math" w:hAnsi="Cambria Math" w:cs="Times New Roman"/>
          </w:rPr>
          <m:t>Pow S = 2</m:t>
        </m:r>
      </m:oMath>
      <w:r w:rsidR="002C3723" w:rsidRPr="001740BE">
        <w:rPr>
          <w:rFonts w:ascii="Times New Roman" w:eastAsiaTheme="minorEastAsia" w:hAnsi="Times New Roman" w:cs="Times New Roman"/>
          <w:vertAlign w:val="superscript"/>
        </w:rPr>
        <w:t xml:space="preserve">n </w:t>
      </w:r>
      <w:r w:rsidR="005F7D51" w:rsidRPr="001740BE">
        <w:rPr>
          <w:rFonts w:ascii="Times New Roman" w:eastAsiaTheme="minorEastAsia" w:hAnsi="Times New Roman" w:cs="Times New Roman"/>
          <w:vertAlign w:val="superscript"/>
        </w:rPr>
        <w:t xml:space="preserve"> </w:t>
      </w:r>
      <w:r w:rsidR="002C3723" w:rsidRPr="001740BE">
        <w:rPr>
          <w:rFonts w:ascii="Times New Roman" w:hAnsi="Times New Roman" w:cs="Times New Roman"/>
        </w:rPr>
        <w:t>will generate all the possible ways to select and fuse those entities</w:t>
      </w:r>
      <w:r w:rsidR="00C23FEB" w:rsidRPr="001740BE">
        <w:rPr>
          <w:rFonts w:ascii="Times New Roman" w:hAnsi="Times New Roman" w:cs="Times New Roman"/>
        </w:rPr>
        <w:t xml:space="preserve"> or properties</w:t>
      </w:r>
      <w:r w:rsidR="002C3723" w:rsidRPr="001740BE">
        <w:rPr>
          <w:rFonts w:ascii="Times New Roman" w:hAnsi="Times New Roman" w:cs="Times New Roman"/>
        </w:rPr>
        <w:t xml:space="preserve">—all possible subsets of </w:t>
      </w:r>
      <m:oMath>
        <m:r>
          <w:rPr>
            <w:rFonts w:ascii="Cambria Math" w:hAnsi="Cambria Math" w:cs="Times New Roman"/>
          </w:rPr>
          <m:t>S</m:t>
        </m:r>
      </m:oMath>
      <w:r w:rsidR="004855E7" w:rsidRPr="001740BE">
        <w:rPr>
          <w:rFonts w:ascii="Times New Roman" w:eastAsiaTheme="minorEastAsia" w:hAnsi="Times New Roman" w:cs="Times New Roman"/>
        </w:rPr>
        <w:t>.</w:t>
      </w:r>
      <w:r w:rsidR="00E56B17" w:rsidRPr="001740BE">
        <w:rPr>
          <w:rStyle w:val="FootnoteReference"/>
          <w:rFonts w:ascii="Times New Roman" w:hAnsi="Times New Roman" w:cs="Times New Roman"/>
          <w:color w:val="auto"/>
        </w:rPr>
        <w:footnoteReference w:id="31"/>
      </w:r>
      <w:r w:rsidR="004855E7" w:rsidRPr="001740BE">
        <w:rPr>
          <w:rFonts w:ascii="Times New Roman" w:eastAsiaTheme="minorEastAsia" w:hAnsi="Times New Roman" w:cs="Times New Roman"/>
        </w:rPr>
        <w:t xml:space="preserve"> </w:t>
      </w:r>
      <w:r w:rsidR="00B41A40" w:rsidRPr="001740BE">
        <w:rPr>
          <w:rFonts w:ascii="Times New Roman" w:hAnsi="Times New Roman" w:cs="Times New Roman"/>
        </w:rPr>
        <w:t>It is well</w:t>
      </w:r>
      <w:r w:rsidR="00C23FEB" w:rsidRPr="001740BE">
        <w:rPr>
          <w:rFonts w:ascii="Times New Roman" w:hAnsi="Times New Roman" w:cs="Times New Roman"/>
        </w:rPr>
        <w:t xml:space="preserve"> </w:t>
      </w:r>
      <w:r w:rsidR="00B41A40" w:rsidRPr="001740BE">
        <w:rPr>
          <w:rFonts w:ascii="Times New Roman" w:hAnsi="Times New Roman" w:cs="Times New Roman"/>
        </w:rPr>
        <w:t>know</w:t>
      </w:r>
      <w:r w:rsidR="004E1B80" w:rsidRPr="001740BE">
        <w:rPr>
          <w:rFonts w:ascii="Times New Roman" w:hAnsi="Times New Roman" w:cs="Times New Roman"/>
        </w:rPr>
        <w:t>n</w:t>
      </w:r>
      <w:r w:rsidR="00B41A40" w:rsidRPr="001740BE">
        <w:rPr>
          <w:rFonts w:ascii="Times New Roman" w:hAnsi="Times New Roman" w:cs="Times New Roman"/>
        </w:rPr>
        <w:t xml:space="preserve"> thanks to Cantor that the</w:t>
      </w:r>
      <w:r w:rsidR="00DD32A2" w:rsidRPr="001740BE">
        <w:rPr>
          <w:rFonts w:ascii="Times New Roman" w:hAnsi="Times New Roman" w:cs="Times New Roman"/>
        </w:rPr>
        <w:t xml:space="preserve"> power set of the set of natural numbers </w:t>
      </w:r>
      <w:r w:rsidR="00FE6135" w:rsidRPr="001740BE">
        <w:rPr>
          <w:rFonts w:ascii="Times New Roman" w:hAnsi="Times New Roman" w:cs="Times New Roman"/>
        </w:rPr>
        <w:t>in fact has</w:t>
      </w:r>
      <w:r w:rsidR="00DD32A2" w:rsidRPr="001740BE">
        <w:rPr>
          <w:rFonts w:ascii="Times New Roman" w:hAnsi="Times New Roman" w:cs="Times New Roman"/>
        </w:rPr>
        <w:t xml:space="preserve"> the same cardinality as the set of the real numbers</w:t>
      </w:r>
      <w:r w:rsidR="006C6D95" w:rsidRPr="001740BE">
        <w:rPr>
          <w:rFonts w:ascii="Times New Roman" w:hAnsi="Times New Roman" w:cs="Times New Roman"/>
        </w:rPr>
        <w:t>.</w:t>
      </w:r>
      <w:r w:rsidR="003E1C9A" w:rsidRPr="001740BE">
        <w:rPr>
          <w:rStyle w:val="FootnoteReference"/>
          <w:rFonts w:ascii="Times New Roman" w:hAnsi="Times New Roman" w:cs="Times New Roman"/>
          <w:color w:val="auto"/>
        </w:rPr>
        <w:footnoteReference w:id="32"/>
      </w:r>
      <w:r w:rsidR="006B544B" w:rsidRPr="001740BE">
        <w:rPr>
          <w:rFonts w:ascii="Times New Roman" w:hAnsi="Times New Roman" w:cs="Times New Roman"/>
        </w:rPr>
        <w:t xml:space="preserve"> I</w:t>
      </w:r>
      <w:r w:rsidR="006257C4" w:rsidRPr="001740BE">
        <w:rPr>
          <w:rFonts w:ascii="Times New Roman" w:hAnsi="Times New Roman" w:cs="Times New Roman"/>
        </w:rPr>
        <w:t>f the discrete entities in QG are countably infinite, their power set will produce enough fusions of our mereological atoms to stand in</w:t>
      </w:r>
      <w:r w:rsidR="00517C64" w:rsidRPr="001740BE">
        <w:rPr>
          <w:rFonts w:ascii="Times New Roman" w:hAnsi="Times New Roman" w:cs="Times New Roman"/>
        </w:rPr>
        <w:t xml:space="preserve"> a one-to-one mapping with the points </w:t>
      </w:r>
      <w:r w:rsidR="00E769D6" w:rsidRPr="001740BE">
        <w:rPr>
          <w:rFonts w:ascii="Times New Roman" w:hAnsi="Times New Roman" w:cs="Times New Roman"/>
        </w:rPr>
        <w:t xml:space="preserve">or relations </w:t>
      </w:r>
      <w:r w:rsidR="00517C64" w:rsidRPr="001740BE">
        <w:rPr>
          <w:rFonts w:ascii="Times New Roman" w:hAnsi="Times New Roman" w:cs="Times New Roman"/>
        </w:rPr>
        <w:t>in the spacetime continuum</w:t>
      </w:r>
      <w:r w:rsidR="000215E4" w:rsidRPr="001740BE">
        <w:rPr>
          <w:rFonts w:ascii="Times New Roman" w:hAnsi="Times New Roman" w:cs="Times New Roman"/>
        </w:rPr>
        <w:t>.</w:t>
      </w:r>
    </w:p>
    <w:p w14:paraId="6153F907" w14:textId="4E82078C" w:rsidR="005C5850" w:rsidRPr="001740BE" w:rsidRDefault="005C5850" w:rsidP="005C5850">
      <w:pPr>
        <w:ind w:firstLine="426"/>
        <w:jc w:val="both"/>
        <w:rPr>
          <w:rFonts w:ascii="Times New Roman" w:hAnsi="Times New Roman" w:cs="Times New Roman"/>
        </w:rPr>
      </w:pPr>
      <w:r w:rsidRPr="001740BE">
        <w:rPr>
          <w:rFonts w:ascii="Times New Roman" w:hAnsi="Times New Roman" w:cs="Times New Roman"/>
          <w:lang w:val="en-AU"/>
        </w:rPr>
        <w:t>Interestingly, extensional mereology usually dispenses with the null individual</w:t>
      </w:r>
      <w:r w:rsidR="00FF59BC" w:rsidRPr="001740BE">
        <w:rPr>
          <w:rFonts w:ascii="Times New Roman" w:hAnsi="Times New Roman" w:cs="Times New Roman"/>
          <w:lang w:val="en-AU"/>
        </w:rPr>
        <w:t>,</w:t>
      </w:r>
      <w:r w:rsidRPr="001740BE">
        <w:rPr>
          <w:rStyle w:val="FootnoteReference"/>
          <w:rFonts w:ascii="Times New Roman" w:hAnsi="Times New Roman" w:cs="Times New Roman"/>
          <w:color w:val="auto"/>
          <w:lang w:val="en-AU"/>
        </w:rPr>
        <w:footnoteReference w:id="33"/>
      </w:r>
      <w:r w:rsidR="00FF59BC" w:rsidRPr="001740BE">
        <w:rPr>
          <w:rFonts w:ascii="Times New Roman" w:hAnsi="Times New Roman" w:cs="Times New Roman"/>
          <w:lang w:val="en-AU"/>
        </w:rPr>
        <w:t xml:space="preserve"> </w:t>
      </w:r>
      <w:r w:rsidRPr="001740BE">
        <w:rPr>
          <w:rFonts w:ascii="Times New Roman" w:hAnsi="Times New Roman" w:cs="Times New Roman"/>
          <w:lang w:val="en-AU"/>
        </w:rPr>
        <w:t xml:space="preserve">which is equivalent to the empty set. So, on a mereological picture of spacetime, the number of possible fusions from the set of fundamental non-spatiotemporal entities may instead be equal to </w:t>
      </w:r>
      <m:oMath>
        <m:r>
          <w:rPr>
            <w:rFonts w:ascii="Cambria Math" w:hAnsi="Cambria Math" w:cs="Times New Roman"/>
          </w:rPr>
          <m:t xml:space="preserve">Pow S = </m:t>
        </m:r>
        <m:sSup>
          <m:sSupPr>
            <m:ctrlPr>
              <w:rPr>
                <w:rFonts w:ascii="Cambria Math" w:eastAsiaTheme="minorEastAsia" w:hAnsi="Cambria Math" w:cs="Times New Roman"/>
                <w:i/>
                <w:vertAlign w:val="superscript"/>
              </w:rPr>
            </m:ctrlPr>
          </m:sSupPr>
          <m:e>
            <m:r>
              <w:rPr>
                <w:rFonts w:ascii="Cambria Math" w:eastAsiaTheme="minorEastAsia" w:hAnsi="Cambria Math" w:cs="Times New Roman"/>
                <w:vertAlign w:val="superscript"/>
              </w:rPr>
              <m:t>2</m:t>
            </m:r>
          </m:e>
          <m:sup>
            <m:r>
              <w:rPr>
                <w:rFonts w:ascii="Cambria Math" w:eastAsiaTheme="minorEastAsia" w:hAnsi="Cambria Math" w:cs="Times New Roman"/>
                <w:vertAlign w:val="superscript"/>
              </w:rPr>
              <m:t>n</m:t>
            </m:r>
          </m:sup>
        </m:sSup>
        <m:r>
          <w:rPr>
            <w:rFonts w:ascii="Cambria Math" w:hAnsi="Cambria Math" w:cs="Times New Roman"/>
          </w:rPr>
          <m:t>-1</m:t>
        </m:r>
      </m:oMath>
      <w:r w:rsidRPr="001740BE">
        <w:rPr>
          <w:rFonts w:ascii="Times New Roman" w:hAnsi="Times New Roman" w:cs="Times New Roman"/>
        </w:rPr>
        <w:t>. Perhaps then</w:t>
      </w:r>
      <w:r w:rsidR="002B56CC" w:rsidRPr="001740BE">
        <w:rPr>
          <w:rFonts w:ascii="Times New Roman" w:hAnsi="Times New Roman" w:cs="Times New Roman"/>
        </w:rPr>
        <w:t>,</w:t>
      </w:r>
      <w:r w:rsidRPr="001740BE">
        <w:rPr>
          <w:rFonts w:ascii="Times New Roman" w:hAnsi="Times New Roman" w:cs="Times New Roman"/>
        </w:rPr>
        <w:t xml:space="preserve"> mereology will depart from set theory in so far as the power set of a countably infinite set of mereological atoms will not produce enough instances of composition that can be placed in a one-to-one mapping with all spacetime points or relations.</w:t>
      </w:r>
    </w:p>
    <w:p w14:paraId="3C6C574E" w14:textId="27ACAB95" w:rsidR="00A90DC2" w:rsidRPr="001740BE" w:rsidRDefault="006C431E" w:rsidP="00580F93">
      <w:pPr>
        <w:ind w:firstLine="426"/>
        <w:jc w:val="both"/>
        <w:rPr>
          <w:rFonts w:ascii="Times New Roman" w:hAnsi="Times New Roman" w:cs="Times New Roman"/>
        </w:rPr>
      </w:pPr>
      <w:r w:rsidRPr="001740BE">
        <w:rPr>
          <w:rFonts w:ascii="Times New Roman" w:hAnsi="Times New Roman" w:cs="Times New Roman"/>
        </w:rPr>
        <w:lastRenderedPageBreak/>
        <w:t>A third option: suppose</w:t>
      </w:r>
      <w:r w:rsidR="00E404F1" w:rsidRPr="001740BE">
        <w:rPr>
          <w:rFonts w:ascii="Times New Roman" w:hAnsi="Times New Roman" w:cs="Times New Roman"/>
        </w:rPr>
        <w:t xml:space="preserve"> t</w:t>
      </w:r>
      <w:r w:rsidR="00596433" w:rsidRPr="001740BE">
        <w:rPr>
          <w:rFonts w:ascii="Times New Roman" w:hAnsi="Times New Roman" w:cs="Times New Roman"/>
        </w:rPr>
        <w:t xml:space="preserve">he </w:t>
      </w:r>
      <w:r w:rsidR="007773C9" w:rsidRPr="001740BE">
        <w:rPr>
          <w:rFonts w:ascii="Times New Roman" w:hAnsi="Times New Roman" w:cs="Times New Roman"/>
        </w:rPr>
        <w:t>discrete quantum structure is countable such that it is finite</w:t>
      </w:r>
      <w:r w:rsidR="00E404F1" w:rsidRPr="001740BE">
        <w:rPr>
          <w:rFonts w:ascii="Times New Roman" w:hAnsi="Times New Roman" w:cs="Times New Roman"/>
        </w:rPr>
        <w:t xml:space="preserve">. </w:t>
      </w:r>
      <w:r w:rsidR="00B53711" w:rsidRPr="001740BE">
        <w:rPr>
          <w:rFonts w:ascii="Times New Roman" w:hAnsi="Times New Roman" w:cs="Times New Roman"/>
        </w:rPr>
        <w:t>Now</w:t>
      </w:r>
      <w:r w:rsidR="00006AE6" w:rsidRPr="001740BE">
        <w:rPr>
          <w:rFonts w:ascii="Times New Roman" w:hAnsi="Times New Roman" w:cs="Times New Roman"/>
        </w:rPr>
        <w:t xml:space="preserve">, assuming </w:t>
      </w:r>
      <m:oMath>
        <m:r>
          <w:rPr>
            <w:rFonts w:ascii="Cambria Math" w:hAnsi="Cambria Math" w:cs="Times New Roman"/>
          </w:rPr>
          <m:t>n</m:t>
        </m:r>
      </m:oMath>
      <w:r w:rsidR="00006AE6" w:rsidRPr="001740BE">
        <w:rPr>
          <w:rFonts w:ascii="Times New Roman" w:hAnsi="Times New Roman" w:cs="Times New Roman"/>
        </w:rPr>
        <w:t xml:space="preserve"> is finite and given unrestricted fusion,</w:t>
      </w:r>
      <w:r w:rsidR="00C52CF4" w:rsidRPr="001740BE">
        <w:rPr>
          <w:rFonts w:ascii="Times New Roman" w:hAnsi="Times New Roman" w:cs="Times New Roman"/>
        </w:rPr>
        <w:t xml:space="preserve"> </w:t>
      </w:r>
      <w:r w:rsidR="001B559C" w:rsidRPr="001740BE">
        <w:rPr>
          <w:rFonts w:ascii="Times New Roman" w:hAnsi="Times New Roman" w:cs="Times New Roman"/>
        </w:rPr>
        <w:t>the power set of the fundamental entities</w:t>
      </w:r>
      <w:r w:rsidR="001D6B5B" w:rsidRPr="001740BE">
        <w:rPr>
          <w:rFonts w:ascii="Times New Roman" w:hAnsi="Times New Roman" w:cs="Times New Roman"/>
        </w:rPr>
        <w:t xml:space="preserve"> or properties</w:t>
      </w:r>
      <w:r w:rsidR="001B559C" w:rsidRPr="001740BE">
        <w:rPr>
          <w:rFonts w:ascii="Times New Roman" w:hAnsi="Times New Roman" w:cs="Times New Roman"/>
        </w:rPr>
        <w:t xml:space="preserve"> will only generate a finite number of ways of selecting members from that set</w:t>
      </w:r>
      <w:r w:rsidR="009E548C" w:rsidRPr="001740BE">
        <w:rPr>
          <w:rFonts w:ascii="Times New Roman" w:hAnsi="Times New Roman" w:cs="Times New Roman"/>
        </w:rPr>
        <w:t xml:space="preserve"> </w:t>
      </w:r>
      <w:r w:rsidR="009E548C" w:rsidRPr="001740BE">
        <w:rPr>
          <w:rFonts w:ascii="Times New Roman" w:hAnsi="Times New Roman" w:cs="Times New Roman"/>
        </w:rPr>
        <w:fldChar w:fldCharType="begin"/>
      </w:r>
      <w:r w:rsidR="006D6E0C" w:rsidRPr="001740BE">
        <w:rPr>
          <w:rFonts w:ascii="Times New Roman" w:hAnsi="Times New Roman" w:cs="Times New Roman"/>
        </w:rPr>
        <w:instrText xml:space="preserve"> ADDIN EN.CITE &lt;EndNote&gt;&lt;Cite&gt;&lt;Author&gt;Colyvan&lt;/Author&gt;&lt;Year&gt;2012&lt;/Year&gt;&lt;RecNum&gt;672&lt;/RecNum&gt;&lt;DisplayText&gt;(Colyvan, 2012)&lt;/DisplayText&gt;&lt;record&gt;&lt;rec-number&gt;672&lt;/rec-number&gt;&lt;foreign-keys&gt;&lt;key app="EN" db-id="2xvvprstr2ptr6ef5tqxez2102dtevarxa9v" timestamp="1699583445"&gt;672&lt;/key&gt;&lt;/foreign-keys&gt;&lt;ref-type name="Book"&gt;6&lt;/ref-type&gt;&lt;contributors&gt;&lt;authors&gt;&lt;author&gt;Colyvan, Mark&lt;/author&gt;&lt;/authors&gt;&lt;/contributors&gt;&lt;titles&gt;&lt;title&gt;An introduction to the philosophy of mathematics&lt;/title&gt;&lt;/titles&gt;&lt;dates&gt;&lt;year&gt;2012&lt;/year&gt;&lt;/dates&gt;&lt;publisher&gt;Cambridge University Press&lt;/publisher&gt;&lt;urls&gt;&lt;/urls&gt;&lt;/record&gt;&lt;/Cite&gt;&lt;/EndNote&gt;</w:instrText>
      </w:r>
      <w:r w:rsidR="009E548C" w:rsidRPr="001740BE">
        <w:rPr>
          <w:rFonts w:ascii="Times New Roman" w:hAnsi="Times New Roman" w:cs="Times New Roman"/>
        </w:rPr>
        <w:fldChar w:fldCharType="separate"/>
      </w:r>
      <w:r w:rsidR="006D6E0C" w:rsidRPr="001740BE">
        <w:rPr>
          <w:rFonts w:ascii="Times New Roman" w:hAnsi="Times New Roman" w:cs="Times New Roman"/>
          <w:noProof/>
        </w:rPr>
        <w:t>(Colyvan, 2012)</w:t>
      </w:r>
      <w:r w:rsidR="009E548C" w:rsidRPr="001740BE">
        <w:rPr>
          <w:rFonts w:ascii="Times New Roman" w:hAnsi="Times New Roman" w:cs="Times New Roman"/>
        </w:rPr>
        <w:fldChar w:fldCharType="end"/>
      </w:r>
      <w:r w:rsidR="001B559C" w:rsidRPr="001740BE">
        <w:rPr>
          <w:rFonts w:ascii="Times New Roman" w:hAnsi="Times New Roman" w:cs="Times New Roman"/>
        </w:rPr>
        <w:t>.</w:t>
      </w:r>
      <w:r w:rsidR="00580F93" w:rsidRPr="001740BE">
        <w:rPr>
          <w:rFonts w:ascii="Times New Roman" w:hAnsi="Times New Roman" w:cs="Times New Roman"/>
        </w:rPr>
        <w:t xml:space="preserve"> </w:t>
      </w:r>
      <w:r w:rsidR="00F34CF0" w:rsidRPr="001740BE">
        <w:rPr>
          <w:rFonts w:ascii="Times New Roman" w:hAnsi="Times New Roman" w:cs="Times New Roman"/>
        </w:rPr>
        <w:t>So, t</w:t>
      </w:r>
      <w:r w:rsidR="00006AE6" w:rsidRPr="001740BE">
        <w:rPr>
          <w:rFonts w:ascii="Times New Roman" w:hAnsi="Times New Roman" w:cs="Times New Roman"/>
        </w:rPr>
        <w:t xml:space="preserve">here is no way </w:t>
      </w:r>
      <w:r w:rsidR="00F34CF0" w:rsidRPr="001740BE">
        <w:rPr>
          <w:rFonts w:ascii="Times New Roman" w:hAnsi="Times New Roman" w:cs="Times New Roman"/>
        </w:rPr>
        <w:t>that</w:t>
      </w:r>
      <w:r w:rsidR="00006AE6" w:rsidRPr="001740BE">
        <w:rPr>
          <w:rFonts w:ascii="Times New Roman" w:hAnsi="Times New Roman" w:cs="Times New Roman"/>
        </w:rPr>
        <w:t xml:space="preserve"> a mereological relation </w:t>
      </w:r>
      <w:r w:rsidR="002A7037" w:rsidRPr="001740BE">
        <w:rPr>
          <w:rFonts w:ascii="Times New Roman" w:hAnsi="Times New Roman" w:cs="Times New Roman"/>
        </w:rPr>
        <w:t xml:space="preserve">can </w:t>
      </w:r>
      <w:r w:rsidR="00006AE6" w:rsidRPr="001740BE">
        <w:rPr>
          <w:rFonts w:ascii="Times New Roman" w:hAnsi="Times New Roman" w:cs="Times New Roman"/>
        </w:rPr>
        <w:t xml:space="preserve">generate </w:t>
      </w:r>
      <w:r w:rsidR="00D56E71" w:rsidRPr="001740BE">
        <w:rPr>
          <w:rFonts w:ascii="Times New Roman" w:hAnsi="Times New Roman" w:cs="Times New Roman"/>
        </w:rPr>
        <w:t>infinitely</w:t>
      </w:r>
      <w:r w:rsidR="00006AE6" w:rsidRPr="001740BE">
        <w:rPr>
          <w:rFonts w:ascii="Times New Roman" w:hAnsi="Times New Roman" w:cs="Times New Roman"/>
        </w:rPr>
        <w:t xml:space="preserve"> many things from a </w:t>
      </w:r>
      <w:r w:rsidR="00D44476" w:rsidRPr="001740BE">
        <w:rPr>
          <w:rFonts w:ascii="Times New Roman" w:hAnsi="Times New Roman" w:cs="Times New Roman"/>
        </w:rPr>
        <w:t>finite set</w:t>
      </w:r>
      <w:r w:rsidR="00006AE6" w:rsidRPr="001740BE">
        <w:rPr>
          <w:rFonts w:ascii="Times New Roman" w:hAnsi="Times New Roman" w:cs="Times New Roman"/>
        </w:rPr>
        <w:t xml:space="preserve">. It is not </w:t>
      </w:r>
      <w:r w:rsidR="00616D4E" w:rsidRPr="001740BE">
        <w:rPr>
          <w:rFonts w:ascii="Times New Roman" w:hAnsi="Times New Roman" w:cs="Times New Roman"/>
        </w:rPr>
        <w:t>certain</w:t>
      </w:r>
      <w:r w:rsidR="00006AE6" w:rsidRPr="001740BE">
        <w:rPr>
          <w:rFonts w:ascii="Times New Roman" w:hAnsi="Times New Roman" w:cs="Times New Roman"/>
        </w:rPr>
        <w:t xml:space="preserve"> that this result should lead us to think that the </w:t>
      </w:r>
      <w:r w:rsidR="00340C14" w:rsidRPr="001740BE">
        <w:rPr>
          <w:rFonts w:ascii="Times New Roman" w:hAnsi="Times New Roman" w:cs="Times New Roman"/>
        </w:rPr>
        <w:t xml:space="preserve">cardinality </w:t>
      </w:r>
      <w:r w:rsidR="00006AE6" w:rsidRPr="001740BE">
        <w:rPr>
          <w:rFonts w:ascii="Times New Roman" w:hAnsi="Times New Roman" w:cs="Times New Roman"/>
        </w:rPr>
        <w:t xml:space="preserve">gap cannot be bridged by any building relation at all; although it is not obvious that any building relation </w:t>
      </w:r>
      <w:r w:rsidR="00AD2A3A" w:rsidRPr="001740BE">
        <w:rPr>
          <w:rFonts w:ascii="Times New Roman" w:hAnsi="Times New Roman" w:cs="Times New Roman"/>
        </w:rPr>
        <w:t xml:space="preserve">fit for spacetime </w:t>
      </w:r>
      <w:r w:rsidR="00006AE6" w:rsidRPr="001740BE">
        <w:rPr>
          <w:rFonts w:ascii="Times New Roman" w:hAnsi="Times New Roman" w:cs="Times New Roman"/>
        </w:rPr>
        <w:t xml:space="preserve">will possess the recursive structure to produce </w:t>
      </w:r>
      <w:r w:rsidR="009E2A16" w:rsidRPr="001740BE">
        <w:rPr>
          <w:rFonts w:ascii="Times New Roman" w:hAnsi="Times New Roman" w:cs="Times New Roman"/>
        </w:rPr>
        <w:t xml:space="preserve">a spacetime continuum </w:t>
      </w:r>
      <w:r w:rsidR="00616D4E" w:rsidRPr="001740BE">
        <w:rPr>
          <w:rFonts w:ascii="Times New Roman" w:hAnsi="Times New Roman" w:cs="Times New Roman"/>
        </w:rPr>
        <w:t>from</w:t>
      </w:r>
      <w:r w:rsidR="00006AE6" w:rsidRPr="001740BE">
        <w:rPr>
          <w:rFonts w:ascii="Times New Roman" w:hAnsi="Times New Roman" w:cs="Times New Roman"/>
        </w:rPr>
        <w:t xml:space="preserve"> </w:t>
      </w:r>
      <w:r w:rsidR="009E2A16" w:rsidRPr="001740BE">
        <w:rPr>
          <w:rFonts w:ascii="Times New Roman" w:hAnsi="Times New Roman" w:cs="Times New Roman"/>
        </w:rPr>
        <w:t xml:space="preserve">a </w:t>
      </w:r>
      <w:r w:rsidR="003B4F92" w:rsidRPr="001740BE">
        <w:rPr>
          <w:rFonts w:ascii="Times New Roman" w:hAnsi="Times New Roman" w:cs="Times New Roman"/>
        </w:rPr>
        <w:t>discrete</w:t>
      </w:r>
      <w:r w:rsidR="005C5850" w:rsidRPr="001740BE">
        <w:rPr>
          <w:rFonts w:ascii="Times New Roman" w:hAnsi="Times New Roman" w:cs="Times New Roman"/>
        </w:rPr>
        <w:t xml:space="preserve"> structure</w:t>
      </w:r>
      <w:r w:rsidR="00006AE6" w:rsidRPr="001740BE">
        <w:rPr>
          <w:rFonts w:ascii="Times New Roman" w:hAnsi="Times New Roman" w:cs="Times New Roman"/>
        </w:rPr>
        <w:t xml:space="preserve">. </w:t>
      </w:r>
    </w:p>
    <w:p w14:paraId="76300634" w14:textId="48FFC0FF" w:rsidR="009454F0" w:rsidRPr="001740BE" w:rsidRDefault="00FB2F6A" w:rsidP="00F82F17">
      <w:pPr>
        <w:ind w:firstLine="360"/>
        <w:jc w:val="both"/>
        <w:rPr>
          <w:rFonts w:ascii="Times New Roman" w:hAnsi="Times New Roman" w:cs="Times New Roman"/>
        </w:rPr>
      </w:pPr>
      <w:r w:rsidRPr="001740BE">
        <w:rPr>
          <w:rFonts w:ascii="Times New Roman" w:hAnsi="Times New Roman" w:cs="Times New Roman"/>
        </w:rPr>
        <w:t>One option</w:t>
      </w:r>
      <w:r w:rsidR="00E754FC" w:rsidRPr="001740BE">
        <w:rPr>
          <w:rFonts w:ascii="Times New Roman" w:hAnsi="Times New Roman" w:cs="Times New Roman"/>
        </w:rPr>
        <w:t xml:space="preserve"> for solving the</w:t>
      </w:r>
      <w:r w:rsidR="002A7037" w:rsidRPr="001740BE">
        <w:rPr>
          <w:rFonts w:ascii="Times New Roman" w:hAnsi="Times New Roman" w:cs="Times New Roman"/>
        </w:rPr>
        <w:t xml:space="preserve"> cardinality gap</w:t>
      </w:r>
      <w:r w:rsidR="00E754FC" w:rsidRPr="001740BE">
        <w:rPr>
          <w:rFonts w:ascii="Times New Roman" w:hAnsi="Times New Roman" w:cs="Times New Roman"/>
        </w:rPr>
        <w:t xml:space="preserve"> problem</w:t>
      </w:r>
      <w:r w:rsidR="002A7037" w:rsidRPr="001740BE">
        <w:rPr>
          <w:rFonts w:ascii="Times New Roman" w:hAnsi="Times New Roman" w:cs="Times New Roman"/>
        </w:rPr>
        <w:t xml:space="preserve"> is to</w:t>
      </w:r>
      <w:r w:rsidR="00B85758" w:rsidRPr="001740BE">
        <w:rPr>
          <w:rFonts w:ascii="Times New Roman" w:hAnsi="Times New Roman" w:cs="Times New Roman"/>
        </w:rPr>
        <w:t xml:space="preserve"> assume </w:t>
      </w:r>
      <w:r w:rsidR="00D44AFB" w:rsidRPr="001740BE">
        <w:rPr>
          <w:rFonts w:ascii="Times New Roman" w:hAnsi="Times New Roman" w:cs="Times New Roman"/>
        </w:rPr>
        <w:t>that spacetime is in fact, a discrete structure. Or at least, in the first instance, we might think it is unsettled as to whether spacetime is continuous or discrete since it is possible that some empirical confirmation from physics may show that spacetime is a discrete structure</w:t>
      </w:r>
      <w:r w:rsidR="004D1B4B" w:rsidRPr="001740BE">
        <w:rPr>
          <w:rFonts w:ascii="Times New Roman" w:hAnsi="Times New Roman" w:cs="Times New Roman"/>
        </w:rPr>
        <w:t>.</w:t>
      </w:r>
      <w:r w:rsidR="00DB2207" w:rsidRPr="001740BE">
        <w:rPr>
          <w:rFonts w:ascii="Times New Roman" w:hAnsi="Times New Roman" w:cs="Times New Roman"/>
        </w:rPr>
        <w:t xml:space="preserve"> </w:t>
      </w:r>
      <w:r w:rsidR="00CB73F2" w:rsidRPr="001740BE">
        <w:rPr>
          <w:rFonts w:ascii="Times New Roman" w:hAnsi="Times New Roman" w:cs="Times New Roman"/>
        </w:rPr>
        <w:t>This may leave open that the true nature of spacetime is discrete.</w:t>
      </w:r>
      <w:r w:rsidR="00F74AD2" w:rsidRPr="001740BE">
        <w:rPr>
          <w:rFonts w:ascii="Times New Roman" w:hAnsi="Times New Roman" w:cs="Times New Roman"/>
        </w:rPr>
        <w:t xml:space="preserve"> If spacetime is discrete then there is no gap between </w:t>
      </w:r>
      <w:r w:rsidR="00745439" w:rsidRPr="001740BE">
        <w:rPr>
          <w:rFonts w:ascii="Times New Roman" w:hAnsi="Times New Roman" w:cs="Times New Roman"/>
        </w:rPr>
        <w:t>spacetime and the fundamental structure</w:t>
      </w:r>
      <w:r w:rsidR="0093120E" w:rsidRPr="001740BE">
        <w:rPr>
          <w:rFonts w:ascii="Times New Roman" w:hAnsi="Times New Roman" w:cs="Times New Roman"/>
        </w:rPr>
        <w:t xml:space="preserve">: </w:t>
      </w:r>
      <w:r w:rsidR="00151C56" w:rsidRPr="001740BE">
        <w:rPr>
          <w:rFonts w:ascii="Times New Roman" w:hAnsi="Times New Roman" w:cs="Times New Roman"/>
        </w:rPr>
        <w:t xml:space="preserve">the fundamentals can be put in a </w:t>
      </w:r>
      <w:proofErr w:type="gramStart"/>
      <w:r w:rsidR="00151C56" w:rsidRPr="001740BE">
        <w:rPr>
          <w:rFonts w:ascii="Times New Roman" w:hAnsi="Times New Roman" w:cs="Times New Roman"/>
        </w:rPr>
        <w:t>one to one</w:t>
      </w:r>
      <w:proofErr w:type="gramEnd"/>
      <w:r w:rsidR="00151C56" w:rsidRPr="001740BE">
        <w:rPr>
          <w:rFonts w:ascii="Times New Roman" w:hAnsi="Times New Roman" w:cs="Times New Roman"/>
        </w:rPr>
        <w:t xml:space="preserve"> mapping with the minimal portions of spacetime</w:t>
      </w:r>
      <w:r w:rsidR="0093120E" w:rsidRPr="001740BE">
        <w:rPr>
          <w:rFonts w:ascii="Times New Roman" w:hAnsi="Times New Roman" w:cs="Times New Roman"/>
        </w:rPr>
        <w:t>.</w:t>
      </w:r>
    </w:p>
    <w:p w14:paraId="1E2CD647" w14:textId="40F43FE3" w:rsidR="00F53FDA" w:rsidRPr="001740BE" w:rsidRDefault="00BE298A" w:rsidP="00FE4171">
      <w:pPr>
        <w:ind w:firstLine="360"/>
        <w:jc w:val="both"/>
        <w:rPr>
          <w:rFonts w:ascii="Times New Roman" w:hAnsi="Times New Roman" w:cs="Times New Roman"/>
        </w:rPr>
      </w:pPr>
      <w:r w:rsidRPr="001740BE">
        <w:rPr>
          <w:rFonts w:ascii="Times New Roman" w:hAnsi="Times New Roman" w:cs="Times New Roman"/>
        </w:rPr>
        <w:t>Another option</w:t>
      </w:r>
      <w:r w:rsidR="002733A1" w:rsidRPr="001740BE">
        <w:rPr>
          <w:rFonts w:ascii="Times New Roman" w:hAnsi="Times New Roman" w:cs="Times New Roman"/>
        </w:rPr>
        <w:t xml:space="preserve"> is to </w:t>
      </w:r>
      <w:r w:rsidR="0093498C" w:rsidRPr="001740BE">
        <w:rPr>
          <w:rFonts w:ascii="Times New Roman" w:hAnsi="Times New Roman" w:cs="Times New Roman"/>
        </w:rPr>
        <w:t xml:space="preserve">expect </w:t>
      </w:r>
      <w:r w:rsidR="006E5160" w:rsidRPr="001740BE">
        <w:rPr>
          <w:rFonts w:ascii="Times New Roman" w:hAnsi="Times New Roman" w:cs="Times New Roman"/>
        </w:rPr>
        <w:t xml:space="preserve">that a more fundamental structure in QG </w:t>
      </w:r>
      <w:r w:rsidR="0093498C" w:rsidRPr="001740BE">
        <w:rPr>
          <w:rFonts w:ascii="Times New Roman" w:hAnsi="Times New Roman" w:cs="Times New Roman"/>
        </w:rPr>
        <w:t>will only</w:t>
      </w:r>
      <w:r w:rsidR="006E5160" w:rsidRPr="001740BE">
        <w:rPr>
          <w:rFonts w:ascii="Times New Roman" w:hAnsi="Times New Roman" w:cs="Times New Roman"/>
        </w:rPr>
        <w:t xml:space="preserve"> provide an </w:t>
      </w:r>
      <w:r w:rsidR="006E5160" w:rsidRPr="001740BE">
        <w:rPr>
          <w:rFonts w:ascii="Times New Roman" w:hAnsi="Times New Roman" w:cs="Times New Roman"/>
          <w:i/>
          <w:iCs/>
        </w:rPr>
        <w:t>approximate description</w:t>
      </w:r>
      <w:r w:rsidR="006E5160" w:rsidRPr="001740BE">
        <w:rPr>
          <w:rFonts w:ascii="Times New Roman" w:hAnsi="Times New Roman" w:cs="Times New Roman"/>
        </w:rPr>
        <w:t xml:space="preserve"> of the continuous metric tensor field in GR (</w:t>
      </w:r>
      <w:r w:rsidR="00737AF8" w:rsidRPr="001740BE">
        <w:rPr>
          <w:rFonts w:ascii="Times New Roman" w:hAnsi="Times New Roman" w:cs="Times New Roman"/>
        </w:rPr>
        <w:t xml:space="preserve">Huggett and </w:t>
      </w:r>
      <w:r w:rsidR="00737AF8" w:rsidRPr="001740BE">
        <w:rPr>
          <w:rFonts w:ascii="Times New Roman" w:hAnsi="Times New Roman" w:cs="Times New Roman"/>
          <w:noProof/>
        </w:rPr>
        <w:t>Wüthrich</w:t>
      </w:r>
      <w:r w:rsidR="00737AF8" w:rsidRPr="001740BE">
        <w:rPr>
          <w:rFonts w:ascii="Times New Roman" w:hAnsi="Times New Roman" w:cs="Times New Roman"/>
        </w:rPr>
        <w:t xml:space="preserve"> </w:t>
      </w:r>
      <w:r w:rsidR="00737AF8" w:rsidRPr="001740BE">
        <w:rPr>
          <w:rFonts w:ascii="Times New Roman" w:hAnsi="Times New Roman" w:cs="Times New Roman"/>
        </w:rPr>
        <w:fldChar w:fldCharType="begin"/>
      </w:r>
      <w:r w:rsidR="00737AF8" w:rsidRPr="001740BE">
        <w:rPr>
          <w:rFonts w:ascii="Times New Roman" w:hAnsi="Times New Roman" w:cs="Times New Roman"/>
        </w:rPr>
        <w:instrText xml:space="preserve"> ADDIN EN.CITE &lt;EndNote&gt;&lt;Cite ExcludeAuth="1"&gt;&lt;Author&gt;Huggett&lt;/Author&gt;&lt;Year&gt;2013&lt;/Year&gt;&lt;RecNum&gt;563&lt;/RecNum&gt;&lt;DisplayText&gt;(2013)&lt;/DisplayText&gt;&lt;record&gt;&lt;rec-number&gt;563&lt;/rec-number&gt;&lt;foreign-keys&gt;&lt;key app="EN" db-id="2xvvprstr2ptr6ef5tqxez2102dtevarxa9v" timestamp="1677734213"&gt;563&lt;/key&gt;&lt;/foreign-keys&gt;&lt;ref-type name="Journal Article"&gt;17&lt;/ref-type&gt;&lt;contributors&gt;&lt;authors&gt;&lt;author&gt;Huggett, Nick&lt;/author&gt;&lt;author&gt;Wüthrich, Christian&lt;/author&gt;&lt;/authors&gt;&lt;/contributors&gt;&lt;titles&gt;&lt;title&gt;Emergent spacetime and empirical (in)coherence&lt;/title&gt;&lt;secondary-title&gt;Studies in History and Philosophy of Science Part B: Studies in History and Philosophy of Modern Physics&lt;/secondary-title&gt;&lt;/titles&gt;&lt;periodical&gt;&lt;full-title&gt;Studies in History and Philosophy of Science Part B: Studies in History and Philosophy of Modern Physics&lt;/full-title&gt;&lt;/periodical&gt;&lt;pages&gt;276-285&lt;/pages&gt;&lt;volume&gt;44&lt;/volume&gt;&lt;number&gt;3&lt;/number&gt;&lt;section&gt;276&lt;/section&gt;&lt;dates&gt;&lt;year&gt;2013&lt;/year&gt;&lt;/dates&gt;&lt;isbn&gt;13552198&lt;/isbn&gt;&lt;urls&gt;&lt;/urls&gt;&lt;electronic-resource-num&gt;10.1016/j.shpsb.2012.11.003&lt;/electronic-resource-num&gt;&lt;/record&gt;&lt;/Cite&gt;&lt;/EndNote&gt;</w:instrText>
      </w:r>
      <w:r w:rsidR="00737AF8" w:rsidRPr="001740BE">
        <w:rPr>
          <w:rFonts w:ascii="Times New Roman" w:hAnsi="Times New Roman" w:cs="Times New Roman"/>
        </w:rPr>
        <w:fldChar w:fldCharType="separate"/>
      </w:r>
      <w:r w:rsidR="00737AF8" w:rsidRPr="001740BE">
        <w:rPr>
          <w:rFonts w:ascii="Times New Roman" w:hAnsi="Times New Roman" w:cs="Times New Roman"/>
          <w:noProof/>
        </w:rPr>
        <w:t>(2013)</w:t>
      </w:r>
      <w:r w:rsidR="00737AF8" w:rsidRPr="001740BE">
        <w:rPr>
          <w:rFonts w:ascii="Times New Roman" w:hAnsi="Times New Roman" w:cs="Times New Roman"/>
        </w:rPr>
        <w:fldChar w:fldCharType="end"/>
      </w:r>
      <w:r w:rsidR="006E5160" w:rsidRPr="001740BE">
        <w:rPr>
          <w:rFonts w:ascii="Times New Roman" w:hAnsi="Times New Roman" w:cs="Times New Roman"/>
        </w:rPr>
        <w:t xml:space="preserve">). This means that the structure that is recovered from QG will merely be something </w:t>
      </w:r>
      <w:r w:rsidR="006E5160" w:rsidRPr="001740BE">
        <w:rPr>
          <w:rFonts w:ascii="Times New Roman" w:hAnsi="Times New Roman" w:cs="Times New Roman"/>
          <w:i/>
          <w:iCs/>
        </w:rPr>
        <w:t>like</w:t>
      </w:r>
      <w:r w:rsidR="006E5160" w:rsidRPr="001740BE">
        <w:rPr>
          <w:rFonts w:ascii="Times New Roman" w:hAnsi="Times New Roman" w:cs="Times New Roman"/>
        </w:rPr>
        <w:t xml:space="preserve"> GR spacetime </w:t>
      </w:r>
      <w:r w:rsidR="006E5160" w:rsidRPr="001740BE">
        <w:rPr>
          <w:rFonts w:ascii="Times New Roman" w:hAnsi="Times New Roman" w:cs="Times New Roman"/>
        </w:rPr>
        <w:fldChar w:fldCharType="begin"/>
      </w:r>
      <w:r w:rsidR="007823EF" w:rsidRPr="001740BE">
        <w:rPr>
          <w:rFonts w:ascii="Times New Roman" w:hAnsi="Times New Roman" w:cs="Times New Roman"/>
        </w:rPr>
        <w:instrText xml:space="preserve"> ADDIN EN.CITE &lt;EndNote&gt;&lt;Cite&gt;&lt;Author&gt;Wüthrich&lt;/Author&gt;&lt;Year&gt;2021&lt;/Year&gt;&lt;RecNum&gt;566&lt;/RecNum&gt;&lt;DisplayText&gt;(Wüthrich et al., 2021)&lt;/DisplayText&gt;&lt;record&gt;&lt;rec-number&gt;566&lt;/rec-number&gt;&lt;foreign-keys&gt;&lt;key app="EN" db-id="2xvvprstr2ptr6ef5tqxez2102dtevarxa9v" timestamp="1677736641"&gt;566&lt;/key&gt;&lt;/foreign-keys&gt;&lt;ref-type name="Edited Book"&gt;28&lt;/ref-type&gt;&lt;contributors&gt;&lt;authors&gt;&lt;author&gt;Christian Wüthrich&lt;/author&gt;&lt;author&gt;Le Bihan, Baptiste&lt;/author&gt;&lt;author&gt;Nick Huggett&lt;/author&gt;&lt;/authors&gt;&lt;/contributors&gt;&lt;titles&gt;&lt;title&gt;Philosophy Beyond Spacetime: Implications From Quantum Gravity&lt;/title&gt;&lt;/titles&gt;&lt;dates&gt;&lt;year&gt;2021&lt;/year&gt;&lt;/dates&gt;&lt;pub-location&gt;Oxford&lt;/pub-location&gt;&lt;publisher&gt;Oxford University Press&lt;/publisher&gt;&lt;urls&gt;&lt;/urls&gt;&lt;/record&gt;&lt;/Cite&gt;&lt;/EndNote&gt;</w:instrText>
      </w:r>
      <w:r w:rsidR="006E5160" w:rsidRPr="001740BE">
        <w:rPr>
          <w:rFonts w:ascii="Times New Roman" w:hAnsi="Times New Roman" w:cs="Times New Roman"/>
        </w:rPr>
        <w:fldChar w:fldCharType="separate"/>
      </w:r>
      <w:r w:rsidR="006E5160" w:rsidRPr="001740BE">
        <w:rPr>
          <w:rFonts w:ascii="Times New Roman" w:hAnsi="Times New Roman" w:cs="Times New Roman"/>
          <w:noProof/>
        </w:rPr>
        <w:t>(Wüthrich et al., 2021)</w:t>
      </w:r>
      <w:r w:rsidR="006E5160" w:rsidRPr="001740BE">
        <w:rPr>
          <w:rFonts w:ascii="Times New Roman" w:hAnsi="Times New Roman" w:cs="Times New Roman"/>
        </w:rPr>
        <w:fldChar w:fldCharType="end"/>
      </w:r>
      <w:r w:rsidR="006E5160" w:rsidRPr="001740BE">
        <w:rPr>
          <w:rFonts w:ascii="Times New Roman" w:hAnsi="Times New Roman" w:cs="Times New Roman"/>
        </w:rPr>
        <w:t>.</w:t>
      </w:r>
      <w:r w:rsidR="00A260E8" w:rsidRPr="001740BE">
        <w:rPr>
          <w:rFonts w:ascii="Times New Roman" w:hAnsi="Times New Roman" w:cs="Times New Roman"/>
        </w:rPr>
        <w:t xml:space="preserve"> </w:t>
      </w:r>
      <w:r w:rsidR="006E5160" w:rsidRPr="001740BE">
        <w:rPr>
          <w:rFonts w:ascii="Times New Roman" w:hAnsi="Times New Roman" w:cs="Times New Roman"/>
        </w:rPr>
        <w:t xml:space="preserve"> </w:t>
      </w:r>
      <w:r w:rsidR="007028AE" w:rsidRPr="001740BE">
        <w:rPr>
          <w:rFonts w:ascii="Times New Roman" w:hAnsi="Times New Roman" w:cs="Times New Roman"/>
        </w:rPr>
        <w:t>Because</w:t>
      </w:r>
      <w:r w:rsidR="006E5160" w:rsidRPr="001740BE">
        <w:rPr>
          <w:rFonts w:ascii="Times New Roman" w:hAnsi="Times New Roman" w:cs="Times New Roman"/>
        </w:rPr>
        <w:t xml:space="preserve"> the metric structure of GR spacetime is continuous</w:t>
      </w:r>
      <w:r w:rsidR="007028AE" w:rsidRPr="001740BE">
        <w:rPr>
          <w:rFonts w:ascii="Times New Roman" w:hAnsi="Times New Roman" w:cs="Times New Roman"/>
        </w:rPr>
        <w:t xml:space="preserve">, </w:t>
      </w:r>
      <w:r w:rsidR="006E5160" w:rsidRPr="001740BE">
        <w:rPr>
          <w:rFonts w:ascii="Times New Roman" w:hAnsi="Times New Roman" w:cs="Times New Roman"/>
        </w:rPr>
        <w:t xml:space="preserve">spacetime is only expected to be approximated by an underlying fundamental </w:t>
      </w:r>
      <w:r w:rsidR="006478FE" w:rsidRPr="001740BE">
        <w:rPr>
          <w:rFonts w:ascii="Times New Roman" w:hAnsi="Times New Roman" w:cs="Times New Roman"/>
        </w:rPr>
        <w:t xml:space="preserve">discrete </w:t>
      </w:r>
      <w:r w:rsidR="006E5160" w:rsidRPr="001740BE">
        <w:rPr>
          <w:rFonts w:ascii="Times New Roman" w:hAnsi="Times New Roman" w:cs="Times New Roman"/>
        </w:rPr>
        <w:t>structure. This is true for a standard interpretation of LQG where the fundamental structure—</w:t>
      </w:r>
      <w:proofErr w:type="spellStart"/>
      <w:r w:rsidR="006E5160" w:rsidRPr="001740BE">
        <w:rPr>
          <w:rFonts w:ascii="Times New Roman" w:hAnsi="Times New Roman" w:cs="Times New Roman"/>
        </w:rPr>
        <w:t>spinfoams</w:t>
      </w:r>
      <w:proofErr w:type="spellEnd"/>
      <w:r w:rsidR="006E5160" w:rsidRPr="001740BE">
        <w:rPr>
          <w:rFonts w:ascii="Times New Roman" w:hAnsi="Times New Roman" w:cs="Times New Roman"/>
        </w:rPr>
        <w:t xml:space="preserve">—are discrete, and yet are thought to approximate GR spacetime </w:t>
      </w:r>
      <w:r w:rsidR="006E5160" w:rsidRPr="001740BE">
        <w:rPr>
          <w:rFonts w:ascii="Times New Roman" w:hAnsi="Times New Roman" w:cs="Times New Roman"/>
        </w:rPr>
        <w:fldChar w:fldCharType="begin"/>
      </w:r>
      <w:r w:rsidR="00F2772D" w:rsidRPr="001740BE">
        <w:rPr>
          <w:rFonts w:ascii="Times New Roman" w:hAnsi="Times New Roman" w:cs="Times New Roman"/>
        </w:rPr>
        <w:instrText xml:space="preserve"> ADDIN EN.CITE &lt;EndNote&gt;&lt;Cite&gt;&lt;Author&gt;Rovelli&lt;/Author&gt;&lt;Year&gt;2014&lt;/Year&gt;&lt;RecNum&gt;617&lt;/RecNum&gt;&lt;DisplayText&gt;(Rovelli &amp;amp; Vidotto, 2014)&lt;/DisplayText&gt;&lt;record&gt;&lt;rec-number&gt;617&lt;/rec-number&gt;&lt;foreign-keys&gt;&lt;key app="EN" db-id="2xvvprstr2ptr6ef5tqxez2102dtevarxa9v" timestamp="1682575686"&gt;617&lt;/key&gt;&lt;/foreign-keys&gt;&lt;ref-type name="Book"&gt;6&lt;/ref-type&gt;&lt;contributors&gt;&lt;authors&gt;&lt;author&gt;Rovelli, C&lt;/author&gt;&lt;author&gt;Vidotto, F&lt;/author&gt;&lt;/authors&gt;&lt;/contributors&gt;&lt;titles&gt;&lt;title&gt;Covariant Loop Quantum Gravity: An Elementary Introduction to Quantum Gravity and Spinfoam Theory&lt;/title&gt;&lt;/titles&gt;&lt;dates&gt;&lt;year&gt;2014&lt;/year&gt;&lt;/dates&gt;&lt;pub-location&gt;Cambridge&lt;/pub-location&gt;&lt;publisher&gt;Cambridge University Press&lt;/publisher&gt;&lt;urls&gt;&lt;/urls&gt;&lt;electronic-resource-num&gt;10.1017/CBO9781107706910&lt;/electronic-resource-num&gt;&lt;/record&gt;&lt;/Cite&gt;&lt;/EndNote&gt;</w:instrText>
      </w:r>
      <w:r w:rsidR="006E5160" w:rsidRPr="001740BE">
        <w:rPr>
          <w:rFonts w:ascii="Times New Roman" w:hAnsi="Times New Roman" w:cs="Times New Roman"/>
        </w:rPr>
        <w:fldChar w:fldCharType="separate"/>
      </w:r>
      <w:r w:rsidR="00F2772D" w:rsidRPr="001740BE">
        <w:rPr>
          <w:rFonts w:ascii="Times New Roman" w:hAnsi="Times New Roman" w:cs="Times New Roman"/>
          <w:noProof/>
        </w:rPr>
        <w:t>(Rovelli &amp; Vidotto, 2014)</w:t>
      </w:r>
      <w:r w:rsidR="006E5160" w:rsidRPr="001740BE">
        <w:rPr>
          <w:rFonts w:ascii="Times New Roman" w:hAnsi="Times New Roman" w:cs="Times New Roman"/>
        </w:rPr>
        <w:fldChar w:fldCharType="end"/>
      </w:r>
      <w:r w:rsidR="006E5160" w:rsidRPr="001740BE">
        <w:rPr>
          <w:rFonts w:ascii="Times New Roman" w:hAnsi="Times New Roman" w:cs="Times New Roman"/>
        </w:rPr>
        <w:t xml:space="preserve">. For causal set theory, Baron and Le Bihan </w:t>
      </w:r>
      <w:r w:rsidR="006E5160" w:rsidRPr="001740BE">
        <w:rPr>
          <w:rFonts w:ascii="Times New Roman" w:hAnsi="Times New Roman" w:cs="Times New Roman"/>
        </w:rPr>
        <w:fldChar w:fldCharType="begin"/>
      </w:r>
      <w:r w:rsidR="006E5160" w:rsidRPr="001740BE">
        <w:rPr>
          <w:rFonts w:ascii="Times New Roman" w:hAnsi="Times New Roman" w:cs="Times New Roman"/>
        </w:rPr>
        <w:instrText xml:space="preserve"> ADDIN EN.CITE &lt;EndNote&gt;&lt;Cite ExcludeAuth="1"&gt;&lt;Author&gt;Baron&lt;/Author&gt;&lt;Year&gt;2024&lt;/Year&gt;&lt;RecNum&gt;678&lt;/RecNum&gt;&lt;DisplayText&gt;(2024)&lt;/DisplayText&gt;&lt;record&gt;&lt;rec-number&gt;678&lt;/rec-number&gt;&lt;foreign-keys&gt;&lt;key app="EN" db-id="2xvvprstr2ptr6ef5tqxez2102dtevarxa9v" timestamp="1707722199"&gt;678&lt;/key&gt;&lt;/foreign-keys&gt;&lt;ref-type name="Journal Article"&gt;17&lt;/ref-type&gt;&lt;contributors&gt;&lt;authors&gt;&lt;author&gt;Baron, Sam&lt;/author&gt;&lt;author&gt;Le Bihan, Baptiste&lt;/author&gt;&lt;/authors&gt;&lt;/contributors&gt;&lt;titles&gt;&lt;title&gt;Causal Theories of Spacetime&lt;/title&gt;&lt;secondary-title&gt;Noûs&lt;/secondary-title&gt;&lt;/titles&gt;&lt;periodical&gt;&lt;full-title&gt;Noûs&lt;/full-title&gt;&lt;/periodical&gt;&lt;pages&gt;202-224&lt;/pages&gt;&lt;volume&gt;58&lt;/volume&gt;&lt;number&gt;1&lt;/number&gt;&lt;dates&gt;&lt;year&gt;2024&lt;/year&gt;&lt;/dates&gt;&lt;urls&gt;&lt;/urls&gt;&lt;/record&gt;&lt;/Cite&gt;&lt;/EndNote&gt;</w:instrText>
      </w:r>
      <w:r w:rsidR="006E5160" w:rsidRPr="001740BE">
        <w:rPr>
          <w:rFonts w:ascii="Times New Roman" w:hAnsi="Times New Roman" w:cs="Times New Roman"/>
        </w:rPr>
        <w:fldChar w:fldCharType="separate"/>
      </w:r>
      <w:r w:rsidR="006E5160" w:rsidRPr="001740BE">
        <w:rPr>
          <w:rFonts w:ascii="Times New Roman" w:hAnsi="Times New Roman" w:cs="Times New Roman"/>
          <w:noProof/>
        </w:rPr>
        <w:t>(2024)</w:t>
      </w:r>
      <w:r w:rsidR="006E5160" w:rsidRPr="001740BE">
        <w:rPr>
          <w:rFonts w:ascii="Times New Roman" w:hAnsi="Times New Roman" w:cs="Times New Roman"/>
        </w:rPr>
        <w:fldChar w:fldCharType="end"/>
      </w:r>
      <w:r w:rsidR="006E5160" w:rsidRPr="001740BE">
        <w:rPr>
          <w:rFonts w:ascii="Times New Roman" w:hAnsi="Times New Roman" w:cs="Times New Roman"/>
        </w:rPr>
        <w:t xml:space="preserve"> note that there are many more spacetime points than causal set elements. They propose to ground spacetime points up to a certain scale factor—such as the plank scale—whereby spacetime appears to be a discrete structure. Beyond this scale factor, they assume that there is excess mathematical structure in the metric field of GR i.e. the continuum. That extra structure no longer corresponds to any physical spatiotemporal distance relation. </w:t>
      </w:r>
    </w:p>
    <w:p w14:paraId="7AB0842D" w14:textId="311BD2EC" w:rsidR="00F82F17" w:rsidRPr="001740BE" w:rsidRDefault="002B39D4" w:rsidP="005F7CC2">
      <w:pPr>
        <w:ind w:firstLine="360"/>
        <w:jc w:val="both"/>
        <w:rPr>
          <w:rFonts w:ascii="Times New Roman" w:hAnsi="Times New Roman" w:cs="Times New Roman"/>
        </w:rPr>
      </w:pPr>
      <w:r w:rsidRPr="001740BE">
        <w:rPr>
          <w:rFonts w:ascii="Times New Roman" w:hAnsi="Times New Roman" w:cs="Times New Roman"/>
        </w:rPr>
        <w:t>We might worry that</w:t>
      </w:r>
      <w:r w:rsidR="00874F22" w:rsidRPr="001740BE">
        <w:rPr>
          <w:rFonts w:ascii="Times New Roman" w:hAnsi="Times New Roman" w:cs="Times New Roman"/>
        </w:rPr>
        <w:t xml:space="preserve"> dispensing with the</w:t>
      </w:r>
      <w:r w:rsidR="009B4955" w:rsidRPr="001740BE">
        <w:rPr>
          <w:rFonts w:ascii="Times New Roman" w:hAnsi="Times New Roman" w:cs="Times New Roman"/>
        </w:rPr>
        <w:t xml:space="preserve"> full structure of the</w:t>
      </w:r>
      <w:r w:rsidR="00874F22" w:rsidRPr="001740BE">
        <w:rPr>
          <w:rFonts w:ascii="Times New Roman" w:hAnsi="Times New Roman" w:cs="Times New Roman"/>
        </w:rPr>
        <w:t xml:space="preserve"> continuum will not leave enough structure </w:t>
      </w:r>
      <w:r w:rsidR="000F5E14" w:rsidRPr="001740BE">
        <w:rPr>
          <w:rFonts w:ascii="Times New Roman" w:hAnsi="Times New Roman" w:cs="Times New Roman"/>
        </w:rPr>
        <w:t>that is sufficient for empirical observation</w:t>
      </w:r>
      <w:r w:rsidR="00970F70" w:rsidRPr="001740BE">
        <w:rPr>
          <w:rFonts w:ascii="Times New Roman" w:hAnsi="Times New Roman" w:cs="Times New Roman"/>
        </w:rPr>
        <w:t>s</w:t>
      </w:r>
      <w:r w:rsidR="000F5E14" w:rsidRPr="001740BE">
        <w:rPr>
          <w:rFonts w:ascii="Times New Roman" w:hAnsi="Times New Roman" w:cs="Times New Roman"/>
        </w:rPr>
        <w:t xml:space="preserve">. </w:t>
      </w:r>
      <w:r w:rsidR="00AA3A67" w:rsidRPr="001740BE">
        <w:rPr>
          <w:rFonts w:ascii="Times New Roman" w:hAnsi="Times New Roman" w:cs="Times New Roman"/>
        </w:rPr>
        <w:t>Th</w:t>
      </w:r>
      <w:r w:rsidR="006E301E" w:rsidRPr="001740BE">
        <w:rPr>
          <w:rFonts w:ascii="Times New Roman" w:hAnsi="Times New Roman" w:cs="Times New Roman"/>
        </w:rPr>
        <w:t>is is a worry</w:t>
      </w:r>
      <w:r w:rsidR="00AA3A67" w:rsidRPr="001740BE">
        <w:rPr>
          <w:rFonts w:ascii="Times New Roman" w:hAnsi="Times New Roman" w:cs="Times New Roman"/>
        </w:rPr>
        <w:t xml:space="preserve"> because we need </w:t>
      </w:r>
      <w:r w:rsidR="00344B24" w:rsidRPr="001740BE">
        <w:rPr>
          <w:rFonts w:ascii="Times New Roman" w:hAnsi="Times New Roman" w:cs="Times New Roman"/>
        </w:rPr>
        <w:t xml:space="preserve">empirical observations to justify </w:t>
      </w:r>
      <w:r w:rsidR="00051FBD" w:rsidRPr="001740BE">
        <w:rPr>
          <w:rFonts w:ascii="Times New Roman" w:hAnsi="Times New Roman" w:cs="Times New Roman"/>
        </w:rPr>
        <w:t>believing</w:t>
      </w:r>
      <w:r w:rsidR="00E5595B" w:rsidRPr="001740BE">
        <w:rPr>
          <w:rFonts w:ascii="Times New Roman" w:hAnsi="Times New Roman" w:cs="Times New Roman"/>
        </w:rPr>
        <w:t xml:space="preserve"> in our theories. </w:t>
      </w:r>
      <w:r w:rsidR="00F225AB" w:rsidRPr="001740BE">
        <w:rPr>
          <w:rFonts w:ascii="Times New Roman" w:hAnsi="Times New Roman" w:cs="Times New Roman"/>
        </w:rPr>
        <w:t xml:space="preserve">The existence of spacetime seems to be necessary </w:t>
      </w:r>
      <w:r w:rsidR="00F225AB" w:rsidRPr="001740BE">
        <w:rPr>
          <w:rFonts w:ascii="Times New Roman" w:hAnsi="Times New Roman" w:cs="Times New Roman"/>
        </w:rPr>
        <w:lastRenderedPageBreak/>
        <w:t xml:space="preserve">for empirical </w:t>
      </w:r>
      <w:r w:rsidR="00292587" w:rsidRPr="001740BE">
        <w:rPr>
          <w:rFonts w:ascii="Times New Roman" w:hAnsi="Times New Roman" w:cs="Times New Roman"/>
        </w:rPr>
        <w:t>observations</w:t>
      </w:r>
      <w:r w:rsidR="00F225AB" w:rsidRPr="001740BE">
        <w:rPr>
          <w:rFonts w:ascii="Times New Roman" w:hAnsi="Times New Roman" w:cs="Times New Roman"/>
        </w:rPr>
        <w:t>.</w:t>
      </w:r>
      <w:r w:rsidR="00545FCB" w:rsidRPr="001740BE">
        <w:rPr>
          <w:rFonts w:ascii="Times New Roman" w:hAnsi="Times New Roman" w:cs="Times New Roman"/>
        </w:rPr>
        <w:t xml:space="preserve"> So too might the existence of spa</w:t>
      </w:r>
      <w:r w:rsidR="00360C8D" w:rsidRPr="001740BE">
        <w:rPr>
          <w:rFonts w:ascii="Times New Roman" w:hAnsi="Times New Roman" w:cs="Times New Roman"/>
        </w:rPr>
        <w:t>tiotemporally located entities</w:t>
      </w:r>
      <w:r w:rsidR="00B36C82" w:rsidRPr="001740BE">
        <w:rPr>
          <w:rFonts w:ascii="Times New Roman" w:hAnsi="Times New Roman" w:cs="Times New Roman"/>
        </w:rPr>
        <w:t>.</w:t>
      </w:r>
      <w:r w:rsidR="000F1BC4" w:rsidRPr="001740BE">
        <w:rPr>
          <w:rFonts w:ascii="Times New Roman" w:hAnsi="Times New Roman" w:cs="Times New Roman"/>
        </w:rPr>
        <w:t xml:space="preserve"> </w:t>
      </w:r>
      <w:r w:rsidR="00CA114A" w:rsidRPr="001740BE">
        <w:rPr>
          <w:rFonts w:ascii="Times New Roman" w:hAnsi="Times New Roman" w:cs="Times New Roman"/>
        </w:rPr>
        <w:t>S</w:t>
      </w:r>
      <w:r w:rsidR="000F1BC4" w:rsidRPr="001740BE">
        <w:rPr>
          <w:rFonts w:ascii="Times New Roman" w:hAnsi="Times New Roman" w:cs="Times New Roman"/>
        </w:rPr>
        <w:t>o</w:t>
      </w:r>
      <w:r w:rsidR="00CA114A" w:rsidRPr="001740BE">
        <w:rPr>
          <w:rFonts w:ascii="Times New Roman" w:hAnsi="Times New Roman" w:cs="Times New Roman"/>
        </w:rPr>
        <w:t xml:space="preserve">, a theory of QG that </w:t>
      </w:r>
      <w:r w:rsidR="00C157AB" w:rsidRPr="001740BE">
        <w:rPr>
          <w:rFonts w:ascii="Times New Roman" w:hAnsi="Times New Roman" w:cs="Times New Roman"/>
        </w:rPr>
        <w:t xml:space="preserve">approximates GR spacetime needs to offer </w:t>
      </w:r>
      <w:r w:rsidR="007F04EA" w:rsidRPr="001740BE">
        <w:rPr>
          <w:rFonts w:ascii="Times New Roman" w:hAnsi="Times New Roman" w:cs="Times New Roman"/>
        </w:rPr>
        <w:t xml:space="preserve">enough spacetime-like structure to recover </w:t>
      </w:r>
      <w:r w:rsidR="00791BC5" w:rsidRPr="001740BE">
        <w:rPr>
          <w:rFonts w:ascii="Times New Roman" w:hAnsi="Times New Roman" w:cs="Times New Roman"/>
        </w:rPr>
        <w:t xml:space="preserve">both </w:t>
      </w:r>
      <w:r w:rsidR="006D134A" w:rsidRPr="001740BE">
        <w:rPr>
          <w:rFonts w:ascii="Times New Roman" w:hAnsi="Times New Roman" w:cs="Times New Roman"/>
        </w:rPr>
        <w:t xml:space="preserve">a </w:t>
      </w:r>
      <w:r w:rsidR="00894A58" w:rsidRPr="001740BE">
        <w:rPr>
          <w:rFonts w:ascii="Times New Roman" w:hAnsi="Times New Roman" w:cs="Times New Roman"/>
        </w:rPr>
        <w:t xml:space="preserve">spatiotemporal </w:t>
      </w:r>
      <w:r w:rsidR="006D134A" w:rsidRPr="001740BE">
        <w:rPr>
          <w:rFonts w:ascii="Times New Roman" w:hAnsi="Times New Roman" w:cs="Times New Roman"/>
        </w:rPr>
        <w:t xml:space="preserve">notion of location and </w:t>
      </w:r>
      <w:r w:rsidR="00B36C82" w:rsidRPr="001740BE">
        <w:rPr>
          <w:rFonts w:ascii="Times New Roman" w:hAnsi="Times New Roman" w:cs="Times New Roman"/>
        </w:rPr>
        <w:t>a spatiotemporally located entity</w:t>
      </w:r>
      <w:r w:rsidR="00106D31" w:rsidRPr="001740BE">
        <w:rPr>
          <w:rFonts w:ascii="Times New Roman" w:hAnsi="Times New Roman" w:cs="Times New Roman"/>
        </w:rPr>
        <w:t xml:space="preserve"> [see</w:t>
      </w:r>
      <w:r w:rsidR="005568D6" w:rsidRPr="001740BE">
        <w:rPr>
          <w:rFonts w:ascii="Times New Roman" w:hAnsi="Times New Roman" w:cs="Times New Roman"/>
        </w:rPr>
        <w:t xml:space="preserve"> </w:t>
      </w:r>
      <w:r w:rsidR="005568D6" w:rsidRPr="001740BE">
        <w:rPr>
          <w:rFonts w:ascii="Times New Roman" w:hAnsi="Times New Roman" w:cs="Times New Roman"/>
        </w:rPr>
        <w:fldChar w:fldCharType="begin">
          <w:fldData xml:space="preserve">PEVuZE5vdGU+PENpdGU+PEF1dGhvcj5CYXJvbjwvQXV0aG9yPjxZZWFyPjIwMTliPC9ZZWFyPjxS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=
</w:fldData>
        </w:fldChar>
      </w:r>
      <w:r w:rsidR="00106D31" w:rsidRPr="001740BE">
        <w:rPr>
          <w:rFonts w:ascii="Times New Roman" w:hAnsi="Times New Roman" w:cs="Times New Roman"/>
        </w:rPr>
        <w:instrText xml:space="preserve"> ADDIN EN.CITE </w:instrText>
      </w:r>
      <w:r w:rsidR="00106D31" w:rsidRPr="001740BE">
        <w:rPr>
          <w:rFonts w:ascii="Times New Roman" w:hAnsi="Times New Roman" w:cs="Times New Roman"/>
        </w:rPr>
        <w:fldChar w:fldCharType="begin">
          <w:fldData xml:space="preserve">PEVuZE5vdGU+PENpdGU+PEF1dGhvcj5CYXJvbjwvQXV0aG9yPjxZZWFyPjIwMTliPC9ZZWFyPjxS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=
</w:fldData>
        </w:fldChar>
      </w:r>
      <w:r w:rsidR="00106D31" w:rsidRPr="001740BE">
        <w:rPr>
          <w:rFonts w:ascii="Times New Roman" w:hAnsi="Times New Roman" w:cs="Times New Roman"/>
        </w:rPr>
        <w:instrText xml:space="preserve"> ADDIN EN.CITE.DATA </w:instrText>
      </w:r>
      <w:r w:rsidR="00106D31" w:rsidRPr="001740BE">
        <w:rPr>
          <w:rFonts w:ascii="Times New Roman" w:hAnsi="Times New Roman" w:cs="Times New Roman"/>
        </w:rPr>
      </w:r>
      <w:r w:rsidR="00106D31" w:rsidRPr="001740BE">
        <w:rPr>
          <w:rFonts w:ascii="Times New Roman" w:hAnsi="Times New Roman" w:cs="Times New Roman"/>
        </w:rPr>
        <w:fldChar w:fldCharType="end"/>
      </w:r>
      <w:r w:rsidR="005568D6" w:rsidRPr="001740BE">
        <w:rPr>
          <w:rFonts w:ascii="Times New Roman" w:hAnsi="Times New Roman" w:cs="Times New Roman"/>
        </w:rPr>
      </w:r>
      <w:r w:rsidR="005568D6" w:rsidRPr="001740BE">
        <w:rPr>
          <w:rFonts w:ascii="Times New Roman" w:hAnsi="Times New Roman" w:cs="Times New Roman"/>
        </w:rPr>
        <w:fldChar w:fldCharType="separate"/>
      </w:r>
      <w:r w:rsidR="00106D31" w:rsidRPr="001740BE">
        <w:rPr>
          <w:rFonts w:ascii="Times New Roman" w:hAnsi="Times New Roman" w:cs="Times New Roman"/>
          <w:noProof/>
        </w:rPr>
        <w:t>(Baron, 2019b; Bell, 1987; Huggett &amp; Wüthrich, 2013)</w:t>
      </w:r>
      <w:r w:rsidR="005568D6" w:rsidRPr="001740BE">
        <w:rPr>
          <w:rFonts w:ascii="Times New Roman" w:hAnsi="Times New Roman" w:cs="Times New Roman"/>
        </w:rPr>
        <w:fldChar w:fldCharType="end"/>
      </w:r>
      <w:r w:rsidR="00106D31" w:rsidRPr="001740BE">
        <w:rPr>
          <w:rFonts w:ascii="Times New Roman" w:hAnsi="Times New Roman" w:cs="Times New Roman"/>
        </w:rPr>
        <w:t>]</w:t>
      </w:r>
      <w:r w:rsidR="007F04EA" w:rsidRPr="001740BE">
        <w:rPr>
          <w:rFonts w:ascii="Times New Roman" w:hAnsi="Times New Roman" w:cs="Times New Roman"/>
        </w:rPr>
        <w:t xml:space="preserve">. </w:t>
      </w:r>
      <w:r w:rsidR="00D15C15" w:rsidRPr="001740BE">
        <w:rPr>
          <w:rFonts w:ascii="Times New Roman" w:hAnsi="Times New Roman" w:cs="Times New Roman"/>
        </w:rPr>
        <w:t>Otherwise,</w:t>
      </w:r>
      <w:r w:rsidR="000D78EC" w:rsidRPr="001740BE">
        <w:rPr>
          <w:rFonts w:ascii="Times New Roman" w:hAnsi="Times New Roman" w:cs="Times New Roman"/>
        </w:rPr>
        <w:t xml:space="preserve"> we </w:t>
      </w:r>
      <w:r w:rsidR="00D15C15" w:rsidRPr="001740BE">
        <w:rPr>
          <w:rFonts w:ascii="Times New Roman" w:hAnsi="Times New Roman" w:cs="Times New Roman"/>
        </w:rPr>
        <w:t>risk losing our basis for empirical</w:t>
      </w:r>
      <w:r w:rsidR="00034D33" w:rsidRPr="001740BE">
        <w:rPr>
          <w:rFonts w:ascii="Times New Roman" w:hAnsi="Times New Roman" w:cs="Times New Roman"/>
        </w:rPr>
        <w:t xml:space="preserve">ly confirming </w:t>
      </w:r>
      <w:r w:rsidR="00051FBD" w:rsidRPr="001740BE">
        <w:rPr>
          <w:rFonts w:ascii="Times New Roman" w:hAnsi="Times New Roman" w:cs="Times New Roman"/>
        </w:rPr>
        <w:t xml:space="preserve">the fundamental theory that </w:t>
      </w:r>
      <w:r w:rsidR="00F7696E" w:rsidRPr="001740BE">
        <w:rPr>
          <w:rFonts w:ascii="Times New Roman" w:hAnsi="Times New Roman" w:cs="Times New Roman"/>
        </w:rPr>
        <w:t>was supposed to underwrite them</w:t>
      </w:r>
      <w:r w:rsidR="00D15C15" w:rsidRPr="001740BE">
        <w:rPr>
          <w:rFonts w:ascii="Times New Roman" w:hAnsi="Times New Roman" w:cs="Times New Roman"/>
        </w:rPr>
        <w:t xml:space="preserve">. </w:t>
      </w:r>
      <w:r w:rsidR="00FC3F76" w:rsidRPr="001740BE">
        <w:rPr>
          <w:rFonts w:ascii="Times New Roman" w:hAnsi="Times New Roman" w:cs="Times New Roman"/>
        </w:rPr>
        <w:t xml:space="preserve">Some </w:t>
      </w:r>
      <w:r w:rsidR="00623599" w:rsidRPr="001740BE">
        <w:rPr>
          <w:rFonts w:ascii="Times New Roman" w:hAnsi="Times New Roman" w:cs="Times New Roman"/>
        </w:rPr>
        <w:t>philosophers have a</w:t>
      </w:r>
      <w:r w:rsidR="00E27941" w:rsidRPr="001740BE">
        <w:rPr>
          <w:rFonts w:ascii="Times New Roman" w:hAnsi="Times New Roman" w:cs="Times New Roman"/>
        </w:rPr>
        <w:t>rgued that many t</w:t>
      </w:r>
      <w:r w:rsidR="002701E7" w:rsidRPr="001740BE">
        <w:rPr>
          <w:rFonts w:ascii="Times New Roman" w:hAnsi="Times New Roman" w:cs="Times New Roman"/>
        </w:rPr>
        <w:t>heories of QG do exhibit enough structure</w:t>
      </w:r>
      <w:r w:rsidR="00623599" w:rsidRPr="001740BE">
        <w:rPr>
          <w:rFonts w:ascii="Times New Roman" w:hAnsi="Times New Roman" w:cs="Times New Roman"/>
        </w:rPr>
        <w:t xml:space="preserve"> </w:t>
      </w:r>
      <w:r w:rsidR="00623599" w:rsidRPr="001740BE">
        <w:rPr>
          <w:rFonts w:ascii="Times New Roman" w:hAnsi="Times New Roman" w:cs="Times New Roman"/>
        </w:rPr>
        <w:fldChar w:fldCharType="begin"/>
      </w:r>
      <w:r w:rsidR="00623599" w:rsidRPr="001740BE">
        <w:rPr>
          <w:rFonts w:ascii="Times New Roman" w:hAnsi="Times New Roman" w:cs="Times New Roman"/>
        </w:rPr>
        <w:instrText xml:space="preserve"> ADDIN EN.CITE &lt;EndNote&gt;&lt;Cite&gt;&lt;Author&gt;Huggett&lt;/Author&gt;&lt;Year&gt;2013&lt;/Year&gt;&lt;RecNum&gt;563&lt;/RecNum&gt;&lt;DisplayText&gt;(Huggett &amp;amp; Wüthrich, 2013)&lt;/DisplayText&gt;&lt;record&gt;&lt;rec-number&gt;563&lt;/rec-number&gt;&lt;foreign-keys&gt;&lt;key app="EN" db-id="2xvvprstr2ptr6ef5tqxez2102dtevarxa9v" timestamp="1677734213"&gt;563&lt;/key&gt;&lt;/foreign-keys&gt;&lt;ref-type name="Journal Article"&gt;17&lt;/ref-type&gt;&lt;contributors&gt;&lt;authors&gt;&lt;author&gt;Huggett, Nick&lt;/author&gt;&lt;author&gt;Wüthrich, Christian&lt;/author&gt;&lt;/authors&gt;&lt;/contributors&gt;&lt;titles&gt;&lt;title&gt;Emergent spacetime and empirical (in)coherence&lt;/title&gt;&lt;secondary-title&gt;Studies in History and Philosophy of Science Part B: Studies in History and Philosophy of Modern Physics&lt;/secondary-title&gt;&lt;/titles&gt;&lt;periodical&gt;&lt;full-title&gt;Studies in History and Philosophy of Science Part B: Studies in History and Philosophy of Modern Physics&lt;/full-title&gt;&lt;/periodical&gt;&lt;pages&gt;276-285&lt;/pages&gt;&lt;volume&gt;44&lt;/volume&gt;&lt;number&gt;3&lt;/number&gt;&lt;section&gt;276&lt;/section&gt;&lt;dates&gt;&lt;year&gt;2013&lt;/year&gt;&lt;/dates&gt;&lt;isbn&gt;13552198&lt;/isbn&gt;&lt;urls&gt;&lt;/urls&gt;&lt;electronic-resource-num&gt;10.1016/j.shpsb.2012.11.003&lt;/electronic-resource-num&gt;&lt;/record&gt;&lt;/Cite&gt;&lt;/EndNote&gt;</w:instrText>
      </w:r>
      <w:r w:rsidR="00623599" w:rsidRPr="001740BE">
        <w:rPr>
          <w:rFonts w:ascii="Times New Roman" w:hAnsi="Times New Roman" w:cs="Times New Roman"/>
        </w:rPr>
        <w:fldChar w:fldCharType="separate"/>
      </w:r>
      <w:r w:rsidR="00623599" w:rsidRPr="001740BE">
        <w:rPr>
          <w:rFonts w:ascii="Times New Roman" w:hAnsi="Times New Roman" w:cs="Times New Roman"/>
          <w:noProof/>
        </w:rPr>
        <w:t>(Huggett &amp; Wüthrich, 2013)</w:t>
      </w:r>
      <w:r w:rsidR="00623599" w:rsidRPr="001740BE">
        <w:rPr>
          <w:rFonts w:ascii="Times New Roman" w:hAnsi="Times New Roman" w:cs="Times New Roman"/>
        </w:rPr>
        <w:fldChar w:fldCharType="end"/>
      </w:r>
      <w:r w:rsidR="002701E7" w:rsidRPr="001740BE">
        <w:rPr>
          <w:rFonts w:ascii="Times New Roman" w:hAnsi="Times New Roman" w:cs="Times New Roman"/>
        </w:rPr>
        <w:t>.</w:t>
      </w:r>
      <w:r w:rsidR="00E27941" w:rsidRPr="001740BE">
        <w:rPr>
          <w:rFonts w:ascii="Times New Roman" w:hAnsi="Times New Roman" w:cs="Times New Roman"/>
        </w:rPr>
        <w:t xml:space="preserve"> H</w:t>
      </w:r>
      <w:r w:rsidR="002701E7" w:rsidRPr="001740BE">
        <w:rPr>
          <w:rFonts w:ascii="Times New Roman" w:hAnsi="Times New Roman" w:cs="Times New Roman"/>
        </w:rPr>
        <w:t>owever</w:t>
      </w:r>
      <w:r w:rsidR="00E27941" w:rsidRPr="001740BE">
        <w:rPr>
          <w:rFonts w:ascii="Times New Roman" w:hAnsi="Times New Roman" w:cs="Times New Roman"/>
        </w:rPr>
        <w:t>, i</w:t>
      </w:r>
      <w:r w:rsidR="00DF1DEF" w:rsidRPr="001740BE">
        <w:rPr>
          <w:rFonts w:ascii="Times New Roman" w:hAnsi="Times New Roman" w:cs="Times New Roman"/>
        </w:rPr>
        <w:t>f it is the case that we need to</w:t>
      </w:r>
      <w:r w:rsidR="000F5E14" w:rsidRPr="001740BE">
        <w:rPr>
          <w:rFonts w:ascii="Times New Roman" w:hAnsi="Times New Roman" w:cs="Times New Roman"/>
        </w:rPr>
        <w:t xml:space="preserve"> recover</w:t>
      </w:r>
      <w:r w:rsidR="006244D7" w:rsidRPr="001740BE">
        <w:rPr>
          <w:rFonts w:ascii="Times New Roman" w:hAnsi="Times New Roman" w:cs="Times New Roman"/>
        </w:rPr>
        <w:t xml:space="preserve"> the</w:t>
      </w:r>
      <w:r w:rsidR="000F5E14" w:rsidRPr="001740BE">
        <w:rPr>
          <w:rFonts w:ascii="Times New Roman" w:hAnsi="Times New Roman" w:cs="Times New Roman"/>
        </w:rPr>
        <w:t xml:space="preserve"> full </w:t>
      </w:r>
      <w:r w:rsidR="00E5146F" w:rsidRPr="001740BE">
        <w:rPr>
          <w:rFonts w:ascii="Times New Roman" w:hAnsi="Times New Roman" w:cs="Times New Roman"/>
        </w:rPr>
        <w:t>continuum</w:t>
      </w:r>
      <w:r w:rsidR="00F0035E" w:rsidRPr="001740BE">
        <w:rPr>
          <w:rFonts w:ascii="Times New Roman" w:hAnsi="Times New Roman" w:cs="Times New Roman"/>
        </w:rPr>
        <w:t xml:space="preserve"> f</w:t>
      </w:r>
      <w:r w:rsidR="00C82BC7" w:rsidRPr="001740BE">
        <w:rPr>
          <w:rFonts w:ascii="Times New Roman" w:hAnsi="Times New Roman" w:cs="Times New Roman"/>
        </w:rPr>
        <w:t>ro</w:t>
      </w:r>
      <w:r w:rsidR="00F0035E" w:rsidRPr="001740BE">
        <w:rPr>
          <w:rFonts w:ascii="Times New Roman" w:hAnsi="Times New Roman" w:cs="Times New Roman"/>
        </w:rPr>
        <w:t>m a theory of QG</w:t>
      </w:r>
      <w:r w:rsidR="00FC5A30" w:rsidRPr="001740BE">
        <w:rPr>
          <w:rFonts w:ascii="Times New Roman" w:hAnsi="Times New Roman" w:cs="Times New Roman"/>
        </w:rPr>
        <w:t xml:space="preserve">, </w:t>
      </w:r>
      <w:r w:rsidR="00F82F17" w:rsidRPr="001740BE">
        <w:rPr>
          <w:rFonts w:ascii="Times New Roman" w:hAnsi="Times New Roman" w:cs="Times New Roman"/>
        </w:rPr>
        <w:t xml:space="preserve">then the cardinality gap persists. </w:t>
      </w:r>
    </w:p>
    <w:p w14:paraId="7AD75DB1" w14:textId="793B5931" w:rsidR="00D030A5" w:rsidRPr="001740BE" w:rsidRDefault="00680752" w:rsidP="00D84185">
      <w:pPr>
        <w:pStyle w:val="ListParagraph"/>
        <w:numPr>
          <w:ilvl w:val="1"/>
          <w:numId w:val="10"/>
        </w:numPr>
        <w:jc w:val="both"/>
        <w:rPr>
          <w:rFonts w:ascii="Times New Roman" w:hAnsi="Times New Roman" w:cs="Times New Roman"/>
          <w:b/>
          <w:bCs/>
          <w:lang w:val="en-AU"/>
        </w:rPr>
      </w:pPr>
      <w:r w:rsidRPr="001740BE">
        <w:rPr>
          <w:rFonts w:ascii="Times New Roman" w:hAnsi="Times New Roman" w:cs="Times New Roman"/>
          <w:b/>
          <w:bCs/>
          <w:lang w:val="en-AU"/>
        </w:rPr>
        <w:t>Quant</w:t>
      </w:r>
      <w:r w:rsidR="00805349" w:rsidRPr="001740BE">
        <w:rPr>
          <w:rFonts w:ascii="Times New Roman" w:hAnsi="Times New Roman" w:cs="Times New Roman"/>
          <w:b/>
          <w:bCs/>
          <w:lang w:val="en-AU"/>
        </w:rPr>
        <w:t xml:space="preserve">um </w:t>
      </w:r>
      <w:r w:rsidR="00D030A5" w:rsidRPr="001740BE">
        <w:rPr>
          <w:rFonts w:ascii="Times New Roman" w:hAnsi="Times New Roman" w:cs="Times New Roman"/>
          <w:b/>
          <w:bCs/>
          <w:lang w:val="en-AU"/>
        </w:rPr>
        <w:t xml:space="preserve">Superposition </w:t>
      </w:r>
    </w:p>
    <w:p w14:paraId="14F5829D" w14:textId="106467CB" w:rsidR="00F642C8" w:rsidRPr="001740BE" w:rsidRDefault="00782D77" w:rsidP="00F573BE">
      <w:pPr>
        <w:jc w:val="both"/>
        <w:rPr>
          <w:rFonts w:ascii="Times New Roman" w:hAnsi="Times New Roman" w:cs="Times New Roman"/>
          <w:shd w:val="clear" w:color="auto" w:fill="FFFFFF"/>
        </w:rPr>
      </w:pPr>
      <w:r w:rsidRPr="001740BE">
        <w:rPr>
          <w:rFonts w:ascii="Times New Roman" w:hAnsi="Times New Roman" w:cs="Times New Roman"/>
          <w:shd w:val="clear" w:color="auto" w:fill="FFFFFF"/>
        </w:rPr>
        <w:t xml:space="preserve">One final </w:t>
      </w:r>
      <w:r w:rsidR="00FC161B" w:rsidRPr="001740BE">
        <w:rPr>
          <w:rFonts w:ascii="Times New Roman" w:hAnsi="Times New Roman" w:cs="Times New Roman"/>
          <w:shd w:val="clear" w:color="auto" w:fill="FFFFFF"/>
        </w:rPr>
        <w:t>issue</w:t>
      </w:r>
      <w:r w:rsidR="007E47E9" w:rsidRPr="001740BE">
        <w:rPr>
          <w:rFonts w:ascii="Times New Roman" w:hAnsi="Times New Roman" w:cs="Times New Roman"/>
          <w:shd w:val="clear" w:color="auto" w:fill="FFFFFF"/>
        </w:rPr>
        <w:t>: there may be</w:t>
      </w:r>
      <w:r w:rsidRPr="001740BE">
        <w:rPr>
          <w:rFonts w:ascii="Times New Roman" w:hAnsi="Times New Roman" w:cs="Times New Roman"/>
          <w:shd w:val="clear" w:color="auto" w:fill="FFFFFF"/>
        </w:rPr>
        <w:t xml:space="preserve"> a conflict between the </w:t>
      </w:r>
      <w:r w:rsidR="003713CE" w:rsidRPr="001740BE">
        <w:rPr>
          <w:rFonts w:ascii="Times New Roman" w:hAnsi="Times New Roman" w:cs="Times New Roman"/>
          <w:shd w:val="clear" w:color="auto" w:fill="FFFFFF"/>
        </w:rPr>
        <w:t>mereological approach</w:t>
      </w:r>
      <w:r w:rsidR="00170397" w:rsidRPr="001740BE">
        <w:rPr>
          <w:rFonts w:ascii="Times New Roman" w:hAnsi="Times New Roman" w:cs="Times New Roman"/>
          <w:shd w:val="clear" w:color="auto" w:fill="FFFFFF"/>
        </w:rPr>
        <w:t xml:space="preserve"> and </w:t>
      </w:r>
      <w:r w:rsidR="00545CD0" w:rsidRPr="001740BE">
        <w:rPr>
          <w:rFonts w:ascii="Times New Roman" w:hAnsi="Times New Roman" w:cs="Times New Roman"/>
          <w:shd w:val="clear" w:color="auto" w:fill="FFFFFF"/>
        </w:rPr>
        <w:t xml:space="preserve">the quantum aspect of </w:t>
      </w:r>
      <w:r w:rsidR="00170397" w:rsidRPr="001740BE">
        <w:rPr>
          <w:rFonts w:ascii="Times New Roman" w:hAnsi="Times New Roman" w:cs="Times New Roman"/>
          <w:shd w:val="clear" w:color="auto" w:fill="FFFFFF"/>
        </w:rPr>
        <w:t>QG</w:t>
      </w:r>
      <w:r w:rsidR="00FD1417" w:rsidRPr="001740BE">
        <w:rPr>
          <w:rFonts w:ascii="Times New Roman" w:hAnsi="Times New Roman" w:cs="Times New Roman"/>
          <w:shd w:val="clear" w:color="auto" w:fill="FFFFFF"/>
        </w:rPr>
        <w:t>.</w:t>
      </w:r>
      <w:r w:rsidR="00C41D9C" w:rsidRPr="001740BE">
        <w:rPr>
          <w:rFonts w:ascii="Times New Roman" w:hAnsi="Times New Roman" w:cs="Times New Roman"/>
          <w:shd w:val="clear" w:color="auto" w:fill="FFFFFF"/>
        </w:rPr>
        <w:t xml:space="preserve"> </w:t>
      </w:r>
      <w:r w:rsidR="00A74169" w:rsidRPr="001740BE">
        <w:rPr>
          <w:rFonts w:ascii="Times New Roman" w:hAnsi="Times New Roman" w:cs="Times New Roman"/>
          <w:shd w:val="clear" w:color="auto" w:fill="FFFFFF"/>
        </w:rPr>
        <w:t xml:space="preserve">The conflict is </w:t>
      </w:r>
      <w:r w:rsidR="004C23B3" w:rsidRPr="001740BE">
        <w:rPr>
          <w:rFonts w:ascii="Times New Roman" w:hAnsi="Times New Roman" w:cs="Times New Roman"/>
          <w:shd w:val="clear" w:color="auto" w:fill="FFFFFF"/>
        </w:rPr>
        <w:t xml:space="preserve">once </w:t>
      </w:r>
      <w:r w:rsidR="00A74169" w:rsidRPr="001740BE">
        <w:rPr>
          <w:rFonts w:ascii="Times New Roman" w:hAnsi="Times New Roman" w:cs="Times New Roman"/>
          <w:shd w:val="clear" w:color="auto" w:fill="FFFFFF"/>
        </w:rPr>
        <w:t>again tied to the challenge of</w:t>
      </w:r>
      <w:r w:rsidR="001F7280" w:rsidRPr="001740BE">
        <w:rPr>
          <w:rFonts w:ascii="Times New Roman" w:hAnsi="Times New Roman" w:cs="Times New Roman"/>
          <w:shd w:val="clear" w:color="auto" w:fill="FFFFFF"/>
        </w:rPr>
        <w:t xml:space="preserve"> relating the fundamental </w:t>
      </w:r>
      <w:r w:rsidR="004C23B3" w:rsidRPr="001740BE">
        <w:rPr>
          <w:rFonts w:ascii="Times New Roman" w:hAnsi="Times New Roman" w:cs="Times New Roman"/>
          <w:shd w:val="clear" w:color="auto" w:fill="FFFFFF"/>
        </w:rPr>
        <w:t xml:space="preserve">non-spatiotemporal </w:t>
      </w:r>
      <w:r w:rsidR="001F7280" w:rsidRPr="001740BE">
        <w:rPr>
          <w:rFonts w:ascii="Times New Roman" w:hAnsi="Times New Roman" w:cs="Times New Roman"/>
          <w:shd w:val="clear" w:color="auto" w:fill="FFFFFF"/>
        </w:rPr>
        <w:t xml:space="preserve">structure given by theories of QG </w:t>
      </w:r>
      <w:r w:rsidR="00F41960" w:rsidRPr="001740BE">
        <w:rPr>
          <w:rFonts w:ascii="Times New Roman" w:hAnsi="Times New Roman" w:cs="Times New Roman"/>
          <w:shd w:val="clear" w:color="auto" w:fill="FFFFFF"/>
        </w:rPr>
        <w:t>to</w:t>
      </w:r>
      <w:r w:rsidR="004C23B3" w:rsidRPr="001740BE">
        <w:rPr>
          <w:rFonts w:ascii="Times New Roman" w:hAnsi="Times New Roman" w:cs="Times New Roman"/>
          <w:shd w:val="clear" w:color="auto" w:fill="FFFFFF"/>
        </w:rPr>
        <w:t xml:space="preserve"> </w:t>
      </w:r>
      <w:r w:rsidR="00D855A8" w:rsidRPr="001740BE">
        <w:rPr>
          <w:rFonts w:ascii="Times New Roman" w:hAnsi="Times New Roman" w:cs="Times New Roman"/>
          <w:shd w:val="clear" w:color="auto" w:fill="FFFFFF"/>
        </w:rPr>
        <w:t>relativistic spacetime</w:t>
      </w:r>
      <w:r w:rsidR="004C23B3" w:rsidRPr="001740BE">
        <w:rPr>
          <w:rFonts w:ascii="Times New Roman" w:hAnsi="Times New Roman" w:cs="Times New Roman"/>
          <w:shd w:val="clear" w:color="auto" w:fill="FFFFFF"/>
        </w:rPr>
        <w:t>.</w:t>
      </w:r>
      <w:r w:rsidR="005E5A4E" w:rsidRPr="001740BE">
        <w:rPr>
          <w:rFonts w:ascii="Times New Roman" w:hAnsi="Times New Roman" w:cs="Times New Roman"/>
          <w:shd w:val="clear" w:color="auto" w:fill="FFFFFF"/>
        </w:rPr>
        <w:t xml:space="preserve"> This problem has been raised </w:t>
      </w:r>
      <w:r w:rsidR="00E67542" w:rsidRPr="001740BE">
        <w:rPr>
          <w:rFonts w:ascii="Times New Roman" w:hAnsi="Times New Roman" w:cs="Times New Roman"/>
          <w:shd w:val="clear" w:color="auto" w:fill="FFFFFF"/>
        </w:rPr>
        <w:t xml:space="preserve">by Baron </w:t>
      </w:r>
      <w:r w:rsidR="00E67542" w:rsidRPr="001740BE">
        <w:rPr>
          <w:rFonts w:ascii="Times New Roman" w:hAnsi="Times New Roman" w:cs="Times New Roman"/>
          <w:shd w:val="clear" w:color="auto" w:fill="FFFFFF"/>
        </w:rPr>
        <w:fldChar w:fldCharType="begin"/>
      </w:r>
      <w:r w:rsidR="00490E47" w:rsidRPr="001740BE">
        <w:rPr>
          <w:rFonts w:ascii="Times New Roman" w:hAnsi="Times New Roman" w:cs="Times New Roman"/>
          <w:shd w:val="clear" w:color="auto" w:fill="FFFFFF"/>
        </w:rPr>
        <w:instrText xml:space="preserve"> ADDIN EN.CITE &lt;EndNote&gt;&lt;Cite ExcludeAuth="1"&gt;&lt;Author&gt;Baron&lt;/Author&gt;&lt;Year&gt;2022&lt;/Year&gt;&lt;RecNum&gt;669&lt;/RecNum&gt;&lt;DisplayText&gt;(2019b, 2022)&lt;/DisplayText&gt;&lt;record&gt;&lt;rec-number&gt;669&lt;/rec-number&gt;&lt;foreign-keys&gt;&lt;key app="EN" db-id="2xvvprstr2ptr6ef5tqxez2102dtevarxa9v" timestamp="1699153745"&gt;669&lt;/key&gt;&lt;/foreign-keys&gt;&lt;ref-type name="Journal Article"&gt;17&lt;/ref-type&gt;&lt;contributors&gt;&lt;authors&gt;&lt;author&gt;Baron, Sam&lt;/author&gt;&lt;/authors&gt;&lt;/contributors&gt;&lt;titles&gt;&lt;title&gt;Spacetime: function and approximation&lt;/title&gt;&lt;secondary-title&gt;Synthese&lt;/secondary-title&gt;&lt;/titles&gt;&lt;periodical&gt;&lt;full-title&gt;Synthese&lt;/full-title&gt;&lt;/periodical&gt;&lt;volume&gt;200&lt;/volume&gt;&lt;number&gt;2&lt;/number&gt;&lt;dates&gt;&lt;year&gt;2022&lt;/year&gt;&lt;/dates&gt;&lt;urls&gt;&lt;/urls&gt;&lt;/record&gt;&lt;/Cite&gt;&lt;Cite ExcludeAuth="1"&gt;&lt;Author&gt;Baron&lt;/Author&gt;&lt;Year&gt;2019b&lt;/Year&gt;&lt;RecNum&gt;574&lt;/RecNum&gt;&lt;record&gt;&lt;rec-number&gt;574&lt;/rec-number&gt;&lt;foreign-keys&gt;&lt;key app="EN" db-id="2xvvprstr2ptr6ef5tqxez2102dtevarxa9v" timestamp="1677739221"&gt;574&lt;/key&gt;&lt;/foreign-keys&gt;&lt;ref-type name="Journal Article"&gt;17&lt;/ref-type&gt;&lt;contributors&gt;&lt;authors&gt;&lt;author&gt;Baron, Sam&lt;/author&gt;&lt;/authors&gt;&lt;/contributors&gt;&lt;titles&gt;&lt;title&gt;Empirical incoherence and double functionalism&lt;/title&gt;&lt;secondary-title&gt;Synthese&lt;/secondary-title&gt;&lt;/titles&gt;&lt;periodical&gt;&lt;full-title&gt;Synthese&lt;/full-title&gt;&lt;/periodical&gt;&lt;pages&gt;413-439&lt;/pages&gt;&lt;volume&gt;199&lt;/volume&gt;&lt;number&gt;S2&lt;/number&gt;&lt;section&gt;413&lt;/section&gt;&lt;dates&gt;&lt;year&gt;2019b&lt;/year&gt;&lt;/dates&gt;&lt;isbn&gt;0039-7857&amp;#xD;1573-0964&lt;/isbn&gt;&lt;urls&gt;&lt;/urls&gt;&lt;electronic-resource-num&gt;10.1007/s11229-019-02462-9&lt;/electronic-resource-num&gt;&lt;/record&gt;&lt;/Cite&gt;&lt;/EndNote&gt;</w:instrText>
      </w:r>
      <w:r w:rsidR="00E67542" w:rsidRPr="001740BE">
        <w:rPr>
          <w:rFonts w:ascii="Times New Roman" w:hAnsi="Times New Roman" w:cs="Times New Roman"/>
          <w:shd w:val="clear" w:color="auto" w:fill="FFFFFF"/>
        </w:rPr>
        <w:fldChar w:fldCharType="separate"/>
      </w:r>
      <w:r w:rsidR="00490E47" w:rsidRPr="001740BE">
        <w:rPr>
          <w:rFonts w:ascii="Times New Roman" w:hAnsi="Times New Roman" w:cs="Times New Roman"/>
          <w:noProof/>
          <w:shd w:val="clear" w:color="auto" w:fill="FFFFFF"/>
        </w:rPr>
        <w:t>(2019b, 2022)</w:t>
      </w:r>
      <w:r w:rsidR="00E67542" w:rsidRPr="001740BE">
        <w:rPr>
          <w:rFonts w:ascii="Times New Roman" w:hAnsi="Times New Roman" w:cs="Times New Roman"/>
          <w:shd w:val="clear" w:color="auto" w:fill="FFFFFF"/>
        </w:rPr>
        <w:fldChar w:fldCharType="end"/>
      </w:r>
      <w:r w:rsidR="00E67542" w:rsidRPr="001740BE">
        <w:rPr>
          <w:rFonts w:ascii="Times New Roman" w:hAnsi="Times New Roman" w:cs="Times New Roman"/>
          <w:shd w:val="clear" w:color="auto" w:fill="FFFFFF"/>
        </w:rPr>
        <w:t xml:space="preserve"> in relation to functionalist models of spacetime</w:t>
      </w:r>
      <w:r w:rsidR="00CA159B" w:rsidRPr="001740BE">
        <w:rPr>
          <w:rFonts w:ascii="Times New Roman" w:hAnsi="Times New Roman" w:cs="Times New Roman"/>
          <w:shd w:val="clear" w:color="auto" w:fill="FFFFFF"/>
        </w:rPr>
        <w:t xml:space="preserve">. </w:t>
      </w:r>
      <w:r w:rsidR="00F642C8" w:rsidRPr="001740BE">
        <w:rPr>
          <w:rFonts w:ascii="Times New Roman" w:hAnsi="Times New Roman" w:cs="Times New Roman"/>
          <w:shd w:val="clear" w:color="auto" w:fill="FFFFFF"/>
        </w:rPr>
        <w:t xml:space="preserve">I’ll </w:t>
      </w:r>
      <w:r w:rsidR="004B35EA" w:rsidRPr="001740BE">
        <w:rPr>
          <w:rFonts w:ascii="Times New Roman" w:hAnsi="Times New Roman" w:cs="Times New Roman"/>
          <w:shd w:val="clear" w:color="auto" w:fill="FFFFFF"/>
        </w:rPr>
        <w:t xml:space="preserve">extend the problem to </w:t>
      </w:r>
      <w:r w:rsidR="00F642C8" w:rsidRPr="001740BE">
        <w:rPr>
          <w:rFonts w:ascii="Times New Roman" w:hAnsi="Times New Roman" w:cs="Times New Roman"/>
          <w:shd w:val="clear" w:color="auto" w:fill="FFFFFF"/>
        </w:rPr>
        <w:t>mereological approaches</w:t>
      </w:r>
      <w:r w:rsidR="00CA159B" w:rsidRPr="001740BE">
        <w:rPr>
          <w:rFonts w:ascii="Times New Roman" w:hAnsi="Times New Roman" w:cs="Times New Roman"/>
          <w:shd w:val="clear" w:color="auto" w:fill="FFFFFF"/>
        </w:rPr>
        <w:t>.</w:t>
      </w:r>
      <w:r w:rsidR="004A530E" w:rsidRPr="001740BE">
        <w:rPr>
          <w:rStyle w:val="FootnoteReference"/>
          <w:rFonts w:ascii="Times New Roman" w:hAnsi="Times New Roman" w:cs="Times New Roman"/>
          <w:color w:val="auto"/>
          <w:shd w:val="clear" w:color="auto" w:fill="FFFFFF"/>
        </w:rPr>
        <w:footnoteReference w:id="34"/>
      </w:r>
    </w:p>
    <w:p w14:paraId="4CD5F694" w14:textId="3EB414F2" w:rsidR="00767398" w:rsidRPr="001740BE" w:rsidRDefault="00BE5D55" w:rsidP="00F573BE">
      <w:pPr>
        <w:jc w:val="both"/>
        <w:rPr>
          <w:rFonts w:ascii="Times New Roman" w:hAnsi="Times New Roman" w:cs="Times New Roman"/>
          <w:shd w:val="clear" w:color="auto" w:fill="FFFFFF"/>
        </w:rPr>
      </w:pPr>
      <w:r w:rsidRPr="001740BE">
        <w:rPr>
          <w:rFonts w:ascii="Times New Roman" w:hAnsi="Times New Roman" w:cs="Times New Roman"/>
          <w:shd w:val="clear" w:color="auto" w:fill="FFFFFF"/>
        </w:rPr>
        <w:t xml:space="preserve"> </w:t>
      </w:r>
      <w:r w:rsidR="00FD1417" w:rsidRPr="001740BE">
        <w:rPr>
          <w:rFonts w:ascii="Times New Roman" w:hAnsi="Times New Roman" w:cs="Times New Roman"/>
          <w:shd w:val="clear" w:color="auto" w:fill="FFFFFF"/>
        </w:rPr>
        <w:t xml:space="preserve">One </w:t>
      </w:r>
      <w:proofErr w:type="gramStart"/>
      <w:r w:rsidR="00FD1417" w:rsidRPr="001740BE">
        <w:rPr>
          <w:rFonts w:ascii="Times New Roman" w:hAnsi="Times New Roman" w:cs="Times New Roman"/>
          <w:shd w:val="clear" w:color="auto" w:fill="FFFFFF"/>
        </w:rPr>
        <w:t>particular theory</w:t>
      </w:r>
      <w:proofErr w:type="gramEnd"/>
      <w:r w:rsidR="00FC5F3B" w:rsidRPr="001740BE">
        <w:rPr>
          <w:rFonts w:ascii="Times New Roman" w:hAnsi="Times New Roman" w:cs="Times New Roman"/>
          <w:shd w:val="clear" w:color="auto" w:fill="FFFFFF"/>
        </w:rPr>
        <w:t xml:space="preserve"> that </w:t>
      </w:r>
      <w:r w:rsidR="00C41D9C" w:rsidRPr="001740BE">
        <w:rPr>
          <w:rFonts w:ascii="Times New Roman" w:hAnsi="Times New Roman" w:cs="Times New Roman"/>
          <w:shd w:val="clear" w:color="auto" w:fill="FFFFFF"/>
        </w:rPr>
        <w:t>illuminates</w:t>
      </w:r>
      <w:r w:rsidR="00FC5F3B" w:rsidRPr="001740BE">
        <w:rPr>
          <w:rFonts w:ascii="Times New Roman" w:hAnsi="Times New Roman" w:cs="Times New Roman"/>
          <w:shd w:val="clear" w:color="auto" w:fill="FFFFFF"/>
        </w:rPr>
        <w:t xml:space="preserve"> </w:t>
      </w:r>
      <w:r w:rsidR="00470445" w:rsidRPr="001740BE">
        <w:rPr>
          <w:rFonts w:ascii="Times New Roman" w:hAnsi="Times New Roman" w:cs="Times New Roman"/>
          <w:shd w:val="clear" w:color="auto" w:fill="FFFFFF"/>
        </w:rPr>
        <w:t xml:space="preserve">the </w:t>
      </w:r>
      <w:r w:rsidR="00F0608C" w:rsidRPr="001740BE">
        <w:rPr>
          <w:rFonts w:ascii="Times New Roman" w:hAnsi="Times New Roman" w:cs="Times New Roman"/>
          <w:shd w:val="clear" w:color="auto" w:fill="FFFFFF"/>
        </w:rPr>
        <w:t>worry</w:t>
      </w:r>
      <w:r w:rsidR="00FD1417" w:rsidRPr="001740BE">
        <w:rPr>
          <w:rFonts w:ascii="Times New Roman" w:hAnsi="Times New Roman" w:cs="Times New Roman"/>
          <w:shd w:val="clear" w:color="auto" w:fill="FFFFFF"/>
        </w:rPr>
        <w:t xml:space="preserve"> </w:t>
      </w:r>
      <w:r w:rsidR="00FC5F3B" w:rsidRPr="001740BE">
        <w:rPr>
          <w:rFonts w:ascii="Times New Roman" w:hAnsi="Times New Roman" w:cs="Times New Roman"/>
          <w:shd w:val="clear" w:color="auto" w:fill="FFFFFF"/>
        </w:rPr>
        <w:t xml:space="preserve">is LQG, where spacetime is approximated by a weave state. </w:t>
      </w:r>
      <w:r w:rsidR="0045146A" w:rsidRPr="001740BE">
        <w:rPr>
          <w:rFonts w:ascii="Times New Roman" w:hAnsi="Times New Roman" w:cs="Times New Roman"/>
          <w:shd w:val="clear" w:color="auto" w:fill="FFFFFF"/>
        </w:rPr>
        <w:t xml:space="preserve">A weave state </w:t>
      </w:r>
      <w:r w:rsidR="00553AA0" w:rsidRPr="001740BE">
        <w:rPr>
          <w:rFonts w:ascii="Times New Roman" w:hAnsi="Times New Roman" w:cs="Times New Roman"/>
          <w:shd w:val="clear" w:color="auto" w:fill="FFFFFF"/>
        </w:rPr>
        <w:t xml:space="preserve">is </w:t>
      </w:r>
      <w:r w:rsidR="00C96BB4" w:rsidRPr="001740BE">
        <w:rPr>
          <w:rFonts w:ascii="Times New Roman" w:hAnsi="Times New Roman" w:cs="Times New Roman"/>
          <w:shd w:val="clear" w:color="auto" w:fill="FFFFFF"/>
        </w:rPr>
        <w:t>a large spin network</w:t>
      </w:r>
      <w:r w:rsidR="009B41BF" w:rsidRPr="001740BE">
        <w:rPr>
          <w:rFonts w:ascii="Times New Roman" w:hAnsi="Times New Roman" w:cs="Times New Roman"/>
          <w:shd w:val="clear" w:color="auto" w:fill="FFFFFF"/>
        </w:rPr>
        <w:t xml:space="preserve"> of quantum loops</w:t>
      </w:r>
      <w:r w:rsidR="00C96BB4" w:rsidRPr="001740BE">
        <w:rPr>
          <w:rFonts w:ascii="Times New Roman" w:hAnsi="Times New Roman" w:cs="Times New Roman"/>
          <w:shd w:val="clear" w:color="auto" w:fill="FFFFFF"/>
        </w:rPr>
        <w:t xml:space="preserve"> formed by </w:t>
      </w:r>
      <w:r w:rsidR="00470445" w:rsidRPr="001740BE">
        <w:rPr>
          <w:rFonts w:ascii="Times New Roman" w:hAnsi="Times New Roman" w:cs="Times New Roman"/>
          <w:shd w:val="clear" w:color="auto" w:fill="FFFFFF"/>
        </w:rPr>
        <w:t>a collection of</w:t>
      </w:r>
      <w:r w:rsidR="006D04D6" w:rsidRPr="001740BE">
        <w:rPr>
          <w:rFonts w:ascii="Times New Roman" w:hAnsi="Times New Roman" w:cs="Times New Roman"/>
          <w:shd w:val="clear" w:color="auto" w:fill="FFFFFF"/>
        </w:rPr>
        <w:t xml:space="preserve"> </w:t>
      </w:r>
      <w:r w:rsidR="00C96BB4" w:rsidRPr="001740BE">
        <w:rPr>
          <w:rFonts w:ascii="Times New Roman" w:hAnsi="Times New Roman" w:cs="Times New Roman"/>
          <w:shd w:val="clear" w:color="auto" w:fill="FFFFFF"/>
        </w:rPr>
        <w:t>nodes and links</w:t>
      </w:r>
      <w:r w:rsidR="009520EA" w:rsidRPr="001740BE">
        <w:rPr>
          <w:rFonts w:ascii="Times New Roman" w:hAnsi="Times New Roman" w:cs="Times New Roman"/>
          <w:shd w:val="clear" w:color="auto" w:fill="FFFFFF"/>
        </w:rPr>
        <w:t xml:space="preserve"> that </w:t>
      </w:r>
      <w:r w:rsidR="008E4A68" w:rsidRPr="001740BE">
        <w:rPr>
          <w:rFonts w:ascii="Times New Roman" w:hAnsi="Times New Roman" w:cs="Times New Roman"/>
          <w:shd w:val="clear" w:color="auto" w:fill="FFFFFF"/>
        </w:rPr>
        <w:t>e</w:t>
      </w:r>
      <w:r w:rsidR="00A57D80" w:rsidRPr="001740BE">
        <w:rPr>
          <w:rFonts w:ascii="Times New Roman" w:hAnsi="Times New Roman" w:cs="Times New Roman"/>
          <w:shd w:val="clear" w:color="auto" w:fill="FFFFFF"/>
        </w:rPr>
        <w:t>xhibit</w:t>
      </w:r>
      <w:r w:rsidR="006333CD" w:rsidRPr="001740BE">
        <w:rPr>
          <w:rFonts w:ascii="Times New Roman" w:hAnsi="Times New Roman" w:cs="Times New Roman"/>
          <w:shd w:val="clear" w:color="auto" w:fill="FFFFFF"/>
        </w:rPr>
        <w:t>s</w:t>
      </w:r>
      <w:r w:rsidR="00A57D80" w:rsidRPr="001740BE">
        <w:rPr>
          <w:rFonts w:ascii="Times New Roman" w:hAnsi="Times New Roman" w:cs="Times New Roman"/>
          <w:shd w:val="clear" w:color="auto" w:fill="FFFFFF"/>
        </w:rPr>
        <w:t xml:space="preserve"> classical behaviour at large scales</w:t>
      </w:r>
      <w:r w:rsidR="00AC5819" w:rsidRPr="001740BE">
        <w:rPr>
          <w:rFonts w:ascii="Times New Roman" w:hAnsi="Times New Roman" w:cs="Times New Roman"/>
          <w:shd w:val="clear" w:color="auto" w:fill="FFFFFF"/>
        </w:rPr>
        <w:t>.</w:t>
      </w:r>
      <w:r w:rsidR="005E4347" w:rsidRPr="001740BE">
        <w:rPr>
          <w:rFonts w:ascii="Times New Roman" w:hAnsi="Times New Roman" w:cs="Times New Roman"/>
          <w:shd w:val="clear" w:color="auto" w:fill="FFFFFF"/>
        </w:rPr>
        <w:t xml:space="preserve"> When </w:t>
      </w:r>
      <w:r w:rsidR="008161D5" w:rsidRPr="001740BE">
        <w:rPr>
          <w:rFonts w:ascii="Times New Roman" w:hAnsi="Times New Roman" w:cs="Times New Roman"/>
          <w:shd w:val="clear" w:color="auto" w:fill="FFFFFF"/>
        </w:rPr>
        <w:t xml:space="preserve">the spin network is </w:t>
      </w:r>
      <w:r w:rsidR="008A2D1C" w:rsidRPr="001740BE">
        <w:rPr>
          <w:rFonts w:ascii="Times New Roman" w:hAnsi="Times New Roman" w:cs="Times New Roman"/>
          <w:shd w:val="clear" w:color="auto" w:fill="FFFFFF"/>
        </w:rPr>
        <w:t>viewed at the macroscopic level, spacetime is a very fine weave state</w:t>
      </w:r>
      <w:r w:rsidR="00F74B23" w:rsidRPr="001740BE">
        <w:rPr>
          <w:rFonts w:ascii="Times New Roman" w:hAnsi="Times New Roman" w:cs="Times New Roman"/>
          <w:shd w:val="clear" w:color="auto" w:fill="FFFFFF"/>
        </w:rPr>
        <w:t xml:space="preserve"> </w:t>
      </w:r>
      <w:r w:rsidR="00F74B23" w:rsidRPr="001740BE">
        <w:rPr>
          <w:rFonts w:ascii="Times New Roman" w:hAnsi="Times New Roman" w:cs="Times New Roman"/>
          <w:shd w:val="clear" w:color="auto" w:fill="FFFFFF"/>
        </w:rPr>
        <w:fldChar w:fldCharType="begin"/>
      </w:r>
      <w:r w:rsidR="00EB3154" w:rsidRPr="001740BE">
        <w:rPr>
          <w:rFonts w:ascii="Times New Roman" w:hAnsi="Times New Roman" w:cs="Times New Roman"/>
          <w:shd w:val="clear" w:color="auto" w:fill="FFFFFF"/>
        </w:rPr>
        <w:instrText xml:space="preserve"> ADDIN EN.CITE &lt;EndNote&gt;&lt;Cite&gt;&lt;Author&gt;Rovelli&lt;/Author&gt;&lt;Year&gt;2008&lt;/Year&gt;&lt;RecNum&gt;618&lt;/RecNum&gt;&lt;DisplayText&gt;(Rovelli, 2007; Rovelli, 2008)&lt;/DisplayText&gt;&lt;record&gt;&lt;rec-number&gt;618&lt;/rec-number&gt;&lt;foreign-keys&gt;&lt;key app="EN" db-id="2xvvprstr2ptr6ef5tqxez2102dtevarxa9v" timestamp="1682576044"&gt;618&lt;/key&gt;&lt;/foreign-keys&gt;&lt;ref-type name="Journal Article"&gt;17&lt;/ref-type&gt;&lt;contributors&gt;&lt;authors&gt;&lt;author&gt;Rovelli, C&lt;/author&gt;&lt;/authors&gt;&lt;/contributors&gt;&lt;titles&gt;&lt;title&gt;Loop Quantum Gravity&lt;/title&gt;&lt;secondary-title&gt;Living Reviews in Relativity&lt;/secondary-title&gt;&lt;/titles&gt;&lt;periodical&gt;&lt;full-title&gt;Living Reviews in Relativity&lt;/full-title&gt;&lt;/periodical&gt;&lt;volume&gt;11&lt;/volume&gt;&lt;number&gt;5&lt;/number&gt;&lt;dates&gt;&lt;year&gt;2008&lt;/year&gt;&lt;/dates&gt;&lt;urls&gt;&lt;/urls&gt;&lt;/record&gt;&lt;/Cite&gt;&lt;Cite&gt;&lt;Author&gt;Rovelli&lt;/Author&gt;&lt;Year&gt;2007&lt;/Year&gt;&lt;RecNum&gt;620&lt;/RecNum&gt;&lt;record&gt;&lt;rec-number&gt;620&lt;/rec-number&gt;&lt;foreign-keys&gt;&lt;key app="EN" db-id="2xvvprstr2ptr6ef5tqxez2102dtevarxa9v" timestamp="1683515047"&gt;620&lt;/key&gt;&lt;/foreign-keys&gt;&lt;ref-type name="Book"&gt;6&lt;/ref-type&gt;&lt;contributors&gt;&lt;authors&gt;&lt;author&gt;Carlo Rovelli&lt;/author&gt;&lt;/authors&gt;&lt;/contributors&gt;&lt;titles&gt;&lt;title&gt;Quantum Gravity&lt;/title&gt;&lt;/titles&gt;&lt;dates&gt;&lt;year&gt;2007&lt;/year&gt;&lt;/dates&gt;&lt;publisher&gt;Cambridge University Press&lt;/publisher&gt;&lt;urls&gt;&lt;/urls&gt;&lt;/record&gt;&lt;/Cite&gt;&lt;/EndNote&gt;</w:instrText>
      </w:r>
      <w:r w:rsidR="00F74B23" w:rsidRPr="001740BE">
        <w:rPr>
          <w:rFonts w:ascii="Times New Roman" w:hAnsi="Times New Roman" w:cs="Times New Roman"/>
          <w:shd w:val="clear" w:color="auto" w:fill="FFFFFF"/>
        </w:rPr>
        <w:fldChar w:fldCharType="separate"/>
      </w:r>
      <w:r w:rsidR="00EB3154" w:rsidRPr="001740BE">
        <w:rPr>
          <w:rFonts w:ascii="Times New Roman" w:hAnsi="Times New Roman" w:cs="Times New Roman"/>
          <w:noProof/>
          <w:shd w:val="clear" w:color="auto" w:fill="FFFFFF"/>
        </w:rPr>
        <w:t>(Rovelli, 2007; Rovelli, 2008)</w:t>
      </w:r>
      <w:r w:rsidR="00F74B23" w:rsidRPr="001740BE">
        <w:rPr>
          <w:rFonts w:ascii="Times New Roman" w:hAnsi="Times New Roman" w:cs="Times New Roman"/>
          <w:shd w:val="clear" w:color="auto" w:fill="FFFFFF"/>
        </w:rPr>
        <w:fldChar w:fldCharType="end"/>
      </w:r>
      <w:r w:rsidR="008A2D1C" w:rsidRPr="001740BE">
        <w:rPr>
          <w:rFonts w:ascii="Times New Roman" w:hAnsi="Times New Roman" w:cs="Times New Roman"/>
          <w:shd w:val="clear" w:color="auto" w:fill="FFFFFF"/>
        </w:rPr>
        <w:t>.</w:t>
      </w:r>
      <w:r w:rsidR="0004386F" w:rsidRPr="001740BE">
        <w:rPr>
          <w:rFonts w:ascii="Times New Roman" w:hAnsi="Times New Roman" w:cs="Times New Roman"/>
          <w:shd w:val="clear" w:color="auto" w:fill="FFFFFF"/>
        </w:rPr>
        <w:t xml:space="preserve"> </w:t>
      </w:r>
      <w:r w:rsidR="0069332C" w:rsidRPr="001740BE">
        <w:rPr>
          <w:rFonts w:ascii="Times New Roman" w:hAnsi="Times New Roman" w:cs="Times New Roman"/>
          <w:shd w:val="clear" w:color="auto" w:fill="FFFFFF"/>
        </w:rPr>
        <w:t xml:space="preserve">A mereological approach </w:t>
      </w:r>
      <w:r w:rsidR="0004386F" w:rsidRPr="001740BE">
        <w:rPr>
          <w:rFonts w:ascii="Times New Roman" w:hAnsi="Times New Roman" w:cs="Times New Roman"/>
          <w:shd w:val="clear" w:color="auto" w:fill="FFFFFF"/>
        </w:rPr>
        <w:t xml:space="preserve">to </w:t>
      </w:r>
      <w:r w:rsidR="0069332C" w:rsidRPr="001740BE">
        <w:rPr>
          <w:rFonts w:ascii="Times New Roman" w:hAnsi="Times New Roman" w:cs="Times New Roman"/>
          <w:shd w:val="clear" w:color="auto" w:fill="FFFFFF"/>
        </w:rPr>
        <w:t xml:space="preserve">spacetime, would </w:t>
      </w:r>
      <w:r w:rsidR="0016191B" w:rsidRPr="001740BE">
        <w:rPr>
          <w:rFonts w:ascii="Times New Roman" w:hAnsi="Times New Roman" w:cs="Times New Roman"/>
          <w:shd w:val="clear" w:color="auto" w:fill="FFFFFF"/>
        </w:rPr>
        <w:t xml:space="preserve">then </w:t>
      </w:r>
      <w:r w:rsidR="0069332C" w:rsidRPr="001740BE">
        <w:rPr>
          <w:rFonts w:ascii="Times New Roman" w:hAnsi="Times New Roman" w:cs="Times New Roman"/>
          <w:shd w:val="clear" w:color="auto" w:fill="FFFFFF"/>
        </w:rPr>
        <w:t xml:space="preserve">apply to </w:t>
      </w:r>
      <w:r w:rsidR="0004386F" w:rsidRPr="001740BE">
        <w:rPr>
          <w:rFonts w:ascii="Times New Roman" w:hAnsi="Times New Roman" w:cs="Times New Roman"/>
          <w:shd w:val="clear" w:color="auto" w:fill="FFFFFF"/>
        </w:rPr>
        <w:t xml:space="preserve">weave states and the quantum loops that compose them. </w:t>
      </w:r>
      <w:r w:rsidR="0016191B" w:rsidRPr="001740BE">
        <w:rPr>
          <w:rFonts w:ascii="Times New Roman" w:hAnsi="Times New Roman" w:cs="Times New Roman"/>
          <w:shd w:val="clear" w:color="auto" w:fill="FFFFFF"/>
        </w:rPr>
        <w:t xml:space="preserve">But </w:t>
      </w:r>
      <w:r w:rsidR="00E14453" w:rsidRPr="001740BE">
        <w:rPr>
          <w:rFonts w:ascii="Times New Roman" w:hAnsi="Times New Roman" w:cs="Times New Roman"/>
          <w:shd w:val="clear" w:color="auto" w:fill="FFFFFF"/>
        </w:rPr>
        <w:t>a weave state is not a fixed structure</w:t>
      </w:r>
      <w:r w:rsidR="007859E1" w:rsidRPr="001740BE">
        <w:rPr>
          <w:rFonts w:ascii="Times New Roman" w:hAnsi="Times New Roman" w:cs="Times New Roman"/>
          <w:shd w:val="clear" w:color="auto" w:fill="FFFFFF"/>
        </w:rPr>
        <w:t>; it is a multitude of quantum states that</w:t>
      </w:r>
      <w:r w:rsidR="00955316" w:rsidRPr="001740BE">
        <w:rPr>
          <w:rFonts w:ascii="Times New Roman" w:hAnsi="Times New Roman" w:cs="Times New Roman"/>
          <w:shd w:val="clear" w:color="auto" w:fill="FFFFFF"/>
        </w:rPr>
        <w:t xml:space="preserve"> each, at the macroscopic level,</w:t>
      </w:r>
      <w:r w:rsidR="005D6714" w:rsidRPr="001740BE">
        <w:rPr>
          <w:rFonts w:ascii="Times New Roman" w:hAnsi="Times New Roman" w:cs="Times New Roman"/>
          <w:shd w:val="clear" w:color="auto" w:fill="FFFFFF"/>
        </w:rPr>
        <w:t xml:space="preserve"> resemble</w:t>
      </w:r>
      <w:r w:rsidR="003D4289" w:rsidRPr="001740BE">
        <w:rPr>
          <w:rFonts w:ascii="Times New Roman" w:hAnsi="Times New Roman" w:cs="Times New Roman"/>
          <w:shd w:val="clear" w:color="auto" w:fill="FFFFFF"/>
        </w:rPr>
        <w:t xml:space="preserve"> classical spacetime geometry. </w:t>
      </w:r>
      <w:r w:rsidR="00AA7B25" w:rsidRPr="001740BE">
        <w:rPr>
          <w:rFonts w:ascii="Times New Roman" w:hAnsi="Times New Roman" w:cs="Times New Roman"/>
          <w:shd w:val="clear" w:color="auto" w:fill="FFFFFF"/>
        </w:rPr>
        <w:t>The generic quantum state tha</w:t>
      </w:r>
      <w:r w:rsidR="0092596B" w:rsidRPr="001740BE">
        <w:rPr>
          <w:rFonts w:ascii="Times New Roman" w:hAnsi="Times New Roman" w:cs="Times New Roman"/>
          <w:shd w:val="clear" w:color="auto" w:fill="FFFFFF"/>
        </w:rPr>
        <w:t xml:space="preserve">t resembles spacetime is not a </w:t>
      </w:r>
      <w:r w:rsidR="006E3085" w:rsidRPr="001740BE">
        <w:rPr>
          <w:rFonts w:ascii="Times New Roman" w:hAnsi="Times New Roman" w:cs="Times New Roman"/>
          <w:shd w:val="clear" w:color="auto" w:fill="FFFFFF"/>
        </w:rPr>
        <w:t xml:space="preserve">single </w:t>
      </w:r>
      <w:r w:rsidR="0092596B" w:rsidRPr="001740BE">
        <w:rPr>
          <w:rFonts w:ascii="Times New Roman" w:hAnsi="Times New Roman" w:cs="Times New Roman"/>
          <w:shd w:val="clear" w:color="auto" w:fill="FFFFFF"/>
        </w:rPr>
        <w:t>weave state</w:t>
      </w:r>
      <w:r w:rsidR="00112418" w:rsidRPr="001740BE">
        <w:rPr>
          <w:rFonts w:ascii="Times New Roman" w:hAnsi="Times New Roman" w:cs="Times New Roman"/>
          <w:shd w:val="clear" w:color="auto" w:fill="FFFFFF"/>
        </w:rPr>
        <w:t xml:space="preserve">; it is </w:t>
      </w:r>
      <w:r w:rsidR="0092596B" w:rsidRPr="001740BE">
        <w:rPr>
          <w:rFonts w:ascii="Times New Roman" w:hAnsi="Times New Roman" w:cs="Times New Roman"/>
          <w:shd w:val="clear" w:color="auto" w:fill="FFFFFF"/>
        </w:rPr>
        <w:t>a quantum superposition of weave states</w:t>
      </w:r>
      <w:r w:rsidR="00A86D66" w:rsidRPr="001740BE">
        <w:rPr>
          <w:rFonts w:ascii="Times New Roman" w:hAnsi="Times New Roman" w:cs="Times New Roman"/>
          <w:shd w:val="clear" w:color="auto" w:fill="FFFFFF"/>
        </w:rPr>
        <w:t xml:space="preserve"> </w:t>
      </w:r>
      <w:r w:rsidR="00A86D66" w:rsidRPr="001740BE">
        <w:rPr>
          <w:rFonts w:ascii="Times New Roman" w:hAnsi="Times New Roman" w:cs="Times New Roman"/>
        </w:rPr>
        <w:fldChar w:fldCharType="begin"/>
      </w:r>
      <w:r w:rsidR="00EB3154" w:rsidRPr="001740BE">
        <w:rPr>
          <w:rFonts w:ascii="Times New Roman" w:hAnsi="Times New Roman" w:cs="Times New Roman"/>
        </w:rPr>
        <w:instrText xml:space="preserve"> ADDIN EN.CITE &lt;EndNote&gt;&lt;Cite&gt;&lt;Author&gt;Rovelli&lt;/Author&gt;&lt;Year&gt;2014&lt;/Year&gt;&lt;RecNum&gt;617&lt;/RecNum&gt;&lt;DisplayText&gt;(Rovelli, 2007; Rovelli &amp;amp; Vidotto, 2014)&lt;/DisplayText&gt;&lt;record&gt;&lt;rec-number&gt;617&lt;/rec-number&gt;&lt;foreign-keys&gt;&lt;key app="EN" db-id="2xvvprstr2ptr6ef5tqxez2102dtevarxa9v" timestamp="1682575686"&gt;617&lt;/key&gt;&lt;/foreign-keys&gt;&lt;ref-type name="Book"&gt;6&lt;/ref-type&gt;&lt;contributors&gt;&lt;authors&gt;&lt;author&gt;Rovelli, C&lt;/author&gt;&lt;author&gt;Vidotto, F&lt;/author&gt;&lt;/authors&gt;&lt;/contributors&gt;&lt;titles&gt;&lt;title&gt;Covariant Loop Quantum Gravity: An Elementary Introduction to Quantum Gravity and Spinfoam Theory&lt;/title&gt;&lt;/titles&gt;&lt;dates&gt;&lt;year&gt;2014&lt;/year&gt;&lt;/dates&gt;&lt;pub-location&gt;Cambridge&lt;/pub-location&gt;&lt;publisher&gt;Cambridge University Press&lt;/publisher&gt;&lt;urls&gt;&lt;/urls&gt;&lt;electronic-resource-num&gt;10.1017/CBO9781107706910&lt;/electronic-resource-num&gt;&lt;/record&gt;&lt;/Cite&gt;&lt;Cite&gt;&lt;Author&gt;Rovelli&lt;/Author&gt;&lt;Year&gt;2007&lt;/Year&gt;&lt;RecNum&gt;620&lt;/RecNum&gt;&lt;record&gt;&lt;rec-number&gt;620&lt;/rec-number&gt;&lt;foreign-keys&gt;&lt;key app="EN" db-id="2xvvprstr2ptr6ef5tqxez2102dtevarxa9v" timestamp="1683515047"&gt;620&lt;/key&gt;&lt;/foreign-keys&gt;&lt;ref-type name="Book"&gt;6&lt;/ref-type&gt;&lt;contributors&gt;&lt;authors&gt;&lt;author&gt;Carlo Rovelli&lt;/author&gt;&lt;/authors&gt;&lt;/contributors&gt;&lt;titles&gt;&lt;title&gt;Quantum Gravity&lt;/title&gt;&lt;/titles&gt;&lt;dates&gt;&lt;year&gt;2007&lt;/year&gt;&lt;/dates&gt;&lt;publisher&gt;Cambridge University Press&lt;/publisher&gt;&lt;urls&gt;&lt;/urls&gt;&lt;/record&gt;&lt;/Cite&gt;&lt;/EndNote&gt;</w:instrText>
      </w:r>
      <w:r w:rsidR="00A86D66" w:rsidRPr="001740BE">
        <w:rPr>
          <w:rFonts w:ascii="Times New Roman" w:hAnsi="Times New Roman" w:cs="Times New Roman"/>
        </w:rPr>
        <w:fldChar w:fldCharType="separate"/>
      </w:r>
      <w:r w:rsidR="00EB3154" w:rsidRPr="001740BE">
        <w:rPr>
          <w:rFonts w:ascii="Times New Roman" w:hAnsi="Times New Roman" w:cs="Times New Roman"/>
          <w:noProof/>
        </w:rPr>
        <w:t>(Rovelli, 2007; Rovelli &amp; Vidotto, 2014)</w:t>
      </w:r>
      <w:r w:rsidR="00A86D66" w:rsidRPr="001740BE">
        <w:rPr>
          <w:rFonts w:ascii="Times New Roman" w:hAnsi="Times New Roman" w:cs="Times New Roman"/>
        </w:rPr>
        <w:fldChar w:fldCharType="end"/>
      </w:r>
      <w:r w:rsidR="0092596B" w:rsidRPr="001740BE">
        <w:rPr>
          <w:rFonts w:ascii="Times New Roman" w:hAnsi="Times New Roman" w:cs="Times New Roman"/>
          <w:shd w:val="clear" w:color="auto" w:fill="FFFFFF"/>
        </w:rPr>
        <w:t>.</w:t>
      </w:r>
      <w:r w:rsidR="00767398" w:rsidRPr="001740BE">
        <w:rPr>
          <w:rFonts w:ascii="Times New Roman" w:hAnsi="Times New Roman" w:cs="Times New Roman"/>
        </w:rPr>
        <w:t xml:space="preserve"> </w:t>
      </w:r>
      <w:r w:rsidR="00CF2836" w:rsidRPr="001740BE">
        <w:rPr>
          <w:rFonts w:ascii="Times New Roman" w:hAnsi="Times New Roman" w:cs="Times New Roman"/>
        </w:rPr>
        <w:t>So, there</w:t>
      </w:r>
      <w:r w:rsidR="00180A01" w:rsidRPr="001740BE">
        <w:rPr>
          <w:rFonts w:ascii="Times New Roman" w:hAnsi="Times New Roman" w:cs="Times New Roman"/>
        </w:rPr>
        <w:t xml:space="preserve"> is no</w:t>
      </w:r>
      <w:r w:rsidR="00CF2836" w:rsidRPr="001740BE">
        <w:rPr>
          <w:rFonts w:ascii="Times New Roman" w:hAnsi="Times New Roman" w:cs="Times New Roman"/>
        </w:rPr>
        <w:t xml:space="preserve"> </w:t>
      </w:r>
      <w:r w:rsidR="00313A81" w:rsidRPr="001740BE">
        <w:rPr>
          <w:rFonts w:ascii="Times New Roman" w:hAnsi="Times New Roman" w:cs="Times New Roman"/>
        </w:rPr>
        <w:t>definite weave state th</w:t>
      </w:r>
      <w:r w:rsidR="00180A01" w:rsidRPr="001740BE">
        <w:rPr>
          <w:rFonts w:ascii="Times New Roman" w:hAnsi="Times New Roman" w:cs="Times New Roman"/>
        </w:rPr>
        <w:t>at is the</w:t>
      </w:r>
      <w:r w:rsidR="00313A81" w:rsidRPr="001740BE">
        <w:rPr>
          <w:rFonts w:ascii="Times New Roman" w:hAnsi="Times New Roman" w:cs="Times New Roman"/>
        </w:rPr>
        <w:t xml:space="preserve"> generic quantum state</w:t>
      </w:r>
      <w:r w:rsidR="00180A01" w:rsidRPr="001740BE">
        <w:rPr>
          <w:rFonts w:ascii="Times New Roman" w:hAnsi="Times New Roman" w:cs="Times New Roman"/>
        </w:rPr>
        <w:t xml:space="preserve"> that resembles spacetime. </w:t>
      </w:r>
    </w:p>
    <w:p w14:paraId="390B2240" w14:textId="2568B193" w:rsidR="00305A03" w:rsidRPr="001740BE" w:rsidRDefault="00D35394" w:rsidP="00CA7DCC">
      <w:pPr>
        <w:ind w:firstLine="426"/>
        <w:jc w:val="both"/>
        <w:rPr>
          <w:rFonts w:ascii="Times New Roman" w:hAnsi="Times New Roman" w:cs="Times New Roman"/>
        </w:rPr>
      </w:pPr>
      <w:r w:rsidRPr="001740BE">
        <w:rPr>
          <w:rFonts w:ascii="Times New Roman" w:hAnsi="Times New Roman" w:cs="Times New Roman"/>
          <w:shd w:val="clear" w:color="auto" w:fill="FFFFFF"/>
        </w:rPr>
        <w:t>In general</w:t>
      </w:r>
      <w:r w:rsidR="00A65F45" w:rsidRPr="001740BE">
        <w:rPr>
          <w:rFonts w:ascii="Times New Roman" w:hAnsi="Times New Roman" w:cs="Times New Roman"/>
          <w:shd w:val="clear" w:color="auto" w:fill="FFFFFF"/>
        </w:rPr>
        <w:t>,</w:t>
      </w:r>
      <w:r w:rsidRPr="001740BE">
        <w:rPr>
          <w:rFonts w:ascii="Times New Roman" w:hAnsi="Times New Roman" w:cs="Times New Roman"/>
          <w:shd w:val="clear" w:color="auto" w:fill="FFFFFF"/>
        </w:rPr>
        <w:t xml:space="preserve"> it is no</w:t>
      </w:r>
      <w:r w:rsidR="00A65F45" w:rsidRPr="001740BE">
        <w:rPr>
          <w:rFonts w:ascii="Times New Roman" w:hAnsi="Times New Roman" w:cs="Times New Roman"/>
          <w:shd w:val="clear" w:color="auto" w:fill="FFFFFF"/>
        </w:rPr>
        <w:t>t</w:t>
      </w:r>
      <w:r w:rsidRPr="001740BE">
        <w:rPr>
          <w:rFonts w:ascii="Times New Roman" w:hAnsi="Times New Roman" w:cs="Times New Roman"/>
          <w:shd w:val="clear" w:color="auto" w:fill="FFFFFF"/>
        </w:rPr>
        <w:t xml:space="preserve"> clear how to appr</w:t>
      </w:r>
      <w:r w:rsidR="00F36CB2" w:rsidRPr="001740BE">
        <w:rPr>
          <w:rFonts w:ascii="Times New Roman" w:hAnsi="Times New Roman" w:cs="Times New Roman"/>
          <w:shd w:val="clear" w:color="auto" w:fill="FFFFFF"/>
        </w:rPr>
        <w:t xml:space="preserve">oach modelling an object </w:t>
      </w:r>
      <w:r w:rsidR="00470445" w:rsidRPr="001740BE">
        <w:rPr>
          <w:rFonts w:ascii="Times New Roman" w:hAnsi="Times New Roman" w:cs="Times New Roman"/>
          <w:shd w:val="clear" w:color="auto" w:fill="FFFFFF"/>
        </w:rPr>
        <w:t xml:space="preserve">that is in a </w:t>
      </w:r>
      <w:r w:rsidR="00F36CB2" w:rsidRPr="001740BE">
        <w:rPr>
          <w:rFonts w:ascii="Times New Roman" w:hAnsi="Times New Roman" w:cs="Times New Roman"/>
          <w:shd w:val="clear" w:color="auto" w:fill="FFFFFF"/>
        </w:rPr>
        <w:t xml:space="preserve">superposition in mereological terms. </w:t>
      </w:r>
      <w:r w:rsidR="00371109" w:rsidRPr="001740BE">
        <w:rPr>
          <w:rFonts w:ascii="Times New Roman" w:hAnsi="Times New Roman" w:cs="Times New Roman"/>
        </w:rPr>
        <w:t>Mereology seems to require that a system is in a definite state</w:t>
      </w:r>
      <w:r w:rsidR="00470445" w:rsidRPr="001740BE">
        <w:rPr>
          <w:rFonts w:ascii="Times New Roman" w:hAnsi="Times New Roman" w:cs="Times New Roman"/>
        </w:rPr>
        <w:t>, one that can then be decomposed into further, definite states</w:t>
      </w:r>
      <w:r w:rsidR="00371109" w:rsidRPr="001740BE">
        <w:rPr>
          <w:rFonts w:ascii="Times New Roman" w:hAnsi="Times New Roman" w:cs="Times New Roman"/>
        </w:rPr>
        <w:t>.</w:t>
      </w:r>
      <w:r w:rsidR="00470445" w:rsidRPr="001740BE">
        <w:rPr>
          <w:rFonts w:ascii="Times New Roman" w:hAnsi="Times New Roman" w:cs="Times New Roman"/>
        </w:rPr>
        <w:t xml:space="preserve"> If weave states are in a superposition, then it is </w:t>
      </w:r>
      <w:r w:rsidR="00470445" w:rsidRPr="001740BE">
        <w:rPr>
          <w:rFonts w:ascii="Times New Roman" w:hAnsi="Times New Roman" w:cs="Times New Roman"/>
        </w:rPr>
        <w:lastRenderedPageBreak/>
        <w:t xml:space="preserve">not clear that they are in the right kind of state for mereology to apply. </w:t>
      </w:r>
      <w:r w:rsidR="00470445" w:rsidRPr="001740BE">
        <w:rPr>
          <w:rFonts w:ascii="Times New Roman" w:hAnsi="Times New Roman" w:cs="Times New Roman"/>
          <w:shd w:val="clear" w:color="auto" w:fill="FFFFFF"/>
        </w:rPr>
        <w:t>In short, t</w:t>
      </w:r>
      <w:r w:rsidR="00AD54AE" w:rsidRPr="001740BE">
        <w:rPr>
          <w:rFonts w:ascii="Times New Roman" w:hAnsi="Times New Roman" w:cs="Times New Roman"/>
          <w:shd w:val="clear" w:color="auto" w:fill="FFFFFF"/>
        </w:rPr>
        <w:t xml:space="preserve">he classical/quantum divide imposes a challenge in reconciling the mereological approach to spacetime </w:t>
      </w:r>
      <w:r w:rsidR="0040501F" w:rsidRPr="001740BE">
        <w:rPr>
          <w:rFonts w:ascii="Times New Roman" w:hAnsi="Times New Roman" w:cs="Times New Roman"/>
          <w:shd w:val="clear" w:color="auto" w:fill="FFFFFF"/>
        </w:rPr>
        <w:t>with any potential quantum properties.</w:t>
      </w:r>
      <w:r w:rsidR="00AD54AE" w:rsidRPr="001740BE">
        <w:rPr>
          <w:rFonts w:ascii="Times New Roman" w:hAnsi="Times New Roman" w:cs="Times New Roman"/>
          <w:shd w:val="clear" w:color="auto" w:fill="FFFFFF"/>
        </w:rPr>
        <w:t xml:space="preserve"> </w:t>
      </w:r>
    </w:p>
    <w:p w14:paraId="11EAEF75" w14:textId="59F83BDC" w:rsidR="005C7199" w:rsidRPr="001740BE" w:rsidRDefault="00761818" w:rsidP="009D79F2">
      <w:pPr>
        <w:ind w:firstLine="426"/>
        <w:jc w:val="both"/>
        <w:rPr>
          <w:rFonts w:ascii="Times New Roman" w:hAnsi="Times New Roman" w:cs="Times New Roman"/>
          <w:shd w:val="clear" w:color="auto" w:fill="FFFFFF"/>
        </w:rPr>
      </w:pPr>
      <w:r w:rsidRPr="001740BE">
        <w:rPr>
          <w:rFonts w:ascii="Times New Roman" w:hAnsi="Times New Roman" w:cs="Times New Roman"/>
          <w:shd w:val="clear" w:color="auto" w:fill="FFFFFF"/>
        </w:rPr>
        <w:t>One possible solution</w:t>
      </w:r>
      <w:r w:rsidR="00163577" w:rsidRPr="001740BE">
        <w:rPr>
          <w:rFonts w:ascii="Times New Roman" w:hAnsi="Times New Roman" w:cs="Times New Roman"/>
          <w:shd w:val="clear" w:color="auto" w:fill="FFFFFF"/>
        </w:rPr>
        <w:t xml:space="preserve">, </w:t>
      </w:r>
      <w:r w:rsidR="00163577" w:rsidRPr="001740BE">
        <w:rPr>
          <w:rFonts w:ascii="Times New Roman" w:hAnsi="Times New Roman" w:cs="Times New Roman"/>
          <w:i/>
          <w:iCs/>
          <w:shd w:val="clear" w:color="auto" w:fill="FFFFFF"/>
        </w:rPr>
        <w:t>decoherence</w:t>
      </w:r>
      <w:r w:rsidR="00163577" w:rsidRPr="001740BE">
        <w:rPr>
          <w:rFonts w:ascii="Times New Roman" w:hAnsi="Times New Roman" w:cs="Times New Roman"/>
          <w:shd w:val="clear" w:color="auto" w:fill="FFFFFF"/>
        </w:rPr>
        <w:t xml:space="preserve">, has been proposed to </w:t>
      </w:r>
      <w:r w:rsidR="0022522D" w:rsidRPr="001740BE">
        <w:rPr>
          <w:rFonts w:ascii="Times New Roman" w:hAnsi="Times New Roman" w:cs="Times New Roman"/>
          <w:shd w:val="clear" w:color="auto" w:fill="FFFFFF"/>
        </w:rPr>
        <w:t>minimise</w:t>
      </w:r>
      <w:r w:rsidR="00B45E5C" w:rsidRPr="001740BE">
        <w:rPr>
          <w:rFonts w:ascii="Times New Roman" w:hAnsi="Times New Roman" w:cs="Times New Roman"/>
          <w:shd w:val="clear" w:color="auto" w:fill="FFFFFF"/>
        </w:rPr>
        <w:t xml:space="preserve"> </w:t>
      </w:r>
      <w:r w:rsidR="0020447F" w:rsidRPr="001740BE">
        <w:rPr>
          <w:rFonts w:ascii="Times New Roman" w:hAnsi="Times New Roman" w:cs="Times New Roman"/>
          <w:shd w:val="clear" w:color="auto" w:fill="FFFFFF"/>
        </w:rPr>
        <w:t xml:space="preserve">the appearance </w:t>
      </w:r>
      <w:r w:rsidR="002A7037" w:rsidRPr="001740BE">
        <w:rPr>
          <w:rFonts w:ascii="Times New Roman" w:hAnsi="Times New Roman" w:cs="Times New Roman"/>
          <w:shd w:val="clear" w:color="auto" w:fill="FFFFFF"/>
        </w:rPr>
        <w:t xml:space="preserve">of </w:t>
      </w:r>
      <w:r w:rsidR="00DE7ADE" w:rsidRPr="001740BE">
        <w:rPr>
          <w:rFonts w:ascii="Times New Roman" w:hAnsi="Times New Roman" w:cs="Times New Roman"/>
          <w:shd w:val="clear" w:color="auto" w:fill="FFFFFF"/>
        </w:rPr>
        <w:t>interference</w:t>
      </w:r>
      <w:r w:rsidR="005334EC" w:rsidRPr="001740BE">
        <w:rPr>
          <w:rFonts w:ascii="Times New Roman" w:hAnsi="Times New Roman" w:cs="Times New Roman"/>
          <w:shd w:val="clear" w:color="auto" w:fill="FFFFFF"/>
        </w:rPr>
        <w:t xml:space="preserve"> </w:t>
      </w:r>
      <w:r w:rsidR="00D944A9" w:rsidRPr="001740BE">
        <w:rPr>
          <w:rFonts w:ascii="Times New Roman" w:hAnsi="Times New Roman" w:cs="Times New Roman"/>
          <w:shd w:val="clear" w:color="auto" w:fill="FFFFFF"/>
        </w:rPr>
        <w:t xml:space="preserve">effects </w:t>
      </w:r>
      <w:r w:rsidR="00B45E5C" w:rsidRPr="001740BE">
        <w:rPr>
          <w:rFonts w:ascii="Times New Roman" w:hAnsi="Times New Roman" w:cs="Times New Roman"/>
          <w:shd w:val="clear" w:color="auto" w:fill="FFFFFF"/>
        </w:rPr>
        <w:t xml:space="preserve">in quantum </w:t>
      </w:r>
      <w:r w:rsidR="00EE42CC" w:rsidRPr="001740BE">
        <w:rPr>
          <w:rFonts w:ascii="Times New Roman" w:hAnsi="Times New Roman" w:cs="Times New Roman"/>
          <w:shd w:val="clear" w:color="auto" w:fill="FFFFFF"/>
        </w:rPr>
        <w:t>systems</w:t>
      </w:r>
      <w:r w:rsidR="004A7022" w:rsidRPr="001740BE">
        <w:rPr>
          <w:rFonts w:ascii="Times New Roman" w:hAnsi="Times New Roman" w:cs="Times New Roman"/>
          <w:shd w:val="clear" w:color="auto" w:fill="FFFFFF"/>
        </w:rPr>
        <w:t xml:space="preserve"> </w:t>
      </w:r>
      <w:r w:rsidR="004A7022" w:rsidRPr="001740BE">
        <w:rPr>
          <w:rFonts w:ascii="Times New Roman" w:hAnsi="Times New Roman" w:cs="Times New Roman"/>
          <w:shd w:val="clear" w:color="auto" w:fill="FFFFFF"/>
        </w:rPr>
        <w:fldChar w:fldCharType="begin"/>
      </w:r>
      <w:r w:rsidR="006D6E0C" w:rsidRPr="001740BE">
        <w:rPr>
          <w:rFonts w:ascii="Times New Roman" w:hAnsi="Times New Roman" w:cs="Times New Roman"/>
          <w:shd w:val="clear" w:color="auto" w:fill="FFFFFF"/>
        </w:rPr>
        <w:instrText xml:space="preserve"> ADDIN EN.CITE &lt;EndNote&gt;&lt;Cite&gt;&lt;Author&gt;Bacciagaluppi&lt;/Author&gt;&lt;Year&gt;2003&lt;/Year&gt;&lt;RecNum&gt;631&lt;/RecNum&gt;&lt;DisplayText&gt;(Bacciagaluppi, 2003)&lt;/DisplayText&gt;&lt;record&gt;&lt;rec-number&gt;631&lt;/rec-number&gt;&lt;foreign-keys&gt;&lt;key app="EN" db-id="2xvvprstr2ptr6ef5tqxez2102dtevarxa9v" timestamp="1684128026"&gt;631&lt;/key&gt;&lt;/foreign-keys&gt;&lt;ref-type name="Book Section"&gt;5&lt;/ref-type&gt;&lt;contributors&gt;&lt;authors&gt;&lt;author&gt;Bacciagaluppi, Guido&lt;/author&gt;&lt;/authors&gt;&lt;/contributors&gt;&lt;titles&gt;&lt;title&gt;The role of decoherence in quantum mechanics&lt;/title&gt;&lt;secondary-title&gt;Stanford Encyclopedia of Philosophy&lt;/secondary-title&gt;&lt;/titles&gt;&lt;dates&gt;&lt;year&gt;2003&lt;/year&gt;&lt;/dates&gt;&lt;urls&gt;&lt;/urls&gt;&lt;/record&gt;&lt;/Cite&gt;&lt;/EndNote&gt;</w:instrText>
      </w:r>
      <w:r w:rsidR="004A7022" w:rsidRPr="001740BE">
        <w:rPr>
          <w:rFonts w:ascii="Times New Roman" w:hAnsi="Times New Roman" w:cs="Times New Roman"/>
          <w:shd w:val="clear" w:color="auto" w:fill="FFFFFF"/>
        </w:rPr>
        <w:fldChar w:fldCharType="separate"/>
      </w:r>
      <w:r w:rsidR="006D6E0C" w:rsidRPr="001740BE">
        <w:rPr>
          <w:rFonts w:ascii="Times New Roman" w:hAnsi="Times New Roman" w:cs="Times New Roman"/>
          <w:noProof/>
          <w:shd w:val="clear" w:color="auto" w:fill="FFFFFF"/>
        </w:rPr>
        <w:t>(Bacciagaluppi, 2003)</w:t>
      </w:r>
      <w:r w:rsidR="004A7022" w:rsidRPr="001740BE">
        <w:rPr>
          <w:rFonts w:ascii="Times New Roman" w:hAnsi="Times New Roman" w:cs="Times New Roman"/>
          <w:shd w:val="clear" w:color="auto" w:fill="FFFFFF"/>
        </w:rPr>
        <w:fldChar w:fldCharType="end"/>
      </w:r>
      <w:r w:rsidR="00FF7CB2" w:rsidRPr="001740BE">
        <w:rPr>
          <w:rFonts w:ascii="Times New Roman" w:hAnsi="Times New Roman" w:cs="Times New Roman"/>
          <w:shd w:val="clear" w:color="auto" w:fill="FFFFFF"/>
        </w:rPr>
        <w:t>.</w:t>
      </w:r>
      <w:r w:rsidR="00936C31" w:rsidRPr="001740BE">
        <w:rPr>
          <w:rFonts w:ascii="Times New Roman" w:hAnsi="Times New Roman" w:cs="Times New Roman"/>
          <w:shd w:val="clear" w:color="auto" w:fill="FFFFFF"/>
        </w:rPr>
        <w:t xml:space="preserve"> Interference </w:t>
      </w:r>
      <w:r w:rsidR="00D944A9" w:rsidRPr="001740BE">
        <w:rPr>
          <w:rFonts w:ascii="Times New Roman" w:hAnsi="Times New Roman" w:cs="Times New Roman"/>
          <w:shd w:val="clear" w:color="auto" w:fill="FFFFFF"/>
        </w:rPr>
        <w:t xml:space="preserve">effects </w:t>
      </w:r>
      <w:r w:rsidR="004F130D" w:rsidRPr="001740BE">
        <w:rPr>
          <w:rFonts w:ascii="Times New Roman" w:hAnsi="Times New Roman" w:cs="Times New Roman"/>
          <w:shd w:val="clear" w:color="auto" w:fill="FFFFFF"/>
        </w:rPr>
        <w:t xml:space="preserve">are exhibited </w:t>
      </w:r>
      <w:r w:rsidR="00BD715E" w:rsidRPr="001740BE">
        <w:rPr>
          <w:rFonts w:ascii="Times New Roman" w:hAnsi="Times New Roman" w:cs="Times New Roman"/>
          <w:shd w:val="clear" w:color="auto" w:fill="FFFFFF"/>
        </w:rPr>
        <w:t xml:space="preserve">in quantum </w:t>
      </w:r>
      <w:r w:rsidR="00BC6E17" w:rsidRPr="001740BE">
        <w:rPr>
          <w:rFonts w:ascii="Times New Roman" w:hAnsi="Times New Roman" w:cs="Times New Roman"/>
          <w:shd w:val="clear" w:color="auto" w:fill="FFFFFF"/>
        </w:rPr>
        <w:t>systems</w:t>
      </w:r>
      <w:r w:rsidR="00BD715E" w:rsidRPr="001740BE">
        <w:rPr>
          <w:rFonts w:ascii="Times New Roman" w:hAnsi="Times New Roman" w:cs="Times New Roman"/>
          <w:shd w:val="clear" w:color="auto" w:fill="FFFFFF"/>
        </w:rPr>
        <w:t xml:space="preserve"> </w:t>
      </w:r>
      <w:r w:rsidR="004544A8" w:rsidRPr="001740BE">
        <w:rPr>
          <w:rFonts w:ascii="Times New Roman" w:hAnsi="Times New Roman" w:cs="Times New Roman"/>
          <w:shd w:val="clear" w:color="auto" w:fill="FFFFFF"/>
        </w:rPr>
        <w:t xml:space="preserve">when the properties of </w:t>
      </w:r>
      <w:r w:rsidR="00BC6E17" w:rsidRPr="001740BE">
        <w:rPr>
          <w:rFonts w:ascii="Times New Roman" w:hAnsi="Times New Roman" w:cs="Times New Roman"/>
          <w:shd w:val="clear" w:color="auto" w:fill="FFFFFF"/>
        </w:rPr>
        <w:t>quantum</w:t>
      </w:r>
      <w:r w:rsidR="004544A8" w:rsidRPr="001740BE">
        <w:rPr>
          <w:rFonts w:ascii="Times New Roman" w:hAnsi="Times New Roman" w:cs="Times New Roman"/>
          <w:shd w:val="clear" w:color="auto" w:fill="FFFFFF"/>
        </w:rPr>
        <w:t xml:space="preserve"> </w:t>
      </w:r>
      <w:r w:rsidR="000D0EEB" w:rsidRPr="001740BE">
        <w:rPr>
          <w:rFonts w:ascii="Times New Roman" w:hAnsi="Times New Roman" w:cs="Times New Roman"/>
          <w:shd w:val="clear" w:color="auto" w:fill="FFFFFF"/>
        </w:rPr>
        <w:t>systems</w:t>
      </w:r>
      <w:r w:rsidR="004544A8" w:rsidRPr="001740BE">
        <w:rPr>
          <w:rFonts w:ascii="Times New Roman" w:hAnsi="Times New Roman" w:cs="Times New Roman"/>
          <w:shd w:val="clear" w:color="auto" w:fill="FFFFFF"/>
        </w:rPr>
        <w:t xml:space="preserve"> are indeterminate</w:t>
      </w:r>
      <w:r w:rsidR="00D7626C" w:rsidRPr="001740BE">
        <w:rPr>
          <w:rFonts w:ascii="Times New Roman" w:hAnsi="Times New Roman" w:cs="Times New Roman"/>
          <w:shd w:val="clear" w:color="auto" w:fill="FFFFFF"/>
        </w:rPr>
        <w:t>—when there can be no fact about</w:t>
      </w:r>
      <w:r w:rsidR="00BC6E17" w:rsidRPr="001740BE">
        <w:rPr>
          <w:rFonts w:ascii="Times New Roman" w:hAnsi="Times New Roman" w:cs="Times New Roman"/>
          <w:shd w:val="clear" w:color="auto" w:fill="FFFFFF"/>
        </w:rPr>
        <w:t xml:space="preserve"> what properties are had by the </w:t>
      </w:r>
      <w:r w:rsidR="000D0EEB" w:rsidRPr="001740BE">
        <w:rPr>
          <w:rFonts w:ascii="Times New Roman" w:hAnsi="Times New Roman" w:cs="Times New Roman"/>
          <w:shd w:val="clear" w:color="auto" w:fill="FFFFFF"/>
        </w:rPr>
        <w:t>system</w:t>
      </w:r>
      <w:r w:rsidR="00D7626C" w:rsidRPr="001740BE">
        <w:rPr>
          <w:rFonts w:ascii="Times New Roman" w:hAnsi="Times New Roman" w:cs="Times New Roman"/>
          <w:shd w:val="clear" w:color="auto" w:fill="FFFFFF"/>
        </w:rPr>
        <w:t>.</w:t>
      </w:r>
      <w:r w:rsidR="00936C31" w:rsidRPr="001740BE">
        <w:rPr>
          <w:rFonts w:ascii="Times New Roman" w:hAnsi="Times New Roman" w:cs="Times New Roman"/>
          <w:shd w:val="clear" w:color="auto" w:fill="FFFFFF"/>
        </w:rPr>
        <w:t xml:space="preserve"> </w:t>
      </w:r>
      <w:r w:rsidR="00906BAB" w:rsidRPr="001740BE">
        <w:rPr>
          <w:rFonts w:ascii="Times New Roman" w:hAnsi="Times New Roman" w:cs="Times New Roman"/>
          <w:shd w:val="clear" w:color="auto" w:fill="FFFFFF"/>
        </w:rPr>
        <w:t xml:space="preserve">Decoherence </w:t>
      </w:r>
      <w:r w:rsidR="00EA2CB5" w:rsidRPr="001740BE">
        <w:rPr>
          <w:rFonts w:ascii="Times New Roman" w:hAnsi="Times New Roman" w:cs="Times New Roman"/>
          <w:shd w:val="clear" w:color="auto" w:fill="FFFFFF"/>
        </w:rPr>
        <w:t>is</w:t>
      </w:r>
      <w:r w:rsidR="001C3364" w:rsidRPr="001740BE">
        <w:rPr>
          <w:rFonts w:ascii="Times New Roman" w:hAnsi="Times New Roman" w:cs="Times New Roman"/>
          <w:shd w:val="clear" w:color="auto" w:fill="FFFFFF"/>
        </w:rPr>
        <w:t xml:space="preserve"> a way in which </w:t>
      </w:r>
      <w:r w:rsidR="00D50B16" w:rsidRPr="001740BE">
        <w:rPr>
          <w:rFonts w:ascii="Times New Roman" w:hAnsi="Times New Roman" w:cs="Times New Roman"/>
          <w:shd w:val="clear" w:color="auto" w:fill="FFFFFF"/>
        </w:rPr>
        <w:t xml:space="preserve">this </w:t>
      </w:r>
      <w:r w:rsidR="00286673" w:rsidRPr="001740BE">
        <w:rPr>
          <w:rFonts w:ascii="Times New Roman" w:hAnsi="Times New Roman" w:cs="Times New Roman"/>
          <w:shd w:val="clear" w:color="auto" w:fill="FFFFFF"/>
        </w:rPr>
        <w:t xml:space="preserve">indeterminacy is made to appear negligible </w:t>
      </w:r>
      <w:r w:rsidR="00795FF9" w:rsidRPr="001740BE">
        <w:rPr>
          <w:rFonts w:ascii="Times New Roman" w:hAnsi="Times New Roman" w:cs="Times New Roman"/>
          <w:shd w:val="clear" w:color="auto" w:fill="FFFFFF"/>
        </w:rPr>
        <w:t>and can be ignored as part of the nature of the quantum state</w:t>
      </w:r>
      <w:r w:rsidR="00287D3A" w:rsidRPr="001740BE">
        <w:rPr>
          <w:rFonts w:ascii="Times New Roman" w:hAnsi="Times New Roman" w:cs="Times New Roman"/>
          <w:shd w:val="clear" w:color="auto" w:fill="FFFFFF"/>
        </w:rPr>
        <w:t xml:space="preserve"> </w:t>
      </w:r>
      <w:r w:rsidR="00167278" w:rsidRPr="001740BE">
        <w:rPr>
          <w:rFonts w:ascii="Times New Roman" w:hAnsi="Times New Roman" w:cs="Times New Roman"/>
          <w:shd w:val="clear" w:color="auto" w:fill="FFFFFF"/>
        </w:rPr>
        <w:fldChar w:fldCharType="begin"/>
      </w:r>
      <w:r w:rsidR="00167278" w:rsidRPr="001740BE">
        <w:rPr>
          <w:rFonts w:ascii="Times New Roman" w:hAnsi="Times New Roman" w:cs="Times New Roman"/>
          <w:shd w:val="clear" w:color="auto" w:fill="FFFFFF"/>
        </w:rPr>
        <w:instrText xml:space="preserve"> ADDIN EN.CITE &lt;EndNote&gt;&lt;Cite&gt;&lt;Author&gt;Glick&lt;/Author&gt;&lt;Year&gt;2024&lt;/Year&gt;&lt;RecNum&gt;683&lt;/RecNum&gt;&lt;DisplayText&gt;(Glick &amp;amp; Le Bihan, 2024)&lt;/DisplayText&gt;&lt;record&gt;&lt;rec-number&gt;683&lt;/rec-number&gt;&lt;foreign-keys&gt;&lt;key app="EN" db-id="2xvvprstr2ptr6ef5tqxez2102dtevarxa9v" timestamp="1709182758"&gt;683&lt;/key&gt;&lt;/foreign-keys&gt;&lt;ref-type name="Journal Article"&gt;17&lt;/ref-type&gt;&lt;contributors&gt;&lt;authors&gt;&lt;author&gt;Glick, David&lt;/author&gt;&lt;author&gt;Le Bihan, Baptiste&lt;/author&gt;&lt;/authors&gt;&lt;/contributors&gt;&lt;titles&gt;&lt;title&gt;Metaphysical indeterminacy in Everettian quantum mechanics&lt;/title&gt;&lt;secondary-title&gt;European Journal for Philosophy of Science&lt;/secondary-title&gt;&lt;/titles&gt;&lt;periodical&gt;&lt;full-title&gt;European Journal for Philosophy of Science&lt;/full-title&gt;&lt;/periodical&gt;&lt;pages&gt;1-22&lt;/pages&gt;&lt;volume&gt;14&lt;/volume&gt;&lt;number&gt;3&lt;/number&gt;&lt;dates&gt;&lt;year&gt;2024&lt;/year&gt;&lt;/dates&gt;&lt;urls&gt;&lt;/urls&gt;&lt;/record&gt;&lt;/Cite&gt;&lt;/EndNote&gt;</w:instrText>
      </w:r>
      <w:r w:rsidR="00167278" w:rsidRPr="001740BE">
        <w:rPr>
          <w:rFonts w:ascii="Times New Roman" w:hAnsi="Times New Roman" w:cs="Times New Roman"/>
          <w:shd w:val="clear" w:color="auto" w:fill="FFFFFF"/>
        </w:rPr>
        <w:fldChar w:fldCharType="separate"/>
      </w:r>
      <w:r w:rsidR="00167278" w:rsidRPr="001740BE">
        <w:rPr>
          <w:rFonts w:ascii="Times New Roman" w:hAnsi="Times New Roman" w:cs="Times New Roman"/>
          <w:noProof/>
          <w:shd w:val="clear" w:color="auto" w:fill="FFFFFF"/>
        </w:rPr>
        <w:t>(Glick &amp; Le Bihan, 2024)</w:t>
      </w:r>
      <w:r w:rsidR="00167278" w:rsidRPr="001740BE">
        <w:rPr>
          <w:rFonts w:ascii="Times New Roman" w:hAnsi="Times New Roman" w:cs="Times New Roman"/>
          <w:shd w:val="clear" w:color="auto" w:fill="FFFFFF"/>
        </w:rPr>
        <w:fldChar w:fldCharType="end"/>
      </w:r>
      <w:r w:rsidR="00795FF9" w:rsidRPr="001740BE">
        <w:rPr>
          <w:rFonts w:ascii="Times New Roman" w:hAnsi="Times New Roman" w:cs="Times New Roman"/>
          <w:shd w:val="clear" w:color="auto" w:fill="FFFFFF"/>
        </w:rPr>
        <w:t xml:space="preserve">. Once the state has decohered, interference effects are </w:t>
      </w:r>
      <w:r w:rsidR="00677990" w:rsidRPr="001740BE">
        <w:rPr>
          <w:rFonts w:ascii="Times New Roman" w:hAnsi="Times New Roman" w:cs="Times New Roman"/>
          <w:shd w:val="clear" w:color="auto" w:fill="FFFFFF"/>
        </w:rPr>
        <w:t xml:space="preserve">‘washed out’ of the effective description of the state such that the state appears </w:t>
      </w:r>
      <w:r w:rsidR="00A35D92" w:rsidRPr="001740BE">
        <w:rPr>
          <w:rFonts w:ascii="Times New Roman" w:hAnsi="Times New Roman" w:cs="Times New Roman"/>
          <w:shd w:val="clear" w:color="auto" w:fill="FFFFFF"/>
        </w:rPr>
        <w:t xml:space="preserve">to consist </w:t>
      </w:r>
      <w:r w:rsidR="0020447F" w:rsidRPr="001740BE">
        <w:rPr>
          <w:rFonts w:ascii="Times New Roman" w:hAnsi="Times New Roman" w:cs="Times New Roman"/>
          <w:shd w:val="clear" w:color="auto" w:fill="FFFFFF"/>
        </w:rPr>
        <w:t>of</w:t>
      </w:r>
      <w:r w:rsidR="00A35D92" w:rsidRPr="001740BE">
        <w:rPr>
          <w:rFonts w:ascii="Times New Roman" w:hAnsi="Times New Roman" w:cs="Times New Roman"/>
          <w:shd w:val="clear" w:color="auto" w:fill="FFFFFF"/>
        </w:rPr>
        <w:t xml:space="preserve"> </w:t>
      </w:r>
      <w:r w:rsidR="00836E4B" w:rsidRPr="001740BE">
        <w:rPr>
          <w:rFonts w:ascii="Times New Roman" w:hAnsi="Times New Roman" w:cs="Times New Roman"/>
          <w:shd w:val="clear" w:color="auto" w:fill="FFFFFF"/>
        </w:rPr>
        <w:t>quasi-classical states</w:t>
      </w:r>
      <w:r w:rsidR="00A35D92" w:rsidRPr="001740BE">
        <w:rPr>
          <w:rFonts w:ascii="Times New Roman" w:hAnsi="Times New Roman" w:cs="Times New Roman"/>
          <w:shd w:val="clear" w:color="auto" w:fill="FFFFFF"/>
        </w:rPr>
        <w:t xml:space="preserve"> that take on classical probability distributions.</w:t>
      </w:r>
      <w:r w:rsidR="008E5819" w:rsidRPr="001740BE">
        <w:rPr>
          <w:rFonts w:ascii="Times New Roman" w:hAnsi="Times New Roman" w:cs="Times New Roman"/>
          <w:shd w:val="clear" w:color="auto" w:fill="FFFFFF"/>
        </w:rPr>
        <w:t xml:space="preserve"> </w:t>
      </w:r>
      <w:r w:rsidR="00BF78C0" w:rsidRPr="001740BE">
        <w:rPr>
          <w:rFonts w:ascii="Times New Roman" w:hAnsi="Times New Roman" w:cs="Times New Roman"/>
          <w:shd w:val="clear" w:color="auto" w:fill="FFFFFF"/>
        </w:rPr>
        <w:t>Decoherence is a high-level dynamical process</w:t>
      </w:r>
      <w:r w:rsidR="00836E4B" w:rsidRPr="001740BE">
        <w:rPr>
          <w:rFonts w:ascii="Times New Roman" w:hAnsi="Times New Roman" w:cs="Times New Roman"/>
          <w:shd w:val="clear" w:color="auto" w:fill="FFFFFF"/>
        </w:rPr>
        <w:t xml:space="preserve"> that allows us to </w:t>
      </w:r>
      <w:r w:rsidR="009D79F2" w:rsidRPr="001740BE">
        <w:rPr>
          <w:rFonts w:ascii="Times New Roman" w:hAnsi="Times New Roman" w:cs="Times New Roman"/>
          <w:shd w:val="clear" w:color="auto" w:fill="FFFFFF"/>
        </w:rPr>
        <w:t xml:space="preserve">disregard </w:t>
      </w:r>
      <w:r w:rsidR="001C3364" w:rsidRPr="001740BE">
        <w:rPr>
          <w:rFonts w:ascii="Times New Roman" w:hAnsi="Times New Roman" w:cs="Times New Roman"/>
          <w:shd w:val="clear" w:color="auto" w:fill="FFFFFF"/>
        </w:rPr>
        <w:t xml:space="preserve">the additional information from </w:t>
      </w:r>
      <w:r w:rsidR="008C4EDD" w:rsidRPr="001740BE">
        <w:rPr>
          <w:rFonts w:ascii="Times New Roman" w:hAnsi="Times New Roman" w:cs="Times New Roman"/>
          <w:shd w:val="clear" w:color="auto" w:fill="FFFFFF"/>
        </w:rPr>
        <w:t xml:space="preserve">the effects of interference </w:t>
      </w:r>
      <w:r w:rsidR="00207DFE" w:rsidRPr="001740BE">
        <w:rPr>
          <w:rFonts w:ascii="Times New Roman" w:hAnsi="Times New Roman" w:cs="Times New Roman"/>
          <w:shd w:val="clear" w:color="auto" w:fill="FFFFFF"/>
        </w:rPr>
        <w:t>to get a</w:t>
      </w:r>
      <w:r w:rsidR="004C7A2E" w:rsidRPr="001740BE">
        <w:rPr>
          <w:rFonts w:ascii="Times New Roman" w:hAnsi="Times New Roman" w:cs="Times New Roman"/>
          <w:shd w:val="clear" w:color="auto" w:fill="FFFFFF"/>
        </w:rPr>
        <w:t>n</w:t>
      </w:r>
      <w:r w:rsidR="00207DFE" w:rsidRPr="001740BE">
        <w:rPr>
          <w:rFonts w:ascii="Times New Roman" w:hAnsi="Times New Roman" w:cs="Times New Roman"/>
          <w:shd w:val="clear" w:color="auto" w:fill="FFFFFF"/>
        </w:rPr>
        <w:t xml:space="preserve"> </w:t>
      </w:r>
      <w:r w:rsidR="004C7A2E" w:rsidRPr="001740BE">
        <w:rPr>
          <w:rFonts w:ascii="Times New Roman" w:hAnsi="Times New Roman" w:cs="Times New Roman"/>
          <w:shd w:val="clear" w:color="auto" w:fill="FFFFFF"/>
        </w:rPr>
        <w:t xml:space="preserve">approximate </w:t>
      </w:r>
      <w:r w:rsidR="00207DFE" w:rsidRPr="001740BE">
        <w:rPr>
          <w:rFonts w:ascii="Times New Roman" w:hAnsi="Times New Roman" w:cs="Times New Roman"/>
          <w:shd w:val="clear" w:color="auto" w:fill="FFFFFF"/>
        </w:rPr>
        <w:t>determinate result</w:t>
      </w:r>
      <w:r w:rsidR="00524F0B" w:rsidRPr="001740BE">
        <w:rPr>
          <w:rFonts w:ascii="Times New Roman" w:hAnsi="Times New Roman" w:cs="Times New Roman"/>
          <w:shd w:val="clear" w:color="auto" w:fill="FFFFFF"/>
        </w:rPr>
        <w:t xml:space="preserve"> </w:t>
      </w:r>
      <w:r w:rsidR="00524F0B" w:rsidRPr="001740BE">
        <w:rPr>
          <w:rFonts w:ascii="Times New Roman" w:hAnsi="Times New Roman" w:cs="Times New Roman"/>
          <w:shd w:val="clear" w:color="auto" w:fill="FFFFFF"/>
        </w:rPr>
        <w:fldChar w:fldCharType="begin"/>
      </w:r>
      <w:r w:rsidR="00524F0B" w:rsidRPr="001740BE">
        <w:rPr>
          <w:rFonts w:ascii="Times New Roman" w:hAnsi="Times New Roman" w:cs="Times New Roman"/>
          <w:shd w:val="clear" w:color="auto" w:fill="FFFFFF"/>
        </w:rPr>
        <w:instrText xml:space="preserve"> ADDIN EN.CITE &lt;EndNote&gt;&lt;Cite&gt;&lt;Author&gt;Wallace&lt;/Author&gt;&lt;Year&gt;2011&lt;/Year&gt;&lt;RecNum&gt;684&lt;/RecNum&gt;&lt;DisplayText&gt;(Wallace, 2011)&lt;/DisplayText&gt;&lt;record&gt;&lt;rec-number&gt;684&lt;/rec-number&gt;&lt;foreign-keys&gt;&lt;key app="EN" db-id="2xvvprstr2ptr6ef5tqxez2102dtevarxa9v" timestamp="1710312583"&gt;684&lt;/key&gt;&lt;/foreign-keys&gt;&lt;ref-type name="Journal Article"&gt;17&lt;/ref-type&gt;&lt;contributors&gt;&lt;authors&gt;&lt;author&gt;Wallace, David&lt;/author&gt;&lt;/authors&gt;&lt;/contributors&gt;&lt;titles&gt;&lt;title&gt;Decoherence and its Role in the Modern Measurement Problem&lt;/title&gt;&lt;/titles&gt;&lt;dates&gt;&lt;year&gt;2011&lt;/year&gt;&lt;/dates&gt;&lt;urls&gt;&lt;/urls&gt;&lt;/record&gt;&lt;/Cite&gt;&lt;/EndNote&gt;</w:instrText>
      </w:r>
      <w:r w:rsidR="00524F0B" w:rsidRPr="001740BE">
        <w:rPr>
          <w:rFonts w:ascii="Times New Roman" w:hAnsi="Times New Roman" w:cs="Times New Roman"/>
          <w:shd w:val="clear" w:color="auto" w:fill="FFFFFF"/>
        </w:rPr>
        <w:fldChar w:fldCharType="separate"/>
      </w:r>
      <w:r w:rsidR="00524F0B" w:rsidRPr="001740BE">
        <w:rPr>
          <w:rFonts w:ascii="Times New Roman" w:hAnsi="Times New Roman" w:cs="Times New Roman"/>
          <w:noProof/>
          <w:shd w:val="clear" w:color="auto" w:fill="FFFFFF"/>
        </w:rPr>
        <w:t>(Wallace, 2011)</w:t>
      </w:r>
      <w:r w:rsidR="00524F0B" w:rsidRPr="001740BE">
        <w:rPr>
          <w:rFonts w:ascii="Times New Roman" w:hAnsi="Times New Roman" w:cs="Times New Roman"/>
          <w:shd w:val="clear" w:color="auto" w:fill="FFFFFF"/>
        </w:rPr>
        <w:fldChar w:fldCharType="end"/>
      </w:r>
      <w:r w:rsidR="00207DFE" w:rsidRPr="001740BE">
        <w:rPr>
          <w:rFonts w:ascii="Times New Roman" w:hAnsi="Times New Roman" w:cs="Times New Roman"/>
          <w:shd w:val="clear" w:color="auto" w:fill="FFFFFF"/>
        </w:rPr>
        <w:t xml:space="preserve">. </w:t>
      </w:r>
    </w:p>
    <w:p w14:paraId="6F878FB6" w14:textId="0524C2B2" w:rsidR="00F72D8C" w:rsidRPr="001740BE" w:rsidRDefault="00470445" w:rsidP="00777875">
      <w:pPr>
        <w:ind w:firstLine="426"/>
        <w:jc w:val="both"/>
        <w:rPr>
          <w:rFonts w:ascii="Times New Roman" w:hAnsi="Times New Roman" w:cs="Times New Roman"/>
        </w:rPr>
      </w:pPr>
      <w:r w:rsidRPr="001740BE">
        <w:rPr>
          <w:rFonts w:ascii="Times New Roman" w:hAnsi="Times New Roman" w:cs="Times New Roman"/>
          <w:shd w:val="clear" w:color="auto" w:fill="FFFFFF"/>
        </w:rPr>
        <w:t>Decoherence may apply to weave states. If so, then t</w:t>
      </w:r>
      <w:r w:rsidR="008C27D7" w:rsidRPr="001740BE">
        <w:rPr>
          <w:rFonts w:ascii="Times New Roman" w:hAnsi="Times New Roman" w:cs="Times New Roman"/>
          <w:shd w:val="clear" w:color="auto" w:fill="FFFFFF"/>
        </w:rPr>
        <w:t xml:space="preserve">he </w:t>
      </w:r>
      <w:r w:rsidR="000068F1" w:rsidRPr="001740BE">
        <w:rPr>
          <w:rFonts w:ascii="Times New Roman" w:hAnsi="Times New Roman" w:cs="Times New Roman"/>
          <w:shd w:val="clear" w:color="auto" w:fill="FFFFFF"/>
        </w:rPr>
        <w:t>superposition of</w:t>
      </w:r>
      <w:r w:rsidR="008C27D7" w:rsidRPr="001740BE">
        <w:rPr>
          <w:rFonts w:ascii="Times New Roman" w:hAnsi="Times New Roman" w:cs="Times New Roman"/>
          <w:shd w:val="clear" w:color="auto" w:fill="FFFFFF"/>
        </w:rPr>
        <w:t xml:space="preserve"> weave state</w:t>
      </w:r>
      <w:r w:rsidR="000068F1" w:rsidRPr="001740BE">
        <w:rPr>
          <w:rFonts w:ascii="Times New Roman" w:hAnsi="Times New Roman" w:cs="Times New Roman"/>
          <w:shd w:val="clear" w:color="auto" w:fill="FFFFFF"/>
        </w:rPr>
        <w:t>s</w:t>
      </w:r>
      <w:r w:rsidR="008C27D7" w:rsidRPr="001740BE">
        <w:rPr>
          <w:rFonts w:ascii="Times New Roman" w:hAnsi="Times New Roman" w:cs="Times New Roman"/>
          <w:shd w:val="clear" w:color="auto" w:fill="FFFFFF"/>
        </w:rPr>
        <w:t xml:space="preserve"> </w:t>
      </w:r>
      <w:r w:rsidRPr="001740BE">
        <w:rPr>
          <w:rFonts w:ascii="Times New Roman" w:hAnsi="Times New Roman" w:cs="Times New Roman"/>
          <w:shd w:val="clear" w:color="auto" w:fill="FFFFFF"/>
        </w:rPr>
        <w:t xml:space="preserve">may </w:t>
      </w:r>
      <w:r w:rsidR="00A35D92" w:rsidRPr="001740BE">
        <w:rPr>
          <w:rFonts w:ascii="Times New Roman" w:hAnsi="Times New Roman" w:cs="Times New Roman"/>
          <w:shd w:val="clear" w:color="auto" w:fill="FFFFFF"/>
        </w:rPr>
        <w:t>decohere</w:t>
      </w:r>
      <w:r w:rsidRPr="001740BE">
        <w:rPr>
          <w:rFonts w:ascii="Times New Roman" w:hAnsi="Times New Roman" w:cs="Times New Roman"/>
          <w:shd w:val="clear" w:color="auto" w:fill="FFFFFF"/>
        </w:rPr>
        <w:t xml:space="preserve"> in</w:t>
      </w:r>
      <w:r w:rsidR="008C27D7" w:rsidRPr="001740BE">
        <w:rPr>
          <w:rFonts w:ascii="Times New Roman" w:hAnsi="Times New Roman" w:cs="Times New Roman"/>
          <w:shd w:val="clear" w:color="auto" w:fill="FFFFFF"/>
        </w:rPr>
        <w:t>to a single classical spacetime.</w:t>
      </w:r>
      <w:r w:rsidR="008C27D7" w:rsidRPr="001740BE">
        <w:rPr>
          <w:rFonts w:ascii="Times New Roman" w:hAnsi="Times New Roman" w:cs="Times New Roman"/>
        </w:rPr>
        <w:t xml:space="preserve"> </w:t>
      </w:r>
      <w:r w:rsidR="00106E34" w:rsidRPr="001740BE">
        <w:rPr>
          <w:rFonts w:ascii="Times New Roman" w:hAnsi="Times New Roman" w:cs="Times New Roman"/>
        </w:rPr>
        <w:t>Decoherence effects</w:t>
      </w:r>
      <w:r w:rsidR="007F1670" w:rsidRPr="001740BE">
        <w:rPr>
          <w:rFonts w:ascii="Times New Roman" w:hAnsi="Times New Roman" w:cs="Times New Roman"/>
        </w:rPr>
        <w:t xml:space="preserve"> may leave room for a mereological approach to spacetime</w:t>
      </w:r>
      <w:r w:rsidR="00106E34" w:rsidRPr="001740BE">
        <w:rPr>
          <w:rFonts w:ascii="Times New Roman" w:hAnsi="Times New Roman" w:cs="Times New Roman"/>
        </w:rPr>
        <w:t xml:space="preserve"> despite quantum superposition</w:t>
      </w:r>
      <w:r w:rsidR="00615D80" w:rsidRPr="001740BE">
        <w:rPr>
          <w:rFonts w:ascii="Times New Roman" w:hAnsi="Times New Roman" w:cs="Times New Roman"/>
        </w:rPr>
        <w:t xml:space="preserve">, </w:t>
      </w:r>
      <w:r w:rsidR="00E14626" w:rsidRPr="001740BE">
        <w:rPr>
          <w:rFonts w:ascii="Times New Roman" w:hAnsi="Times New Roman" w:cs="Times New Roman"/>
        </w:rPr>
        <w:t xml:space="preserve">as the classical state </w:t>
      </w:r>
      <w:r w:rsidR="0040501F" w:rsidRPr="001740BE">
        <w:rPr>
          <w:rFonts w:ascii="Times New Roman" w:hAnsi="Times New Roman" w:cs="Times New Roman"/>
        </w:rPr>
        <w:t xml:space="preserve">can then </w:t>
      </w:r>
      <w:r w:rsidR="00E14626" w:rsidRPr="001740BE">
        <w:rPr>
          <w:rFonts w:ascii="Times New Roman" w:hAnsi="Times New Roman" w:cs="Times New Roman"/>
        </w:rPr>
        <w:t>have determinate parts</w:t>
      </w:r>
      <w:r w:rsidR="00214F75" w:rsidRPr="001740BE">
        <w:rPr>
          <w:rFonts w:ascii="Times New Roman" w:hAnsi="Times New Roman" w:cs="Times New Roman"/>
        </w:rPr>
        <w:t xml:space="preserve"> once the system </w:t>
      </w:r>
      <w:r w:rsidR="00223EB1" w:rsidRPr="001740BE">
        <w:rPr>
          <w:rFonts w:ascii="Times New Roman" w:hAnsi="Times New Roman" w:cs="Times New Roman"/>
        </w:rPr>
        <w:t xml:space="preserve">no longer </w:t>
      </w:r>
      <w:r w:rsidR="0019646C" w:rsidRPr="001740BE">
        <w:rPr>
          <w:rFonts w:ascii="Times New Roman" w:hAnsi="Times New Roman" w:cs="Times New Roman"/>
          <w:i/>
          <w:iCs/>
        </w:rPr>
        <w:t>appears</w:t>
      </w:r>
      <w:r w:rsidR="0019646C" w:rsidRPr="001740BE">
        <w:rPr>
          <w:rFonts w:ascii="Times New Roman" w:hAnsi="Times New Roman" w:cs="Times New Roman"/>
        </w:rPr>
        <w:t xml:space="preserve"> </w:t>
      </w:r>
      <w:r w:rsidR="00223EB1" w:rsidRPr="001740BE">
        <w:rPr>
          <w:rFonts w:ascii="Times New Roman" w:hAnsi="Times New Roman" w:cs="Times New Roman"/>
        </w:rPr>
        <w:t>indeterminate</w:t>
      </w:r>
      <w:r w:rsidR="00443608" w:rsidRPr="001740BE">
        <w:rPr>
          <w:rFonts w:ascii="Times New Roman" w:hAnsi="Times New Roman" w:cs="Times New Roman"/>
        </w:rPr>
        <w:t>.</w:t>
      </w:r>
      <w:r w:rsidR="00A35D92" w:rsidRPr="001740BE">
        <w:rPr>
          <w:rFonts w:ascii="Times New Roman" w:hAnsi="Times New Roman" w:cs="Times New Roman"/>
        </w:rPr>
        <w:t xml:space="preserve"> However, </w:t>
      </w:r>
      <w:r w:rsidR="009E227F" w:rsidRPr="001740BE">
        <w:rPr>
          <w:rFonts w:ascii="Times New Roman" w:hAnsi="Times New Roman" w:cs="Times New Roman"/>
        </w:rPr>
        <w:t>decoherence</w:t>
      </w:r>
      <w:r w:rsidR="006E5A35" w:rsidRPr="001740BE">
        <w:rPr>
          <w:rFonts w:ascii="Times New Roman" w:hAnsi="Times New Roman" w:cs="Times New Roman"/>
        </w:rPr>
        <w:t xml:space="preserve"> only </w:t>
      </w:r>
      <w:r w:rsidR="00C139F9" w:rsidRPr="001740BE">
        <w:rPr>
          <w:rFonts w:ascii="Times New Roman" w:hAnsi="Times New Roman" w:cs="Times New Roman"/>
        </w:rPr>
        <w:t xml:space="preserve">suppresses interference approximately. </w:t>
      </w:r>
      <w:r w:rsidR="00180814" w:rsidRPr="001740BE">
        <w:rPr>
          <w:rFonts w:ascii="Times New Roman" w:hAnsi="Times New Roman" w:cs="Times New Roman"/>
        </w:rPr>
        <w:t xml:space="preserve">While </w:t>
      </w:r>
      <w:r w:rsidR="0000388C" w:rsidRPr="001740BE">
        <w:rPr>
          <w:rFonts w:ascii="Times New Roman" w:hAnsi="Times New Roman" w:cs="Times New Roman"/>
        </w:rPr>
        <w:t xml:space="preserve">the system might appear to be a collection of </w:t>
      </w:r>
      <w:r w:rsidR="006218E1" w:rsidRPr="001740BE">
        <w:rPr>
          <w:rFonts w:ascii="Times New Roman" w:hAnsi="Times New Roman" w:cs="Times New Roman"/>
        </w:rPr>
        <w:t xml:space="preserve">quasi-classical </w:t>
      </w:r>
      <w:r w:rsidR="00450A8B" w:rsidRPr="001740BE">
        <w:rPr>
          <w:rFonts w:ascii="Times New Roman" w:hAnsi="Times New Roman" w:cs="Times New Roman"/>
        </w:rPr>
        <w:t xml:space="preserve">sates, it might not actually have the </w:t>
      </w:r>
      <w:r w:rsidR="00777875" w:rsidRPr="001740BE">
        <w:rPr>
          <w:rFonts w:ascii="Times New Roman" w:hAnsi="Times New Roman" w:cs="Times New Roman"/>
        </w:rPr>
        <w:t xml:space="preserve">ontological </w:t>
      </w:r>
      <w:r w:rsidR="00450A8B" w:rsidRPr="001740BE">
        <w:rPr>
          <w:rFonts w:ascii="Times New Roman" w:hAnsi="Times New Roman" w:cs="Times New Roman"/>
        </w:rPr>
        <w:t xml:space="preserve">structure of </w:t>
      </w:r>
      <w:r w:rsidR="006218E1" w:rsidRPr="001740BE">
        <w:rPr>
          <w:rFonts w:ascii="Times New Roman" w:hAnsi="Times New Roman" w:cs="Times New Roman"/>
        </w:rPr>
        <w:t xml:space="preserve">quasi-classical </w:t>
      </w:r>
      <w:r w:rsidR="00450A8B" w:rsidRPr="001740BE">
        <w:rPr>
          <w:rFonts w:ascii="Times New Roman" w:hAnsi="Times New Roman" w:cs="Times New Roman"/>
        </w:rPr>
        <w:t>states</w:t>
      </w:r>
      <w:r w:rsidR="00777875" w:rsidRPr="001740BE">
        <w:rPr>
          <w:rFonts w:ascii="Times New Roman" w:hAnsi="Times New Roman" w:cs="Times New Roman"/>
        </w:rPr>
        <w:t xml:space="preserve">. </w:t>
      </w:r>
      <w:r w:rsidR="00274565" w:rsidRPr="001740BE">
        <w:rPr>
          <w:rFonts w:ascii="Times New Roman" w:hAnsi="Times New Roman" w:cs="Times New Roman"/>
        </w:rPr>
        <w:t xml:space="preserve">Thus, </w:t>
      </w:r>
      <w:r w:rsidR="00FA3BE2" w:rsidRPr="001740BE">
        <w:rPr>
          <w:rFonts w:ascii="Times New Roman" w:hAnsi="Times New Roman" w:cs="Times New Roman"/>
        </w:rPr>
        <w:t xml:space="preserve">it seems that </w:t>
      </w:r>
      <w:r w:rsidR="00274565" w:rsidRPr="001740BE">
        <w:rPr>
          <w:rFonts w:ascii="Times New Roman" w:hAnsi="Times New Roman" w:cs="Times New Roman"/>
        </w:rPr>
        <w:t>the deeper</w:t>
      </w:r>
      <w:r w:rsidR="00747DF4" w:rsidRPr="001740BE">
        <w:rPr>
          <w:rFonts w:ascii="Times New Roman" w:hAnsi="Times New Roman" w:cs="Times New Roman"/>
        </w:rPr>
        <w:t xml:space="preserve"> metaphysical</w:t>
      </w:r>
      <w:r w:rsidR="00274565" w:rsidRPr="001740BE">
        <w:rPr>
          <w:rFonts w:ascii="Times New Roman" w:hAnsi="Times New Roman" w:cs="Times New Roman"/>
        </w:rPr>
        <w:t xml:space="preserve"> problem</w:t>
      </w:r>
      <w:r w:rsidR="008C567E" w:rsidRPr="001740BE">
        <w:rPr>
          <w:rFonts w:ascii="Times New Roman" w:hAnsi="Times New Roman" w:cs="Times New Roman"/>
        </w:rPr>
        <w:t xml:space="preserve"> of quantum indeterminacy </w:t>
      </w:r>
      <w:r w:rsidR="00B679DD" w:rsidRPr="001740BE">
        <w:rPr>
          <w:rFonts w:ascii="Times New Roman" w:hAnsi="Times New Roman" w:cs="Times New Roman"/>
        </w:rPr>
        <w:t xml:space="preserve">for mereological models of spacetime </w:t>
      </w:r>
      <w:r w:rsidR="00E4430B" w:rsidRPr="001740BE">
        <w:rPr>
          <w:rFonts w:ascii="Times New Roman" w:hAnsi="Times New Roman" w:cs="Times New Roman"/>
        </w:rPr>
        <w:t>may</w:t>
      </w:r>
      <w:r w:rsidR="00B679DD" w:rsidRPr="001740BE">
        <w:rPr>
          <w:rFonts w:ascii="Times New Roman" w:hAnsi="Times New Roman" w:cs="Times New Roman"/>
        </w:rPr>
        <w:t xml:space="preserve"> not be solve</w:t>
      </w:r>
      <w:r w:rsidR="00195D26" w:rsidRPr="001740BE">
        <w:rPr>
          <w:rFonts w:ascii="Times New Roman" w:hAnsi="Times New Roman" w:cs="Times New Roman"/>
        </w:rPr>
        <w:t>d by decoherence.</w:t>
      </w:r>
    </w:p>
    <w:p w14:paraId="7F315967" w14:textId="0EA37289" w:rsidR="00B44027" w:rsidRPr="001740BE" w:rsidRDefault="00D030A5" w:rsidP="00D84185">
      <w:pPr>
        <w:pStyle w:val="ListParagraph"/>
        <w:numPr>
          <w:ilvl w:val="0"/>
          <w:numId w:val="10"/>
        </w:numPr>
        <w:jc w:val="both"/>
        <w:rPr>
          <w:rFonts w:ascii="Times New Roman" w:hAnsi="Times New Roman" w:cs="Times New Roman"/>
          <w:b/>
          <w:bCs/>
          <w:lang w:val="en-AU"/>
        </w:rPr>
      </w:pPr>
      <w:r w:rsidRPr="001740BE">
        <w:rPr>
          <w:rFonts w:ascii="Times New Roman" w:hAnsi="Times New Roman" w:cs="Times New Roman"/>
          <w:b/>
          <w:bCs/>
          <w:lang w:val="en-AU"/>
        </w:rPr>
        <w:t>Conclusion</w:t>
      </w:r>
    </w:p>
    <w:p w14:paraId="406EA155" w14:textId="55DA5863" w:rsidR="00590808" w:rsidRPr="001740BE" w:rsidRDefault="00534D15" w:rsidP="00F573BE">
      <w:pPr>
        <w:jc w:val="both"/>
        <w:rPr>
          <w:rFonts w:ascii="Times New Roman" w:hAnsi="Times New Roman" w:cs="Times New Roman"/>
          <w:lang w:val="en-AU"/>
        </w:rPr>
      </w:pPr>
      <w:r w:rsidRPr="001740BE">
        <w:rPr>
          <w:rFonts w:ascii="Times New Roman" w:hAnsi="Times New Roman" w:cs="Times New Roman"/>
          <w:lang w:val="en-AU"/>
        </w:rPr>
        <w:t>I have</w:t>
      </w:r>
      <w:r w:rsidR="00BD4EC6" w:rsidRPr="001740BE">
        <w:rPr>
          <w:rFonts w:ascii="Times New Roman" w:hAnsi="Times New Roman" w:cs="Times New Roman"/>
          <w:lang w:val="en-AU"/>
        </w:rPr>
        <w:t xml:space="preserve"> presented</w:t>
      </w:r>
      <w:r w:rsidRPr="001740BE">
        <w:rPr>
          <w:rFonts w:ascii="Times New Roman" w:hAnsi="Times New Roman" w:cs="Times New Roman"/>
          <w:lang w:val="en-AU"/>
        </w:rPr>
        <w:t xml:space="preserve"> </w:t>
      </w:r>
      <w:r w:rsidR="000E7261" w:rsidRPr="001740BE">
        <w:rPr>
          <w:rFonts w:ascii="Times New Roman" w:hAnsi="Times New Roman" w:cs="Times New Roman"/>
          <w:lang w:val="en-AU"/>
        </w:rPr>
        <w:t xml:space="preserve">a framework for identifying </w:t>
      </w:r>
      <w:r w:rsidR="00D815C7" w:rsidRPr="001740BE">
        <w:rPr>
          <w:rFonts w:ascii="Times New Roman" w:hAnsi="Times New Roman" w:cs="Times New Roman"/>
          <w:lang w:val="en-AU"/>
        </w:rPr>
        <w:t>possible mereological models of dependent spacetime</w:t>
      </w:r>
      <w:r w:rsidR="00EC69E8" w:rsidRPr="001740BE">
        <w:rPr>
          <w:rFonts w:ascii="Times New Roman" w:hAnsi="Times New Roman" w:cs="Times New Roman"/>
          <w:lang w:val="en-AU"/>
        </w:rPr>
        <w:t xml:space="preserve">. </w:t>
      </w:r>
      <w:r w:rsidR="001E4E88" w:rsidRPr="001740BE">
        <w:rPr>
          <w:rFonts w:ascii="Times New Roman" w:hAnsi="Times New Roman" w:cs="Times New Roman"/>
          <w:lang w:val="en-AU"/>
        </w:rPr>
        <w:t xml:space="preserve">I have shown a range of ways in which </w:t>
      </w:r>
      <w:r w:rsidR="002D28C0" w:rsidRPr="001740BE">
        <w:rPr>
          <w:rFonts w:ascii="Times New Roman" w:hAnsi="Times New Roman" w:cs="Times New Roman"/>
          <w:lang w:val="en-AU"/>
        </w:rPr>
        <w:t>we might specify the dependence of spacetime on the non-spatiotemporal, in terms of the parthood relation.</w:t>
      </w:r>
      <w:r w:rsidR="00F85D09" w:rsidRPr="001740BE">
        <w:rPr>
          <w:rFonts w:ascii="Times New Roman" w:hAnsi="Times New Roman" w:cs="Times New Roman"/>
          <w:lang w:val="en-AU"/>
        </w:rPr>
        <w:t xml:space="preserve"> </w:t>
      </w:r>
      <w:r w:rsidR="001F7776" w:rsidRPr="001740BE">
        <w:rPr>
          <w:rFonts w:ascii="Times New Roman" w:hAnsi="Times New Roman" w:cs="Times New Roman"/>
          <w:lang w:val="en-AU"/>
        </w:rPr>
        <w:t xml:space="preserve">Three such </w:t>
      </w:r>
      <w:r w:rsidR="00470445" w:rsidRPr="001740BE">
        <w:rPr>
          <w:rFonts w:ascii="Times New Roman" w:hAnsi="Times New Roman" w:cs="Times New Roman"/>
          <w:lang w:val="en-AU"/>
        </w:rPr>
        <w:t>mode</w:t>
      </w:r>
      <w:r w:rsidR="00094A5C" w:rsidRPr="001740BE">
        <w:rPr>
          <w:rFonts w:ascii="Times New Roman" w:hAnsi="Times New Roman" w:cs="Times New Roman"/>
          <w:lang w:val="en-AU"/>
        </w:rPr>
        <w:t>l</w:t>
      </w:r>
      <w:r w:rsidR="00470445" w:rsidRPr="001740BE">
        <w:rPr>
          <w:rFonts w:ascii="Times New Roman" w:hAnsi="Times New Roman" w:cs="Times New Roman"/>
          <w:lang w:val="en-AU"/>
        </w:rPr>
        <w:t xml:space="preserve">s </w:t>
      </w:r>
      <w:r w:rsidR="001F7776" w:rsidRPr="001740BE">
        <w:rPr>
          <w:rFonts w:ascii="Times New Roman" w:hAnsi="Times New Roman" w:cs="Times New Roman"/>
          <w:lang w:val="en-AU"/>
        </w:rPr>
        <w:t xml:space="preserve">have </w:t>
      </w:r>
      <w:r w:rsidR="00470445" w:rsidRPr="001740BE">
        <w:rPr>
          <w:rFonts w:ascii="Times New Roman" w:hAnsi="Times New Roman" w:cs="Times New Roman"/>
          <w:lang w:val="en-AU"/>
        </w:rPr>
        <w:t>been</w:t>
      </w:r>
      <w:r w:rsidR="001F7776" w:rsidRPr="001740BE">
        <w:rPr>
          <w:rFonts w:ascii="Times New Roman" w:hAnsi="Times New Roman" w:cs="Times New Roman"/>
          <w:lang w:val="en-AU"/>
        </w:rPr>
        <w:t xml:space="preserve"> presented in the literature </w:t>
      </w:r>
      <w:r w:rsidR="00470445" w:rsidRPr="001740BE">
        <w:rPr>
          <w:rFonts w:ascii="Times New Roman" w:hAnsi="Times New Roman" w:cs="Times New Roman"/>
          <w:lang w:val="en-AU"/>
        </w:rPr>
        <w:t xml:space="preserve">already, </w:t>
      </w:r>
      <w:r w:rsidR="00590808" w:rsidRPr="001740BE">
        <w:rPr>
          <w:rFonts w:ascii="Times New Roman" w:hAnsi="Times New Roman" w:cs="Times New Roman"/>
          <w:lang w:val="en-AU"/>
        </w:rPr>
        <w:t xml:space="preserve">and many </w:t>
      </w:r>
      <w:r w:rsidR="000357DA" w:rsidRPr="001740BE">
        <w:rPr>
          <w:rFonts w:ascii="Times New Roman" w:hAnsi="Times New Roman" w:cs="Times New Roman"/>
          <w:lang w:val="en-AU"/>
        </w:rPr>
        <w:t>of the</w:t>
      </w:r>
      <w:r w:rsidR="00590808" w:rsidRPr="001740BE">
        <w:rPr>
          <w:rFonts w:ascii="Times New Roman" w:hAnsi="Times New Roman" w:cs="Times New Roman"/>
          <w:lang w:val="en-AU"/>
        </w:rPr>
        <w:t xml:space="preserve"> models remain underdeveloped. </w:t>
      </w:r>
    </w:p>
    <w:p w14:paraId="3910BC40" w14:textId="686739FA" w:rsidR="00950FC5" w:rsidRPr="001740BE" w:rsidRDefault="00C50B26" w:rsidP="00CA7DCC">
      <w:pPr>
        <w:ind w:firstLine="426"/>
        <w:jc w:val="both"/>
        <w:rPr>
          <w:rFonts w:ascii="Times New Roman" w:hAnsi="Times New Roman" w:cs="Times New Roman"/>
          <w:lang w:val="en-AU"/>
        </w:rPr>
      </w:pPr>
      <w:r w:rsidRPr="001740BE">
        <w:rPr>
          <w:rFonts w:ascii="Times New Roman" w:hAnsi="Times New Roman" w:cs="Times New Roman"/>
          <w:lang w:val="en-AU"/>
        </w:rPr>
        <w:t xml:space="preserve">Some </w:t>
      </w:r>
      <w:r w:rsidR="000C4212" w:rsidRPr="001740BE">
        <w:rPr>
          <w:rFonts w:ascii="Times New Roman" w:hAnsi="Times New Roman" w:cs="Times New Roman"/>
          <w:lang w:val="en-AU"/>
        </w:rPr>
        <w:t>of the</w:t>
      </w:r>
      <w:r w:rsidRPr="001740BE">
        <w:rPr>
          <w:rFonts w:ascii="Times New Roman" w:hAnsi="Times New Roman" w:cs="Times New Roman"/>
          <w:lang w:val="en-AU"/>
        </w:rPr>
        <w:t xml:space="preserve"> problems for mereological models</w:t>
      </w:r>
      <w:r w:rsidR="000C4212" w:rsidRPr="001740BE">
        <w:rPr>
          <w:rFonts w:ascii="Times New Roman" w:hAnsi="Times New Roman" w:cs="Times New Roman"/>
          <w:lang w:val="en-AU"/>
        </w:rPr>
        <w:t xml:space="preserve"> that I have raised here</w:t>
      </w:r>
      <w:r w:rsidR="000665D5" w:rsidRPr="001740BE">
        <w:rPr>
          <w:rFonts w:ascii="Times New Roman" w:hAnsi="Times New Roman" w:cs="Times New Roman"/>
          <w:lang w:val="en-AU"/>
        </w:rPr>
        <w:t>—particularly relating to principles of parthood and locations—</w:t>
      </w:r>
      <w:r w:rsidR="000C4212" w:rsidRPr="001740BE">
        <w:rPr>
          <w:rFonts w:ascii="Times New Roman" w:hAnsi="Times New Roman" w:cs="Times New Roman"/>
          <w:lang w:val="en-AU"/>
        </w:rPr>
        <w:t>may</w:t>
      </w:r>
      <w:r w:rsidR="004E4580" w:rsidRPr="001740BE">
        <w:rPr>
          <w:rFonts w:ascii="Times New Roman" w:hAnsi="Times New Roman" w:cs="Times New Roman"/>
          <w:lang w:val="en-AU"/>
        </w:rPr>
        <w:t xml:space="preserve"> </w:t>
      </w:r>
      <w:r w:rsidR="00CB52EE" w:rsidRPr="001740BE">
        <w:rPr>
          <w:rFonts w:ascii="Times New Roman" w:hAnsi="Times New Roman" w:cs="Times New Roman"/>
          <w:lang w:val="en-AU"/>
        </w:rPr>
        <w:t>be behind</w:t>
      </w:r>
      <w:r w:rsidR="004E4580" w:rsidRPr="001740BE">
        <w:rPr>
          <w:rFonts w:ascii="Times New Roman" w:hAnsi="Times New Roman" w:cs="Times New Roman"/>
          <w:lang w:val="en-AU"/>
        </w:rPr>
        <w:t xml:space="preserve"> the lacking interest in appealing to parthood in the case of spacetime</w:t>
      </w:r>
      <w:r w:rsidR="00F82750" w:rsidRPr="001740BE">
        <w:rPr>
          <w:rFonts w:ascii="Times New Roman" w:hAnsi="Times New Roman" w:cs="Times New Roman"/>
          <w:lang w:val="en-AU"/>
        </w:rPr>
        <w:t xml:space="preserve"> emergence.</w:t>
      </w:r>
      <w:r w:rsidR="002D4D8E" w:rsidRPr="001740BE">
        <w:rPr>
          <w:rFonts w:ascii="Times New Roman" w:hAnsi="Times New Roman" w:cs="Times New Roman"/>
          <w:lang w:val="en-AU"/>
        </w:rPr>
        <w:t xml:space="preserve"> </w:t>
      </w:r>
      <w:r w:rsidR="000F1F8E" w:rsidRPr="001740BE">
        <w:rPr>
          <w:rFonts w:ascii="Times New Roman" w:hAnsi="Times New Roman" w:cs="Times New Roman"/>
          <w:lang w:val="en-AU"/>
        </w:rPr>
        <w:t>However,</w:t>
      </w:r>
      <w:r w:rsidR="00B3295A" w:rsidRPr="001740BE">
        <w:rPr>
          <w:rFonts w:ascii="Times New Roman" w:hAnsi="Times New Roman" w:cs="Times New Roman"/>
          <w:lang w:val="en-AU"/>
        </w:rPr>
        <w:t xml:space="preserve"> identifying these problems does raise </w:t>
      </w:r>
      <w:r w:rsidR="00B3295A" w:rsidRPr="001740BE">
        <w:rPr>
          <w:rFonts w:ascii="Times New Roman" w:hAnsi="Times New Roman" w:cs="Times New Roman"/>
          <w:lang w:val="en-AU"/>
        </w:rPr>
        <w:lastRenderedPageBreak/>
        <w:t xml:space="preserve">some </w:t>
      </w:r>
      <w:r w:rsidR="000F1F8E" w:rsidRPr="001740BE">
        <w:rPr>
          <w:rFonts w:ascii="Times New Roman" w:hAnsi="Times New Roman" w:cs="Times New Roman"/>
          <w:lang w:val="en-AU"/>
        </w:rPr>
        <w:t xml:space="preserve">interesting </w:t>
      </w:r>
      <w:r w:rsidR="00A70C3E" w:rsidRPr="001740BE">
        <w:rPr>
          <w:rFonts w:ascii="Times New Roman" w:hAnsi="Times New Roman" w:cs="Times New Roman"/>
          <w:lang w:val="en-AU"/>
        </w:rPr>
        <w:t xml:space="preserve">questions </w:t>
      </w:r>
      <w:r w:rsidR="00005037" w:rsidRPr="001740BE">
        <w:rPr>
          <w:rFonts w:ascii="Times New Roman" w:hAnsi="Times New Roman" w:cs="Times New Roman"/>
          <w:lang w:val="en-AU"/>
        </w:rPr>
        <w:t xml:space="preserve">that </w:t>
      </w:r>
      <w:r w:rsidR="000843B4" w:rsidRPr="001740BE">
        <w:rPr>
          <w:rFonts w:ascii="Times New Roman" w:hAnsi="Times New Roman" w:cs="Times New Roman"/>
          <w:lang w:val="en-AU"/>
        </w:rPr>
        <w:t>are worthy of</w:t>
      </w:r>
      <w:r w:rsidR="00005037" w:rsidRPr="001740BE">
        <w:rPr>
          <w:rFonts w:ascii="Times New Roman" w:hAnsi="Times New Roman" w:cs="Times New Roman"/>
          <w:lang w:val="en-AU"/>
        </w:rPr>
        <w:t xml:space="preserve"> further exploration</w:t>
      </w:r>
      <w:r w:rsidR="003E4381" w:rsidRPr="001740BE">
        <w:rPr>
          <w:rFonts w:ascii="Times New Roman" w:hAnsi="Times New Roman" w:cs="Times New Roman"/>
          <w:lang w:val="en-AU"/>
        </w:rPr>
        <w:t xml:space="preserve">: </w:t>
      </w:r>
      <w:r w:rsidR="005637B4" w:rsidRPr="001740BE">
        <w:rPr>
          <w:rFonts w:ascii="Times New Roman" w:hAnsi="Times New Roman" w:cs="Times New Roman"/>
          <w:lang w:val="en-AU"/>
        </w:rPr>
        <w:t xml:space="preserve">Should we reconsider the role of Harmony </w:t>
      </w:r>
      <w:r w:rsidR="00D95D62" w:rsidRPr="001740BE">
        <w:rPr>
          <w:rFonts w:ascii="Times New Roman" w:hAnsi="Times New Roman" w:cs="Times New Roman"/>
          <w:lang w:val="en-AU"/>
        </w:rPr>
        <w:t xml:space="preserve">as a </w:t>
      </w:r>
      <w:r w:rsidR="00005037" w:rsidRPr="001740BE">
        <w:rPr>
          <w:rFonts w:ascii="Times New Roman" w:hAnsi="Times New Roman" w:cs="Times New Roman"/>
          <w:lang w:val="en-AU"/>
        </w:rPr>
        <w:t>broad criterion</w:t>
      </w:r>
      <w:r w:rsidR="00D95D62" w:rsidRPr="001740BE">
        <w:rPr>
          <w:rFonts w:ascii="Times New Roman" w:hAnsi="Times New Roman" w:cs="Times New Roman"/>
          <w:lang w:val="en-AU"/>
        </w:rPr>
        <w:t xml:space="preserve"> for parthood</w:t>
      </w:r>
      <w:r w:rsidR="007928A2" w:rsidRPr="001740BE">
        <w:rPr>
          <w:rFonts w:ascii="Times New Roman" w:hAnsi="Times New Roman" w:cs="Times New Roman"/>
          <w:lang w:val="en-AU"/>
        </w:rPr>
        <w:t xml:space="preserve"> given the case of spacetime emergence</w:t>
      </w:r>
      <w:r w:rsidR="00D95D62" w:rsidRPr="001740BE">
        <w:rPr>
          <w:rFonts w:ascii="Times New Roman" w:hAnsi="Times New Roman" w:cs="Times New Roman"/>
          <w:lang w:val="en-AU"/>
        </w:rPr>
        <w:t xml:space="preserve">? Is there a </w:t>
      </w:r>
      <w:r w:rsidR="007013DB" w:rsidRPr="001740BE">
        <w:rPr>
          <w:rFonts w:ascii="Times New Roman" w:hAnsi="Times New Roman" w:cs="Times New Roman"/>
          <w:lang w:val="en-AU"/>
        </w:rPr>
        <w:t>theory</w:t>
      </w:r>
      <w:r w:rsidR="00D95D62" w:rsidRPr="001740BE">
        <w:rPr>
          <w:rFonts w:ascii="Times New Roman" w:hAnsi="Times New Roman" w:cs="Times New Roman"/>
          <w:lang w:val="en-AU"/>
        </w:rPr>
        <w:t xml:space="preserve"> of location that may accommodate some </w:t>
      </w:r>
      <w:r w:rsidR="008E1734" w:rsidRPr="001740BE">
        <w:rPr>
          <w:rFonts w:ascii="Times New Roman" w:hAnsi="Times New Roman" w:cs="Times New Roman"/>
          <w:lang w:val="en-AU"/>
        </w:rPr>
        <w:t>notion of</w:t>
      </w:r>
      <w:r w:rsidR="00A70C3E" w:rsidRPr="001740BE">
        <w:rPr>
          <w:rFonts w:ascii="Times New Roman" w:hAnsi="Times New Roman" w:cs="Times New Roman"/>
          <w:lang w:val="en-AU"/>
        </w:rPr>
        <w:t xml:space="preserve"> Harmony </w:t>
      </w:r>
      <w:r w:rsidR="008E1734" w:rsidRPr="001740BE">
        <w:rPr>
          <w:rFonts w:ascii="Times New Roman" w:hAnsi="Times New Roman" w:cs="Times New Roman"/>
          <w:lang w:val="en-AU"/>
        </w:rPr>
        <w:t>for</w:t>
      </w:r>
      <w:r w:rsidR="001C2777" w:rsidRPr="001740BE">
        <w:rPr>
          <w:rFonts w:ascii="Times New Roman" w:hAnsi="Times New Roman" w:cs="Times New Roman"/>
          <w:lang w:val="en-AU"/>
        </w:rPr>
        <w:t xml:space="preserve"> spatiotempora</w:t>
      </w:r>
      <w:r w:rsidR="00355053" w:rsidRPr="001740BE">
        <w:rPr>
          <w:rFonts w:ascii="Times New Roman" w:hAnsi="Times New Roman" w:cs="Times New Roman"/>
          <w:lang w:val="en-AU"/>
        </w:rPr>
        <w:t>l</w:t>
      </w:r>
      <w:r w:rsidR="00A70C3E" w:rsidRPr="001740BE">
        <w:rPr>
          <w:rFonts w:ascii="Times New Roman" w:hAnsi="Times New Roman" w:cs="Times New Roman"/>
          <w:lang w:val="en-AU"/>
        </w:rPr>
        <w:t xml:space="preserve"> objects </w:t>
      </w:r>
      <w:r w:rsidR="00146194" w:rsidRPr="001740BE">
        <w:rPr>
          <w:rFonts w:ascii="Times New Roman" w:hAnsi="Times New Roman" w:cs="Times New Roman"/>
          <w:lang w:val="en-AU"/>
        </w:rPr>
        <w:t>built from</w:t>
      </w:r>
      <w:r w:rsidR="00A70C3E" w:rsidRPr="001740BE">
        <w:rPr>
          <w:rFonts w:ascii="Times New Roman" w:hAnsi="Times New Roman" w:cs="Times New Roman"/>
          <w:lang w:val="en-AU"/>
        </w:rPr>
        <w:t xml:space="preserve"> non-spatiotemporal parts?</w:t>
      </w:r>
      <w:r w:rsidR="00382C12" w:rsidRPr="001740BE">
        <w:rPr>
          <w:rFonts w:ascii="Times New Roman" w:hAnsi="Times New Roman" w:cs="Times New Roman"/>
          <w:lang w:val="en-AU"/>
        </w:rPr>
        <w:t xml:space="preserve"> </w:t>
      </w:r>
      <w:r w:rsidR="001A7DF3" w:rsidRPr="001740BE">
        <w:rPr>
          <w:rFonts w:ascii="Times New Roman" w:hAnsi="Times New Roman" w:cs="Times New Roman"/>
          <w:lang w:val="en-AU"/>
        </w:rPr>
        <w:t xml:space="preserve">Can we only approximate </w:t>
      </w:r>
      <w:r w:rsidR="008A4302" w:rsidRPr="001740BE">
        <w:rPr>
          <w:rFonts w:ascii="Times New Roman" w:hAnsi="Times New Roman" w:cs="Times New Roman"/>
          <w:lang w:val="en-AU"/>
        </w:rPr>
        <w:t xml:space="preserve">continuous spacetime </w:t>
      </w:r>
      <w:r w:rsidR="00B90052" w:rsidRPr="001740BE">
        <w:rPr>
          <w:rFonts w:ascii="Times New Roman" w:hAnsi="Times New Roman" w:cs="Times New Roman"/>
          <w:lang w:val="en-AU"/>
        </w:rPr>
        <w:t>via</w:t>
      </w:r>
      <w:r w:rsidR="008A4302" w:rsidRPr="001740BE">
        <w:rPr>
          <w:rFonts w:ascii="Times New Roman" w:hAnsi="Times New Roman" w:cs="Times New Roman"/>
          <w:lang w:val="en-AU"/>
        </w:rPr>
        <w:t xml:space="preserve"> the interactions of discrete </w:t>
      </w:r>
      <w:r w:rsidR="00B90052" w:rsidRPr="001740BE">
        <w:rPr>
          <w:rFonts w:ascii="Times New Roman" w:hAnsi="Times New Roman" w:cs="Times New Roman"/>
          <w:lang w:val="en-AU"/>
        </w:rPr>
        <w:t>non-spatiotemporal parts?</w:t>
      </w:r>
      <w:r w:rsidR="000F1F8E" w:rsidRPr="001740BE">
        <w:rPr>
          <w:rFonts w:ascii="Times New Roman" w:hAnsi="Times New Roman" w:cs="Times New Roman"/>
          <w:lang w:val="en-AU"/>
        </w:rPr>
        <w:t xml:space="preserve"> </w:t>
      </w:r>
      <w:r w:rsidR="00721084" w:rsidRPr="001740BE">
        <w:rPr>
          <w:rFonts w:ascii="Times New Roman" w:hAnsi="Times New Roman" w:cs="Times New Roman"/>
          <w:lang w:val="en-AU"/>
        </w:rPr>
        <w:t xml:space="preserve">Does quantum superposition </w:t>
      </w:r>
      <w:r w:rsidR="001A7DF3" w:rsidRPr="001740BE">
        <w:rPr>
          <w:rFonts w:ascii="Times New Roman" w:hAnsi="Times New Roman" w:cs="Times New Roman"/>
          <w:lang w:val="en-AU"/>
        </w:rPr>
        <w:t>pose an intractable problem for specifying the parts of spacetime at the fundamental level</w:t>
      </w:r>
      <w:r w:rsidR="0075717E" w:rsidRPr="001740BE">
        <w:rPr>
          <w:rFonts w:ascii="Times New Roman" w:hAnsi="Times New Roman" w:cs="Times New Roman"/>
          <w:lang w:val="en-AU"/>
        </w:rPr>
        <w:t>, o</w:t>
      </w:r>
      <w:r w:rsidR="00097057" w:rsidRPr="001740BE">
        <w:rPr>
          <w:rFonts w:ascii="Times New Roman" w:hAnsi="Times New Roman" w:cs="Times New Roman"/>
          <w:lang w:val="en-AU"/>
        </w:rPr>
        <w:t xml:space="preserve">r does decoherence </w:t>
      </w:r>
      <w:r w:rsidR="0075717E" w:rsidRPr="001740BE">
        <w:rPr>
          <w:rFonts w:ascii="Times New Roman" w:hAnsi="Times New Roman" w:cs="Times New Roman"/>
          <w:lang w:val="en-AU"/>
        </w:rPr>
        <w:t>preserve a role for mereology?</w:t>
      </w:r>
      <w:r w:rsidR="00721084" w:rsidRPr="001740BE">
        <w:rPr>
          <w:rFonts w:ascii="Times New Roman" w:hAnsi="Times New Roman" w:cs="Times New Roman"/>
          <w:lang w:val="en-AU"/>
        </w:rPr>
        <w:t xml:space="preserve"> </w:t>
      </w:r>
      <w:r w:rsidR="006804DF" w:rsidRPr="001740BE">
        <w:rPr>
          <w:rFonts w:ascii="Times New Roman" w:hAnsi="Times New Roman" w:cs="Times New Roman"/>
          <w:lang w:val="en-AU"/>
        </w:rPr>
        <w:t xml:space="preserve">These questions </w:t>
      </w:r>
      <w:r w:rsidR="00284F9B" w:rsidRPr="001740BE">
        <w:rPr>
          <w:rFonts w:ascii="Times New Roman" w:hAnsi="Times New Roman" w:cs="Times New Roman"/>
          <w:lang w:val="en-AU"/>
        </w:rPr>
        <w:t xml:space="preserve">suggest that there is more work to be done in </w:t>
      </w:r>
      <w:r w:rsidR="007B50F2" w:rsidRPr="001740BE">
        <w:rPr>
          <w:rFonts w:ascii="Times New Roman" w:hAnsi="Times New Roman" w:cs="Times New Roman"/>
          <w:lang w:val="en-AU"/>
        </w:rPr>
        <w:t>developing</w:t>
      </w:r>
      <w:r w:rsidR="00284F9B" w:rsidRPr="001740BE">
        <w:rPr>
          <w:rFonts w:ascii="Times New Roman" w:hAnsi="Times New Roman" w:cs="Times New Roman"/>
          <w:lang w:val="en-AU"/>
        </w:rPr>
        <w:t xml:space="preserve"> mereological models of spacetime emergence</w:t>
      </w:r>
      <w:r w:rsidR="00044651" w:rsidRPr="001740BE">
        <w:rPr>
          <w:rFonts w:ascii="Times New Roman" w:hAnsi="Times New Roman" w:cs="Times New Roman"/>
          <w:lang w:val="en-AU"/>
        </w:rPr>
        <w:t xml:space="preserve">. I </w:t>
      </w:r>
      <w:r w:rsidR="00545CD0" w:rsidRPr="001740BE">
        <w:rPr>
          <w:rFonts w:ascii="Times New Roman" w:hAnsi="Times New Roman" w:cs="Times New Roman"/>
          <w:lang w:val="en-AU"/>
        </w:rPr>
        <w:t xml:space="preserve">have </w:t>
      </w:r>
      <w:r w:rsidR="00044651" w:rsidRPr="001740BE">
        <w:rPr>
          <w:rFonts w:ascii="Times New Roman" w:hAnsi="Times New Roman" w:cs="Times New Roman"/>
          <w:lang w:val="en-AU"/>
        </w:rPr>
        <w:t xml:space="preserve">provided a roadmap of possible models </w:t>
      </w:r>
      <w:r w:rsidR="004960CD" w:rsidRPr="001740BE">
        <w:rPr>
          <w:rFonts w:ascii="Times New Roman" w:hAnsi="Times New Roman" w:cs="Times New Roman"/>
          <w:lang w:val="en-AU"/>
        </w:rPr>
        <w:t xml:space="preserve">for those </w:t>
      </w:r>
      <w:r w:rsidR="00E77EF0" w:rsidRPr="001740BE">
        <w:rPr>
          <w:rFonts w:ascii="Times New Roman" w:hAnsi="Times New Roman" w:cs="Times New Roman"/>
          <w:lang w:val="en-AU"/>
        </w:rPr>
        <w:t xml:space="preserve">who are </w:t>
      </w:r>
      <w:r w:rsidR="00C26D6C" w:rsidRPr="001740BE">
        <w:rPr>
          <w:rFonts w:ascii="Times New Roman" w:hAnsi="Times New Roman" w:cs="Times New Roman"/>
          <w:lang w:val="en-AU"/>
        </w:rPr>
        <w:t xml:space="preserve">open to the idea </w:t>
      </w:r>
      <w:r w:rsidR="0015228A" w:rsidRPr="001740BE">
        <w:rPr>
          <w:rFonts w:ascii="Times New Roman" w:hAnsi="Times New Roman" w:cs="Times New Roman"/>
          <w:lang w:val="en-AU"/>
        </w:rPr>
        <w:t>that there may be</w:t>
      </w:r>
      <w:r w:rsidR="00E77EF0" w:rsidRPr="001740BE">
        <w:rPr>
          <w:rFonts w:ascii="Times New Roman" w:hAnsi="Times New Roman" w:cs="Times New Roman"/>
          <w:lang w:val="en-AU"/>
        </w:rPr>
        <w:t xml:space="preserve"> </w:t>
      </w:r>
      <w:r w:rsidR="007B50F2" w:rsidRPr="001740BE">
        <w:rPr>
          <w:rFonts w:ascii="Times New Roman" w:hAnsi="Times New Roman" w:cs="Times New Roman"/>
          <w:lang w:val="en-AU"/>
        </w:rPr>
        <w:t xml:space="preserve">a role for composition in explaining the </w:t>
      </w:r>
      <w:r w:rsidR="00470445" w:rsidRPr="001740BE">
        <w:rPr>
          <w:rFonts w:ascii="Times New Roman" w:hAnsi="Times New Roman" w:cs="Times New Roman"/>
          <w:lang w:val="en-AU"/>
        </w:rPr>
        <w:t>emergence</w:t>
      </w:r>
      <w:r w:rsidR="00F11BBE" w:rsidRPr="001740BE">
        <w:rPr>
          <w:rFonts w:ascii="Times New Roman" w:hAnsi="Times New Roman" w:cs="Times New Roman"/>
          <w:lang w:val="en-AU"/>
        </w:rPr>
        <w:t xml:space="preserve"> </w:t>
      </w:r>
      <w:r w:rsidR="007B50F2" w:rsidRPr="001740BE">
        <w:rPr>
          <w:rFonts w:ascii="Times New Roman" w:hAnsi="Times New Roman" w:cs="Times New Roman"/>
          <w:lang w:val="en-AU"/>
        </w:rPr>
        <w:t>of spacetime.</w:t>
      </w:r>
    </w:p>
    <w:p w14:paraId="6F9B9544" w14:textId="3FAF3C29" w:rsidR="00634193" w:rsidRPr="001740BE" w:rsidRDefault="00634193" w:rsidP="000E7609">
      <w:pPr>
        <w:jc w:val="both"/>
        <w:rPr>
          <w:rFonts w:ascii="Times New Roman" w:hAnsi="Times New Roman" w:cs="Times New Roman"/>
          <w:b/>
          <w:bCs/>
          <w:lang w:val="en-AU"/>
        </w:rPr>
      </w:pPr>
      <w:r w:rsidRPr="001740BE">
        <w:rPr>
          <w:rFonts w:ascii="Times New Roman" w:hAnsi="Times New Roman" w:cs="Times New Roman"/>
          <w:b/>
          <w:bCs/>
          <w:lang w:val="en-AU"/>
        </w:rPr>
        <w:t xml:space="preserve">References </w:t>
      </w:r>
      <w:r w:rsidR="008E72C6" w:rsidRPr="001740BE">
        <w:rPr>
          <w:rFonts w:ascii="Times New Roman" w:hAnsi="Times New Roman" w:cs="Times New Roman"/>
          <w:b/>
          <w:bCs/>
          <w:lang w:val="en-AU"/>
        </w:rPr>
        <w:fldChar w:fldCharType="begin">
          <w:fldData xml:space="preserve">PEVuZE5vdGU+PENpdGUgRXhjbHVkZUF1dGg9IjEiIEV4Y2x1ZGVZZWFyPSIxIiBIaWRkZW49IjEi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</w:fldData>
        </w:fldChar>
      </w:r>
      <w:r w:rsidR="000A57F1" w:rsidRPr="001740BE">
        <w:rPr>
          <w:rFonts w:ascii="Times New Roman" w:hAnsi="Times New Roman" w:cs="Times New Roman"/>
          <w:b/>
          <w:bCs/>
          <w:lang w:val="en-AU"/>
        </w:rPr>
        <w:instrText xml:space="preserve"> ADDIN EN.CITE </w:instrText>
      </w:r>
      <w:r w:rsidR="000A57F1" w:rsidRPr="001740BE">
        <w:rPr>
          <w:rFonts w:ascii="Times New Roman" w:hAnsi="Times New Roman" w:cs="Times New Roman"/>
          <w:b/>
          <w:bCs/>
          <w:lang w:val="en-AU"/>
        </w:rPr>
        <w:fldChar w:fldCharType="begin">
          <w:fldData xml:space="preserve">PEVuZE5vdGU+PENpdGUgRXhjbHVkZUF1dGg9IjEiIEV4Y2x1ZGVZZWFyPSIxIiBIaWRkZW49IjEi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</w:fldData>
        </w:fldChar>
      </w:r>
      <w:r w:rsidR="000A57F1" w:rsidRPr="001740BE">
        <w:rPr>
          <w:rFonts w:ascii="Times New Roman" w:hAnsi="Times New Roman" w:cs="Times New Roman"/>
          <w:b/>
          <w:bCs/>
          <w:lang w:val="en-AU"/>
        </w:rPr>
        <w:instrText xml:space="preserve"> ADDIN EN.CITE.DATA </w:instrText>
      </w:r>
      <w:r w:rsidR="000A57F1" w:rsidRPr="001740BE">
        <w:rPr>
          <w:rFonts w:ascii="Times New Roman" w:hAnsi="Times New Roman" w:cs="Times New Roman"/>
          <w:b/>
          <w:bCs/>
          <w:lang w:val="en-AU"/>
        </w:rPr>
      </w:r>
      <w:r w:rsidR="000A57F1" w:rsidRPr="001740BE">
        <w:rPr>
          <w:rFonts w:ascii="Times New Roman" w:hAnsi="Times New Roman" w:cs="Times New Roman"/>
          <w:b/>
          <w:bCs/>
          <w:lang w:val="en-AU"/>
        </w:rPr>
        <w:fldChar w:fldCharType="end"/>
      </w:r>
      <w:r w:rsidR="008E72C6" w:rsidRPr="001740BE">
        <w:rPr>
          <w:rFonts w:ascii="Times New Roman" w:hAnsi="Times New Roman" w:cs="Times New Roman"/>
          <w:b/>
          <w:bCs/>
          <w:lang w:val="en-AU"/>
        </w:rPr>
      </w:r>
      <w:r w:rsidR="008E72C6" w:rsidRPr="001740BE">
        <w:rPr>
          <w:rFonts w:ascii="Times New Roman" w:hAnsi="Times New Roman" w:cs="Times New Roman"/>
          <w:b/>
          <w:bCs/>
          <w:lang w:val="en-AU"/>
        </w:rPr>
        <w:fldChar w:fldCharType="end"/>
      </w:r>
    </w:p>
    <w:p w14:paraId="4CA437FF" w14:textId="12A7EEFB" w:rsidR="0078356A" w:rsidRPr="001740BE" w:rsidRDefault="0078356A" w:rsidP="000E7609">
      <w:pPr>
        <w:jc w:val="both"/>
        <w:rPr>
          <w:rFonts w:ascii="Times New Roman" w:hAnsi="Times New Roman" w:cs="Times New Roman"/>
          <w:b/>
          <w:bCs/>
          <w:lang w:val="en-AU"/>
        </w:rPr>
      </w:pPr>
    </w:p>
    <w:p w14:paraId="47EF9891" w14:textId="77777777" w:rsidR="002F23F4" w:rsidRPr="002F23F4" w:rsidRDefault="00B44027" w:rsidP="002F23F4">
      <w:pPr>
        <w:pStyle w:val="EndNoteBibliography"/>
        <w:spacing w:after="0"/>
        <w:ind w:left="720" w:hanging="720"/>
      </w:pPr>
      <w:r w:rsidRPr="001740BE">
        <w:rPr>
          <w:rFonts w:ascii="Times New Roman" w:hAnsi="Times New Roman" w:cs="Times New Roman"/>
          <w:lang w:val="en-AU"/>
        </w:rPr>
        <w:fldChar w:fldCharType="begin"/>
      </w:r>
      <w:r w:rsidRPr="001740BE">
        <w:rPr>
          <w:rFonts w:ascii="Times New Roman" w:hAnsi="Times New Roman" w:cs="Times New Roman"/>
          <w:lang w:val="en-AU"/>
        </w:rPr>
        <w:instrText xml:space="preserve"> ADDIN EN.REFLIST </w:instrText>
      </w:r>
      <w:r w:rsidRPr="001740BE">
        <w:rPr>
          <w:rFonts w:ascii="Times New Roman" w:hAnsi="Times New Roman" w:cs="Times New Roman"/>
          <w:lang w:val="en-AU"/>
        </w:rPr>
        <w:fldChar w:fldCharType="separate"/>
      </w:r>
      <w:r w:rsidR="002F23F4" w:rsidRPr="002F23F4">
        <w:t xml:space="preserve">Abdou, M., &amp; Gilbert, N. (2009). Modelling the emergence and dynamics of social and workplace segregation. </w:t>
      </w:r>
      <w:r w:rsidR="002F23F4" w:rsidRPr="002F23F4">
        <w:rPr>
          <w:i/>
        </w:rPr>
        <w:t>Mind and Society, 8</w:t>
      </w:r>
      <w:r w:rsidR="002F23F4" w:rsidRPr="002F23F4">
        <w:t xml:space="preserve">(2), 173-191. </w:t>
      </w:r>
    </w:p>
    <w:p w14:paraId="5D1BCB5A" w14:textId="77777777" w:rsidR="002F23F4" w:rsidRPr="002F23F4" w:rsidRDefault="002F23F4" w:rsidP="002F23F4">
      <w:pPr>
        <w:pStyle w:val="EndNoteBibliography"/>
        <w:spacing w:after="0"/>
        <w:ind w:left="720" w:hanging="720"/>
      </w:pPr>
      <w:r w:rsidRPr="002F23F4">
        <w:t xml:space="preserve">Bacciagaluppi, G. (2003). The role of decoherence in quantum mechanics. In </w:t>
      </w:r>
      <w:r w:rsidRPr="002F23F4">
        <w:rPr>
          <w:i/>
        </w:rPr>
        <w:t>Stanford Encyclopedia of Philosophy</w:t>
      </w:r>
      <w:r w:rsidRPr="002F23F4">
        <w:t>.</w:t>
      </w:r>
    </w:p>
    <w:p w14:paraId="66B30C78" w14:textId="77777777" w:rsidR="002F23F4" w:rsidRPr="002F23F4" w:rsidRDefault="002F23F4" w:rsidP="002F23F4">
      <w:pPr>
        <w:pStyle w:val="EndNoteBibliography"/>
        <w:spacing w:after="0"/>
        <w:ind w:left="720" w:hanging="720"/>
      </w:pPr>
      <w:r w:rsidRPr="002F23F4">
        <w:t xml:space="preserve">Bain, J. (2006). Spacetime structuralism. In D. Dieks (Ed.), </w:t>
      </w:r>
      <w:r w:rsidRPr="002F23F4">
        <w:rPr>
          <w:i/>
        </w:rPr>
        <w:t>The Ontology of Spacetime</w:t>
      </w:r>
      <w:r w:rsidRPr="002F23F4">
        <w:t xml:space="preserve"> (pp. 37-65): Elsevier.</w:t>
      </w:r>
    </w:p>
    <w:p w14:paraId="5467070F" w14:textId="77777777" w:rsidR="002F23F4" w:rsidRPr="002F23F4" w:rsidRDefault="002F23F4" w:rsidP="002F23F4">
      <w:pPr>
        <w:pStyle w:val="EndNoteBibliography"/>
        <w:spacing w:after="0"/>
        <w:ind w:left="720" w:hanging="720"/>
      </w:pPr>
      <w:r w:rsidRPr="002F23F4">
        <w:t xml:space="preserve">Baker, D. J. (2014). Does String Theory Posit Extended Simples? </w:t>
      </w:r>
      <w:r w:rsidRPr="002F23F4">
        <w:rPr>
          <w:i/>
        </w:rPr>
        <w:t>, 16</w:t>
      </w:r>
      <w:r w:rsidRPr="002F23F4">
        <w:t xml:space="preserve">. </w:t>
      </w:r>
    </w:p>
    <w:p w14:paraId="28580C69" w14:textId="77777777" w:rsidR="002F23F4" w:rsidRPr="002F23F4" w:rsidRDefault="002F23F4" w:rsidP="002F23F4">
      <w:pPr>
        <w:pStyle w:val="EndNoteBibliography"/>
        <w:spacing w:after="0"/>
        <w:ind w:left="720" w:hanging="720"/>
      </w:pPr>
      <w:r w:rsidRPr="002F23F4">
        <w:t xml:space="preserve">Baker, L. R. (1997). Why Constitution is Not Identity. </w:t>
      </w:r>
      <w:r w:rsidRPr="002F23F4">
        <w:rPr>
          <w:i/>
        </w:rPr>
        <w:t>Journal of Philosophy, 94</w:t>
      </w:r>
      <w:r w:rsidRPr="002F23F4">
        <w:t xml:space="preserve">(12), 599. </w:t>
      </w:r>
    </w:p>
    <w:p w14:paraId="54E10005" w14:textId="77777777" w:rsidR="002F23F4" w:rsidRPr="002F23F4" w:rsidRDefault="002F23F4" w:rsidP="002F23F4">
      <w:pPr>
        <w:pStyle w:val="EndNoteBibliography"/>
        <w:spacing w:after="0"/>
        <w:ind w:left="720" w:hanging="720"/>
      </w:pPr>
      <w:r w:rsidRPr="002F23F4">
        <w:t xml:space="preserve">Baron, S. (2019). The curious case of spacetime emergence. </w:t>
      </w:r>
      <w:r w:rsidRPr="002F23F4">
        <w:rPr>
          <w:i/>
        </w:rPr>
        <w:t>Philosophical Studies, 177</w:t>
      </w:r>
      <w:r w:rsidRPr="002F23F4">
        <w:t xml:space="preserve">(8), 2207-2226. </w:t>
      </w:r>
    </w:p>
    <w:p w14:paraId="366428F8" w14:textId="77777777" w:rsidR="002F23F4" w:rsidRPr="002F23F4" w:rsidRDefault="002F23F4" w:rsidP="002F23F4">
      <w:pPr>
        <w:pStyle w:val="EndNoteBibliography"/>
        <w:spacing w:after="0"/>
        <w:ind w:left="720" w:hanging="720"/>
      </w:pPr>
      <w:r w:rsidRPr="002F23F4">
        <w:t xml:space="preserve">Baron, S. (2019b). Empirical incoherence and double functionalism. </w:t>
      </w:r>
      <w:r w:rsidRPr="002F23F4">
        <w:rPr>
          <w:i/>
        </w:rPr>
        <w:t>Synthese, 199</w:t>
      </w:r>
      <w:r w:rsidRPr="002F23F4">
        <w:t>(S2), 413-439. doi:10.1007/s11229-019-02462-9</w:t>
      </w:r>
    </w:p>
    <w:p w14:paraId="6EB42C7A" w14:textId="77777777" w:rsidR="002F23F4" w:rsidRPr="002F23F4" w:rsidRDefault="002F23F4" w:rsidP="002F23F4">
      <w:pPr>
        <w:pStyle w:val="EndNoteBibliography"/>
        <w:spacing w:after="0"/>
        <w:ind w:left="720" w:hanging="720"/>
      </w:pPr>
      <w:r w:rsidRPr="002F23F4">
        <w:t xml:space="preserve">Baron, S. (2021a). Eliminating Spacetime. </w:t>
      </w:r>
      <w:r w:rsidRPr="002F23F4">
        <w:rPr>
          <w:i/>
        </w:rPr>
        <w:t>Erkenntnis</w:t>
      </w:r>
      <w:r w:rsidRPr="002F23F4">
        <w:t>. doi:10.1007/s10670-021-00402-z</w:t>
      </w:r>
    </w:p>
    <w:p w14:paraId="5E76D68C" w14:textId="77777777" w:rsidR="002F23F4" w:rsidRPr="002F23F4" w:rsidRDefault="002F23F4" w:rsidP="002F23F4">
      <w:pPr>
        <w:pStyle w:val="EndNoteBibliography"/>
        <w:spacing w:after="0"/>
        <w:ind w:left="720" w:hanging="720"/>
      </w:pPr>
      <w:r w:rsidRPr="002F23F4">
        <w:t xml:space="preserve">Baron, S. (2021b). Parts of spacetime. </w:t>
      </w:r>
      <w:r w:rsidRPr="002F23F4">
        <w:rPr>
          <w:i/>
        </w:rPr>
        <w:t>American Philosophical Quarterly, 58</w:t>
      </w:r>
      <w:r w:rsidRPr="002F23F4">
        <w:t xml:space="preserve">(4), 387-398. </w:t>
      </w:r>
    </w:p>
    <w:p w14:paraId="0CE81232" w14:textId="77777777" w:rsidR="002F23F4" w:rsidRPr="002F23F4" w:rsidRDefault="002F23F4" w:rsidP="002F23F4">
      <w:pPr>
        <w:pStyle w:val="EndNoteBibliography"/>
        <w:spacing w:after="0"/>
        <w:ind w:left="720" w:hanging="720"/>
      </w:pPr>
      <w:r w:rsidRPr="002F23F4">
        <w:t xml:space="preserve">Baron, S. (2022). Spacetime: function and approximation. </w:t>
      </w:r>
      <w:r w:rsidRPr="002F23F4">
        <w:rPr>
          <w:i/>
        </w:rPr>
        <w:t>Synthese, 200</w:t>
      </w:r>
      <w:r w:rsidRPr="002F23F4">
        <w:t xml:space="preserve">(2). </w:t>
      </w:r>
    </w:p>
    <w:p w14:paraId="159C60E0" w14:textId="77777777" w:rsidR="002F23F4" w:rsidRPr="002F23F4" w:rsidRDefault="002F23F4" w:rsidP="002F23F4">
      <w:pPr>
        <w:pStyle w:val="EndNoteBibliography"/>
        <w:spacing w:after="0"/>
        <w:ind w:left="720" w:hanging="720"/>
      </w:pPr>
      <w:r w:rsidRPr="002F23F4">
        <w:t xml:space="preserve">Baron, S. (2023). Explainable AI and Causal Understanding: Counterfactual Approaches Considered. </w:t>
      </w:r>
      <w:r w:rsidRPr="002F23F4">
        <w:rPr>
          <w:i/>
        </w:rPr>
        <w:t>Minds and Machines, 33</w:t>
      </w:r>
      <w:r w:rsidRPr="002F23F4">
        <w:t xml:space="preserve">(2), 347-377. </w:t>
      </w:r>
    </w:p>
    <w:p w14:paraId="648A878E" w14:textId="77777777" w:rsidR="002F23F4" w:rsidRPr="002F23F4" w:rsidRDefault="002F23F4" w:rsidP="002F23F4">
      <w:pPr>
        <w:pStyle w:val="EndNoteBibliography"/>
        <w:spacing w:after="0"/>
        <w:ind w:left="720" w:hanging="720"/>
      </w:pPr>
      <w:r w:rsidRPr="002F23F4">
        <w:t xml:space="preserve">Baron, S., Calosi, C., &amp; Mariani, C. (ms). Spacetime Emergence and the Fear of Intimacy. </w:t>
      </w:r>
    </w:p>
    <w:p w14:paraId="5C8FAD3E" w14:textId="77777777" w:rsidR="002F23F4" w:rsidRPr="002F23F4" w:rsidRDefault="002F23F4" w:rsidP="002F23F4">
      <w:pPr>
        <w:pStyle w:val="EndNoteBibliography"/>
        <w:spacing w:after="0"/>
        <w:ind w:left="720" w:hanging="720"/>
      </w:pPr>
      <w:r w:rsidRPr="002F23F4">
        <w:t xml:space="preserve">Baron, S., &amp; Le Bihan, B. (2022a). Composing Spacetime. </w:t>
      </w:r>
      <w:r w:rsidRPr="002F23F4">
        <w:rPr>
          <w:i/>
        </w:rPr>
        <w:t>Journal of Philosophy, 119</w:t>
      </w:r>
      <w:r w:rsidRPr="002F23F4">
        <w:t xml:space="preserve">(1), 33-54. </w:t>
      </w:r>
    </w:p>
    <w:p w14:paraId="0DD7AC88" w14:textId="77777777" w:rsidR="002F23F4" w:rsidRPr="002F23F4" w:rsidRDefault="002F23F4" w:rsidP="002F23F4">
      <w:pPr>
        <w:pStyle w:val="EndNoteBibliography"/>
        <w:spacing w:after="0"/>
        <w:ind w:left="720" w:hanging="720"/>
      </w:pPr>
      <w:r w:rsidRPr="002F23F4">
        <w:t xml:space="preserve">Baron, S., &amp; Le Bihan, B. (2022b). Quantum Gravity and Mereology: Not So Simple. </w:t>
      </w:r>
      <w:r w:rsidRPr="002F23F4">
        <w:rPr>
          <w:i/>
        </w:rPr>
        <w:t>Philosophical Quarterly, 72</w:t>
      </w:r>
      <w:r w:rsidRPr="002F23F4">
        <w:t xml:space="preserve">(1), 19-40. </w:t>
      </w:r>
    </w:p>
    <w:p w14:paraId="782B1CB7" w14:textId="77777777" w:rsidR="002F23F4" w:rsidRPr="002F23F4" w:rsidRDefault="002F23F4" w:rsidP="002F23F4">
      <w:pPr>
        <w:pStyle w:val="EndNoteBibliography"/>
        <w:spacing w:after="0"/>
        <w:ind w:left="720" w:hanging="720"/>
      </w:pPr>
      <w:r w:rsidRPr="002F23F4">
        <w:lastRenderedPageBreak/>
        <w:t xml:space="preserve">Baron, S., &amp; Le Bihan, B. (2022c). Spacetime Quietism in Quantum Gravity. In A. Vassallo (Ed.), </w:t>
      </w:r>
      <w:r w:rsidRPr="002F23F4">
        <w:rPr>
          <w:i/>
        </w:rPr>
        <w:t>The Foundations of Spacetime Physics: Philosophical Perspectives</w:t>
      </w:r>
      <w:r w:rsidRPr="002F23F4">
        <w:t xml:space="preserve"> (pp. 155-175): Routledge.</w:t>
      </w:r>
    </w:p>
    <w:p w14:paraId="0BB95402" w14:textId="77777777" w:rsidR="002F23F4" w:rsidRPr="002F23F4" w:rsidRDefault="002F23F4" w:rsidP="002F23F4">
      <w:pPr>
        <w:pStyle w:val="EndNoteBibliography"/>
        <w:spacing w:after="0"/>
        <w:ind w:left="720" w:hanging="720"/>
      </w:pPr>
      <w:r w:rsidRPr="002F23F4">
        <w:t xml:space="preserve">Baron, S., &amp; Le Bihan, B. (2024). Causal Theories of Spacetime. </w:t>
      </w:r>
      <w:r w:rsidRPr="002F23F4">
        <w:rPr>
          <w:i/>
        </w:rPr>
        <w:t>Noûs, 58</w:t>
      </w:r>
      <w:r w:rsidRPr="002F23F4">
        <w:t xml:space="preserve">(1), 202-224. </w:t>
      </w:r>
    </w:p>
    <w:p w14:paraId="71451BE2" w14:textId="77777777" w:rsidR="002F23F4" w:rsidRPr="002F23F4" w:rsidRDefault="002F23F4" w:rsidP="002F23F4">
      <w:pPr>
        <w:pStyle w:val="EndNoteBibliography"/>
        <w:spacing w:after="0"/>
        <w:ind w:left="720" w:hanging="720"/>
      </w:pPr>
      <w:r w:rsidRPr="002F23F4">
        <w:t xml:space="preserve">Baron, S., Miller, K., &amp; Tallant, J. (2022). </w:t>
      </w:r>
      <w:r w:rsidRPr="002F23F4">
        <w:rPr>
          <w:i/>
        </w:rPr>
        <w:t>Out of Time: A Philosophical Study of Timelessness</w:t>
      </w:r>
      <w:r w:rsidRPr="002F23F4">
        <w:t>: Oxford University Press.</w:t>
      </w:r>
    </w:p>
    <w:p w14:paraId="069DF99C" w14:textId="77777777" w:rsidR="002F23F4" w:rsidRPr="002F23F4" w:rsidRDefault="002F23F4" w:rsidP="002F23F4">
      <w:pPr>
        <w:pStyle w:val="EndNoteBibliography"/>
        <w:spacing w:after="0"/>
        <w:ind w:left="720" w:hanging="720"/>
      </w:pPr>
      <w:r w:rsidRPr="002F23F4">
        <w:t xml:space="preserve">Bell, J. S. (1987). </w:t>
      </w:r>
      <w:r w:rsidRPr="002F23F4">
        <w:rPr>
          <w:i/>
        </w:rPr>
        <w:t>Speakable and unspeakable in quantum mechanics: collected papers on quantum philosophy</w:t>
      </w:r>
      <w:r w:rsidRPr="002F23F4">
        <w:t>: Cambridge University Press.</w:t>
      </w:r>
    </w:p>
    <w:p w14:paraId="4F0F0EEE" w14:textId="77777777" w:rsidR="002F23F4" w:rsidRPr="002F23F4" w:rsidRDefault="002F23F4" w:rsidP="002F23F4">
      <w:pPr>
        <w:pStyle w:val="EndNoteBibliography"/>
        <w:spacing w:after="0"/>
        <w:ind w:left="720" w:hanging="720"/>
      </w:pPr>
      <w:r w:rsidRPr="002F23F4">
        <w:t xml:space="preserve">Brenner, A. (2018). Science and the special composition question. </w:t>
      </w:r>
      <w:r w:rsidRPr="002F23F4">
        <w:rPr>
          <w:i/>
        </w:rPr>
        <w:t>Synthese, 195</w:t>
      </w:r>
      <w:r w:rsidRPr="002F23F4">
        <w:t xml:space="preserve">(2), 657-678. </w:t>
      </w:r>
    </w:p>
    <w:p w14:paraId="551E839D" w14:textId="77777777" w:rsidR="002F23F4" w:rsidRPr="002F23F4" w:rsidRDefault="002F23F4" w:rsidP="002F23F4">
      <w:pPr>
        <w:pStyle w:val="EndNoteBibliography"/>
        <w:spacing w:after="0"/>
        <w:ind w:left="720" w:hanging="720"/>
      </w:pPr>
      <w:r w:rsidRPr="002F23F4">
        <w:t xml:space="preserve">Brogaard, B. (2004). Species as individuals. </w:t>
      </w:r>
      <w:r w:rsidRPr="002F23F4">
        <w:rPr>
          <w:i/>
        </w:rPr>
        <w:t>Biology and Philosophy, 19</w:t>
      </w:r>
      <w:r w:rsidRPr="002F23F4">
        <w:t xml:space="preserve">(2), 223-242. </w:t>
      </w:r>
    </w:p>
    <w:p w14:paraId="76C13900" w14:textId="77777777" w:rsidR="002F23F4" w:rsidRPr="002F23F4" w:rsidRDefault="002F23F4" w:rsidP="002F23F4">
      <w:pPr>
        <w:pStyle w:val="EndNoteBibliography"/>
        <w:spacing w:after="0"/>
        <w:ind w:left="720" w:hanging="720"/>
      </w:pPr>
      <w:r w:rsidRPr="002F23F4">
        <w:t xml:space="preserve">Calosi, C. (2018). Quantum monism: an assessment. </w:t>
      </w:r>
      <w:r w:rsidRPr="002F23F4">
        <w:rPr>
          <w:i/>
        </w:rPr>
        <w:t>Philosophical Studies, 175</w:t>
      </w:r>
      <w:r w:rsidRPr="002F23F4">
        <w:t xml:space="preserve">(12), 3217-3236. </w:t>
      </w:r>
    </w:p>
    <w:p w14:paraId="39F59C0A" w14:textId="77777777" w:rsidR="002F23F4" w:rsidRPr="002F23F4" w:rsidRDefault="002F23F4" w:rsidP="002F23F4">
      <w:pPr>
        <w:pStyle w:val="EndNoteBibliography"/>
        <w:spacing w:after="0"/>
        <w:ind w:left="720" w:hanging="720"/>
      </w:pPr>
      <w:r w:rsidRPr="002F23F4">
        <w:t xml:space="preserve">Calosi, C. (forthcoming). The One Magic Wave: Quantum Monism Meets Wavefunction Realism. </w:t>
      </w:r>
      <w:r w:rsidRPr="002F23F4">
        <w:rPr>
          <w:i/>
        </w:rPr>
        <w:t>British Journal for the Philosophy of Science</w:t>
      </w:r>
      <w:r w:rsidRPr="002F23F4">
        <w:t xml:space="preserve">. </w:t>
      </w:r>
    </w:p>
    <w:p w14:paraId="62394AFC" w14:textId="77777777" w:rsidR="002F23F4" w:rsidRPr="002F23F4" w:rsidRDefault="002F23F4" w:rsidP="002F23F4">
      <w:pPr>
        <w:pStyle w:val="EndNoteBibliography"/>
        <w:spacing w:after="0"/>
        <w:ind w:left="720" w:hanging="720"/>
      </w:pPr>
      <w:r w:rsidRPr="002F23F4">
        <w:t xml:space="preserve">Calosi, C., &amp; Graziani, P. (2014). </w:t>
      </w:r>
      <w:r w:rsidRPr="002F23F4">
        <w:rPr>
          <w:i/>
        </w:rPr>
        <w:t>Mereology and the Sciences Parts and Wholes in the Contemporary Scientific Context</w:t>
      </w:r>
      <w:r w:rsidRPr="002F23F4">
        <w:t xml:space="preserve"> (1st 2014. ed.). Cham: Springer International Publishing.</w:t>
      </w:r>
    </w:p>
    <w:p w14:paraId="20C5C680" w14:textId="77777777" w:rsidR="002F23F4" w:rsidRPr="002F23F4" w:rsidRDefault="002F23F4" w:rsidP="002F23F4">
      <w:pPr>
        <w:pStyle w:val="EndNoteBibliography"/>
        <w:spacing w:after="0"/>
        <w:ind w:left="720" w:hanging="720"/>
      </w:pPr>
      <w:r w:rsidRPr="002F23F4">
        <w:t xml:space="preserve">Casetta, E., &amp; Vecchi, D. (2019). Species are, at the same time, kinds and individuals: a causal argument based on an empirical approach to species identity. </w:t>
      </w:r>
      <w:r w:rsidRPr="002F23F4">
        <w:rPr>
          <w:i/>
        </w:rPr>
        <w:t>Synthese, 198</w:t>
      </w:r>
      <w:r w:rsidRPr="002F23F4">
        <w:t xml:space="preserve">(Suppl 12), 3007-3025. </w:t>
      </w:r>
    </w:p>
    <w:p w14:paraId="79560F54" w14:textId="0CAD8A38" w:rsidR="002F23F4" w:rsidRPr="002F23F4" w:rsidRDefault="002F23F4" w:rsidP="002F23F4">
      <w:pPr>
        <w:pStyle w:val="EndNoteBibliography"/>
        <w:spacing w:after="0"/>
        <w:ind w:left="720" w:hanging="720"/>
      </w:pPr>
      <w:r w:rsidRPr="002F23F4">
        <w:t xml:space="preserve">Chen, S.-H., &amp; Yeh, C.-H. (2002). On the emergent properties of artificial stock markets: the efficient market hypothesis and the rational expectations hypothesis. </w:t>
      </w:r>
      <w:r w:rsidRPr="002F23F4">
        <w:rPr>
          <w:i/>
        </w:rPr>
        <w:t>Journal of Economic Behavior &amp; Organization, 49</w:t>
      </w:r>
      <w:r w:rsidRPr="002F23F4">
        <w:t>(2), 217-239. doi:</w:t>
      </w:r>
      <w:hyperlink r:id="rId8" w:history="1">
        <w:r w:rsidRPr="002F23F4">
          <w:rPr>
            <w:rStyle w:val="Hyperlink"/>
            <w:rFonts w:ascii="Calibri" w:hAnsi="Calibri"/>
            <w:sz w:val="24"/>
          </w:rPr>
          <w:t>https://doi.org/10.1016/S0167-2681(02)00068-9</w:t>
        </w:r>
      </w:hyperlink>
    </w:p>
    <w:p w14:paraId="789B8AE1" w14:textId="77777777" w:rsidR="002F23F4" w:rsidRPr="002F23F4" w:rsidRDefault="002F23F4" w:rsidP="002F23F4">
      <w:pPr>
        <w:pStyle w:val="EndNoteBibliography"/>
        <w:spacing w:after="0"/>
        <w:ind w:left="720" w:hanging="720"/>
      </w:pPr>
      <w:r w:rsidRPr="002F23F4">
        <w:t xml:space="preserve">Colyvan, M. (2012). </w:t>
      </w:r>
      <w:r w:rsidRPr="002F23F4">
        <w:rPr>
          <w:i/>
        </w:rPr>
        <w:t>An introduction to the philosophy of mathematics</w:t>
      </w:r>
      <w:r w:rsidRPr="002F23F4">
        <w:t>: Cambridge University Press.</w:t>
      </w:r>
    </w:p>
    <w:p w14:paraId="66DEE9AC" w14:textId="77777777" w:rsidR="002F23F4" w:rsidRPr="002F23F4" w:rsidRDefault="002F23F4" w:rsidP="002F23F4">
      <w:pPr>
        <w:pStyle w:val="EndNoteBibliography"/>
        <w:spacing w:after="0"/>
        <w:ind w:left="720" w:hanging="720"/>
      </w:pPr>
      <w:r w:rsidRPr="002F23F4">
        <w:t xml:space="preserve">Copp, D. (1984). What Collectives Are: Agency, Individualism and Legal Theory. </w:t>
      </w:r>
      <w:r w:rsidRPr="002F23F4">
        <w:rPr>
          <w:i/>
        </w:rPr>
        <w:t>Dialogue, 23</w:t>
      </w:r>
      <w:r w:rsidRPr="002F23F4">
        <w:t>(2), 249–269. doi:10.1017/S0012217300044899</w:t>
      </w:r>
    </w:p>
    <w:p w14:paraId="53B9CE06" w14:textId="77777777" w:rsidR="002F23F4" w:rsidRPr="002F23F4" w:rsidRDefault="002F23F4" w:rsidP="002F23F4">
      <w:pPr>
        <w:pStyle w:val="EndNoteBibliography"/>
        <w:spacing w:after="0"/>
        <w:ind w:left="720" w:hanging="720"/>
      </w:pPr>
      <w:r w:rsidRPr="002F23F4">
        <w:t xml:space="preserve">Correia, F. (2022). A General Theory of Location Based on the Notion of Entire Location. </w:t>
      </w:r>
      <w:r w:rsidRPr="002F23F4">
        <w:rPr>
          <w:i/>
        </w:rPr>
        <w:t>Journal of philosophical logic, 51</w:t>
      </w:r>
      <w:r w:rsidRPr="002F23F4">
        <w:t xml:space="preserve">(3), 555-582. </w:t>
      </w:r>
    </w:p>
    <w:p w14:paraId="18620E83" w14:textId="77777777" w:rsidR="002F23F4" w:rsidRPr="002F23F4" w:rsidRDefault="002F23F4" w:rsidP="002F23F4">
      <w:pPr>
        <w:pStyle w:val="EndNoteBibliography"/>
        <w:spacing w:after="0"/>
        <w:ind w:left="720" w:hanging="720"/>
      </w:pPr>
      <w:r w:rsidRPr="002F23F4">
        <w:t xml:space="preserve">Cotnoir, A. J., &amp; Baxter, D. L. M. (2014). </w:t>
      </w:r>
      <w:r w:rsidRPr="002F23F4">
        <w:rPr>
          <w:i/>
        </w:rPr>
        <w:t>Composition as Identity</w:t>
      </w:r>
      <w:r w:rsidRPr="002F23F4">
        <w:t>: Oxford University Press USA.</w:t>
      </w:r>
    </w:p>
    <w:p w14:paraId="4E7252E0" w14:textId="77777777" w:rsidR="002F23F4" w:rsidRPr="002F23F4" w:rsidRDefault="002F23F4" w:rsidP="002F23F4">
      <w:pPr>
        <w:pStyle w:val="EndNoteBibliography"/>
        <w:spacing w:after="0"/>
        <w:ind w:left="720" w:hanging="720"/>
      </w:pPr>
      <w:r w:rsidRPr="002F23F4">
        <w:t xml:space="preserve">Crowther, K. (2016). </w:t>
      </w:r>
      <w:r w:rsidRPr="002F23F4">
        <w:rPr>
          <w:i/>
        </w:rPr>
        <w:t>Effective Spacetime: Understanding Emergence in Effective Field Theory and Quantum Gravity</w:t>
      </w:r>
      <w:r w:rsidRPr="002F23F4">
        <w:t>: Springer Cham.</w:t>
      </w:r>
    </w:p>
    <w:p w14:paraId="09432620" w14:textId="77777777" w:rsidR="002F23F4" w:rsidRPr="002F23F4" w:rsidRDefault="002F23F4" w:rsidP="002F23F4">
      <w:pPr>
        <w:pStyle w:val="EndNoteBibliography"/>
        <w:spacing w:after="0"/>
        <w:ind w:left="720" w:hanging="720"/>
      </w:pPr>
      <w:r w:rsidRPr="002F23F4">
        <w:t xml:space="preserve">Crowther, K. (2018). Inter-theory Relations in Quantum Gravity: Correspondence, Reduction and Emergence. </w:t>
      </w:r>
      <w:r w:rsidRPr="002F23F4">
        <w:rPr>
          <w:i/>
        </w:rPr>
        <w:t>Studies in History and Philosophy of Modern Physics, 63</w:t>
      </w:r>
      <w:r w:rsidRPr="002F23F4">
        <w:t xml:space="preserve">, 74-85. </w:t>
      </w:r>
    </w:p>
    <w:p w14:paraId="2C7F3A80" w14:textId="77777777" w:rsidR="002F23F4" w:rsidRPr="002F23F4" w:rsidRDefault="002F23F4" w:rsidP="002F23F4">
      <w:pPr>
        <w:pStyle w:val="EndNoteBibliography"/>
        <w:spacing w:after="0"/>
        <w:ind w:left="720" w:hanging="720"/>
      </w:pPr>
      <w:r w:rsidRPr="002F23F4">
        <w:t xml:space="preserve">Crowther, K. (2022). Spacetime Emergence: Collapsing the Distinction Between Content and Context? In S. Wuppuluri &amp; I. Stewart (Eds.), </w:t>
      </w:r>
      <w:r w:rsidRPr="002F23F4">
        <w:rPr>
          <w:i/>
        </w:rPr>
        <w:t>From Electrons to Elephants and Elections: Saga of Content and Context</w:t>
      </w:r>
      <w:r w:rsidRPr="002F23F4">
        <w:t xml:space="preserve"> (pp. 379–402): Springer.</w:t>
      </w:r>
    </w:p>
    <w:p w14:paraId="79D90316" w14:textId="77777777" w:rsidR="002F23F4" w:rsidRPr="002F23F4" w:rsidRDefault="002F23F4" w:rsidP="002F23F4">
      <w:pPr>
        <w:pStyle w:val="EndNoteBibliography"/>
        <w:spacing w:after="0"/>
        <w:ind w:left="720" w:hanging="720"/>
      </w:pPr>
      <w:r w:rsidRPr="002F23F4">
        <w:lastRenderedPageBreak/>
        <w:t xml:space="preserve">Dosi, G., &amp; Roventini, A. (2019). More is different ... and complex! the case for agent-based macroeconomics. </w:t>
      </w:r>
      <w:r w:rsidRPr="002F23F4">
        <w:rPr>
          <w:i/>
        </w:rPr>
        <w:t>Journal of Evolutionary Economics, 29</w:t>
      </w:r>
      <w:r w:rsidRPr="002F23F4">
        <w:t xml:space="preserve">, 1-37. </w:t>
      </w:r>
    </w:p>
    <w:p w14:paraId="780DE77F" w14:textId="77777777" w:rsidR="002F23F4" w:rsidRPr="002F23F4" w:rsidRDefault="002F23F4" w:rsidP="002F23F4">
      <w:pPr>
        <w:pStyle w:val="EndNoteBibliography"/>
        <w:spacing w:after="0"/>
        <w:ind w:left="720" w:hanging="720"/>
      </w:pPr>
      <w:r w:rsidRPr="002F23F4">
        <w:t xml:space="preserve">Eagle, A. (2019). Weak Location. </w:t>
      </w:r>
      <w:r w:rsidRPr="002F23F4">
        <w:rPr>
          <w:i/>
        </w:rPr>
        <w:t>Dialectica, 73</w:t>
      </w:r>
      <w:r w:rsidRPr="002F23F4">
        <w:t xml:space="preserve">(1-2), 149-181. </w:t>
      </w:r>
    </w:p>
    <w:p w14:paraId="49A4777A" w14:textId="77777777" w:rsidR="002F23F4" w:rsidRPr="002F23F4" w:rsidRDefault="002F23F4" w:rsidP="002F23F4">
      <w:pPr>
        <w:pStyle w:val="EndNoteBibliography"/>
        <w:spacing w:after="0"/>
        <w:ind w:left="720" w:hanging="720"/>
      </w:pPr>
      <w:r w:rsidRPr="002F23F4">
        <w:t xml:space="preserve">Epstein, J. M. (2002). Modeling civil violence: an agent-based computational approach. </w:t>
      </w:r>
      <w:r w:rsidRPr="002F23F4">
        <w:rPr>
          <w:i/>
        </w:rPr>
        <w:t>Proc Natl Acad Sci U S A, 99 Suppl 3</w:t>
      </w:r>
      <w:r w:rsidRPr="002F23F4">
        <w:t>(Suppl 3), 7243-7250. doi:10.1073/pnas.092080199</w:t>
      </w:r>
    </w:p>
    <w:p w14:paraId="19991485" w14:textId="77777777" w:rsidR="002F23F4" w:rsidRPr="002F23F4" w:rsidRDefault="002F23F4" w:rsidP="002F23F4">
      <w:pPr>
        <w:pStyle w:val="EndNoteBibliography"/>
        <w:spacing w:after="0"/>
        <w:ind w:left="720" w:hanging="720"/>
      </w:pPr>
      <w:r w:rsidRPr="002F23F4">
        <w:t xml:space="preserve">Esfeld, M., &amp; Lam, V. (2008). Moderate structural realism about space-time. </w:t>
      </w:r>
      <w:r w:rsidRPr="002F23F4">
        <w:rPr>
          <w:i/>
        </w:rPr>
        <w:t>Synthese, 160</w:t>
      </w:r>
      <w:r w:rsidRPr="002F23F4">
        <w:t xml:space="preserve">(1), 27 - 46. </w:t>
      </w:r>
    </w:p>
    <w:p w14:paraId="21FB9265" w14:textId="77777777" w:rsidR="002F23F4" w:rsidRPr="002F23F4" w:rsidRDefault="002F23F4" w:rsidP="002F23F4">
      <w:pPr>
        <w:pStyle w:val="EndNoteBibliography"/>
        <w:spacing w:after="0"/>
        <w:ind w:left="720" w:hanging="720"/>
      </w:pPr>
      <w:r w:rsidRPr="002F23F4">
        <w:t xml:space="preserve">Gilmore, C. (2013). Location and Mereology. In E. N. Zalta (Ed.), </w:t>
      </w:r>
      <w:r w:rsidRPr="002F23F4">
        <w:rPr>
          <w:i/>
        </w:rPr>
        <w:t>The Stanford Encyclopedia of Philosophy</w:t>
      </w:r>
      <w:r w:rsidRPr="002F23F4">
        <w:t>. California, USA: Metaphysics Research Lab, Stanford University.</w:t>
      </w:r>
    </w:p>
    <w:p w14:paraId="48740B3A" w14:textId="77777777" w:rsidR="002F23F4" w:rsidRPr="002F23F4" w:rsidRDefault="002F23F4" w:rsidP="002F23F4">
      <w:pPr>
        <w:pStyle w:val="EndNoteBibliography"/>
        <w:spacing w:after="0"/>
        <w:ind w:left="720" w:hanging="720"/>
      </w:pPr>
      <w:r w:rsidRPr="002F23F4">
        <w:t xml:space="preserve">Glick, D., &amp; Le Bihan, B. (2024). Metaphysical indeterminacy in Everettian quantum mechanics. </w:t>
      </w:r>
      <w:r w:rsidRPr="002F23F4">
        <w:rPr>
          <w:i/>
        </w:rPr>
        <w:t>European Journal for Philosophy of Science, 14</w:t>
      </w:r>
      <w:r w:rsidRPr="002F23F4">
        <w:t xml:space="preserve">(3), 1-22. </w:t>
      </w:r>
    </w:p>
    <w:p w14:paraId="6875846B" w14:textId="77777777" w:rsidR="002F23F4" w:rsidRPr="002F23F4" w:rsidRDefault="002F23F4" w:rsidP="002F23F4">
      <w:pPr>
        <w:pStyle w:val="EndNoteBibliography"/>
        <w:spacing w:after="0"/>
        <w:ind w:left="720" w:hanging="720"/>
      </w:pPr>
      <w:r w:rsidRPr="002F23F4">
        <w:t xml:space="preserve">Gupta, N. K., &amp; Jayannavar, A. M. (2021). Emergence in Science. </w:t>
      </w:r>
      <w:r w:rsidRPr="002F23F4">
        <w:rPr>
          <w:i/>
        </w:rPr>
        <w:t>arXiv</w:t>
      </w:r>
      <w:r w:rsidRPr="002F23F4">
        <w:t>. doi:10.48550/arXiv.2106.14754</w:t>
      </w:r>
    </w:p>
    <w:p w14:paraId="042C704A" w14:textId="77777777" w:rsidR="002F23F4" w:rsidRPr="002F23F4" w:rsidRDefault="002F23F4" w:rsidP="002F23F4">
      <w:pPr>
        <w:pStyle w:val="EndNoteBibliography"/>
        <w:spacing w:after="0"/>
        <w:ind w:left="720" w:hanging="720"/>
      </w:pPr>
      <w:r w:rsidRPr="002F23F4">
        <w:t xml:space="preserve">Hawley, K. (2017). Social Mereology. </w:t>
      </w:r>
      <w:r w:rsidRPr="002F23F4">
        <w:rPr>
          <w:i/>
        </w:rPr>
        <w:t>Journal of the American Philosophical Association, 3</w:t>
      </w:r>
      <w:r w:rsidRPr="002F23F4">
        <w:t xml:space="preserve">(4), 395-411. </w:t>
      </w:r>
    </w:p>
    <w:p w14:paraId="5FCFCC4A" w14:textId="77777777" w:rsidR="002F23F4" w:rsidRPr="002F23F4" w:rsidRDefault="002F23F4" w:rsidP="002F23F4">
      <w:pPr>
        <w:pStyle w:val="EndNoteBibliography"/>
        <w:spacing w:after="0"/>
        <w:ind w:left="720" w:hanging="720"/>
      </w:pPr>
      <w:r w:rsidRPr="002F23F4">
        <w:t xml:space="preserve">Healey, R. (2013). Physical composition. </w:t>
      </w:r>
      <w:r w:rsidRPr="002F23F4">
        <w:rPr>
          <w:i/>
        </w:rPr>
        <w:t>Studies in History and Philosophy of Science Part B: Studies in History and Philosophy of Modern Physics, 44</w:t>
      </w:r>
      <w:r w:rsidRPr="002F23F4">
        <w:t xml:space="preserve">(1), 48-62. </w:t>
      </w:r>
    </w:p>
    <w:p w14:paraId="5D488CCF" w14:textId="77777777" w:rsidR="002F23F4" w:rsidRPr="002F23F4" w:rsidRDefault="002F23F4" w:rsidP="002F23F4">
      <w:pPr>
        <w:pStyle w:val="EndNoteBibliography"/>
        <w:spacing w:after="0"/>
        <w:ind w:left="720" w:hanging="720"/>
      </w:pPr>
      <w:r w:rsidRPr="002F23F4">
        <w:t xml:space="preserve">Healey, R. (2017). </w:t>
      </w:r>
      <w:r w:rsidRPr="002F23F4">
        <w:rPr>
          <w:i/>
        </w:rPr>
        <w:t>The Quantum Revolution in Philosophy</w:t>
      </w:r>
      <w:r w:rsidRPr="002F23F4">
        <w:t>: Oxford University Press.</w:t>
      </w:r>
    </w:p>
    <w:p w14:paraId="41A3DD6A" w14:textId="77777777" w:rsidR="002F23F4" w:rsidRPr="002F23F4" w:rsidRDefault="002F23F4" w:rsidP="002F23F4">
      <w:pPr>
        <w:pStyle w:val="EndNoteBibliography"/>
        <w:spacing w:after="0"/>
        <w:ind w:left="720" w:hanging="720"/>
      </w:pPr>
      <w:r w:rsidRPr="002F23F4">
        <w:t xml:space="preserve">Hoefer, C. (1996). The Metaphysics of Space-Time Substantivalism. </w:t>
      </w:r>
      <w:r w:rsidRPr="002F23F4">
        <w:rPr>
          <w:i/>
        </w:rPr>
        <w:t>Journal of Philosophy, 93</w:t>
      </w:r>
      <w:r w:rsidRPr="002F23F4">
        <w:t xml:space="preserve">(1), 5-27. </w:t>
      </w:r>
    </w:p>
    <w:p w14:paraId="1BFD9A0F" w14:textId="77777777" w:rsidR="002F23F4" w:rsidRPr="002F23F4" w:rsidRDefault="002F23F4" w:rsidP="002F23F4">
      <w:pPr>
        <w:pStyle w:val="EndNoteBibliography"/>
        <w:spacing w:after="0"/>
        <w:ind w:left="720" w:hanging="720"/>
      </w:pPr>
      <w:r w:rsidRPr="002F23F4">
        <w:t xml:space="preserve">Huggett, N., &amp; Wüthrich, C. (2013). Emergent spacetime and empirical (in)coherence. </w:t>
      </w:r>
      <w:r w:rsidRPr="002F23F4">
        <w:rPr>
          <w:i/>
        </w:rPr>
        <w:t>Studies in History and Philosophy of Science Part B: Studies in History and Philosophy of Modern Physics, 44</w:t>
      </w:r>
      <w:r w:rsidRPr="002F23F4">
        <w:t>(3), 276-285. doi:10.1016/j.shpsb.2012.11.003</w:t>
      </w:r>
    </w:p>
    <w:p w14:paraId="42D00478" w14:textId="77777777" w:rsidR="002F23F4" w:rsidRPr="002F23F4" w:rsidRDefault="002F23F4" w:rsidP="002F23F4">
      <w:pPr>
        <w:pStyle w:val="EndNoteBibliography"/>
        <w:spacing w:after="0"/>
        <w:ind w:left="720" w:hanging="720"/>
      </w:pPr>
      <w:r w:rsidRPr="002F23F4">
        <w:t xml:space="preserve">Huggett, N., &amp; Wüthrich, C. (2018). The (A)temporal Emergence of Spacetime. </w:t>
      </w:r>
      <w:r w:rsidRPr="002F23F4">
        <w:rPr>
          <w:i/>
        </w:rPr>
        <w:t>Philosophy of Science, 85</w:t>
      </w:r>
      <w:r w:rsidRPr="002F23F4">
        <w:t xml:space="preserve">, 1190-1203. </w:t>
      </w:r>
    </w:p>
    <w:p w14:paraId="0AD4946B" w14:textId="77777777" w:rsidR="002F23F4" w:rsidRPr="002F23F4" w:rsidRDefault="002F23F4" w:rsidP="002F23F4">
      <w:pPr>
        <w:pStyle w:val="EndNoteBibliography"/>
        <w:spacing w:after="0"/>
        <w:ind w:left="720" w:hanging="720"/>
      </w:pPr>
      <w:r w:rsidRPr="002F23F4">
        <w:t xml:space="preserve">Hull, D. L. (1978). A matter of individuality. </w:t>
      </w:r>
      <w:r w:rsidRPr="002F23F4">
        <w:rPr>
          <w:i/>
        </w:rPr>
        <w:t>Philosophy of Science, 45</w:t>
      </w:r>
      <w:r w:rsidRPr="002F23F4">
        <w:t xml:space="preserve">(3), 335-360. </w:t>
      </w:r>
    </w:p>
    <w:p w14:paraId="52119117" w14:textId="77777777" w:rsidR="002F23F4" w:rsidRPr="002F23F4" w:rsidRDefault="002F23F4" w:rsidP="002F23F4">
      <w:pPr>
        <w:pStyle w:val="EndNoteBibliography"/>
        <w:spacing w:after="0"/>
        <w:ind w:left="720" w:hanging="720"/>
      </w:pPr>
      <w:r w:rsidRPr="002F23F4">
        <w:t xml:space="preserve">Isham, C. J., &amp; Butterfield, J. (1999). On the Emergence of Time in Quantum Gravity. In J. Butterfield (Ed.), </w:t>
      </w:r>
      <w:r w:rsidRPr="002F23F4">
        <w:rPr>
          <w:i/>
        </w:rPr>
        <w:t>The arguments of time</w:t>
      </w:r>
      <w:r w:rsidRPr="002F23F4">
        <w:t xml:space="preserve"> (pp. 116–168). Oxford: Oxford University Press.</w:t>
      </w:r>
    </w:p>
    <w:p w14:paraId="590C40D0" w14:textId="77777777" w:rsidR="002F23F4" w:rsidRPr="002F23F4" w:rsidRDefault="002F23F4" w:rsidP="002F23F4">
      <w:pPr>
        <w:pStyle w:val="EndNoteBibliography"/>
        <w:spacing w:after="0"/>
        <w:ind w:left="720" w:hanging="720"/>
      </w:pPr>
      <w:r w:rsidRPr="002F23F4">
        <w:t xml:space="preserve">Ismael, J. (2021). Do You See Space? How to Recover the Visible and Tangible Reality of Space (Without Space). In C. W¨uthrich, B. L. Bihan, &amp; N. Huggett (Eds.), </w:t>
      </w:r>
      <w:r w:rsidRPr="002F23F4">
        <w:rPr>
          <w:i/>
        </w:rPr>
        <w:t>Philosophy Beyond Spacetime: Implications from Quantum Gravity</w:t>
      </w:r>
      <w:r w:rsidRPr="002F23F4">
        <w:t>. Oxford: Oxford University Press.</w:t>
      </w:r>
    </w:p>
    <w:p w14:paraId="3D601110" w14:textId="77777777" w:rsidR="002F23F4" w:rsidRPr="002F23F4" w:rsidRDefault="002F23F4" w:rsidP="002F23F4">
      <w:pPr>
        <w:pStyle w:val="EndNoteBibliography"/>
        <w:spacing w:after="0"/>
        <w:ind w:left="720" w:hanging="720"/>
      </w:pPr>
      <w:r w:rsidRPr="002F23F4">
        <w:t xml:space="preserve">Knox, E. (2019). Physical relativity from a functionalist perspective. </w:t>
      </w:r>
      <w:r w:rsidRPr="002F23F4">
        <w:rPr>
          <w:i/>
        </w:rPr>
        <w:t>Studies in History and Philosophy of Science Part B: Studies in History and Philosophy of Modern Physics, 67</w:t>
      </w:r>
      <w:r w:rsidRPr="002F23F4">
        <w:t>, 118-124. doi:10.1016/j.shpsb.2017.09.008</w:t>
      </w:r>
    </w:p>
    <w:p w14:paraId="609F2A81" w14:textId="77777777" w:rsidR="002F23F4" w:rsidRPr="002F23F4" w:rsidRDefault="002F23F4" w:rsidP="002F23F4">
      <w:pPr>
        <w:pStyle w:val="EndNoteBibliography"/>
        <w:spacing w:after="0"/>
        <w:ind w:left="720" w:hanging="720"/>
      </w:pPr>
      <w:r w:rsidRPr="002F23F4">
        <w:t xml:space="preserve">Lam, V., &amp; Esfeld, M. (2013). A dilemma for the emergence of spacetime in canonical quantum gravity. </w:t>
      </w:r>
      <w:r w:rsidRPr="002F23F4">
        <w:rPr>
          <w:i/>
        </w:rPr>
        <w:t>Studies in History and Philosophy of Modern Physics, 33</w:t>
      </w:r>
      <w:r w:rsidRPr="002F23F4">
        <w:t xml:space="preserve">(3), 286-293. </w:t>
      </w:r>
    </w:p>
    <w:p w14:paraId="768BC2AC" w14:textId="77777777" w:rsidR="002F23F4" w:rsidRPr="002F23F4" w:rsidRDefault="002F23F4" w:rsidP="002F23F4">
      <w:pPr>
        <w:pStyle w:val="EndNoteBibliography"/>
        <w:spacing w:after="0"/>
        <w:ind w:left="720" w:hanging="720"/>
      </w:pPr>
      <w:r w:rsidRPr="002F23F4">
        <w:lastRenderedPageBreak/>
        <w:t xml:space="preserve">Lam, V., &amp; Wüthrich, C. (2020). Spacetime functionalism from a realist perspective. </w:t>
      </w:r>
      <w:r w:rsidRPr="002F23F4">
        <w:rPr>
          <w:i/>
        </w:rPr>
        <w:t>Synthese, 199</w:t>
      </w:r>
      <w:r w:rsidRPr="002F23F4">
        <w:t xml:space="preserve">(Suppl 2), 1-19. </w:t>
      </w:r>
    </w:p>
    <w:p w14:paraId="75086A67" w14:textId="77777777" w:rsidR="002F23F4" w:rsidRPr="002F23F4" w:rsidRDefault="002F23F4" w:rsidP="002F23F4">
      <w:pPr>
        <w:pStyle w:val="EndNoteBibliography"/>
        <w:spacing w:after="0"/>
        <w:ind w:left="720" w:hanging="720"/>
      </w:pPr>
      <w:r w:rsidRPr="002F23F4">
        <w:t xml:space="preserve">Le Bihan, B. (2016). Super-Relationism: Combining Eliminativism about Objects and Relationism about Spacetime. </w:t>
      </w:r>
      <w:r w:rsidRPr="002F23F4">
        <w:rPr>
          <w:i/>
        </w:rPr>
        <w:t>Philosophical Studies, 173</w:t>
      </w:r>
      <w:r w:rsidRPr="002F23F4">
        <w:t xml:space="preserve">(8), 2151-2172. </w:t>
      </w:r>
    </w:p>
    <w:p w14:paraId="5915DD72" w14:textId="77777777" w:rsidR="002F23F4" w:rsidRPr="002F23F4" w:rsidRDefault="002F23F4" w:rsidP="002F23F4">
      <w:pPr>
        <w:pStyle w:val="EndNoteBibliography"/>
        <w:spacing w:after="0"/>
        <w:ind w:left="720" w:hanging="720"/>
      </w:pPr>
      <w:r w:rsidRPr="002F23F4">
        <w:t xml:space="preserve">Le Bihan, B. (2017). Priority Monism Beyond Spacetime. </w:t>
      </w:r>
      <w:r w:rsidRPr="002F23F4">
        <w:rPr>
          <w:i/>
        </w:rPr>
        <w:t>Metaphysica</w:t>
      </w:r>
      <w:r w:rsidRPr="002F23F4">
        <w:t>. doi:10.1515/mp-2018-0005</w:t>
      </w:r>
    </w:p>
    <w:p w14:paraId="5C2B8C34" w14:textId="77777777" w:rsidR="002F23F4" w:rsidRPr="002F23F4" w:rsidRDefault="002F23F4" w:rsidP="002F23F4">
      <w:pPr>
        <w:pStyle w:val="EndNoteBibliography"/>
        <w:spacing w:after="0"/>
        <w:ind w:left="720" w:hanging="720"/>
      </w:pPr>
      <w:r w:rsidRPr="002F23F4">
        <w:t xml:space="preserve">Le Bihan, B. (2018). Space Emergence in Contemporary Physics: Why We Do Not Need Fundamentality, Layers of Reality and Emergence. </w:t>
      </w:r>
      <w:r w:rsidRPr="002F23F4">
        <w:rPr>
          <w:i/>
        </w:rPr>
        <w:t>Disputatio, 10</w:t>
      </w:r>
      <w:r w:rsidRPr="002F23F4">
        <w:t>(49), 71-95. doi:10.2478/disp-2018-0004</w:t>
      </w:r>
    </w:p>
    <w:p w14:paraId="79C9E065" w14:textId="77777777" w:rsidR="002F23F4" w:rsidRPr="002F23F4" w:rsidRDefault="002F23F4" w:rsidP="002F23F4">
      <w:pPr>
        <w:pStyle w:val="EndNoteBibliography"/>
        <w:spacing w:after="0"/>
        <w:ind w:left="720" w:hanging="720"/>
      </w:pPr>
      <w:r w:rsidRPr="002F23F4">
        <w:t xml:space="preserve">Le Bihan, B. (ms). String theory for Metaphysicians. </w:t>
      </w:r>
    </w:p>
    <w:p w14:paraId="6D038989" w14:textId="77777777" w:rsidR="002F23F4" w:rsidRPr="002F23F4" w:rsidRDefault="002F23F4" w:rsidP="002F23F4">
      <w:pPr>
        <w:pStyle w:val="EndNoteBibliography"/>
        <w:spacing w:after="0"/>
        <w:ind w:left="720" w:hanging="720"/>
      </w:pPr>
      <w:r w:rsidRPr="002F23F4">
        <w:t xml:space="preserve">Leonard, M. (2016). What is mereological harmony? </w:t>
      </w:r>
      <w:r w:rsidRPr="002F23F4">
        <w:rPr>
          <w:i/>
        </w:rPr>
        <w:t>Synthese, 193</w:t>
      </w:r>
      <w:r w:rsidRPr="002F23F4">
        <w:t xml:space="preserve">(6). </w:t>
      </w:r>
    </w:p>
    <w:p w14:paraId="0165D036" w14:textId="77777777" w:rsidR="002F23F4" w:rsidRPr="002F23F4" w:rsidRDefault="002F23F4" w:rsidP="002F23F4">
      <w:pPr>
        <w:pStyle w:val="EndNoteBibliography"/>
        <w:spacing w:after="0"/>
        <w:ind w:left="720" w:hanging="720"/>
      </w:pPr>
      <w:r w:rsidRPr="002F23F4">
        <w:t xml:space="preserve">Lewis, D. (1991). </w:t>
      </w:r>
      <w:r w:rsidRPr="002F23F4">
        <w:rPr>
          <w:i/>
        </w:rPr>
        <w:t>Parts of Classes</w:t>
      </w:r>
      <w:r w:rsidRPr="002F23F4">
        <w:t>. Oxford UK: Basil Blackwell.</w:t>
      </w:r>
    </w:p>
    <w:p w14:paraId="7B23BAAF" w14:textId="77777777" w:rsidR="002F23F4" w:rsidRPr="002F23F4" w:rsidRDefault="002F23F4" w:rsidP="002F23F4">
      <w:pPr>
        <w:pStyle w:val="EndNoteBibliography"/>
        <w:spacing w:after="0"/>
        <w:ind w:left="720" w:hanging="720"/>
      </w:pPr>
      <w:r w:rsidRPr="002F23F4">
        <w:t xml:space="preserve">McDaniel, K. (2008). Against composition as identity. </w:t>
      </w:r>
      <w:r w:rsidRPr="002F23F4">
        <w:rPr>
          <w:i/>
        </w:rPr>
        <w:t>Analysis, 68</w:t>
      </w:r>
      <w:r w:rsidRPr="002F23F4">
        <w:t xml:space="preserve">(2), 128-133. </w:t>
      </w:r>
    </w:p>
    <w:p w14:paraId="1C936D42" w14:textId="77777777" w:rsidR="002F23F4" w:rsidRPr="002F23F4" w:rsidRDefault="002F23F4" w:rsidP="002F23F4">
      <w:pPr>
        <w:pStyle w:val="EndNoteBibliography"/>
        <w:spacing w:after="0"/>
        <w:ind w:left="720" w:hanging="720"/>
      </w:pPr>
      <w:r w:rsidRPr="002F23F4">
        <w:t xml:space="preserve">Ney, A. (2020). Finding the world in the wave function: some strategies for solving the macro-object problem. </w:t>
      </w:r>
      <w:r w:rsidRPr="002F23F4">
        <w:rPr>
          <w:i/>
        </w:rPr>
        <w:t>Synthese, 197</w:t>
      </w:r>
      <w:r w:rsidRPr="002F23F4">
        <w:t xml:space="preserve">(10), 4227-4249. </w:t>
      </w:r>
    </w:p>
    <w:p w14:paraId="0931A381" w14:textId="77777777" w:rsidR="002F23F4" w:rsidRPr="002F23F4" w:rsidRDefault="002F23F4" w:rsidP="002F23F4">
      <w:pPr>
        <w:pStyle w:val="EndNoteBibliography"/>
        <w:spacing w:after="0"/>
        <w:ind w:left="720" w:hanging="720"/>
      </w:pPr>
      <w:r w:rsidRPr="002F23F4">
        <w:t xml:space="preserve">Ney, A. (2021). </w:t>
      </w:r>
      <w:r w:rsidRPr="002F23F4">
        <w:rPr>
          <w:i/>
        </w:rPr>
        <w:t>The World in the Wave Function: A Metaphysics for Quantum Physics</w:t>
      </w:r>
      <w:r w:rsidRPr="002F23F4">
        <w:t>: Oxford University Press.</w:t>
      </w:r>
    </w:p>
    <w:p w14:paraId="32CF2C2C" w14:textId="77777777" w:rsidR="002F23F4" w:rsidRPr="002F23F4" w:rsidRDefault="002F23F4" w:rsidP="002F23F4">
      <w:pPr>
        <w:pStyle w:val="EndNoteBibliography"/>
        <w:spacing w:after="0"/>
        <w:ind w:left="720" w:hanging="720"/>
      </w:pPr>
      <w:r w:rsidRPr="002F23F4">
        <w:t xml:space="preserve">Papineau, D. (2009). The Poverty of Analysis. </w:t>
      </w:r>
      <w:r w:rsidRPr="002F23F4">
        <w:rPr>
          <w:i/>
        </w:rPr>
        <w:t>Proceedings of the Aristotelian Society, Supplementary Volumes, 83</w:t>
      </w:r>
      <w:r w:rsidRPr="002F23F4">
        <w:t xml:space="preserve">, 1-30. </w:t>
      </w:r>
    </w:p>
    <w:p w14:paraId="67D3CD62" w14:textId="77777777" w:rsidR="002F23F4" w:rsidRPr="002F23F4" w:rsidRDefault="002F23F4" w:rsidP="002F23F4">
      <w:pPr>
        <w:pStyle w:val="EndNoteBibliography"/>
        <w:spacing w:after="0"/>
        <w:ind w:left="720" w:hanging="720"/>
      </w:pPr>
      <w:r w:rsidRPr="002F23F4">
        <w:t xml:space="preserve">Parsons, J. (2007). Theories of Location. </w:t>
      </w:r>
      <w:r w:rsidRPr="002F23F4">
        <w:rPr>
          <w:i/>
        </w:rPr>
        <w:t>Oxford Studies in Metaphysics, 3</w:t>
      </w:r>
      <w:r w:rsidRPr="002F23F4">
        <w:t xml:space="preserve">, 201-232. </w:t>
      </w:r>
    </w:p>
    <w:p w14:paraId="63A8DD3C" w14:textId="77777777" w:rsidR="002F23F4" w:rsidRPr="002F23F4" w:rsidRDefault="002F23F4" w:rsidP="002F23F4">
      <w:pPr>
        <w:pStyle w:val="EndNoteBibliography"/>
        <w:spacing w:after="0"/>
        <w:ind w:left="720" w:hanging="720"/>
      </w:pPr>
      <w:r w:rsidRPr="002F23F4">
        <w:t xml:space="preserve">Paul, L. A. (2002). Logical parts. </w:t>
      </w:r>
      <w:r w:rsidRPr="002F23F4">
        <w:rPr>
          <w:i/>
        </w:rPr>
        <w:t>Noûs, 36</w:t>
      </w:r>
      <w:r w:rsidRPr="002F23F4">
        <w:t xml:space="preserve">(4), 578–596. </w:t>
      </w:r>
    </w:p>
    <w:p w14:paraId="0096FE0B" w14:textId="77777777" w:rsidR="002F23F4" w:rsidRPr="002F23F4" w:rsidRDefault="002F23F4" w:rsidP="002F23F4">
      <w:pPr>
        <w:pStyle w:val="EndNoteBibliography"/>
        <w:spacing w:after="0"/>
        <w:ind w:left="720" w:hanging="720"/>
      </w:pPr>
      <w:r w:rsidRPr="002F23F4">
        <w:t xml:space="preserve">Paul, L. A. (2012). Building the world from its fundamental constituents. </w:t>
      </w:r>
      <w:r w:rsidRPr="002F23F4">
        <w:rPr>
          <w:i/>
        </w:rPr>
        <w:t>Philosophical Studies, 158</w:t>
      </w:r>
      <w:r w:rsidRPr="002F23F4">
        <w:t>(2), 221-256. doi:10.1007/s11098-012-9885-8</w:t>
      </w:r>
    </w:p>
    <w:p w14:paraId="240243F7" w14:textId="77777777" w:rsidR="002F23F4" w:rsidRPr="002F23F4" w:rsidRDefault="002F23F4" w:rsidP="002F23F4">
      <w:pPr>
        <w:pStyle w:val="EndNoteBibliography"/>
        <w:spacing w:after="0"/>
        <w:ind w:left="720" w:hanging="720"/>
      </w:pPr>
      <w:r w:rsidRPr="002F23F4">
        <w:t xml:space="preserve">Paul, L. A. (2017). A One Category Ontology. In J. A. Keller (Ed.), </w:t>
      </w:r>
      <w:r w:rsidRPr="002F23F4">
        <w:rPr>
          <w:i/>
        </w:rPr>
        <w:t>Being, Freedom, and Method: Themes From the Philosophy of Peter van Inwagen</w:t>
      </w:r>
      <w:r w:rsidRPr="002F23F4">
        <w:t>: Oxford University Press.</w:t>
      </w:r>
    </w:p>
    <w:p w14:paraId="4B91A42B" w14:textId="77777777" w:rsidR="002F23F4" w:rsidRPr="002F23F4" w:rsidRDefault="002F23F4" w:rsidP="002F23F4">
      <w:pPr>
        <w:pStyle w:val="EndNoteBibliography"/>
        <w:spacing w:after="0"/>
        <w:ind w:left="720" w:hanging="720"/>
      </w:pPr>
      <w:r w:rsidRPr="002F23F4">
        <w:t xml:space="preserve">Pickup, M. (2016). Unextended Complexes. </w:t>
      </w:r>
      <w:r w:rsidRPr="002F23F4">
        <w:rPr>
          <w:i/>
        </w:rPr>
        <w:t>Thought: A Journal of Philosophy, 5</w:t>
      </w:r>
      <w:r w:rsidRPr="002F23F4">
        <w:t xml:space="preserve">(3), 257-264. </w:t>
      </w:r>
    </w:p>
    <w:p w14:paraId="1E9270C5" w14:textId="77777777" w:rsidR="002F23F4" w:rsidRPr="002F23F4" w:rsidRDefault="002F23F4" w:rsidP="002F23F4">
      <w:pPr>
        <w:pStyle w:val="EndNoteBibliography"/>
        <w:spacing w:after="0"/>
        <w:ind w:left="720" w:hanging="720"/>
      </w:pPr>
      <w:r w:rsidRPr="002F23F4">
        <w:t xml:space="preserve">Rovelli, C. (2007). </w:t>
      </w:r>
      <w:r w:rsidRPr="002F23F4">
        <w:rPr>
          <w:i/>
        </w:rPr>
        <w:t>Quantum Gravity</w:t>
      </w:r>
      <w:r w:rsidRPr="002F23F4">
        <w:t>: Cambridge University Press.</w:t>
      </w:r>
    </w:p>
    <w:p w14:paraId="6B0F41F8" w14:textId="77777777" w:rsidR="002F23F4" w:rsidRPr="002F23F4" w:rsidRDefault="002F23F4" w:rsidP="002F23F4">
      <w:pPr>
        <w:pStyle w:val="EndNoteBibliography"/>
        <w:spacing w:after="0"/>
        <w:ind w:left="720" w:hanging="720"/>
      </w:pPr>
      <w:r w:rsidRPr="002F23F4">
        <w:t xml:space="preserve">Rovelli, C. (2008). Loop Quantum Gravity. </w:t>
      </w:r>
      <w:r w:rsidRPr="002F23F4">
        <w:rPr>
          <w:i/>
        </w:rPr>
        <w:t>Living Reviews in Relativity, 11</w:t>
      </w:r>
      <w:r w:rsidRPr="002F23F4">
        <w:t xml:space="preserve">(5). </w:t>
      </w:r>
    </w:p>
    <w:p w14:paraId="4FF8C94F" w14:textId="77777777" w:rsidR="002F23F4" w:rsidRPr="002F23F4" w:rsidRDefault="002F23F4" w:rsidP="002F23F4">
      <w:pPr>
        <w:pStyle w:val="EndNoteBibliography"/>
        <w:spacing w:after="0"/>
        <w:ind w:left="720" w:hanging="720"/>
      </w:pPr>
      <w:r w:rsidRPr="002F23F4">
        <w:t xml:space="preserve">Rovelli, C., &amp; Vidotto, F. (2014). </w:t>
      </w:r>
      <w:r w:rsidRPr="002F23F4">
        <w:rPr>
          <w:i/>
        </w:rPr>
        <w:t>Covariant Loop Quantum Gravity: An Elementary Introduction to Quantum Gravity and Spinfoam Theory</w:t>
      </w:r>
      <w:r w:rsidRPr="002F23F4">
        <w:t>. Cambridge: Cambridge University Press.</w:t>
      </w:r>
    </w:p>
    <w:p w14:paraId="0E301B90" w14:textId="77777777" w:rsidR="002F23F4" w:rsidRPr="002F23F4" w:rsidRDefault="002F23F4" w:rsidP="002F23F4">
      <w:pPr>
        <w:pStyle w:val="EndNoteBibliography"/>
        <w:spacing w:after="0"/>
        <w:ind w:left="720" w:hanging="720"/>
      </w:pPr>
      <w:r w:rsidRPr="002F23F4">
        <w:t xml:space="preserve">Saucedo, R. (2011). Parthood and Location. </w:t>
      </w:r>
      <w:r w:rsidRPr="002F23F4">
        <w:rPr>
          <w:i/>
        </w:rPr>
        <w:t>Oxford Studies in Metaphysics, 6</w:t>
      </w:r>
      <w:r w:rsidRPr="002F23F4">
        <w:t xml:space="preserve">. </w:t>
      </w:r>
    </w:p>
    <w:p w14:paraId="5A27D1B1" w14:textId="77777777" w:rsidR="002F23F4" w:rsidRPr="002F23F4" w:rsidRDefault="002F23F4" w:rsidP="002F23F4">
      <w:pPr>
        <w:pStyle w:val="EndNoteBibliography"/>
        <w:spacing w:after="0"/>
        <w:ind w:left="720" w:hanging="720"/>
      </w:pPr>
      <w:r w:rsidRPr="002F23F4">
        <w:t xml:space="preserve">Schaffer, J. (2009). Spacetime the one substance. </w:t>
      </w:r>
      <w:r w:rsidRPr="002F23F4">
        <w:rPr>
          <w:i/>
        </w:rPr>
        <w:t>Philosophical Studies, 145</w:t>
      </w:r>
      <w:r w:rsidRPr="002F23F4">
        <w:t>(1), 131-148. doi:10.1007/s11098-009-9386-6</w:t>
      </w:r>
    </w:p>
    <w:p w14:paraId="5D260F34" w14:textId="77777777" w:rsidR="002F23F4" w:rsidRPr="002F23F4" w:rsidRDefault="002F23F4" w:rsidP="002F23F4">
      <w:pPr>
        <w:pStyle w:val="EndNoteBibliography"/>
        <w:spacing w:after="0"/>
        <w:ind w:left="720" w:hanging="720"/>
      </w:pPr>
      <w:r w:rsidRPr="002F23F4">
        <w:t xml:space="preserve">Schelling, T. C. (1971). Dynamic models of segregation. </w:t>
      </w:r>
      <w:r w:rsidRPr="002F23F4">
        <w:rPr>
          <w:i/>
        </w:rPr>
        <w:t>The Journal of Mathematical Sociology, 1</w:t>
      </w:r>
      <w:r w:rsidRPr="002F23F4">
        <w:t>(2), 143-186. doi:10.1080/0022250X.1971.9989794</w:t>
      </w:r>
    </w:p>
    <w:p w14:paraId="5ACE5BDE" w14:textId="77777777" w:rsidR="002F23F4" w:rsidRPr="002F23F4" w:rsidRDefault="002F23F4" w:rsidP="002F23F4">
      <w:pPr>
        <w:pStyle w:val="EndNoteBibliography"/>
        <w:spacing w:after="0"/>
        <w:ind w:left="720" w:hanging="720"/>
      </w:pPr>
      <w:r w:rsidRPr="002F23F4">
        <w:lastRenderedPageBreak/>
        <w:t xml:space="preserve">Schmidt, M. (2020). Being one while being many - social and culinary parts and wholes in Western Kenya. </w:t>
      </w:r>
      <w:r w:rsidRPr="002F23F4">
        <w:rPr>
          <w:i/>
        </w:rPr>
        <w:t>Food, culture, &amp; society, 23</w:t>
      </w:r>
      <w:r w:rsidRPr="002F23F4">
        <w:t>(4), 472-488. doi:10.1080/15528014.2020.1775410</w:t>
      </w:r>
    </w:p>
    <w:p w14:paraId="5DFBE0E8" w14:textId="77777777" w:rsidR="002F23F4" w:rsidRPr="002F23F4" w:rsidRDefault="002F23F4" w:rsidP="002F23F4">
      <w:pPr>
        <w:pStyle w:val="EndNoteBibliography"/>
        <w:spacing w:after="0"/>
        <w:ind w:left="720" w:hanging="720"/>
      </w:pPr>
      <w:r w:rsidRPr="002F23F4">
        <w:t xml:space="preserve">Schulz, S., Kumar, A., &amp; Bittner, T. (2006). Biomedical ontologies: What part-of is and isn’t. </w:t>
      </w:r>
      <w:r w:rsidRPr="002F23F4">
        <w:rPr>
          <w:i/>
        </w:rPr>
        <w:t>Journal of biomedical informatics, 39</w:t>
      </w:r>
      <w:r w:rsidRPr="002F23F4">
        <w:t>(3), 350-361. doi:10.1016/j.jbi.2005.11.003</w:t>
      </w:r>
    </w:p>
    <w:p w14:paraId="245F6383" w14:textId="77777777" w:rsidR="002F23F4" w:rsidRPr="002F23F4" w:rsidRDefault="002F23F4" w:rsidP="002F23F4">
      <w:pPr>
        <w:pStyle w:val="EndNoteBibliography"/>
        <w:spacing w:after="0"/>
        <w:ind w:left="720" w:hanging="720"/>
      </w:pPr>
      <w:r w:rsidRPr="002F23F4">
        <w:t xml:space="preserve">Smolin, L. (2009). Generic predictions of quantum theories of gravity. In D. Oriti (Ed.), </w:t>
      </w:r>
      <w:r w:rsidRPr="002F23F4">
        <w:rPr>
          <w:i/>
        </w:rPr>
        <w:t>Approaches to Quantum Gravity: Toward a New Understanding of Space, Time and Matter</w:t>
      </w:r>
      <w:r w:rsidRPr="002F23F4">
        <w:t xml:space="preserve"> (pp. 548-570). Cambridge: Cambridge University Press.</w:t>
      </w:r>
    </w:p>
    <w:p w14:paraId="17E9EAA1" w14:textId="77777777" w:rsidR="002F23F4" w:rsidRPr="002F23F4" w:rsidRDefault="002F23F4" w:rsidP="002F23F4">
      <w:pPr>
        <w:pStyle w:val="EndNoteBibliography"/>
        <w:spacing w:after="0"/>
        <w:ind w:left="720" w:hanging="720"/>
      </w:pPr>
      <w:r w:rsidRPr="002F23F4">
        <w:t xml:space="preserve">Smullyan, R. (1996). </w:t>
      </w:r>
      <w:r w:rsidRPr="002F23F4">
        <w:rPr>
          <w:i/>
        </w:rPr>
        <w:t>Set theory and the continuum problem</w:t>
      </w:r>
      <w:r w:rsidRPr="002F23F4">
        <w:t>: Clarendon Press.</w:t>
      </w:r>
    </w:p>
    <w:p w14:paraId="7C6660E0" w14:textId="77777777" w:rsidR="002F23F4" w:rsidRPr="002F23F4" w:rsidRDefault="002F23F4" w:rsidP="002F23F4">
      <w:pPr>
        <w:pStyle w:val="EndNoteBibliography"/>
        <w:spacing w:after="0"/>
        <w:ind w:left="720" w:hanging="720"/>
      </w:pPr>
      <w:r w:rsidRPr="002F23F4">
        <w:t xml:space="preserve">Strohmaier, D. (2018). Group Membership and Parthood. </w:t>
      </w:r>
      <w:r w:rsidRPr="002F23F4">
        <w:rPr>
          <w:i/>
        </w:rPr>
        <w:t>Journal of Social Ontology, 4</w:t>
      </w:r>
      <w:r w:rsidRPr="002F23F4">
        <w:t xml:space="preserve">(2), 121-135. </w:t>
      </w:r>
    </w:p>
    <w:p w14:paraId="1B8F398A" w14:textId="77777777" w:rsidR="002F23F4" w:rsidRPr="002F23F4" w:rsidRDefault="002F23F4" w:rsidP="002F23F4">
      <w:pPr>
        <w:pStyle w:val="EndNoteBibliography"/>
        <w:spacing w:after="0"/>
        <w:ind w:left="720" w:hanging="720"/>
      </w:pPr>
      <w:r w:rsidRPr="002F23F4">
        <w:t xml:space="preserve">Uzquiano, G. (2011). Mereological Harmony. In K. Bennett &amp; D. W. Zimmerman (Eds.), </w:t>
      </w:r>
      <w:r w:rsidRPr="002F23F4">
        <w:rPr>
          <w:i/>
        </w:rPr>
        <w:t>Oxford Studies in Metaphysics</w:t>
      </w:r>
      <w:r w:rsidRPr="002F23F4">
        <w:t>: Oxford University Press.</w:t>
      </w:r>
    </w:p>
    <w:p w14:paraId="54133ABF" w14:textId="77777777" w:rsidR="002F23F4" w:rsidRPr="002F23F4" w:rsidRDefault="002F23F4" w:rsidP="002F23F4">
      <w:pPr>
        <w:pStyle w:val="EndNoteBibliography"/>
        <w:spacing w:after="0"/>
        <w:ind w:left="720" w:hanging="720"/>
      </w:pPr>
      <w:r w:rsidRPr="002F23F4">
        <w:t xml:space="preserve">Varzi, A. C. (2007). Spatial Reasoning and Ontology: Parts, Wholes, and Locations. In M. Aiello, I. E. Pratt-Hartmann, &amp; J. van Benthem (Eds.), </w:t>
      </w:r>
      <w:r w:rsidRPr="002F23F4">
        <w:rPr>
          <w:i/>
        </w:rPr>
        <w:t>Handbook of Spatial Logics</w:t>
      </w:r>
      <w:r w:rsidRPr="002F23F4">
        <w:t xml:space="preserve"> (pp. 945-1038): Springer Verlag.</w:t>
      </w:r>
    </w:p>
    <w:p w14:paraId="18BB06AF" w14:textId="77777777" w:rsidR="002F23F4" w:rsidRPr="002F23F4" w:rsidRDefault="002F23F4" w:rsidP="002F23F4">
      <w:pPr>
        <w:pStyle w:val="EndNoteBibliography"/>
        <w:spacing w:after="0"/>
        <w:ind w:left="720" w:hanging="720"/>
      </w:pPr>
      <w:r w:rsidRPr="002F23F4">
        <w:t xml:space="preserve">Varzi, A. C., &amp; Cotnoir, A. J. (2021). </w:t>
      </w:r>
      <w:r w:rsidRPr="002F23F4">
        <w:rPr>
          <w:i/>
        </w:rPr>
        <w:t>Mereology</w:t>
      </w:r>
      <w:r w:rsidRPr="002F23F4">
        <w:t>: Oxford University Press.</w:t>
      </w:r>
    </w:p>
    <w:p w14:paraId="3909936C" w14:textId="77777777" w:rsidR="002F23F4" w:rsidRPr="002F23F4" w:rsidRDefault="002F23F4" w:rsidP="002F23F4">
      <w:pPr>
        <w:pStyle w:val="EndNoteBibliography"/>
        <w:spacing w:after="0"/>
        <w:ind w:left="720" w:hanging="720"/>
      </w:pPr>
      <w:r w:rsidRPr="002F23F4">
        <w:t xml:space="preserve">Vicsek, T., Czirók, A., Ben-Jacob, E., Cohen, I. I., &amp; Shochet, O. (1995). Novel type of phase transition in a system of self-driven particles. </w:t>
      </w:r>
      <w:r w:rsidRPr="002F23F4">
        <w:rPr>
          <w:i/>
        </w:rPr>
        <w:t>Phys Rev Lett, 75</w:t>
      </w:r>
      <w:r w:rsidRPr="002F23F4">
        <w:t>(6), 1226-1229. doi:10.1103/PhysRevLett.75.1226</w:t>
      </w:r>
    </w:p>
    <w:p w14:paraId="219D5070" w14:textId="77777777" w:rsidR="002F23F4" w:rsidRPr="002F23F4" w:rsidRDefault="002F23F4" w:rsidP="002F23F4">
      <w:pPr>
        <w:pStyle w:val="EndNoteBibliography"/>
        <w:spacing w:after="0"/>
        <w:ind w:left="720" w:hanging="720"/>
      </w:pPr>
      <w:r w:rsidRPr="002F23F4">
        <w:t xml:space="preserve">Wallace, D. (2011). Decoherence and its Role in the Modern Measurement Problem. </w:t>
      </w:r>
    </w:p>
    <w:p w14:paraId="125F83E9" w14:textId="77777777" w:rsidR="002F23F4" w:rsidRPr="002F23F4" w:rsidRDefault="002F23F4" w:rsidP="002F23F4">
      <w:pPr>
        <w:pStyle w:val="EndNoteBibliography"/>
        <w:spacing w:after="0"/>
        <w:ind w:left="720" w:hanging="720"/>
      </w:pPr>
      <w:r w:rsidRPr="002F23F4">
        <w:t xml:space="preserve">Wang, H. (1998). A Logical Journey. From Gödel to Philosophy. </w:t>
      </w:r>
      <w:r w:rsidRPr="002F23F4">
        <w:rPr>
          <w:i/>
        </w:rPr>
        <w:t>Philosophy, 73</w:t>
      </w:r>
      <w:r w:rsidRPr="002F23F4">
        <w:t xml:space="preserve">(285), 495-504. </w:t>
      </w:r>
    </w:p>
    <w:p w14:paraId="3A363B8E" w14:textId="77777777" w:rsidR="002F23F4" w:rsidRPr="002F23F4" w:rsidRDefault="002F23F4" w:rsidP="002F23F4">
      <w:pPr>
        <w:pStyle w:val="EndNoteBibliography"/>
        <w:spacing w:after="0"/>
        <w:ind w:left="720" w:hanging="720"/>
      </w:pPr>
      <w:r w:rsidRPr="002F23F4">
        <w:t xml:space="preserve">Wilson, J. M. (2021). </w:t>
      </w:r>
      <w:r w:rsidRPr="002F23F4">
        <w:rPr>
          <w:i/>
        </w:rPr>
        <w:t>Metaphysical Emergence</w:t>
      </w:r>
      <w:r w:rsidRPr="002F23F4">
        <w:t>. Oxford, UK: Oxford University Press.</w:t>
      </w:r>
    </w:p>
    <w:p w14:paraId="09C86B76" w14:textId="35ACB32C" w:rsidR="002F23F4" w:rsidRPr="002F23F4" w:rsidRDefault="002F23F4" w:rsidP="002F23F4">
      <w:pPr>
        <w:pStyle w:val="EndNoteBibliography"/>
        <w:spacing w:after="0"/>
        <w:ind w:left="720" w:hanging="720"/>
      </w:pPr>
      <w:r w:rsidRPr="002F23F4">
        <w:t xml:space="preserve">Winfree, A. T. (1967). Biological rhythms and the behavior of populations of coupled oscillators. </w:t>
      </w:r>
      <w:r w:rsidRPr="002F23F4">
        <w:rPr>
          <w:i/>
        </w:rPr>
        <w:t>Journal of Theoretical Biology, 16</w:t>
      </w:r>
      <w:r w:rsidRPr="002F23F4">
        <w:t>(1), 15-42. doi:</w:t>
      </w:r>
      <w:hyperlink r:id="rId9" w:history="1">
        <w:r w:rsidRPr="002F23F4">
          <w:rPr>
            <w:rStyle w:val="Hyperlink"/>
            <w:rFonts w:ascii="Calibri" w:hAnsi="Calibri"/>
            <w:sz w:val="24"/>
          </w:rPr>
          <w:t>https://doi.org/10.1016/0022-5193(67)90051-3</w:t>
        </w:r>
      </w:hyperlink>
    </w:p>
    <w:p w14:paraId="57D2B5EA" w14:textId="77777777" w:rsidR="002F23F4" w:rsidRPr="002F23F4" w:rsidRDefault="002F23F4" w:rsidP="002F23F4">
      <w:pPr>
        <w:pStyle w:val="EndNoteBibliography"/>
        <w:spacing w:after="0"/>
        <w:ind w:left="720" w:hanging="720"/>
      </w:pPr>
      <w:r w:rsidRPr="002F23F4">
        <w:t xml:space="preserve">Wüthrich, C. (2018). The Emergence of Space and Time. In S. Gibb, R. F. Hendry, &amp; T. Lancaster (Eds.), </w:t>
      </w:r>
      <w:r w:rsidRPr="002F23F4">
        <w:rPr>
          <w:i/>
        </w:rPr>
        <w:t>The Routledge Handbook of Philosophy of Emergence</w:t>
      </w:r>
      <w:r w:rsidRPr="002F23F4">
        <w:t>. New York: Routledge.</w:t>
      </w:r>
    </w:p>
    <w:p w14:paraId="61AA64C1" w14:textId="77777777" w:rsidR="002F23F4" w:rsidRPr="002F23F4" w:rsidRDefault="002F23F4" w:rsidP="002F23F4">
      <w:pPr>
        <w:pStyle w:val="EndNoteBibliography"/>
        <w:ind w:left="720" w:hanging="720"/>
      </w:pPr>
      <w:r w:rsidRPr="002F23F4">
        <w:t xml:space="preserve">Wüthrich, C., Le Bihan, B., &amp; Huggett, N. (Eds.). (2021). </w:t>
      </w:r>
      <w:r w:rsidRPr="002F23F4">
        <w:rPr>
          <w:i/>
        </w:rPr>
        <w:t>Philosophy Beyond Spacetime: Implications From Quantum Gravity</w:t>
      </w:r>
      <w:r w:rsidRPr="002F23F4">
        <w:t>. Oxford: Oxford University Press.</w:t>
      </w:r>
    </w:p>
    <w:p w14:paraId="622CF4B2" w14:textId="28766917" w:rsidR="00C43ADF" w:rsidRPr="001740BE" w:rsidRDefault="00B44027" w:rsidP="00834420">
      <w:pPr>
        <w:pStyle w:val="Bibliography"/>
        <w:rPr>
          <w:rFonts w:ascii="Times New Roman" w:hAnsi="Times New Roman" w:cs="Times New Roman"/>
          <w:lang w:val="en-AU"/>
        </w:rPr>
      </w:pPr>
      <w:r w:rsidRPr="001740BE">
        <w:rPr>
          <w:rFonts w:ascii="Times New Roman" w:hAnsi="Times New Roman" w:cs="Times New Roman"/>
          <w:lang w:val="en-AU"/>
        </w:rPr>
        <w:fldChar w:fldCharType="end"/>
      </w:r>
    </w:p>
    <w:p w14:paraId="5B7BE347" w14:textId="2060A321" w:rsidR="00C43ADF" w:rsidRPr="001740BE" w:rsidRDefault="00C43ADF" w:rsidP="00C43ADF">
      <w:pPr>
        <w:spacing w:before="0" w:after="160" w:line="259" w:lineRule="auto"/>
        <w:rPr>
          <w:rFonts w:ascii="Times New Roman" w:hAnsi="Times New Roman" w:cs="Times New Roman"/>
          <w:lang w:val="en-AU"/>
        </w:rPr>
      </w:pPr>
    </w:p>
    <w:sectPr w:rsidR="00C43ADF" w:rsidRPr="001740BE">
      <w:footerReference w:type="default" r:id="rId10"/>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0205E52" w14:textId="77777777" w:rsidR="00796F05" w:rsidRDefault="00796F05" w:rsidP="00326729">
      <w:pPr>
        <w:spacing w:before="0" w:after="0" w:line="240" w:lineRule="auto"/>
      </w:pPr>
      <w:r>
        <w:separator/>
      </w:r>
    </w:p>
  </w:endnote>
  <w:endnote w:type="continuationSeparator" w:id="0">
    <w:p w14:paraId="595D9B50" w14:textId="77777777" w:rsidR="00796F05" w:rsidRDefault="00796F05" w:rsidP="00326729">
      <w:pPr>
        <w:spacing w:before="0" w:after="0" w:line="240" w:lineRule="auto"/>
      </w:pPr>
      <w:r>
        <w:continuationSeparator/>
      </w:r>
    </w:p>
  </w:endnote>
  <w:endnote w:type="continuationNotice" w:id="1">
    <w:p w14:paraId="115958E4" w14:textId="77777777" w:rsidR="00796F05" w:rsidRDefault="00796F05">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 w:name="NewBaskervilleStd-Roman">
    <w:altName w:val="Yu Gothic"/>
    <w:panose1 w:val="00000000000000000000"/>
    <w:charset w:val="80"/>
    <w:family w:val="auto"/>
    <w:notTrueType/>
    <w:pitch w:val="default"/>
    <w:sig w:usb0="00000001" w:usb1="08070000" w:usb2="00000010" w:usb3="00000000" w:csb0="00020000" w:csb1="00000000"/>
  </w:font>
  <w:font w:name="CambriaMath">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43615210"/>
      <w:docPartObj>
        <w:docPartGallery w:val="Page Numbers (Bottom of Page)"/>
        <w:docPartUnique/>
      </w:docPartObj>
    </w:sdtPr>
    <w:sdtEndPr>
      <w:rPr>
        <w:noProof/>
      </w:rPr>
    </w:sdtEndPr>
    <w:sdtContent>
      <w:p w14:paraId="0C123E3E" w14:textId="2FE64BEF" w:rsidR="002C61ED" w:rsidRDefault="002C61ED">
        <w:pPr>
          <w:pStyle w:val="Footer"/>
          <w:jc w:val="right"/>
        </w:pPr>
        <w:r>
          <w:fldChar w:fldCharType="begin"/>
        </w:r>
        <w:r>
          <w:instrText xml:space="preserve"> PAGE   \* MERGEFORMAT </w:instrText>
        </w:r>
        <w:r>
          <w:fldChar w:fldCharType="separate"/>
        </w:r>
        <w:r w:rsidR="00E4430B">
          <w:rPr>
            <w:noProof/>
          </w:rPr>
          <w:t>24</w:t>
        </w:r>
        <w:r>
          <w:rPr>
            <w:noProof/>
          </w:rPr>
          <w:fldChar w:fldCharType="end"/>
        </w:r>
      </w:p>
    </w:sdtContent>
  </w:sdt>
  <w:p w14:paraId="224DC1E8" w14:textId="77777777" w:rsidR="002C61ED" w:rsidRDefault="002C61E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1C1AF47" w14:textId="77777777" w:rsidR="00796F05" w:rsidRDefault="00796F05" w:rsidP="00326729">
      <w:pPr>
        <w:spacing w:before="0" w:after="0" w:line="240" w:lineRule="auto"/>
      </w:pPr>
      <w:r>
        <w:separator/>
      </w:r>
    </w:p>
  </w:footnote>
  <w:footnote w:type="continuationSeparator" w:id="0">
    <w:p w14:paraId="51301533" w14:textId="77777777" w:rsidR="00796F05" w:rsidRDefault="00796F05" w:rsidP="00326729">
      <w:pPr>
        <w:spacing w:before="0" w:after="0" w:line="240" w:lineRule="auto"/>
      </w:pPr>
      <w:r>
        <w:continuationSeparator/>
      </w:r>
    </w:p>
  </w:footnote>
  <w:footnote w:type="continuationNotice" w:id="1">
    <w:p w14:paraId="65D58711" w14:textId="77777777" w:rsidR="00796F05" w:rsidRDefault="00796F05">
      <w:pPr>
        <w:spacing w:before="0" w:after="0" w:line="240" w:lineRule="auto"/>
      </w:pPr>
    </w:p>
  </w:footnote>
  <w:footnote w:id="2">
    <w:p w14:paraId="2FB3B525" w14:textId="41E5508B" w:rsidR="002C61ED" w:rsidRPr="001740BE" w:rsidRDefault="002C61ED" w:rsidP="00AA191B">
      <w:pPr>
        <w:pStyle w:val="FootnoteText"/>
        <w:rPr>
          <w:rFonts w:ascii="Times New Roman" w:hAnsi="Times New Roman" w:cs="Times New Roman"/>
          <w:color w:val="auto"/>
          <w:szCs w:val="22"/>
          <w:lang w:val="en-AU"/>
        </w:rPr>
      </w:pPr>
      <w:r w:rsidRPr="001740BE">
        <w:rPr>
          <w:rStyle w:val="FootnoteReference"/>
          <w:rFonts w:ascii="Times New Roman" w:hAnsi="Times New Roman" w:cs="Times New Roman"/>
          <w:color w:val="auto"/>
          <w:sz w:val="22"/>
          <w:szCs w:val="22"/>
        </w:rPr>
        <w:footnoteRef/>
      </w:r>
      <w:r w:rsidRPr="001740BE">
        <w:rPr>
          <w:rFonts w:ascii="Times New Roman" w:hAnsi="Times New Roman" w:cs="Times New Roman"/>
          <w:color w:val="auto"/>
          <w:szCs w:val="22"/>
        </w:rPr>
        <w:t xml:space="preserve"> </w:t>
      </w:r>
      <w:r w:rsidRPr="001740BE">
        <w:rPr>
          <w:rFonts w:ascii="Times New Roman" w:hAnsi="Times New Roman" w:cs="Times New Roman"/>
          <w:color w:val="auto"/>
          <w:szCs w:val="22"/>
          <w:lang w:val="en-AU"/>
        </w:rPr>
        <w:t xml:space="preserve">Note that there is a discussion at the intersection of metaphysical dependence, emergence, and fundamentality. Not all conceptions of fundamentality in this debate render emergent entities as non-fundamental. For example, Barnes </w:t>
      </w:r>
      <w:r w:rsidR="001F0C59" w:rsidRPr="001740BE">
        <w:rPr>
          <w:rFonts w:ascii="Times New Roman" w:hAnsi="Times New Roman" w:cs="Times New Roman"/>
          <w:color w:val="auto"/>
          <w:szCs w:val="22"/>
          <w:lang w:val="en-AU"/>
        </w:rPr>
        <w:t>(</w:t>
      </w:r>
      <w:r w:rsidRPr="001740BE">
        <w:rPr>
          <w:rFonts w:ascii="Times New Roman" w:hAnsi="Times New Roman" w:cs="Times New Roman"/>
          <w:color w:val="auto"/>
          <w:szCs w:val="22"/>
          <w:lang w:val="en-AU"/>
        </w:rPr>
        <w:t xml:space="preserve">2012) claims that </w:t>
      </w:r>
      <m:oMath>
        <m:r>
          <w:rPr>
            <w:rFonts w:ascii="Cambria Math" w:hAnsi="Cambria Math" w:cs="Times New Roman"/>
            <w:color w:val="auto"/>
            <w:szCs w:val="22"/>
            <w:lang w:val="en-AU"/>
          </w:rPr>
          <m:t>x</m:t>
        </m:r>
      </m:oMath>
      <w:r w:rsidRPr="001740BE">
        <w:rPr>
          <w:rFonts w:ascii="Times New Roman" w:hAnsi="Times New Roman" w:cs="Times New Roman"/>
          <w:color w:val="auto"/>
          <w:szCs w:val="22"/>
          <w:lang w:val="en-AU"/>
        </w:rPr>
        <w:t xml:space="preserve"> is ontologically emergent iff </w:t>
      </w:r>
      <m:oMath>
        <m:r>
          <w:rPr>
            <w:rFonts w:ascii="Cambria Math" w:hAnsi="Cambria Math" w:cs="Times New Roman"/>
            <w:color w:val="auto"/>
            <w:szCs w:val="22"/>
            <w:lang w:val="en-AU"/>
          </w:rPr>
          <m:t xml:space="preserve">x </m:t>
        </m:r>
      </m:oMath>
      <w:r w:rsidRPr="001740BE">
        <w:rPr>
          <w:rFonts w:ascii="Times New Roman" w:hAnsi="Times New Roman" w:cs="Times New Roman"/>
          <w:color w:val="auto"/>
          <w:szCs w:val="22"/>
          <w:lang w:val="en-AU"/>
        </w:rPr>
        <w:t xml:space="preserve">is fundamental and dependent. </w:t>
      </w:r>
    </w:p>
  </w:footnote>
  <w:footnote w:id="3">
    <w:p w14:paraId="71E368EA" w14:textId="08599B9A" w:rsidR="002C61ED" w:rsidRPr="001740BE" w:rsidRDefault="002C61ED" w:rsidP="00BD3004">
      <w:pPr>
        <w:pStyle w:val="CommentText"/>
        <w:spacing w:before="120" w:after="120" w:line="360" w:lineRule="auto"/>
        <w:rPr>
          <w:rFonts w:ascii="Times New Roman" w:hAnsi="Times New Roman" w:cs="Times New Roman"/>
          <w:sz w:val="22"/>
          <w:szCs w:val="22"/>
        </w:rPr>
      </w:pPr>
      <w:r w:rsidRPr="001740BE">
        <w:rPr>
          <w:rStyle w:val="FootnoteReference"/>
          <w:rFonts w:ascii="Times New Roman" w:hAnsi="Times New Roman" w:cs="Times New Roman"/>
          <w:color w:val="auto"/>
          <w:sz w:val="22"/>
          <w:szCs w:val="22"/>
        </w:rPr>
        <w:footnoteRef/>
      </w:r>
      <w:r w:rsidRPr="001740BE">
        <w:rPr>
          <w:rFonts w:ascii="Times New Roman" w:hAnsi="Times New Roman" w:cs="Times New Roman"/>
          <w:sz w:val="22"/>
          <w:szCs w:val="22"/>
        </w:rPr>
        <w:t xml:space="preserve"> I will not be employing a notion of theoretical emergence:</w:t>
      </w:r>
    </w:p>
    <w:p w14:paraId="3C3CCEA5" w14:textId="77777777" w:rsidR="002C61ED" w:rsidRPr="001740BE" w:rsidRDefault="002C61ED" w:rsidP="00BD3004">
      <w:pPr>
        <w:pStyle w:val="CommentText"/>
        <w:spacing w:before="120" w:after="120" w:line="360" w:lineRule="auto"/>
        <w:ind w:left="720"/>
        <w:rPr>
          <w:rFonts w:ascii="Times New Roman" w:hAnsi="Times New Roman" w:cs="Times New Roman"/>
          <w:sz w:val="22"/>
          <w:szCs w:val="22"/>
        </w:rPr>
      </w:pPr>
      <w:r w:rsidRPr="001740BE">
        <w:rPr>
          <w:rFonts w:ascii="Times New Roman" w:hAnsi="Times New Roman" w:cs="Times New Roman"/>
          <w:sz w:val="22"/>
          <w:szCs w:val="22"/>
        </w:rPr>
        <w:t xml:space="preserve">Theoretical Emergence: </w:t>
      </w:r>
      <m:oMath>
        <m:r>
          <w:rPr>
            <w:rFonts w:ascii="Cambria Math" w:hAnsi="Cambria Math" w:cs="Times New Roman"/>
            <w:sz w:val="22"/>
            <w:szCs w:val="22"/>
          </w:rPr>
          <m:t>T</m:t>
        </m:r>
      </m:oMath>
      <w:r w:rsidRPr="001740BE">
        <w:rPr>
          <w:rFonts w:ascii="Times New Roman" w:hAnsi="Times New Roman" w:cs="Times New Roman"/>
          <w:sz w:val="22"/>
          <w:szCs w:val="22"/>
        </w:rPr>
        <w:t xml:space="preserve"> is emergent from</w:t>
      </w:r>
      <m:oMath>
        <m:r>
          <w:rPr>
            <w:rFonts w:ascii="Cambria Math" w:hAnsi="Cambria Math" w:cs="Times New Roman"/>
            <w:sz w:val="22"/>
            <w:szCs w:val="22"/>
          </w:rPr>
          <m:t xml:space="preserve"> T’</m:t>
        </m:r>
      </m:oMath>
      <w:r w:rsidRPr="001740BE">
        <w:rPr>
          <w:rFonts w:ascii="Times New Roman" w:hAnsi="Times New Roman" w:cs="Times New Roman"/>
          <w:sz w:val="22"/>
          <w:szCs w:val="22"/>
        </w:rPr>
        <w:t xml:space="preserve"> when </w:t>
      </w:r>
      <m:oMath>
        <m:r>
          <w:rPr>
            <w:rFonts w:ascii="Cambria Math" w:hAnsi="Cambria Math" w:cs="Times New Roman"/>
            <w:sz w:val="22"/>
            <w:szCs w:val="22"/>
          </w:rPr>
          <m:t>T</m:t>
        </m:r>
      </m:oMath>
      <w:r w:rsidRPr="001740BE">
        <w:rPr>
          <w:rFonts w:ascii="Times New Roman" w:hAnsi="Times New Roman" w:cs="Times New Roman"/>
          <w:sz w:val="22"/>
          <w:szCs w:val="22"/>
        </w:rPr>
        <w:t xml:space="preserve"> can be derived from </w:t>
      </w:r>
      <m:oMath>
        <m:r>
          <w:rPr>
            <w:rFonts w:ascii="Cambria Math" w:hAnsi="Cambria Math" w:cs="Times New Roman"/>
            <w:sz w:val="22"/>
            <w:szCs w:val="22"/>
          </w:rPr>
          <m:t>T’</m:t>
        </m:r>
      </m:oMath>
      <w:r w:rsidRPr="001740BE">
        <w:rPr>
          <w:rFonts w:ascii="Times New Roman" w:hAnsi="Times New Roman" w:cs="Times New Roman"/>
          <w:sz w:val="22"/>
          <w:szCs w:val="22"/>
        </w:rPr>
        <w:t xml:space="preserve"> or otherwise produced from </w:t>
      </w:r>
      <m:oMath>
        <m:r>
          <w:rPr>
            <w:rFonts w:ascii="Cambria Math" w:hAnsi="Cambria Math" w:cs="Times New Roman"/>
            <w:sz w:val="22"/>
            <w:szCs w:val="22"/>
          </w:rPr>
          <m:t>T’</m:t>
        </m:r>
      </m:oMath>
      <w:r w:rsidRPr="001740BE">
        <w:rPr>
          <w:rFonts w:ascii="Times New Roman" w:hAnsi="Times New Roman" w:cs="Times New Roman"/>
          <w:sz w:val="22"/>
          <w:szCs w:val="22"/>
        </w:rPr>
        <w:t xml:space="preserve"> using mathematical techniques of approximation.</w:t>
      </w:r>
    </w:p>
    <w:p w14:paraId="03D070AE" w14:textId="77777777" w:rsidR="002C61ED" w:rsidRPr="001740BE" w:rsidRDefault="002C61ED" w:rsidP="00BD3004">
      <w:pPr>
        <w:pStyle w:val="CommentText"/>
        <w:spacing w:before="120" w:after="120" w:line="360" w:lineRule="auto"/>
        <w:rPr>
          <w:rFonts w:ascii="Times New Roman" w:hAnsi="Times New Roman" w:cs="Times New Roman"/>
          <w:sz w:val="22"/>
          <w:szCs w:val="22"/>
        </w:rPr>
      </w:pPr>
      <w:r w:rsidRPr="001740BE">
        <w:rPr>
          <w:rFonts w:ascii="Times New Roman" w:hAnsi="Times New Roman" w:cs="Times New Roman"/>
          <w:sz w:val="22"/>
          <w:szCs w:val="22"/>
        </w:rPr>
        <w:t>There is some disagreement about exactly how to specify different notions of emergence</w:t>
      </w:r>
      <w:proofErr w:type="gramStart"/>
      <w:r w:rsidRPr="001740BE">
        <w:rPr>
          <w:rFonts w:ascii="Times New Roman" w:hAnsi="Times New Roman" w:cs="Times New Roman"/>
          <w:sz w:val="22"/>
          <w:szCs w:val="22"/>
        </w:rPr>
        <w:t>, in particular, for</w:t>
      </w:r>
      <w:proofErr w:type="gramEnd"/>
      <w:r w:rsidRPr="001740BE">
        <w:rPr>
          <w:rFonts w:ascii="Times New Roman" w:hAnsi="Times New Roman" w:cs="Times New Roman"/>
          <w:sz w:val="22"/>
          <w:szCs w:val="22"/>
        </w:rPr>
        <w:t xml:space="preserve"> versions of theoretical emergence, see Isham and Butterfield 1999, and Crowther 2020. </w:t>
      </w:r>
    </w:p>
  </w:footnote>
  <w:footnote w:id="4">
    <w:p w14:paraId="58B09200" w14:textId="6A9FAB33" w:rsidR="00F769AC" w:rsidRPr="001740BE" w:rsidRDefault="00F769AC">
      <w:pPr>
        <w:pStyle w:val="FootnoteText"/>
        <w:rPr>
          <w:rFonts w:ascii="Times New Roman" w:hAnsi="Times New Roman" w:cs="Times New Roman"/>
          <w:color w:val="auto"/>
          <w:szCs w:val="22"/>
          <w:lang w:val="en-AU"/>
        </w:rPr>
      </w:pPr>
      <w:r w:rsidRPr="001740BE">
        <w:rPr>
          <w:rStyle w:val="FootnoteReference"/>
          <w:rFonts w:ascii="Times New Roman" w:hAnsi="Times New Roman" w:cs="Times New Roman"/>
          <w:color w:val="auto"/>
          <w:sz w:val="22"/>
          <w:szCs w:val="22"/>
        </w:rPr>
        <w:footnoteRef/>
      </w:r>
      <w:r w:rsidRPr="001740BE">
        <w:rPr>
          <w:rFonts w:ascii="Times New Roman" w:hAnsi="Times New Roman" w:cs="Times New Roman"/>
          <w:color w:val="auto"/>
          <w:szCs w:val="22"/>
        </w:rPr>
        <w:t xml:space="preserve"> </w:t>
      </w:r>
      <w:r w:rsidR="00E735EF" w:rsidRPr="001740BE">
        <w:rPr>
          <w:rFonts w:ascii="Times New Roman" w:hAnsi="Times New Roman" w:cs="Times New Roman"/>
          <w:color w:val="auto"/>
          <w:szCs w:val="22"/>
          <w:lang w:val="en-AU"/>
        </w:rPr>
        <w:t>For more substantive work on metaphysical emergence see Wilson</w:t>
      </w:r>
      <w:r w:rsidR="000A57F1" w:rsidRPr="001740BE">
        <w:rPr>
          <w:rFonts w:ascii="Times New Roman" w:hAnsi="Times New Roman" w:cs="Times New Roman"/>
          <w:color w:val="auto"/>
          <w:szCs w:val="22"/>
          <w:lang w:val="en-AU"/>
        </w:rPr>
        <w:t xml:space="preserve"> 2021.</w:t>
      </w:r>
    </w:p>
  </w:footnote>
  <w:footnote w:id="5">
    <w:p w14:paraId="42A851A9" w14:textId="2D22888D" w:rsidR="002C61ED" w:rsidRPr="001740BE" w:rsidRDefault="002C61ED" w:rsidP="00AA191B">
      <w:pPr>
        <w:rPr>
          <w:rFonts w:ascii="Times New Roman" w:hAnsi="Times New Roman" w:cs="Times New Roman"/>
          <w:sz w:val="22"/>
          <w:szCs w:val="22"/>
          <w:lang w:val="en-AU"/>
        </w:rPr>
      </w:pPr>
      <w:r w:rsidRPr="001740BE">
        <w:rPr>
          <w:rStyle w:val="FootnoteReference"/>
          <w:rFonts w:ascii="Times New Roman" w:hAnsi="Times New Roman" w:cs="Times New Roman"/>
          <w:color w:val="auto"/>
          <w:sz w:val="22"/>
          <w:szCs w:val="22"/>
        </w:rPr>
        <w:footnoteRef/>
      </w:r>
      <w:r w:rsidRPr="001740BE">
        <w:rPr>
          <w:rFonts w:ascii="Times New Roman" w:hAnsi="Times New Roman" w:cs="Times New Roman"/>
          <w:sz w:val="22"/>
          <w:szCs w:val="22"/>
        </w:rPr>
        <w:t xml:space="preserve"> </w:t>
      </w:r>
      <w:r w:rsidRPr="001740BE">
        <w:rPr>
          <w:rFonts w:ascii="Times New Roman" w:hAnsi="Times New Roman" w:cs="Times New Roman"/>
          <w:sz w:val="22"/>
          <w:szCs w:val="22"/>
          <w:lang w:val="en-AU"/>
        </w:rPr>
        <w:t>Appealing to mereology is only one strategy for understanding the dependence between spacetime and the fundamental non-spatiotemporal, but it is the strategy I am concerned with here.</w:t>
      </w:r>
    </w:p>
    <w:p w14:paraId="57C8FCC0" w14:textId="4E51A120" w:rsidR="002C61ED" w:rsidRPr="001740BE" w:rsidRDefault="002C61ED" w:rsidP="00AA191B">
      <w:pPr>
        <w:pStyle w:val="FootnoteText"/>
        <w:rPr>
          <w:rFonts w:ascii="Times New Roman" w:hAnsi="Times New Roman" w:cs="Times New Roman"/>
          <w:color w:val="auto"/>
          <w:szCs w:val="22"/>
          <w:lang w:val="en-AU"/>
        </w:rPr>
      </w:pPr>
    </w:p>
  </w:footnote>
  <w:footnote w:id="6">
    <w:p w14:paraId="730B212B" w14:textId="79078378" w:rsidR="002C61ED" w:rsidRPr="001740BE" w:rsidRDefault="002C61ED" w:rsidP="00AA191B">
      <w:pPr>
        <w:autoSpaceDE w:val="0"/>
        <w:autoSpaceDN w:val="0"/>
        <w:adjustRightInd w:val="0"/>
        <w:spacing w:before="0" w:after="0"/>
        <w:rPr>
          <w:rFonts w:ascii="Times New Roman" w:hAnsi="Times New Roman" w:cs="Times New Roman"/>
          <w:sz w:val="22"/>
          <w:szCs w:val="22"/>
          <w:highlight w:val="yellow"/>
          <w:lang w:val="en-AU"/>
        </w:rPr>
      </w:pPr>
      <w:r w:rsidRPr="001740BE">
        <w:rPr>
          <w:rStyle w:val="FootnoteReference"/>
          <w:rFonts w:ascii="Times New Roman" w:hAnsi="Times New Roman" w:cs="Times New Roman"/>
          <w:color w:val="auto"/>
          <w:sz w:val="22"/>
          <w:szCs w:val="22"/>
        </w:rPr>
        <w:footnoteRef/>
      </w:r>
      <w:r w:rsidRPr="001740BE">
        <w:rPr>
          <w:rFonts w:ascii="Times New Roman" w:hAnsi="Times New Roman" w:cs="Times New Roman"/>
          <w:sz w:val="22"/>
          <w:szCs w:val="22"/>
          <w:lang w:val="en-AU"/>
        </w:rPr>
        <w:t xml:space="preserve"> According to Wang (1998) even in the words of Kurt G</w:t>
      </w:r>
      <w:r w:rsidRPr="001740BE">
        <w:rPr>
          <w:rFonts w:ascii="Times New Roman" w:hAnsi="Times New Roman" w:cs="Times New Roman"/>
          <w:sz w:val="22"/>
          <w:szCs w:val="22"/>
          <w:shd w:val="clear" w:color="auto" w:fill="FFFFFF"/>
        </w:rPr>
        <w:t>ö</w:t>
      </w:r>
      <w:r w:rsidRPr="001740BE">
        <w:rPr>
          <w:rFonts w:ascii="Times New Roman" w:hAnsi="Times New Roman" w:cs="Times New Roman"/>
          <w:sz w:val="22"/>
          <w:szCs w:val="22"/>
          <w:lang w:val="en-AU"/>
        </w:rPr>
        <w:t>del we find a claim about the significance of parthood as ‘most fundamental in our conceptual system’.</w:t>
      </w:r>
    </w:p>
  </w:footnote>
  <w:footnote w:id="7">
    <w:p w14:paraId="19F7E64C" w14:textId="788A874E" w:rsidR="002C61ED" w:rsidRPr="001740BE" w:rsidRDefault="002C61ED" w:rsidP="00AA191B">
      <w:pPr>
        <w:pStyle w:val="FootnoteText"/>
        <w:rPr>
          <w:rFonts w:ascii="Times New Roman" w:hAnsi="Times New Roman" w:cs="Times New Roman"/>
          <w:color w:val="auto"/>
          <w:szCs w:val="22"/>
          <w:lang w:val="en-AU"/>
        </w:rPr>
      </w:pPr>
      <w:r w:rsidRPr="001740BE">
        <w:rPr>
          <w:rStyle w:val="FootnoteReference"/>
          <w:rFonts w:ascii="Times New Roman" w:hAnsi="Times New Roman" w:cs="Times New Roman"/>
          <w:color w:val="auto"/>
          <w:sz w:val="22"/>
          <w:szCs w:val="22"/>
        </w:rPr>
        <w:footnoteRef/>
      </w:r>
      <w:r w:rsidRPr="001740BE">
        <w:rPr>
          <w:rFonts w:ascii="Times New Roman" w:hAnsi="Times New Roman" w:cs="Times New Roman"/>
          <w:color w:val="auto"/>
          <w:szCs w:val="22"/>
        </w:rPr>
        <w:t xml:space="preserve"> </w:t>
      </w:r>
      <w:r w:rsidRPr="001740BE">
        <w:rPr>
          <w:rFonts w:ascii="Times New Roman" w:hAnsi="Times New Roman" w:cs="Times New Roman"/>
          <w:color w:val="auto"/>
          <w:szCs w:val="22"/>
          <w:lang w:val="en-AU"/>
        </w:rPr>
        <w:t>Not all reference to ‘</w:t>
      </w:r>
      <w:proofErr w:type="gramStart"/>
      <w:r w:rsidRPr="001740BE">
        <w:rPr>
          <w:rFonts w:ascii="Times New Roman" w:hAnsi="Times New Roman" w:cs="Times New Roman"/>
          <w:color w:val="auto"/>
          <w:szCs w:val="22"/>
          <w:lang w:val="en-AU"/>
        </w:rPr>
        <w:t>parts’</w:t>
      </w:r>
      <w:proofErr w:type="gramEnd"/>
      <w:r w:rsidRPr="001740BE">
        <w:rPr>
          <w:rFonts w:ascii="Times New Roman" w:hAnsi="Times New Roman" w:cs="Times New Roman"/>
          <w:color w:val="auto"/>
          <w:szCs w:val="22"/>
          <w:lang w:val="en-AU"/>
        </w:rPr>
        <w:t xml:space="preserve"> and ‘composition’ in the biological and social sciences indicate true mereological relations, however. Still, the point remains that we appeal to notions of parts and wholes in a wide range of scientific contexts. </w:t>
      </w:r>
    </w:p>
  </w:footnote>
  <w:footnote w:id="8">
    <w:p w14:paraId="4646F7AA" w14:textId="6AED2700" w:rsidR="002C61ED" w:rsidRPr="001740BE" w:rsidRDefault="002C61ED" w:rsidP="00AA191B">
      <w:pPr>
        <w:pStyle w:val="FootnoteText"/>
        <w:rPr>
          <w:rFonts w:ascii="Times New Roman" w:hAnsi="Times New Roman" w:cs="Times New Roman"/>
          <w:color w:val="auto"/>
          <w:szCs w:val="22"/>
          <w:lang w:val="en-AU"/>
        </w:rPr>
      </w:pPr>
      <w:r w:rsidRPr="001740BE">
        <w:rPr>
          <w:rStyle w:val="FootnoteReference"/>
          <w:rFonts w:ascii="Times New Roman" w:hAnsi="Times New Roman" w:cs="Times New Roman"/>
          <w:color w:val="auto"/>
          <w:sz w:val="22"/>
          <w:szCs w:val="22"/>
        </w:rPr>
        <w:footnoteRef/>
      </w:r>
      <w:r w:rsidRPr="001740BE">
        <w:rPr>
          <w:rFonts w:ascii="Times New Roman" w:hAnsi="Times New Roman" w:cs="Times New Roman"/>
          <w:color w:val="auto"/>
          <w:szCs w:val="22"/>
        </w:rPr>
        <w:t xml:space="preserve"> See discussions by Calosi (2018, forthcoming), Le Bihan (2018), Ney (2020, 2021).</w:t>
      </w:r>
    </w:p>
  </w:footnote>
  <w:footnote w:id="9">
    <w:p w14:paraId="27D28A18" w14:textId="5F19EF26" w:rsidR="002C61ED" w:rsidRPr="001740BE" w:rsidRDefault="002C61ED">
      <w:pPr>
        <w:pStyle w:val="FootnoteText"/>
        <w:rPr>
          <w:rFonts w:ascii="Times New Roman" w:hAnsi="Times New Roman" w:cs="Times New Roman"/>
          <w:color w:val="auto"/>
          <w:szCs w:val="22"/>
          <w:lang w:val="en-AU"/>
        </w:rPr>
      </w:pPr>
      <w:r w:rsidRPr="001740BE">
        <w:rPr>
          <w:rStyle w:val="FootnoteReference"/>
          <w:rFonts w:ascii="Times New Roman" w:hAnsi="Times New Roman" w:cs="Times New Roman"/>
          <w:color w:val="auto"/>
          <w:sz w:val="22"/>
          <w:szCs w:val="22"/>
        </w:rPr>
        <w:footnoteRef/>
      </w:r>
      <w:r w:rsidRPr="001740BE">
        <w:rPr>
          <w:rFonts w:ascii="Times New Roman" w:hAnsi="Times New Roman" w:cs="Times New Roman"/>
          <w:color w:val="auto"/>
          <w:szCs w:val="22"/>
        </w:rPr>
        <w:t xml:space="preserve"> </w:t>
      </w:r>
      <w:r w:rsidRPr="001740BE">
        <w:rPr>
          <w:rFonts w:ascii="Times New Roman" w:hAnsi="Times New Roman" w:cs="Times New Roman"/>
          <w:color w:val="auto"/>
          <w:szCs w:val="22"/>
          <w:lang w:val="en-AU"/>
        </w:rPr>
        <w:t>Although she notes there may be ‘some awkwardness’ in using mereology for parts and wholes that are not located in a common spatial framework.</w:t>
      </w:r>
    </w:p>
  </w:footnote>
  <w:footnote w:id="10">
    <w:p w14:paraId="2DC0B8A8" w14:textId="11F30A0E" w:rsidR="002C61ED" w:rsidRPr="001740BE" w:rsidRDefault="002C61ED" w:rsidP="00AA191B">
      <w:pPr>
        <w:pStyle w:val="FootnoteText"/>
        <w:rPr>
          <w:rFonts w:ascii="Times New Roman" w:hAnsi="Times New Roman" w:cs="Times New Roman"/>
          <w:color w:val="auto"/>
          <w:szCs w:val="22"/>
          <w:lang w:val="en-AU"/>
        </w:rPr>
      </w:pPr>
      <w:r w:rsidRPr="001740BE">
        <w:rPr>
          <w:rStyle w:val="FootnoteReference"/>
          <w:rFonts w:ascii="Times New Roman" w:hAnsi="Times New Roman" w:cs="Times New Roman"/>
          <w:color w:val="auto"/>
          <w:sz w:val="22"/>
          <w:szCs w:val="22"/>
        </w:rPr>
        <w:footnoteRef/>
      </w:r>
      <w:r w:rsidRPr="001740BE">
        <w:rPr>
          <w:rFonts w:ascii="Times New Roman" w:hAnsi="Times New Roman" w:cs="Times New Roman"/>
          <w:color w:val="auto"/>
          <w:szCs w:val="22"/>
        </w:rPr>
        <w:t xml:space="preserve"> Of course, one might be inclined to expect discontinuity between ordinary spatiotemporal objects and those entities beyond spacetime exactly because non-spatiotemporal entities are not in a sense ‘beyond’ spacetime. Mereology may only be evident in spacetime; however</w:t>
      </w:r>
      <w:r w:rsidR="002C658B" w:rsidRPr="001740BE">
        <w:rPr>
          <w:rFonts w:ascii="Times New Roman" w:hAnsi="Times New Roman" w:cs="Times New Roman"/>
          <w:color w:val="auto"/>
          <w:szCs w:val="22"/>
        </w:rPr>
        <w:t>,</w:t>
      </w:r>
      <w:r w:rsidRPr="001740BE">
        <w:rPr>
          <w:rFonts w:ascii="Times New Roman" w:hAnsi="Times New Roman" w:cs="Times New Roman"/>
          <w:color w:val="auto"/>
          <w:szCs w:val="22"/>
        </w:rPr>
        <w:t xml:space="preserve"> we can at least use mereology to provide a HPE while assuming there will be some continuity. </w:t>
      </w:r>
    </w:p>
  </w:footnote>
  <w:footnote w:id="11">
    <w:p w14:paraId="47B84CB6" w14:textId="7A3A76B9" w:rsidR="002C61ED" w:rsidRPr="001740BE" w:rsidRDefault="002C61ED" w:rsidP="00AA191B">
      <w:pPr>
        <w:shd w:val="clear" w:color="auto" w:fill="FFFFFF"/>
        <w:spacing w:before="0" w:after="0"/>
        <w:rPr>
          <w:rFonts w:ascii="Times New Roman" w:eastAsia="Times New Roman" w:hAnsi="Times New Roman" w:cs="Times New Roman"/>
          <w:sz w:val="22"/>
          <w:szCs w:val="22"/>
          <w:lang w:val="en-AU" w:eastAsia="en-AU"/>
        </w:rPr>
      </w:pPr>
      <w:r w:rsidRPr="001740BE">
        <w:rPr>
          <w:rStyle w:val="FootnoteReference"/>
          <w:rFonts w:ascii="Times New Roman" w:hAnsi="Times New Roman" w:cs="Times New Roman"/>
          <w:color w:val="auto"/>
          <w:sz w:val="22"/>
          <w:szCs w:val="22"/>
        </w:rPr>
        <w:footnoteRef/>
      </w:r>
      <w:r w:rsidRPr="001740BE">
        <w:rPr>
          <w:rFonts w:ascii="Times New Roman" w:eastAsia="Times New Roman" w:hAnsi="Times New Roman" w:cs="Times New Roman"/>
          <w:sz w:val="22"/>
          <w:szCs w:val="22"/>
          <w:lang w:val="en-AU" w:eastAsia="en-AU"/>
        </w:rPr>
        <w:t>Saucedo (2011) defines Harmony as the following 8 principles:</w:t>
      </w:r>
    </w:p>
    <w:p w14:paraId="2C51CF01" w14:textId="09C7C536" w:rsidR="002C61ED" w:rsidRPr="001740BE" w:rsidRDefault="002C61ED" w:rsidP="00AA191B">
      <w:pPr>
        <w:shd w:val="clear" w:color="auto" w:fill="FFFFFF"/>
        <w:spacing w:before="0" w:after="0"/>
        <w:rPr>
          <w:rFonts w:ascii="Times New Roman" w:eastAsia="Times New Roman" w:hAnsi="Times New Roman" w:cs="Times New Roman"/>
          <w:sz w:val="22"/>
          <w:szCs w:val="22"/>
          <w:lang w:val="en-AU" w:eastAsia="en-AU"/>
        </w:rPr>
      </w:pPr>
      <w:r w:rsidRPr="001740BE">
        <w:rPr>
          <w:rFonts w:ascii="Times New Roman" w:eastAsia="Times New Roman" w:hAnsi="Times New Roman" w:cs="Times New Roman"/>
          <w:sz w:val="22"/>
          <w:szCs w:val="22"/>
          <w:lang w:val="en-AU" w:eastAsia="en-AU"/>
        </w:rPr>
        <w:t xml:space="preserve">(H.1) </w:t>
      </w:r>
      <w:r w:rsidRPr="001740BE">
        <w:rPr>
          <w:rFonts w:ascii="Times New Roman" w:eastAsia="Times New Roman" w:hAnsi="Times New Roman" w:cs="Times New Roman"/>
          <w:i/>
          <w:iCs/>
          <w:sz w:val="22"/>
          <w:szCs w:val="22"/>
          <w:lang w:val="en-AU" w:eastAsia="en-AU"/>
        </w:rPr>
        <w:t>x</w:t>
      </w:r>
      <w:r w:rsidRPr="001740BE">
        <w:rPr>
          <w:rFonts w:ascii="Times New Roman" w:eastAsia="Times New Roman" w:hAnsi="Times New Roman" w:cs="Times New Roman"/>
          <w:sz w:val="22"/>
          <w:szCs w:val="22"/>
          <w:lang w:val="en-AU" w:eastAsia="en-AU"/>
        </w:rPr>
        <w:t> is mereologically simple iff </w:t>
      </w:r>
      <w:r w:rsidRPr="001740BE">
        <w:rPr>
          <w:rFonts w:ascii="Times New Roman" w:eastAsia="Times New Roman" w:hAnsi="Times New Roman" w:cs="Times New Roman"/>
          <w:i/>
          <w:iCs/>
          <w:sz w:val="22"/>
          <w:szCs w:val="22"/>
          <w:lang w:val="en-AU" w:eastAsia="en-AU"/>
        </w:rPr>
        <w:t>x</w:t>
      </w:r>
      <w:r w:rsidRPr="001740BE">
        <w:rPr>
          <w:rFonts w:ascii="Times New Roman" w:eastAsia="Times New Roman" w:hAnsi="Times New Roman" w:cs="Times New Roman"/>
          <w:sz w:val="22"/>
          <w:szCs w:val="22"/>
          <w:lang w:val="en-AU" w:eastAsia="en-AU"/>
        </w:rPr>
        <w:t>'s location is mereologically simple.</w:t>
      </w:r>
    </w:p>
    <w:p w14:paraId="7CEDE550" w14:textId="4FE567C8" w:rsidR="002C61ED" w:rsidRPr="001740BE" w:rsidRDefault="002C61ED" w:rsidP="00AA191B">
      <w:pPr>
        <w:shd w:val="clear" w:color="auto" w:fill="FFFFFF"/>
        <w:spacing w:before="0" w:after="0"/>
        <w:rPr>
          <w:rFonts w:ascii="Times New Roman" w:eastAsia="Times New Roman" w:hAnsi="Times New Roman" w:cs="Times New Roman"/>
          <w:sz w:val="22"/>
          <w:szCs w:val="22"/>
          <w:lang w:val="en-AU" w:eastAsia="en-AU"/>
        </w:rPr>
      </w:pPr>
      <w:r w:rsidRPr="001740BE">
        <w:rPr>
          <w:rFonts w:ascii="Times New Roman" w:eastAsia="Times New Roman" w:hAnsi="Times New Roman" w:cs="Times New Roman"/>
          <w:sz w:val="22"/>
          <w:szCs w:val="22"/>
          <w:lang w:val="en-AU" w:eastAsia="en-AU"/>
        </w:rPr>
        <w:t xml:space="preserve">(H.2) </w:t>
      </w:r>
      <w:r w:rsidRPr="001740BE">
        <w:rPr>
          <w:rFonts w:ascii="Times New Roman" w:eastAsia="Times New Roman" w:hAnsi="Times New Roman" w:cs="Times New Roman"/>
          <w:i/>
          <w:iCs/>
          <w:sz w:val="22"/>
          <w:szCs w:val="22"/>
          <w:lang w:val="en-AU" w:eastAsia="en-AU"/>
        </w:rPr>
        <w:t>x</w:t>
      </w:r>
      <w:r w:rsidRPr="001740BE">
        <w:rPr>
          <w:rFonts w:ascii="Times New Roman" w:eastAsia="Times New Roman" w:hAnsi="Times New Roman" w:cs="Times New Roman"/>
          <w:sz w:val="22"/>
          <w:szCs w:val="22"/>
          <w:lang w:val="en-AU" w:eastAsia="en-AU"/>
        </w:rPr>
        <w:t> is mereologically complex iff </w:t>
      </w:r>
      <w:r w:rsidRPr="001740BE">
        <w:rPr>
          <w:rFonts w:ascii="Times New Roman" w:eastAsia="Times New Roman" w:hAnsi="Times New Roman" w:cs="Times New Roman"/>
          <w:i/>
          <w:iCs/>
          <w:sz w:val="22"/>
          <w:szCs w:val="22"/>
          <w:lang w:val="en-AU" w:eastAsia="en-AU"/>
        </w:rPr>
        <w:t>x</w:t>
      </w:r>
      <w:r w:rsidRPr="001740BE">
        <w:rPr>
          <w:rFonts w:ascii="Times New Roman" w:eastAsia="Times New Roman" w:hAnsi="Times New Roman" w:cs="Times New Roman"/>
          <w:sz w:val="22"/>
          <w:szCs w:val="22"/>
          <w:lang w:val="en-AU" w:eastAsia="en-AU"/>
        </w:rPr>
        <w:t>'s location is mereologically complex.</w:t>
      </w:r>
    </w:p>
    <w:p w14:paraId="3CB816B2" w14:textId="2ECB4238" w:rsidR="002C61ED" w:rsidRPr="001740BE" w:rsidRDefault="002C61ED" w:rsidP="00AA191B">
      <w:pPr>
        <w:shd w:val="clear" w:color="auto" w:fill="FFFFFF"/>
        <w:spacing w:before="0" w:after="0"/>
        <w:rPr>
          <w:rFonts w:ascii="Times New Roman" w:eastAsia="Times New Roman" w:hAnsi="Times New Roman" w:cs="Times New Roman"/>
          <w:sz w:val="22"/>
          <w:szCs w:val="22"/>
          <w:lang w:val="en-AU" w:eastAsia="en-AU"/>
        </w:rPr>
      </w:pPr>
      <w:r w:rsidRPr="001740BE">
        <w:rPr>
          <w:rFonts w:ascii="Times New Roman" w:eastAsia="Times New Roman" w:hAnsi="Times New Roman" w:cs="Times New Roman"/>
          <w:sz w:val="22"/>
          <w:szCs w:val="22"/>
          <w:lang w:val="en-AU" w:eastAsia="en-AU"/>
        </w:rPr>
        <w:t xml:space="preserve">(H.3) </w:t>
      </w:r>
      <w:r w:rsidRPr="001740BE">
        <w:rPr>
          <w:rFonts w:ascii="Times New Roman" w:eastAsia="Times New Roman" w:hAnsi="Times New Roman" w:cs="Times New Roman"/>
          <w:i/>
          <w:iCs/>
          <w:sz w:val="22"/>
          <w:szCs w:val="22"/>
          <w:lang w:val="en-AU" w:eastAsia="en-AU"/>
        </w:rPr>
        <w:t>x</w:t>
      </w:r>
      <w:r w:rsidRPr="001740BE">
        <w:rPr>
          <w:rFonts w:ascii="Times New Roman" w:eastAsia="Times New Roman" w:hAnsi="Times New Roman" w:cs="Times New Roman"/>
          <w:sz w:val="22"/>
          <w:szCs w:val="22"/>
          <w:lang w:val="en-AU" w:eastAsia="en-AU"/>
        </w:rPr>
        <w:t> has exactly </w:t>
      </w:r>
      <w:r w:rsidRPr="001740BE">
        <w:rPr>
          <w:rFonts w:ascii="Times New Roman" w:eastAsia="Times New Roman" w:hAnsi="Times New Roman" w:cs="Times New Roman"/>
          <w:i/>
          <w:iCs/>
          <w:sz w:val="22"/>
          <w:szCs w:val="22"/>
          <w:lang w:val="en-AU" w:eastAsia="en-AU"/>
        </w:rPr>
        <w:t>n</w:t>
      </w:r>
      <w:r w:rsidRPr="001740BE">
        <w:rPr>
          <w:rFonts w:ascii="Times New Roman" w:eastAsia="Times New Roman" w:hAnsi="Times New Roman" w:cs="Times New Roman"/>
          <w:sz w:val="22"/>
          <w:szCs w:val="22"/>
          <w:lang w:val="en-AU" w:eastAsia="en-AU"/>
        </w:rPr>
        <w:t> parts iff </w:t>
      </w:r>
      <w:r w:rsidRPr="001740BE">
        <w:rPr>
          <w:rFonts w:ascii="Times New Roman" w:eastAsia="Times New Roman" w:hAnsi="Times New Roman" w:cs="Times New Roman"/>
          <w:i/>
          <w:iCs/>
          <w:sz w:val="22"/>
          <w:szCs w:val="22"/>
          <w:lang w:val="en-AU" w:eastAsia="en-AU"/>
        </w:rPr>
        <w:t>x</w:t>
      </w:r>
      <w:r w:rsidRPr="001740BE">
        <w:rPr>
          <w:rFonts w:ascii="Times New Roman" w:eastAsia="Times New Roman" w:hAnsi="Times New Roman" w:cs="Times New Roman"/>
          <w:sz w:val="22"/>
          <w:szCs w:val="22"/>
          <w:lang w:val="en-AU" w:eastAsia="en-AU"/>
        </w:rPr>
        <w:t>'s location has exactly </w:t>
      </w:r>
      <w:r w:rsidRPr="001740BE">
        <w:rPr>
          <w:rFonts w:ascii="Times New Roman" w:eastAsia="Times New Roman" w:hAnsi="Times New Roman" w:cs="Times New Roman"/>
          <w:i/>
          <w:iCs/>
          <w:sz w:val="22"/>
          <w:szCs w:val="22"/>
          <w:lang w:val="en-AU" w:eastAsia="en-AU"/>
        </w:rPr>
        <w:t>n</w:t>
      </w:r>
      <w:r w:rsidRPr="001740BE">
        <w:rPr>
          <w:rFonts w:ascii="Times New Roman" w:eastAsia="Times New Roman" w:hAnsi="Times New Roman" w:cs="Times New Roman"/>
          <w:sz w:val="22"/>
          <w:szCs w:val="22"/>
          <w:lang w:val="en-AU" w:eastAsia="en-AU"/>
        </w:rPr>
        <w:t> parts.</w:t>
      </w:r>
    </w:p>
    <w:p w14:paraId="52CE5590" w14:textId="46B81AA9" w:rsidR="002C61ED" w:rsidRPr="001740BE" w:rsidRDefault="002C61ED" w:rsidP="00AA191B">
      <w:pPr>
        <w:shd w:val="clear" w:color="auto" w:fill="FFFFFF"/>
        <w:spacing w:before="0" w:after="0"/>
        <w:rPr>
          <w:rFonts w:ascii="Times New Roman" w:eastAsia="Times New Roman" w:hAnsi="Times New Roman" w:cs="Times New Roman"/>
          <w:sz w:val="22"/>
          <w:szCs w:val="22"/>
          <w:lang w:val="en-AU" w:eastAsia="en-AU"/>
        </w:rPr>
      </w:pPr>
      <w:r w:rsidRPr="001740BE">
        <w:rPr>
          <w:rFonts w:ascii="Times New Roman" w:eastAsia="Times New Roman" w:hAnsi="Times New Roman" w:cs="Times New Roman"/>
          <w:sz w:val="22"/>
          <w:szCs w:val="22"/>
          <w:lang w:val="en-AU" w:eastAsia="en-AU"/>
        </w:rPr>
        <w:t xml:space="preserve">(H.4) </w:t>
      </w:r>
      <w:r w:rsidRPr="001740BE">
        <w:rPr>
          <w:rFonts w:ascii="Times New Roman" w:eastAsia="Times New Roman" w:hAnsi="Times New Roman" w:cs="Times New Roman"/>
          <w:i/>
          <w:iCs/>
          <w:sz w:val="22"/>
          <w:szCs w:val="22"/>
          <w:lang w:val="en-AU" w:eastAsia="en-AU"/>
        </w:rPr>
        <w:t>x</w:t>
      </w:r>
      <w:r w:rsidRPr="001740BE">
        <w:rPr>
          <w:rFonts w:ascii="Times New Roman" w:eastAsia="Times New Roman" w:hAnsi="Times New Roman" w:cs="Times New Roman"/>
          <w:sz w:val="22"/>
          <w:szCs w:val="22"/>
          <w:lang w:val="en-AU" w:eastAsia="en-AU"/>
        </w:rPr>
        <w:t> is gunky iff </w:t>
      </w:r>
      <w:r w:rsidRPr="001740BE">
        <w:rPr>
          <w:rFonts w:ascii="Times New Roman" w:eastAsia="Times New Roman" w:hAnsi="Times New Roman" w:cs="Times New Roman"/>
          <w:i/>
          <w:iCs/>
          <w:sz w:val="22"/>
          <w:szCs w:val="22"/>
          <w:lang w:val="en-AU" w:eastAsia="en-AU"/>
        </w:rPr>
        <w:t>x</w:t>
      </w:r>
      <w:r w:rsidRPr="001740BE">
        <w:rPr>
          <w:rFonts w:ascii="Times New Roman" w:eastAsia="Times New Roman" w:hAnsi="Times New Roman" w:cs="Times New Roman"/>
          <w:sz w:val="22"/>
          <w:szCs w:val="22"/>
          <w:lang w:val="en-AU" w:eastAsia="en-AU"/>
        </w:rPr>
        <w:t xml:space="preserve">'s location is gunky. </w:t>
      </w:r>
    </w:p>
    <w:p w14:paraId="5933FF9C" w14:textId="1FE3A7B4" w:rsidR="002C61ED" w:rsidRPr="001740BE" w:rsidRDefault="002C61ED" w:rsidP="00AA191B">
      <w:pPr>
        <w:shd w:val="clear" w:color="auto" w:fill="FFFFFF"/>
        <w:spacing w:before="0" w:after="0"/>
        <w:rPr>
          <w:rFonts w:ascii="Times New Roman" w:eastAsia="Times New Roman" w:hAnsi="Times New Roman" w:cs="Times New Roman"/>
          <w:sz w:val="22"/>
          <w:szCs w:val="22"/>
          <w:lang w:val="en-AU" w:eastAsia="en-AU"/>
        </w:rPr>
      </w:pPr>
      <w:r w:rsidRPr="001740BE">
        <w:rPr>
          <w:rFonts w:ascii="Times New Roman" w:eastAsia="Times New Roman" w:hAnsi="Times New Roman" w:cs="Times New Roman"/>
          <w:sz w:val="22"/>
          <w:szCs w:val="22"/>
          <w:lang w:val="en-AU" w:eastAsia="en-AU"/>
        </w:rPr>
        <w:t xml:space="preserve">(H.5) </w:t>
      </w:r>
      <w:r w:rsidRPr="001740BE">
        <w:rPr>
          <w:rFonts w:ascii="Times New Roman" w:eastAsia="Times New Roman" w:hAnsi="Times New Roman" w:cs="Times New Roman"/>
          <w:i/>
          <w:iCs/>
          <w:sz w:val="22"/>
          <w:szCs w:val="22"/>
          <w:lang w:val="en-AU" w:eastAsia="en-AU"/>
        </w:rPr>
        <w:t>x</w:t>
      </w:r>
      <w:r w:rsidRPr="001740BE">
        <w:rPr>
          <w:rFonts w:ascii="Times New Roman" w:eastAsia="Times New Roman" w:hAnsi="Times New Roman" w:cs="Times New Roman"/>
          <w:sz w:val="22"/>
          <w:szCs w:val="22"/>
          <w:lang w:val="en-AU" w:eastAsia="en-AU"/>
        </w:rPr>
        <w:t> is a part of </w:t>
      </w:r>
      <w:r w:rsidRPr="001740BE">
        <w:rPr>
          <w:rFonts w:ascii="Times New Roman" w:eastAsia="Times New Roman" w:hAnsi="Times New Roman" w:cs="Times New Roman"/>
          <w:i/>
          <w:iCs/>
          <w:sz w:val="22"/>
          <w:szCs w:val="22"/>
          <w:lang w:val="en-AU" w:eastAsia="en-AU"/>
        </w:rPr>
        <w:t>y</w:t>
      </w:r>
      <w:r w:rsidRPr="001740BE">
        <w:rPr>
          <w:rFonts w:ascii="Times New Roman" w:eastAsia="Times New Roman" w:hAnsi="Times New Roman" w:cs="Times New Roman"/>
          <w:sz w:val="22"/>
          <w:szCs w:val="22"/>
          <w:lang w:val="en-AU" w:eastAsia="en-AU"/>
        </w:rPr>
        <w:t> iff </w:t>
      </w:r>
      <w:r w:rsidRPr="001740BE">
        <w:rPr>
          <w:rFonts w:ascii="Times New Roman" w:eastAsia="Times New Roman" w:hAnsi="Times New Roman" w:cs="Times New Roman"/>
          <w:i/>
          <w:iCs/>
          <w:sz w:val="22"/>
          <w:szCs w:val="22"/>
          <w:lang w:val="en-AU" w:eastAsia="en-AU"/>
        </w:rPr>
        <w:t>x</w:t>
      </w:r>
      <w:r w:rsidRPr="001740BE">
        <w:rPr>
          <w:rFonts w:ascii="Times New Roman" w:eastAsia="Times New Roman" w:hAnsi="Times New Roman" w:cs="Times New Roman"/>
          <w:sz w:val="22"/>
          <w:szCs w:val="22"/>
          <w:lang w:val="en-AU" w:eastAsia="en-AU"/>
        </w:rPr>
        <w:t>'s location is a subregion of </w:t>
      </w:r>
      <w:r w:rsidRPr="001740BE">
        <w:rPr>
          <w:rFonts w:ascii="Times New Roman" w:eastAsia="Times New Roman" w:hAnsi="Times New Roman" w:cs="Times New Roman"/>
          <w:i/>
          <w:iCs/>
          <w:sz w:val="22"/>
          <w:szCs w:val="22"/>
          <w:lang w:val="en-AU" w:eastAsia="en-AU"/>
        </w:rPr>
        <w:t>y</w:t>
      </w:r>
      <w:r w:rsidRPr="001740BE">
        <w:rPr>
          <w:rFonts w:ascii="Times New Roman" w:eastAsia="Times New Roman" w:hAnsi="Times New Roman" w:cs="Times New Roman"/>
          <w:sz w:val="22"/>
          <w:szCs w:val="22"/>
          <w:lang w:val="en-AU" w:eastAsia="en-AU"/>
        </w:rPr>
        <w:t>'s location.</w:t>
      </w:r>
    </w:p>
    <w:p w14:paraId="0A120D31" w14:textId="7BA563DA" w:rsidR="002C61ED" w:rsidRPr="001740BE" w:rsidRDefault="002C61ED" w:rsidP="00AA191B">
      <w:pPr>
        <w:shd w:val="clear" w:color="auto" w:fill="FFFFFF"/>
        <w:spacing w:before="0" w:after="0"/>
        <w:rPr>
          <w:rFonts w:ascii="Times New Roman" w:eastAsia="Times New Roman" w:hAnsi="Times New Roman" w:cs="Times New Roman"/>
          <w:sz w:val="22"/>
          <w:szCs w:val="22"/>
          <w:lang w:val="en-AU" w:eastAsia="en-AU"/>
        </w:rPr>
      </w:pPr>
      <w:r w:rsidRPr="001740BE">
        <w:rPr>
          <w:rFonts w:ascii="Times New Roman" w:eastAsia="Times New Roman" w:hAnsi="Times New Roman" w:cs="Times New Roman"/>
          <w:sz w:val="22"/>
          <w:szCs w:val="22"/>
          <w:lang w:val="en-AU" w:eastAsia="en-AU"/>
        </w:rPr>
        <w:t xml:space="preserve">(H.6) </w:t>
      </w:r>
      <w:r w:rsidRPr="001740BE">
        <w:rPr>
          <w:rFonts w:ascii="Times New Roman" w:eastAsia="Times New Roman" w:hAnsi="Times New Roman" w:cs="Times New Roman"/>
          <w:i/>
          <w:iCs/>
          <w:sz w:val="22"/>
          <w:szCs w:val="22"/>
          <w:lang w:val="en-AU" w:eastAsia="en-AU"/>
        </w:rPr>
        <w:t>x</w:t>
      </w:r>
      <w:r w:rsidRPr="001740BE">
        <w:rPr>
          <w:rFonts w:ascii="Times New Roman" w:eastAsia="Times New Roman" w:hAnsi="Times New Roman" w:cs="Times New Roman"/>
          <w:sz w:val="22"/>
          <w:szCs w:val="22"/>
          <w:lang w:val="en-AU" w:eastAsia="en-AU"/>
        </w:rPr>
        <w:t> is a proper part of </w:t>
      </w:r>
      <w:r w:rsidRPr="001740BE">
        <w:rPr>
          <w:rFonts w:ascii="Times New Roman" w:eastAsia="Times New Roman" w:hAnsi="Times New Roman" w:cs="Times New Roman"/>
          <w:i/>
          <w:iCs/>
          <w:sz w:val="22"/>
          <w:szCs w:val="22"/>
          <w:lang w:val="en-AU" w:eastAsia="en-AU"/>
        </w:rPr>
        <w:t>y</w:t>
      </w:r>
      <w:r w:rsidRPr="001740BE">
        <w:rPr>
          <w:rFonts w:ascii="Times New Roman" w:eastAsia="Times New Roman" w:hAnsi="Times New Roman" w:cs="Times New Roman"/>
          <w:sz w:val="22"/>
          <w:szCs w:val="22"/>
          <w:lang w:val="en-AU" w:eastAsia="en-AU"/>
        </w:rPr>
        <w:t> iff </w:t>
      </w:r>
      <w:r w:rsidRPr="001740BE">
        <w:rPr>
          <w:rFonts w:ascii="Times New Roman" w:eastAsia="Times New Roman" w:hAnsi="Times New Roman" w:cs="Times New Roman"/>
          <w:i/>
          <w:iCs/>
          <w:sz w:val="22"/>
          <w:szCs w:val="22"/>
          <w:lang w:val="en-AU" w:eastAsia="en-AU"/>
        </w:rPr>
        <w:t>x</w:t>
      </w:r>
      <w:r w:rsidRPr="001740BE">
        <w:rPr>
          <w:rFonts w:ascii="Times New Roman" w:eastAsia="Times New Roman" w:hAnsi="Times New Roman" w:cs="Times New Roman"/>
          <w:sz w:val="22"/>
          <w:szCs w:val="22"/>
          <w:lang w:val="en-AU" w:eastAsia="en-AU"/>
        </w:rPr>
        <w:t>'s location is a proper part of </w:t>
      </w:r>
      <w:r w:rsidRPr="001740BE">
        <w:rPr>
          <w:rFonts w:ascii="Times New Roman" w:eastAsia="Times New Roman" w:hAnsi="Times New Roman" w:cs="Times New Roman"/>
          <w:i/>
          <w:iCs/>
          <w:sz w:val="22"/>
          <w:szCs w:val="22"/>
          <w:lang w:val="en-AU" w:eastAsia="en-AU"/>
        </w:rPr>
        <w:t>y</w:t>
      </w:r>
      <w:r w:rsidRPr="001740BE">
        <w:rPr>
          <w:rFonts w:ascii="Times New Roman" w:eastAsia="Times New Roman" w:hAnsi="Times New Roman" w:cs="Times New Roman"/>
          <w:sz w:val="22"/>
          <w:szCs w:val="22"/>
          <w:lang w:val="en-AU" w:eastAsia="en-AU"/>
        </w:rPr>
        <w:t>'s location.</w:t>
      </w:r>
    </w:p>
    <w:p w14:paraId="591FF0F7" w14:textId="12F49CA2" w:rsidR="002C61ED" w:rsidRPr="001740BE" w:rsidRDefault="002C61ED" w:rsidP="00AA191B">
      <w:pPr>
        <w:shd w:val="clear" w:color="auto" w:fill="FFFFFF"/>
        <w:spacing w:before="0" w:after="0"/>
        <w:rPr>
          <w:rFonts w:ascii="Times New Roman" w:eastAsia="Times New Roman" w:hAnsi="Times New Roman" w:cs="Times New Roman"/>
          <w:sz w:val="22"/>
          <w:szCs w:val="22"/>
          <w:lang w:val="en-AU" w:eastAsia="en-AU"/>
        </w:rPr>
      </w:pPr>
      <w:r w:rsidRPr="001740BE">
        <w:rPr>
          <w:rFonts w:ascii="Times New Roman" w:eastAsia="Times New Roman" w:hAnsi="Times New Roman" w:cs="Times New Roman"/>
          <w:sz w:val="22"/>
          <w:szCs w:val="22"/>
          <w:lang w:val="en-AU" w:eastAsia="en-AU"/>
        </w:rPr>
        <w:t xml:space="preserve">(H.7) </w:t>
      </w:r>
      <w:r w:rsidRPr="001740BE">
        <w:rPr>
          <w:rFonts w:ascii="Times New Roman" w:eastAsia="Times New Roman" w:hAnsi="Times New Roman" w:cs="Times New Roman"/>
          <w:i/>
          <w:iCs/>
          <w:sz w:val="22"/>
          <w:szCs w:val="22"/>
          <w:lang w:val="en-AU" w:eastAsia="en-AU"/>
        </w:rPr>
        <w:t>x</w:t>
      </w:r>
      <w:r w:rsidRPr="001740BE">
        <w:rPr>
          <w:rFonts w:ascii="Times New Roman" w:eastAsia="Times New Roman" w:hAnsi="Times New Roman" w:cs="Times New Roman"/>
          <w:sz w:val="22"/>
          <w:szCs w:val="22"/>
          <w:lang w:val="en-AU" w:eastAsia="en-AU"/>
        </w:rPr>
        <w:t> and </w:t>
      </w:r>
      <w:r w:rsidRPr="001740BE">
        <w:rPr>
          <w:rFonts w:ascii="Times New Roman" w:eastAsia="Times New Roman" w:hAnsi="Times New Roman" w:cs="Times New Roman"/>
          <w:i/>
          <w:iCs/>
          <w:sz w:val="22"/>
          <w:szCs w:val="22"/>
          <w:lang w:val="en-AU" w:eastAsia="en-AU"/>
        </w:rPr>
        <w:t>y</w:t>
      </w:r>
      <w:r w:rsidRPr="001740BE">
        <w:rPr>
          <w:rFonts w:ascii="Times New Roman" w:eastAsia="Times New Roman" w:hAnsi="Times New Roman" w:cs="Times New Roman"/>
          <w:sz w:val="22"/>
          <w:szCs w:val="22"/>
          <w:lang w:val="en-AU" w:eastAsia="en-AU"/>
        </w:rPr>
        <w:t> overlap iff </w:t>
      </w:r>
      <w:r w:rsidRPr="001740BE">
        <w:rPr>
          <w:rFonts w:ascii="Times New Roman" w:eastAsia="Times New Roman" w:hAnsi="Times New Roman" w:cs="Times New Roman"/>
          <w:i/>
          <w:iCs/>
          <w:sz w:val="22"/>
          <w:szCs w:val="22"/>
          <w:lang w:val="en-AU" w:eastAsia="en-AU"/>
        </w:rPr>
        <w:t>x</w:t>
      </w:r>
      <w:r w:rsidRPr="001740BE">
        <w:rPr>
          <w:rFonts w:ascii="Times New Roman" w:eastAsia="Times New Roman" w:hAnsi="Times New Roman" w:cs="Times New Roman"/>
          <w:sz w:val="22"/>
          <w:szCs w:val="22"/>
          <w:lang w:val="en-AU" w:eastAsia="en-AU"/>
        </w:rPr>
        <w:t>'s location and </w:t>
      </w:r>
      <w:r w:rsidRPr="001740BE">
        <w:rPr>
          <w:rFonts w:ascii="Times New Roman" w:eastAsia="Times New Roman" w:hAnsi="Times New Roman" w:cs="Times New Roman"/>
          <w:i/>
          <w:iCs/>
          <w:sz w:val="22"/>
          <w:szCs w:val="22"/>
          <w:lang w:val="en-AU" w:eastAsia="en-AU"/>
        </w:rPr>
        <w:t>y</w:t>
      </w:r>
      <w:r w:rsidRPr="001740BE">
        <w:rPr>
          <w:rFonts w:ascii="Times New Roman" w:eastAsia="Times New Roman" w:hAnsi="Times New Roman" w:cs="Times New Roman"/>
          <w:sz w:val="22"/>
          <w:szCs w:val="22"/>
          <w:lang w:val="en-AU" w:eastAsia="en-AU"/>
        </w:rPr>
        <w:t>'s location overlap.</w:t>
      </w:r>
    </w:p>
    <w:p w14:paraId="54B18F5F" w14:textId="4D299ED6" w:rsidR="002C61ED" w:rsidRPr="001740BE" w:rsidRDefault="002C61ED" w:rsidP="00AA191B">
      <w:pPr>
        <w:shd w:val="clear" w:color="auto" w:fill="FFFFFF"/>
        <w:spacing w:before="0" w:after="0"/>
        <w:rPr>
          <w:rFonts w:ascii="Times New Roman" w:eastAsia="Times New Roman" w:hAnsi="Times New Roman" w:cs="Times New Roman"/>
          <w:sz w:val="22"/>
          <w:szCs w:val="22"/>
          <w:lang w:val="en-AU" w:eastAsia="en-AU"/>
        </w:rPr>
      </w:pPr>
      <w:r w:rsidRPr="001740BE">
        <w:rPr>
          <w:rFonts w:ascii="Times New Roman" w:eastAsia="Times New Roman" w:hAnsi="Times New Roman" w:cs="Times New Roman"/>
          <w:sz w:val="22"/>
          <w:szCs w:val="22"/>
          <w:lang w:val="en-AU" w:eastAsia="en-AU"/>
        </w:rPr>
        <w:t>(H.8) The </w:t>
      </w:r>
      <w:proofErr w:type="spellStart"/>
      <w:r w:rsidRPr="001740BE">
        <w:rPr>
          <w:rFonts w:ascii="Times New Roman" w:eastAsia="Times New Roman" w:hAnsi="Times New Roman" w:cs="Times New Roman"/>
          <w:i/>
          <w:iCs/>
          <w:sz w:val="22"/>
          <w:szCs w:val="22"/>
          <w:lang w:val="en-AU" w:eastAsia="en-AU"/>
        </w:rPr>
        <w:t>x</w:t>
      </w:r>
      <w:r w:rsidRPr="001740BE">
        <w:rPr>
          <w:rFonts w:ascii="Times New Roman" w:eastAsia="Times New Roman" w:hAnsi="Times New Roman" w:cs="Times New Roman"/>
          <w:sz w:val="22"/>
          <w:szCs w:val="22"/>
          <w:lang w:val="en-AU" w:eastAsia="en-AU"/>
        </w:rPr>
        <w:t>s</w:t>
      </w:r>
      <w:proofErr w:type="spellEnd"/>
      <w:r w:rsidRPr="001740BE">
        <w:rPr>
          <w:rFonts w:ascii="Times New Roman" w:eastAsia="Times New Roman" w:hAnsi="Times New Roman" w:cs="Times New Roman"/>
          <w:sz w:val="22"/>
          <w:szCs w:val="22"/>
          <w:lang w:val="en-AU" w:eastAsia="en-AU"/>
        </w:rPr>
        <w:t xml:space="preserve"> compose </w:t>
      </w:r>
      <w:r w:rsidRPr="001740BE">
        <w:rPr>
          <w:rFonts w:ascii="Times New Roman" w:eastAsia="Times New Roman" w:hAnsi="Times New Roman" w:cs="Times New Roman"/>
          <w:i/>
          <w:iCs/>
          <w:sz w:val="22"/>
          <w:szCs w:val="22"/>
          <w:lang w:val="en-AU" w:eastAsia="en-AU"/>
        </w:rPr>
        <w:t>y</w:t>
      </w:r>
      <w:r w:rsidRPr="001740BE">
        <w:rPr>
          <w:rFonts w:ascii="Times New Roman" w:eastAsia="Times New Roman" w:hAnsi="Times New Roman" w:cs="Times New Roman"/>
          <w:sz w:val="22"/>
          <w:szCs w:val="22"/>
          <w:lang w:val="en-AU" w:eastAsia="en-AU"/>
        </w:rPr>
        <w:t> iff the locations of the </w:t>
      </w:r>
      <w:proofErr w:type="spellStart"/>
      <w:r w:rsidRPr="001740BE">
        <w:rPr>
          <w:rFonts w:ascii="Times New Roman" w:eastAsia="Times New Roman" w:hAnsi="Times New Roman" w:cs="Times New Roman"/>
          <w:i/>
          <w:iCs/>
          <w:sz w:val="22"/>
          <w:szCs w:val="22"/>
          <w:lang w:val="en-AU" w:eastAsia="en-AU"/>
        </w:rPr>
        <w:t>x</w:t>
      </w:r>
      <w:r w:rsidRPr="001740BE">
        <w:rPr>
          <w:rFonts w:ascii="Times New Roman" w:eastAsia="Times New Roman" w:hAnsi="Times New Roman" w:cs="Times New Roman"/>
          <w:sz w:val="22"/>
          <w:szCs w:val="22"/>
          <w:lang w:val="en-AU" w:eastAsia="en-AU"/>
        </w:rPr>
        <w:t>s</w:t>
      </w:r>
      <w:proofErr w:type="spellEnd"/>
      <w:r w:rsidRPr="001740BE">
        <w:rPr>
          <w:rFonts w:ascii="Times New Roman" w:eastAsia="Times New Roman" w:hAnsi="Times New Roman" w:cs="Times New Roman"/>
          <w:sz w:val="22"/>
          <w:szCs w:val="22"/>
          <w:lang w:val="en-AU" w:eastAsia="en-AU"/>
        </w:rPr>
        <w:t xml:space="preserve"> compose </w:t>
      </w:r>
      <w:r w:rsidRPr="001740BE">
        <w:rPr>
          <w:rFonts w:ascii="Times New Roman" w:eastAsia="Times New Roman" w:hAnsi="Times New Roman" w:cs="Times New Roman"/>
          <w:i/>
          <w:iCs/>
          <w:sz w:val="22"/>
          <w:szCs w:val="22"/>
          <w:lang w:val="en-AU" w:eastAsia="en-AU"/>
        </w:rPr>
        <w:t>y</w:t>
      </w:r>
      <w:r w:rsidRPr="001740BE">
        <w:rPr>
          <w:rFonts w:ascii="Times New Roman" w:eastAsia="Times New Roman" w:hAnsi="Times New Roman" w:cs="Times New Roman"/>
          <w:sz w:val="22"/>
          <w:szCs w:val="22"/>
          <w:lang w:val="en-AU" w:eastAsia="en-AU"/>
        </w:rPr>
        <w:t>'s location.</w:t>
      </w:r>
    </w:p>
  </w:footnote>
  <w:footnote w:id="12">
    <w:p w14:paraId="03794EF6" w14:textId="526205C9" w:rsidR="00E552F4" w:rsidRPr="001740BE" w:rsidRDefault="00E552F4">
      <w:pPr>
        <w:pStyle w:val="FootnoteText"/>
        <w:rPr>
          <w:rFonts w:ascii="Times New Roman" w:hAnsi="Times New Roman" w:cs="Times New Roman"/>
          <w:color w:val="auto"/>
          <w:szCs w:val="22"/>
          <w:lang w:val="en-AU"/>
        </w:rPr>
      </w:pPr>
      <w:r w:rsidRPr="001740BE">
        <w:rPr>
          <w:rStyle w:val="FootnoteReference"/>
          <w:rFonts w:ascii="Times New Roman" w:hAnsi="Times New Roman" w:cs="Times New Roman"/>
          <w:color w:val="auto"/>
          <w:sz w:val="22"/>
          <w:szCs w:val="22"/>
        </w:rPr>
        <w:footnoteRef/>
      </w:r>
      <w:r w:rsidRPr="001740BE">
        <w:rPr>
          <w:rFonts w:ascii="Times New Roman" w:hAnsi="Times New Roman" w:cs="Times New Roman"/>
          <w:color w:val="auto"/>
          <w:szCs w:val="22"/>
        </w:rPr>
        <w:t xml:space="preserve"> </w:t>
      </w:r>
      <w:r w:rsidR="00075FA6" w:rsidRPr="001740BE">
        <w:rPr>
          <w:rFonts w:ascii="Times New Roman" w:hAnsi="Times New Roman" w:cs="Times New Roman"/>
          <w:color w:val="auto"/>
          <w:szCs w:val="22"/>
          <w:lang w:val="en-AU"/>
        </w:rPr>
        <w:t>The following principle is labelled as (H.5) in Saucedo 2011.</w:t>
      </w:r>
    </w:p>
  </w:footnote>
  <w:footnote w:id="13">
    <w:p w14:paraId="7DBF48D8" w14:textId="0623DA21" w:rsidR="002C61ED" w:rsidRPr="001740BE" w:rsidRDefault="002C61ED" w:rsidP="00AA191B">
      <w:pPr>
        <w:autoSpaceDE w:val="0"/>
        <w:autoSpaceDN w:val="0"/>
        <w:adjustRightInd w:val="0"/>
        <w:spacing w:before="0" w:after="0"/>
        <w:rPr>
          <w:rFonts w:ascii="Times New Roman" w:eastAsia="NewBaskervilleStd-Roman" w:hAnsi="Times New Roman" w:cs="Times New Roman"/>
          <w:sz w:val="22"/>
          <w:szCs w:val="22"/>
          <w:lang w:val="en-AU"/>
        </w:rPr>
      </w:pPr>
      <w:r w:rsidRPr="001740BE">
        <w:rPr>
          <w:rStyle w:val="FootnoteReference"/>
          <w:rFonts w:ascii="Times New Roman" w:hAnsi="Times New Roman" w:cs="Times New Roman"/>
          <w:color w:val="auto"/>
          <w:sz w:val="22"/>
          <w:szCs w:val="22"/>
        </w:rPr>
        <w:footnoteRef/>
      </w:r>
      <w:r w:rsidRPr="001740BE">
        <w:rPr>
          <w:rFonts w:ascii="Times New Roman" w:hAnsi="Times New Roman" w:cs="Times New Roman"/>
          <w:sz w:val="22"/>
          <w:szCs w:val="22"/>
        </w:rPr>
        <w:t xml:space="preserve"> One reason to think this is that the relata in parthood relations seem to be ‘intimately’ related in a way that the relata in other relations are not. For instance, as Sider (2007) claims, </w:t>
      </w:r>
      <w:r w:rsidRPr="001740BE">
        <w:rPr>
          <w:rFonts w:ascii="Times New Roman" w:eastAsia="NewBaskervilleStd-Roman" w:hAnsi="Times New Roman" w:cs="Times New Roman"/>
          <w:sz w:val="22"/>
          <w:szCs w:val="22"/>
          <w:lang w:val="en-AU"/>
        </w:rPr>
        <w:t xml:space="preserve">‘parthood has a unique status as an especially intimate relation… The whole is nothing over and above the parts… A part is just some of a whole’ (54). Cameron (2014) also notes that parthood is ‘peculiarly intimate’—differing from relations like parenthood, ownership, or marriage—in so far as wholes inherit their properties from their parts, are spatially located where their parts are, and are no added ontological commitment over their parts. The relevant harmony principle here (H.5), rests on the assumption that wholes inherit the locations of their parts because of this intimate connection: If </w:t>
      </w:r>
      <w:r w:rsidRPr="001740BE">
        <w:rPr>
          <w:rFonts w:ascii="Times New Roman" w:eastAsia="NewBaskervilleStd-Roman" w:hAnsi="Times New Roman" w:cs="Times New Roman"/>
          <w:i/>
          <w:iCs/>
          <w:sz w:val="22"/>
          <w:szCs w:val="22"/>
          <w:lang w:val="en-AU"/>
        </w:rPr>
        <w:t xml:space="preserve">x </w:t>
      </w:r>
      <w:r w:rsidRPr="001740BE">
        <w:rPr>
          <w:rFonts w:ascii="Times New Roman" w:eastAsia="NewBaskervilleStd-Roman" w:hAnsi="Times New Roman" w:cs="Times New Roman"/>
          <w:sz w:val="22"/>
          <w:szCs w:val="22"/>
          <w:lang w:val="en-AU"/>
        </w:rPr>
        <w:t xml:space="preserve">is part of </w:t>
      </w:r>
      <w:r w:rsidRPr="001740BE">
        <w:rPr>
          <w:rFonts w:ascii="Times New Roman" w:eastAsia="NewBaskervilleStd-Roman" w:hAnsi="Times New Roman" w:cs="Times New Roman"/>
          <w:i/>
          <w:iCs/>
          <w:sz w:val="22"/>
          <w:szCs w:val="22"/>
          <w:lang w:val="en-AU"/>
        </w:rPr>
        <w:t>y</w:t>
      </w:r>
      <w:r w:rsidRPr="001740BE">
        <w:rPr>
          <w:rFonts w:ascii="Times New Roman" w:eastAsia="NewBaskervilleStd-Roman" w:hAnsi="Times New Roman" w:cs="Times New Roman"/>
          <w:sz w:val="22"/>
          <w:szCs w:val="22"/>
          <w:lang w:val="en-AU"/>
        </w:rPr>
        <w:t xml:space="preserve">, then </w:t>
      </w:r>
      <w:r w:rsidRPr="001740BE">
        <w:rPr>
          <w:rFonts w:ascii="Times New Roman" w:eastAsia="NewBaskervilleStd-Roman" w:hAnsi="Times New Roman" w:cs="Times New Roman"/>
          <w:i/>
          <w:iCs/>
          <w:sz w:val="22"/>
          <w:szCs w:val="22"/>
          <w:lang w:val="en-AU"/>
        </w:rPr>
        <w:t xml:space="preserve">y </w:t>
      </w:r>
      <w:r w:rsidRPr="001740BE">
        <w:rPr>
          <w:rFonts w:ascii="Times New Roman" w:eastAsia="NewBaskervilleStd-Roman" w:hAnsi="Times New Roman" w:cs="Times New Roman"/>
          <w:sz w:val="22"/>
          <w:szCs w:val="22"/>
          <w:lang w:val="en-AU"/>
        </w:rPr>
        <w:t xml:space="preserve">is located wherever </w:t>
      </w:r>
      <w:r w:rsidRPr="001740BE">
        <w:rPr>
          <w:rFonts w:ascii="Times New Roman" w:eastAsia="NewBaskervilleStd-Roman" w:hAnsi="Times New Roman" w:cs="Times New Roman"/>
          <w:i/>
          <w:iCs/>
          <w:sz w:val="22"/>
          <w:szCs w:val="22"/>
          <w:lang w:val="en-AU"/>
        </w:rPr>
        <w:t xml:space="preserve">x </w:t>
      </w:r>
      <w:r w:rsidRPr="001740BE">
        <w:rPr>
          <w:rFonts w:ascii="Times New Roman" w:eastAsia="NewBaskervilleStd-Roman" w:hAnsi="Times New Roman" w:cs="Times New Roman"/>
          <w:sz w:val="22"/>
          <w:szCs w:val="22"/>
          <w:lang w:val="en-AU"/>
        </w:rPr>
        <w:t xml:space="preserve">is located (Sider 2007: 70). Baron (2021) has also noted that the inheritance of location may be formulated in the opposite direction: </w:t>
      </w:r>
    </w:p>
    <w:p w14:paraId="6E2E02CF" w14:textId="1B8F4467" w:rsidR="002C61ED" w:rsidRPr="001740BE" w:rsidRDefault="002C61ED" w:rsidP="00AA191B">
      <w:pPr>
        <w:pStyle w:val="BodyText"/>
        <w:ind w:left="720"/>
        <w:rPr>
          <w:rFonts w:ascii="Times New Roman" w:hAnsi="Times New Roman" w:cs="Times New Roman"/>
          <w:sz w:val="22"/>
          <w:szCs w:val="22"/>
          <w:lang w:val="en-AU"/>
        </w:rPr>
      </w:pPr>
      <w:r w:rsidRPr="001740BE">
        <w:rPr>
          <w:rFonts w:ascii="Times New Roman" w:hAnsi="Times New Roman" w:cs="Times New Roman"/>
          <w:i/>
          <w:sz w:val="22"/>
          <w:szCs w:val="22"/>
        </w:rPr>
        <w:t>Downwards Inheritance of Location</w:t>
      </w:r>
      <w:r w:rsidRPr="001740BE">
        <w:rPr>
          <w:rFonts w:ascii="Times New Roman" w:hAnsi="Times New Roman" w:cs="Times New Roman"/>
          <w:sz w:val="22"/>
          <w:szCs w:val="22"/>
        </w:rPr>
        <w:t xml:space="preserve">: </w:t>
      </w:r>
      <w:r w:rsidRPr="001740BE">
        <w:rPr>
          <w:rFonts w:ascii="Times New Roman" w:hAnsi="Times New Roman" w:cs="Times New Roman"/>
          <w:sz w:val="22"/>
          <w:szCs w:val="22"/>
          <w:lang w:val="en-AU"/>
        </w:rPr>
        <w:t xml:space="preserve">For any composite object </w:t>
      </w:r>
      <m:oMath>
        <m:r>
          <w:rPr>
            <w:rFonts w:ascii="Cambria Math" w:hAnsi="Cambria Math" w:cs="Times New Roman"/>
            <w:sz w:val="22"/>
            <w:szCs w:val="22"/>
            <w:lang w:val="en-AU"/>
          </w:rPr>
          <m:t>y</m:t>
        </m:r>
      </m:oMath>
      <w:r w:rsidRPr="001740BE">
        <w:rPr>
          <w:rFonts w:ascii="Times New Roman" w:hAnsi="Times New Roman" w:cs="Times New Roman"/>
          <w:sz w:val="22"/>
          <w:szCs w:val="22"/>
          <w:lang w:val="en-AU"/>
        </w:rPr>
        <w:t xml:space="preserve"> and region </w:t>
      </w:r>
      <m:oMath>
        <m:r>
          <w:rPr>
            <w:rFonts w:ascii="Cambria Math" w:hAnsi="Cambria Math" w:cs="Times New Roman"/>
            <w:sz w:val="22"/>
            <w:szCs w:val="22"/>
            <w:lang w:val="en-AU"/>
          </w:rPr>
          <m:t>z</m:t>
        </m:r>
      </m:oMath>
      <w:r w:rsidRPr="001740BE">
        <w:rPr>
          <w:rFonts w:ascii="Times New Roman" w:hAnsi="Times New Roman" w:cs="Times New Roman"/>
          <w:sz w:val="22"/>
          <w:szCs w:val="22"/>
          <w:lang w:val="en-AU"/>
        </w:rPr>
        <w:t xml:space="preserve"> if </w:t>
      </w:r>
      <m:oMath>
        <m:r>
          <w:rPr>
            <w:rFonts w:ascii="Cambria Math" w:hAnsi="Cambria Math" w:cs="Times New Roman"/>
            <w:sz w:val="22"/>
            <w:szCs w:val="22"/>
            <w:lang w:val="en-AU"/>
          </w:rPr>
          <m:t>y</m:t>
        </m:r>
      </m:oMath>
      <w:r w:rsidRPr="001740BE">
        <w:rPr>
          <w:rFonts w:ascii="Times New Roman" w:hAnsi="Times New Roman" w:cs="Times New Roman"/>
          <w:sz w:val="22"/>
          <w:szCs w:val="22"/>
          <w:lang w:val="en-AU"/>
        </w:rPr>
        <w:t xml:space="preserve"> is exactly located at </w:t>
      </w:r>
      <m:oMath>
        <m:r>
          <w:rPr>
            <w:rFonts w:ascii="Cambria Math" w:hAnsi="Cambria Math" w:cs="Times New Roman"/>
            <w:sz w:val="22"/>
            <w:szCs w:val="22"/>
            <w:lang w:val="en-AU"/>
          </w:rPr>
          <m:t>z</m:t>
        </m:r>
      </m:oMath>
      <w:r w:rsidRPr="001740BE">
        <w:rPr>
          <w:rFonts w:ascii="Times New Roman" w:hAnsi="Times New Roman" w:cs="Times New Roman"/>
          <w:sz w:val="22"/>
          <w:szCs w:val="22"/>
          <w:lang w:val="en-AU"/>
        </w:rPr>
        <w:t xml:space="preserve">, then for any </w:t>
      </w:r>
      <m:oMath>
        <m:r>
          <w:rPr>
            <w:rFonts w:ascii="Cambria Math" w:hAnsi="Cambria Math" w:cs="Times New Roman"/>
            <w:sz w:val="22"/>
            <w:szCs w:val="22"/>
            <w:lang w:val="en-AU"/>
          </w:rPr>
          <m:t>x</m:t>
        </m:r>
      </m:oMath>
      <w:r w:rsidRPr="001740BE">
        <w:rPr>
          <w:rFonts w:ascii="Times New Roman" w:hAnsi="Times New Roman" w:cs="Times New Roman"/>
          <w:sz w:val="22"/>
          <w:szCs w:val="22"/>
          <w:lang w:val="en-AU"/>
        </w:rPr>
        <w:t xml:space="preserve">, if </w:t>
      </w:r>
      <m:oMath>
        <m:r>
          <w:rPr>
            <w:rFonts w:ascii="Cambria Math" w:hAnsi="Cambria Math" w:cs="Times New Roman"/>
            <w:sz w:val="22"/>
            <w:szCs w:val="22"/>
            <w:lang w:val="en-AU"/>
          </w:rPr>
          <m:t>x</m:t>
        </m:r>
      </m:oMath>
      <w:r w:rsidRPr="001740BE">
        <w:rPr>
          <w:rFonts w:ascii="Times New Roman" w:hAnsi="Times New Roman" w:cs="Times New Roman"/>
          <w:sz w:val="22"/>
          <w:szCs w:val="22"/>
          <w:lang w:val="en-AU"/>
        </w:rPr>
        <w:t xml:space="preserve"> is a part of </w:t>
      </w:r>
      <m:oMath>
        <m:r>
          <w:rPr>
            <w:rFonts w:ascii="Cambria Math" w:hAnsi="Cambria Math" w:cs="Times New Roman"/>
            <w:sz w:val="22"/>
            <w:szCs w:val="22"/>
            <w:lang w:val="en-AU"/>
          </w:rPr>
          <m:t>y</m:t>
        </m:r>
      </m:oMath>
      <w:r w:rsidRPr="001740BE">
        <w:rPr>
          <w:rFonts w:ascii="Times New Roman" w:hAnsi="Times New Roman" w:cs="Times New Roman"/>
          <w:sz w:val="22"/>
          <w:szCs w:val="22"/>
          <w:lang w:val="en-AU"/>
        </w:rPr>
        <w:t xml:space="preserve"> then </w:t>
      </w:r>
      <m:oMath>
        <m:r>
          <w:rPr>
            <w:rFonts w:ascii="Cambria Math" w:hAnsi="Cambria Math" w:cs="Times New Roman"/>
            <w:sz w:val="22"/>
            <w:szCs w:val="22"/>
            <w:lang w:val="en-AU"/>
          </w:rPr>
          <m:t>x</m:t>
        </m:r>
      </m:oMath>
      <w:r w:rsidRPr="001740BE">
        <w:rPr>
          <w:rFonts w:ascii="Times New Roman" w:hAnsi="Times New Roman" w:cs="Times New Roman"/>
          <w:sz w:val="22"/>
          <w:szCs w:val="22"/>
          <w:lang w:val="en-AU"/>
        </w:rPr>
        <w:t xml:space="preserve"> is weakly located at </w:t>
      </w:r>
      <m:oMath>
        <m:r>
          <w:rPr>
            <w:rFonts w:ascii="Cambria Math" w:hAnsi="Cambria Math" w:cs="Times New Roman"/>
            <w:sz w:val="22"/>
            <w:szCs w:val="22"/>
            <w:lang w:val="en-AU"/>
          </w:rPr>
          <m:t>z</m:t>
        </m:r>
      </m:oMath>
      <w:r w:rsidRPr="001740BE">
        <w:rPr>
          <w:rFonts w:ascii="Times New Roman" w:hAnsi="Times New Roman" w:cs="Times New Roman"/>
          <w:sz w:val="22"/>
          <w:szCs w:val="22"/>
          <w:lang w:val="en-AU"/>
        </w:rPr>
        <w:t xml:space="preserve">. (Where for </w:t>
      </w:r>
      <m:oMath>
        <m:r>
          <w:rPr>
            <w:rFonts w:ascii="Cambria Math" w:hAnsi="Cambria Math" w:cs="Times New Roman"/>
            <w:sz w:val="22"/>
            <w:szCs w:val="22"/>
            <w:lang w:val="en-AU"/>
          </w:rPr>
          <m:t>x</m:t>
        </m:r>
      </m:oMath>
      <w:r w:rsidRPr="001740BE">
        <w:rPr>
          <w:rFonts w:ascii="Times New Roman" w:hAnsi="Times New Roman" w:cs="Times New Roman"/>
          <w:sz w:val="22"/>
          <w:szCs w:val="22"/>
          <w:lang w:val="en-AU"/>
        </w:rPr>
        <w:t xml:space="preserve"> to be weakly located at </w:t>
      </w:r>
      <m:oMath>
        <m:r>
          <w:rPr>
            <w:rFonts w:ascii="Cambria Math" w:hAnsi="Cambria Math" w:cs="Times New Roman"/>
            <w:sz w:val="22"/>
            <w:szCs w:val="22"/>
            <w:lang w:val="en-AU"/>
          </w:rPr>
          <m:t>z</m:t>
        </m:r>
      </m:oMath>
      <w:r w:rsidRPr="001740BE">
        <w:rPr>
          <w:rFonts w:ascii="Times New Roman" w:hAnsi="Times New Roman" w:cs="Times New Roman"/>
          <w:sz w:val="22"/>
          <w:szCs w:val="22"/>
          <w:lang w:val="en-AU"/>
        </w:rPr>
        <w:t xml:space="preserve"> is for </w:t>
      </w:r>
      <m:oMath>
        <m:r>
          <w:rPr>
            <w:rFonts w:ascii="Cambria Math" w:hAnsi="Cambria Math" w:cs="Times New Roman"/>
            <w:sz w:val="22"/>
            <w:szCs w:val="22"/>
            <w:lang w:val="en-AU"/>
          </w:rPr>
          <m:t>z</m:t>
        </m:r>
      </m:oMath>
      <w:r w:rsidRPr="001740BE">
        <w:rPr>
          <w:rFonts w:ascii="Times New Roman" w:hAnsi="Times New Roman" w:cs="Times New Roman"/>
          <w:sz w:val="22"/>
          <w:szCs w:val="22"/>
          <w:lang w:val="en-AU"/>
        </w:rPr>
        <w:t xml:space="preserve"> to be not completely free of </w:t>
      </w:r>
      <m:oMath>
        <m:r>
          <w:rPr>
            <w:rFonts w:ascii="Cambria Math" w:hAnsi="Cambria Math" w:cs="Times New Roman"/>
            <w:sz w:val="22"/>
            <w:szCs w:val="22"/>
            <w:lang w:val="en-AU"/>
          </w:rPr>
          <m:t>x</m:t>
        </m:r>
      </m:oMath>
      <w:r w:rsidRPr="001740BE">
        <w:rPr>
          <w:rFonts w:ascii="Times New Roman" w:hAnsi="Times New Roman" w:cs="Times New Roman"/>
          <w:sz w:val="22"/>
          <w:szCs w:val="22"/>
          <w:lang w:val="en-AU"/>
        </w:rPr>
        <w:t>.)</w:t>
      </w:r>
    </w:p>
    <w:p w14:paraId="7A710043" w14:textId="7C2E6D69" w:rsidR="002C61ED" w:rsidRPr="001740BE" w:rsidRDefault="002C61ED" w:rsidP="00FE4171">
      <w:pPr>
        <w:pStyle w:val="BodyText"/>
        <w:rPr>
          <w:rFonts w:ascii="Times New Roman" w:hAnsi="Times New Roman" w:cs="Times New Roman"/>
          <w:sz w:val="22"/>
          <w:szCs w:val="22"/>
          <w:lang w:val="en-AU"/>
        </w:rPr>
      </w:pPr>
      <w:r w:rsidRPr="001740BE">
        <w:rPr>
          <w:rFonts w:ascii="Times New Roman" w:hAnsi="Times New Roman" w:cs="Times New Roman"/>
          <w:iCs/>
          <w:sz w:val="22"/>
          <w:szCs w:val="22"/>
        </w:rPr>
        <w:t>(Note that the principles given by Sider and Baron here are not equivalent to (H.5).)</w:t>
      </w:r>
    </w:p>
  </w:footnote>
  <w:footnote w:id="14">
    <w:p w14:paraId="137022EF" w14:textId="1B1E744E" w:rsidR="002C61ED" w:rsidRPr="001740BE" w:rsidRDefault="002C61ED" w:rsidP="00AA191B">
      <w:pPr>
        <w:pStyle w:val="FootnoteText"/>
        <w:rPr>
          <w:rFonts w:ascii="Times New Roman" w:hAnsi="Times New Roman" w:cs="Times New Roman"/>
          <w:color w:val="auto"/>
          <w:szCs w:val="22"/>
        </w:rPr>
      </w:pPr>
      <w:r w:rsidRPr="001740BE">
        <w:rPr>
          <w:rStyle w:val="FootnoteReference"/>
          <w:rFonts w:ascii="Times New Roman" w:hAnsi="Times New Roman" w:cs="Times New Roman"/>
          <w:color w:val="auto"/>
          <w:sz w:val="22"/>
          <w:szCs w:val="22"/>
        </w:rPr>
        <w:footnoteRef/>
      </w:r>
      <w:r w:rsidRPr="001740BE">
        <w:rPr>
          <w:rFonts w:ascii="Times New Roman" w:hAnsi="Times New Roman" w:cs="Times New Roman"/>
          <w:color w:val="auto"/>
          <w:szCs w:val="22"/>
        </w:rPr>
        <w:t xml:space="preserve"> </w:t>
      </w:r>
      <w:r w:rsidRPr="001740BE">
        <w:rPr>
          <w:rStyle w:val="cf01"/>
          <w:rFonts w:ascii="Times New Roman" w:hAnsi="Times New Roman" w:cs="Times New Roman"/>
          <w:color w:val="auto"/>
          <w:sz w:val="22"/>
          <w:szCs w:val="22"/>
        </w:rPr>
        <w:t xml:space="preserve">The relationist may just reject the existence of spacetime qua substance in line with metaphor of viewing spacetime as a kind of container inside which things take place or exist (see Knox 2019). Note that here I am only introducing one version of </w:t>
      </w:r>
      <w:proofErr w:type="spellStart"/>
      <w:r w:rsidRPr="001740BE">
        <w:rPr>
          <w:rStyle w:val="cf01"/>
          <w:rFonts w:ascii="Times New Roman" w:hAnsi="Times New Roman" w:cs="Times New Roman"/>
          <w:color w:val="auto"/>
          <w:sz w:val="22"/>
          <w:szCs w:val="22"/>
        </w:rPr>
        <w:t>relationalism</w:t>
      </w:r>
      <w:proofErr w:type="spellEnd"/>
      <w:r w:rsidRPr="001740BE">
        <w:rPr>
          <w:rStyle w:val="cf01"/>
          <w:rFonts w:ascii="Times New Roman" w:hAnsi="Times New Roman" w:cs="Times New Roman"/>
          <w:color w:val="auto"/>
          <w:sz w:val="22"/>
          <w:szCs w:val="22"/>
        </w:rPr>
        <w:t>: non-eliminativist of relationism. I only introduce this version since we are interested in exploring emergent dependent systems that exist, not those that can be eliminated.</w:t>
      </w:r>
    </w:p>
  </w:footnote>
  <w:footnote w:id="15">
    <w:p w14:paraId="638FA18C" w14:textId="4358624A" w:rsidR="002C61ED" w:rsidRPr="001740BE" w:rsidRDefault="002C61ED" w:rsidP="00AA191B">
      <w:pPr>
        <w:pStyle w:val="FootnoteText"/>
        <w:rPr>
          <w:rFonts w:ascii="Times New Roman" w:hAnsi="Times New Roman" w:cs="Times New Roman"/>
          <w:color w:val="auto"/>
          <w:szCs w:val="22"/>
        </w:rPr>
      </w:pPr>
      <w:r w:rsidRPr="001740BE">
        <w:rPr>
          <w:rStyle w:val="FootnoteReference"/>
          <w:rFonts w:ascii="Times New Roman" w:hAnsi="Times New Roman" w:cs="Times New Roman"/>
          <w:color w:val="auto"/>
          <w:sz w:val="22"/>
          <w:szCs w:val="22"/>
        </w:rPr>
        <w:footnoteRef/>
      </w:r>
      <w:r w:rsidRPr="001740BE">
        <w:rPr>
          <w:rFonts w:ascii="Times New Roman" w:hAnsi="Times New Roman" w:cs="Times New Roman"/>
          <w:color w:val="auto"/>
          <w:szCs w:val="22"/>
        </w:rPr>
        <w:t xml:space="preserve"> On this view, regions have subregions. There are two popular views on how subregions relate to regions: Subregions may be parts of regions; or they may be subsets of regions but not parts.</w:t>
      </w:r>
    </w:p>
  </w:footnote>
  <w:footnote w:id="16">
    <w:p w14:paraId="2B52A83D" w14:textId="461199F6" w:rsidR="002C61ED" w:rsidRPr="001740BE" w:rsidRDefault="002C61ED" w:rsidP="00AA191B">
      <w:pPr>
        <w:pStyle w:val="FootnoteText"/>
        <w:rPr>
          <w:rStyle w:val="FootnoteReference"/>
          <w:rFonts w:ascii="Times New Roman" w:hAnsi="Times New Roman" w:cs="Times New Roman"/>
          <w:color w:val="auto"/>
          <w:sz w:val="22"/>
          <w:szCs w:val="22"/>
          <w:highlight w:val="yellow"/>
          <w:vertAlign w:val="baseline"/>
          <w:lang w:val="en-AU"/>
        </w:rPr>
      </w:pPr>
      <w:r w:rsidRPr="001740BE">
        <w:rPr>
          <w:rStyle w:val="FootnoteReference"/>
          <w:rFonts w:ascii="Times New Roman" w:hAnsi="Times New Roman" w:cs="Times New Roman"/>
          <w:color w:val="auto"/>
          <w:sz w:val="22"/>
          <w:szCs w:val="22"/>
        </w:rPr>
        <w:footnoteRef/>
      </w:r>
      <w:r w:rsidRPr="001740BE">
        <w:rPr>
          <w:rFonts w:ascii="Times New Roman" w:hAnsi="Times New Roman" w:cs="Times New Roman"/>
          <w:color w:val="auto"/>
          <w:szCs w:val="22"/>
        </w:rPr>
        <w:t xml:space="preserve"> </w:t>
      </w:r>
      <w:r w:rsidRPr="001740BE">
        <w:rPr>
          <w:rFonts w:ascii="Times New Roman" w:hAnsi="Times New Roman" w:cs="Times New Roman"/>
          <w:color w:val="auto"/>
          <w:szCs w:val="22"/>
          <w:lang w:val="en-AU"/>
        </w:rPr>
        <w:t xml:space="preserve">There are </w:t>
      </w:r>
      <w:proofErr w:type="gramStart"/>
      <w:r w:rsidRPr="001740BE">
        <w:rPr>
          <w:rFonts w:ascii="Times New Roman" w:hAnsi="Times New Roman" w:cs="Times New Roman"/>
          <w:color w:val="auto"/>
          <w:szCs w:val="22"/>
          <w:lang w:val="en-AU"/>
        </w:rPr>
        <w:t>a number of</w:t>
      </w:r>
      <w:proofErr w:type="gramEnd"/>
      <w:r w:rsidRPr="001740BE">
        <w:rPr>
          <w:rFonts w:ascii="Times New Roman" w:hAnsi="Times New Roman" w:cs="Times New Roman"/>
          <w:color w:val="auto"/>
          <w:szCs w:val="22"/>
          <w:lang w:val="en-AU"/>
        </w:rPr>
        <w:t xml:space="preserve"> ways in which we might define an unextended region. Here’s one: an unextended region does not have any proper subregions. This characterisation is drawn from Eagle’s (2014) definition of what it is to be extended: ‘a region is mereologically extended iff it has a proper subregion’ (167). This type of characterization has been scrutinized in relation to what has been raised as the </w:t>
      </w:r>
      <w:r w:rsidRPr="001740BE">
        <w:rPr>
          <w:rFonts w:ascii="Times New Roman" w:hAnsi="Times New Roman" w:cs="Times New Roman"/>
          <w:i/>
          <w:iCs/>
          <w:color w:val="auto"/>
          <w:szCs w:val="22"/>
          <w:lang w:val="en-AU"/>
        </w:rPr>
        <w:t>geometric correspondence principle</w:t>
      </w:r>
      <w:r w:rsidRPr="001740BE">
        <w:rPr>
          <w:rFonts w:ascii="Times New Roman" w:hAnsi="Times New Roman" w:cs="Times New Roman"/>
          <w:color w:val="auto"/>
          <w:szCs w:val="22"/>
          <w:lang w:val="en-AU"/>
        </w:rPr>
        <w:t>: any spatially extended object has parts that correspond to parts of the region that it occupies (see Simons 2004; Braddon-Mitchell and Miller 2006). If this principle is true, it rules out extended simples. That’s because extended simples do not have further proper parts located at parts or subregions, of the region it occupies. Now, the characterization from Eagle looks inconsistent with a mereological view of spacetime defended by Baron and Le Bihan (2022a) whereby spacetime is composed of extended simples. Note however that some non-mereological notions of extension have been developed. Pickup (2016) for instance, claims that something may also be unextended by having no location in space whatsoever; and Calosi (2023) provides an alternative measure theoretic notion of extension. Perhaps one of these non-mereological notions of extension is better suited in the context of applying a non-spatiotemporal mereology. Ultimately, I remain neutral on how to characterize the notion of an unextended region since nothing much hangs on it here.</w:t>
      </w:r>
    </w:p>
  </w:footnote>
  <w:footnote w:id="17">
    <w:p w14:paraId="745FA6CD" w14:textId="1BEE8B2A" w:rsidR="002C61ED" w:rsidRPr="001740BE" w:rsidRDefault="002C61ED" w:rsidP="00AA191B">
      <w:pPr>
        <w:pStyle w:val="FootnoteText"/>
        <w:rPr>
          <w:rFonts w:ascii="Times New Roman" w:hAnsi="Times New Roman" w:cs="Times New Roman"/>
          <w:color w:val="auto"/>
          <w:szCs w:val="22"/>
          <w:lang w:val="en-AU"/>
        </w:rPr>
      </w:pPr>
      <w:r w:rsidRPr="001740BE">
        <w:rPr>
          <w:rStyle w:val="FootnoteReference"/>
          <w:rFonts w:ascii="Times New Roman" w:hAnsi="Times New Roman" w:cs="Times New Roman"/>
          <w:color w:val="auto"/>
          <w:sz w:val="22"/>
          <w:szCs w:val="22"/>
        </w:rPr>
        <w:footnoteRef/>
      </w:r>
      <w:r w:rsidRPr="001740BE">
        <w:rPr>
          <w:rFonts w:ascii="Times New Roman" w:hAnsi="Times New Roman" w:cs="Times New Roman"/>
          <w:color w:val="auto"/>
          <w:szCs w:val="22"/>
        </w:rPr>
        <w:t xml:space="preserve"> Spacetime might be thought of as ‘infinitely divisible’ in this regard such that between any two points, we find another point (see Rogers 1968). There are two ways to consider the notion of infinite divisibility here. On the one hand, each point of spacetime might be, mereologically speaking, an atom. An atom of space will have no proper parts. On the other hand, one could interpret the infinite divisibility of spacetime as meaning that spacetime is ‘gunky’. If spacetime is gunky then each point of spacetime will itself, divide into further smaller proper parts. However, uncountable structures may also be indivisible, so it remains unsettled as to whether continuous spacetime is constructed out of uncountably many mereological atoms or is infinitely divisible into either atoms or gunk.</w:t>
      </w:r>
    </w:p>
  </w:footnote>
  <w:footnote w:id="18">
    <w:p w14:paraId="36B02796" w14:textId="4CB1C64D" w:rsidR="002C61ED" w:rsidRPr="001740BE" w:rsidRDefault="002C61ED" w:rsidP="00BB4BAD">
      <w:pPr>
        <w:jc w:val="both"/>
        <w:rPr>
          <w:rFonts w:ascii="Times New Roman" w:hAnsi="Times New Roman" w:cs="Times New Roman"/>
          <w:sz w:val="22"/>
          <w:szCs w:val="22"/>
        </w:rPr>
      </w:pPr>
      <w:r w:rsidRPr="001740BE">
        <w:rPr>
          <w:rStyle w:val="FootnoteReference"/>
          <w:rFonts w:ascii="Times New Roman" w:hAnsi="Times New Roman" w:cs="Times New Roman"/>
          <w:color w:val="auto"/>
          <w:sz w:val="22"/>
          <w:szCs w:val="22"/>
        </w:rPr>
        <w:footnoteRef/>
      </w:r>
      <w:r w:rsidRPr="001740BE">
        <w:rPr>
          <w:rFonts w:ascii="Times New Roman" w:hAnsi="Times New Roman" w:cs="Times New Roman"/>
          <w:sz w:val="22"/>
          <w:szCs w:val="22"/>
        </w:rPr>
        <w:t xml:space="preserve"> Here’s another choice one might make regarding the ontology of substantial spacetime. Substantival spacetime can also be divided into non-overlapping ‘tiles’ imagined as primitive minimal distance relations between points </w:t>
      </w:r>
      <w:r w:rsidRPr="001740BE">
        <w:rPr>
          <w:rFonts w:ascii="Times New Roman" w:hAnsi="Times New Roman" w:cs="Times New Roman"/>
          <w:sz w:val="22"/>
          <w:szCs w:val="22"/>
        </w:rPr>
        <w:fldChar w:fldCharType="begin"/>
      </w:r>
      <w:r w:rsidRPr="001740BE">
        <w:rPr>
          <w:rFonts w:ascii="Times New Roman" w:hAnsi="Times New Roman" w:cs="Times New Roman"/>
          <w:sz w:val="22"/>
          <w:szCs w:val="22"/>
        </w:rPr>
        <w:instrText xml:space="preserve"> ADDIN EN.CITE &lt;EndNote&gt;&lt;Cite&gt;&lt;Author&gt;Huggett&lt;/Author&gt;&lt;Year&gt;2013&lt;/Year&gt;&lt;RecNum&gt;563&lt;/RecNum&gt;&lt;DisplayText&gt;(Baker, 2014; Huggett &amp;amp; Wüthrich, 2013)&lt;/DisplayText&gt;&lt;record&gt;&lt;rec-number&gt;563&lt;/rec-number&gt;&lt;foreign-keys&gt;&lt;key app="EN" db-id="2xvvprstr2ptr6ef5tqxez2102dtevarxa9v" timestamp="1677734213"&gt;563&lt;/key&gt;&lt;/foreign-keys&gt;&lt;ref-type name="Journal Article"&gt;17&lt;/ref-type&gt;&lt;contributors&gt;&lt;authors&gt;&lt;author&gt;Huggett, Nick&lt;/author&gt;&lt;author&gt;Wüthrich, Christian&lt;/author&gt;&lt;/authors&gt;&lt;/contributors&gt;&lt;titles&gt;&lt;title&gt;Emergent spacetime and empirical (in)coherence&lt;/title&gt;&lt;secondary-title&gt;Studies in History and Philosophy of Science Part B: Studies in History and Philosophy of Modern Physics&lt;/secondary-title&gt;&lt;/titles&gt;&lt;periodical&gt;&lt;full-title&gt;Studies in History and Philosophy of Science Part B: Studies in History and Philosophy of Modern Physics&lt;/full-title&gt;&lt;/periodical&gt;&lt;pages&gt;276-285&lt;/pages&gt;&lt;volume&gt;44&lt;/volume&gt;&lt;number&gt;3&lt;/number&gt;&lt;section&gt;276&lt;/section&gt;&lt;dates&gt;&lt;year&gt;2013&lt;/year&gt;&lt;/dates&gt;&lt;isbn&gt;13552198&lt;/isbn&gt;&lt;urls&gt;&lt;/urls&gt;&lt;electronic-resource-num&gt;10.1016/j.shpsb.2012.11.003&lt;/electronic-resource-num&gt;&lt;/record&gt;&lt;/Cite&gt;&lt;Cite&gt;&lt;Author&gt;Baker&lt;/Author&gt;&lt;Year&gt;2014&lt;/Year&gt;&lt;RecNum&gt;662&lt;/RecNum&gt;&lt;record&gt;&lt;rec-number&gt;662&lt;/rec-number&gt;&lt;foreign-keys&gt;&lt;key app="EN" db-id="2xvvprstr2ptr6ef5tqxez2102dtevarxa9v" timestamp="1697779608"&gt;662&lt;/key&gt;&lt;/foreign-keys&gt;&lt;ref-type name="Journal Article"&gt;17&lt;/ref-type&gt;&lt;contributors&gt;&lt;authors&gt;&lt;author&gt;Baker, David John&lt;/author&gt;&lt;/authors&gt;&lt;/contributors&gt;&lt;titles&gt;&lt;title&gt;Does String Theory Posit Extended Simples?&lt;/title&gt;&lt;/titles&gt;&lt;volume&gt;16&lt;/volume&gt;&lt;dates&gt;&lt;year&gt;2014&lt;/year&gt;&lt;/dates&gt;&lt;urls&gt;&lt;/urls&gt;&lt;/record&gt;&lt;/Cite&gt;&lt;/EndNote&gt;</w:instrText>
      </w:r>
      <w:r w:rsidRPr="001740BE">
        <w:rPr>
          <w:rFonts w:ascii="Times New Roman" w:hAnsi="Times New Roman" w:cs="Times New Roman"/>
          <w:sz w:val="22"/>
          <w:szCs w:val="22"/>
        </w:rPr>
        <w:fldChar w:fldCharType="separate"/>
      </w:r>
      <w:r w:rsidRPr="001740BE">
        <w:rPr>
          <w:rFonts w:ascii="Times New Roman" w:hAnsi="Times New Roman" w:cs="Times New Roman"/>
          <w:noProof/>
          <w:sz w:val="22"/>
          <w:szCs w:val="22"/>
        </w:rPr>
        <w:t>(Baker, 2014; Huggett &amp; Wüthrich, 2013)</w:t>
      </w:r>
      <w:r w:rsidRPr="001740BE">
        <w:rPr>
          <w:rFonts w:ascii="Times New Roman" w:hAnsi="Times New Roman" w:cs="Times New Roman"/>
          <w:sz w:val="22"/>
          <w:szCs w:val="22"/>
        </w:rPr>
        <w:fldChar w:fldCharType="end"/>
      </w:r>
      <w:r w:rsidRPr="001740BE">
        <w:rPr>
          <w:rFonts w:ascii="Times New Roman" w:hAnsi="Times New Roman" w:cs="Times New Roman"/>
          <w:sz w:val="22"/>
          <w:szCs w:val="22"/>
        </w:rPr>
        <w:t>.</w:t>
      </w:r>
      <w:r w:rsidRPr="001740BE">
        <w:rPr>
          <w:rStyle w:val="FootnoteReference"/>
          <w:rFonts w:ascii="Times New Roman" w:hAnsi="Times New Roman" w:cs="Times New Roman"/>
          <w:color w:val="auto"/>
          <w:sz w:val="22"/>
          <w:szCs w:val="22"/>
        </w:rPr>
        <w:t xml:space="preserve"> </w:t>
      </w:r>
      <w:r w:rsidRPr="001740BE">
        <w:rPr>
          <w:rFonts w:ascii="Times New Roman" w:hAnsi="Times New Roman" w:cs="Times New Roman"/>
          <w:sz w:val="22"/>
          <w:szCs w:val="22"/>
        </w:rPr>
        <w:t xml:space="preserve">One mereological version of this view is presented by Baron and Le Bihan </w:t>
      </w:r>
      <w:r w:rsidRPr="001740BE">
        <w:rPr>
          <w:rFonts w:ascii="Times New Roman" w:hAnsi="Times New Roman" w:cs="Times New Roman"/>
          <w:sz w:val="22"/>
          <w:szCs w:val="22"/>
        </w:rPr>
        <w:fldChar w:fldCharType="begin"/>
      </w:r>
      <w:r w:rsidRPr="001740BE">
        <w:rPr>
          <w:rFonts w:ascii="Times New Roman" w:hAnsi="Times New Roman" w:cs="Times New Roman"/>
          <w:sz w:val="22"/>
          <w:szCs w:val="22"/>
        </w:rPr>
        <w:instrText xml:space="preserve"> ADDIN EN.CITE &lt;EndNote&gt;&lt;Cite ExcludeAuth="1"&gt;&lt;Author&gt;Baron&lt;/Author&gt;&lt;Year&gt;2022&lt;/Year&gt;&lt;RecNum&gt;682&lt;/RecNum&gt;&lt;DisplayText&gt;(2022b)&lt;/DisplayText&gt;&lt;record&gt;&lt;rec-number&gt;682&lt;/rec-number&gt;&lt;foreign-keys&gt;&lt;key app="EN" db-id="2xvvprstr2ptr6ef5tqxez2102dtevarxa9v" timestamp="1708657428"&gt;682&lt;/key&gt;&lt;/foreign-keys&gt;&lt;ref-type name="Journal Article"&gt;17&lt;/ref-type&gt;&lt;contributors&gt;&lt;authors&gt;&lt;author&gt;Baron, Sam&lt;/author&gt;&lt;author&gt;Le Bihan, Baptiste&lt;/author&gt;&lt;/authors&gt;&lt;/contributors&gt;&lt;titles&gt;&lt;title&gt;Quantum Gravity and Mereology: Not So Simple&lt;/title&gt;&lt;secondary-title&gt;Philosophical Quarterly&lt;/secondary-title&gt;&lt;/titles&gt;&lt;periodical&gt;&lt;full-title&gt;Philosophical Quarterly&lt;/full-title&gt;&lt;/periodical&gt;&lt;pages&gt;19-40&lt;/pages&gt;&lt;volume&gt;72&lt;/volume&gt;&lt;number&gt;1&lt;/number&gt;&lt;dates&gt;&lt;year&gt;2022&lt;/year&gt;&lt;/dates&gt;&lt;urls&gt;&lt;/urls&gt;&lt;/record&gt;&lt;/Cite&gt;&lt;/EndNote&gt;</w:instrText>
      </w:r>
      <w:r w:rsidRPr="001740BE">
        <w:rPr>
          <w:rFonts w:ascii="Times New Roman" w:hAnsi="Times New Roman" w:cs="Times New Roman"/>
          <w:sz w:val="22"/>
          <w:szCs w:val="22"/>
        </w:rPr>
        <w:fldChar w:fldCharType="separate"/>
      </w:r>
      <w:r w:rsidRPr="001740BE">
        <w:rPr>
          <w:rFonts w:ascii="Times New Roman" w:hAnsi="Times New Roman" w:cs="Times New Roman"/>
          <w:noProof/>
          <w:sz w:val="22"/>
          <w:szCs w:val="22"/>
        </w:rPr>
        <w:t>(2022b)</w:t>
      </w:r>
      <w:r w:rsidRPr="001740BE">
        <w:rPr>
          <w:rFonts w:ascii="Times New Roman" w:hAnsi="Times New Roman" w:cs="Times New Roman"/>
          <w:sz w:val="22"/>
          <w:szCs w:val="22"/>
        </w:rPr>
        <w:fldChar w:fldCharType="end"/>
      </w:r>
      <w:r w:rsidRPr="001740BE">
        <w:rPr>
          <w:rFonts w:ascii="Times New Roman" w:hAnsi="Times New Roman" w:cs="Times New Roman"/>
          <w:sz w:val="22"/>
          <w:szCs w:val="22"/>
        </w:rPr>
        <w:t xml:space="preserve"> who argue that substantival spacetime is a discrete structure of </w:t>
      </w:r>
      <w:r w:rsidRPr="001740BE">
        <w:rPr>
          <w:rFonts w:ascii="Times New Roman" w:hAnsi="Times New Roman" w:cs="Times New Roman"/>
          <w:i/>
          <w:iCs/>
          <w:sz w:val="22"/>
          <w:szCs w:val="22"/>
        </w:rPr>
        <w:t xml:space="preserve">extended </w:t>
      </w:r>
      <w:r w:rsidRPr="001740BE">
        <w:rPr>
          <w:rFonts w:ascii="Times New Roman" w:hAnsi="Times New Roman" w:cs="Times New Roman"/>
          <w:sz w:val="22"/>
          <w:szCs w:val="22"/>
        </w:rPr>
        <w:t>simples. I acknowledge that this view is available, but I won’t discuss it in detail here.</w:t>
      </w:r>
    </w:p>
  </w:footnote>
  <w:footnote w:id="19">
    <w:p w14:paraId="7E935F34" w14:textId="63FD729A" w:rsidR="002C61ED" w:rsidRPr="001740BE" w:rsidRDefault="002C61ED" w:rsidP="00957AA6">
      <w:pPr>
        <w:autoSpaceDE w:val="0"/>
        <w:autoSpaceDN w:val="0"/>
        <w:adjustRightInd w:val="0"/>
        <w:spacing w:before="0" w:after="0"/>
        <w:jc w:val="both"/>
        <w:rPr>
          <w:rFonts w:ascii="Times New Roman" w:hAnsi="Times New Roman" w:cs="Times New Roman"/>
          <w:sz w:val="22"/>
          <w:szCs w:val="22"/>
        </w:rPr>
      </w:pPr>
      <w:r w:rsidRPr="001740BE">
        <w:rPr>
          <w:rStyle w:val="FootnoteReference"/>
          <w:rFonts w:ascii="Times New Roman" w:hAnsi="Times New Roman" w:cs="Times New Roman"/>
          <w:color w:val="auto"/>
          <w:sz w:val="22"/>
          <w:szCs w:val="22"/>
        </w:rPr>
        <w:footnoteRef/>
      </w:r>
      <w:r w:rsidRPr="001740BE">
        <w:rPr>
          <w:rFonts w:ascii="Times New Roman" w:hAnsi="Times New Roman" w:cs="Times New Roman"/>
          <w:sz w:val="22"/>
          <w:szCs w:val="22"/>
        </w:rPr>
        <w:t xml:space="preserve"> Note that on certain views, substantival spacetime is identical to a set of relations </w:t>
      </w:r>
      <w:r w:rsidRPr="001740BE">
        <w:rPr>
          <w:rFonts w:ascii="Times New Roman" w:hAnsi="Times New Roman" w:cs="Times New Roman"/>
          <w:sz w:val="22"/>
          <w:szCs w:val="22"/>
        </w:rPr>
        <w:fldChar w:fldCharType="begin"/>
      </w:r>
      <w:r w:rsidRPr="001740BE">
        <w:rPr>
          <w:rFonts w:ascii="Times New Roman" w:hAnsi="Times New Roman" w:cs="Times New Roman"/>
          <w:sz w:val="22"/>
          <w:szCs w:val="22"/>
        </w:rPr>
        <w:instrText xml:space="preserve"> ADDIN EN.CITE &lt;EndNote&gt;&lt;Cite&gt;&lt;Author&gt;Le Bihan&lt;/Author&gt;&lt;Year&gt;2016&lt;/Year&gt;&lt;RecNum&gt;595&lt;/RecNum&gt;&lt;DisplayText&gt;(Le Bihan, 2016)&lt;/DisplayText&gt;&lt;record&gt;&lt;rec-number&gt;595&lt;/rec-number&gt;&lt;foreign-keys&gt;&lt;key app="EN" db-id="2xvvprstr2ptr6ef5tqxez2102dtevarxa9v" timestamp="1679893669"&gt;595&lt;/key&gt;&lt;/foreign-keys&gt;&lt;ref-type name="Journal Article"&gt;17&lt;/ref-type&gt;&lt;contributors&gt;&lt;authors&gt;&lt;author&gt;Le Bihan, Baptiste&lt;/author&gt;&lt;/authors&gt;&lt;/contributors&gt;&lt;titles&gt;&lt;title&gt;Super-Relationism: Combining Eliminativism about Objects and Relationism about Spacetime&lt;/title&gt;&lt;secondary-title&gt;Philosophical Studies&lt;/secondary-title&gt;&lt;/titles&gt;&lt;periodical&gt;&lt;full-title&gt;Philosophical Studies&lt;/full-title&gt;&lt;/periodical&gt;&lt;pages&gt;2151-2172&lt;/pages&gt;&lt;volume&gt;173&lt;/volume&gt;&lt;number&gt;8&lt;/number&gt;&lt;dates&gt;&lt;year&gt;2016&lt;/year&gt;&lt;/dates&gt;&lt;urls&gt;&lt;/urls&gt;&lt;/record&gt;&lt;/Cite&gt;&lt;/EndNote&gt;</w:instrText>
      </w:r>
      <w:r w:rsidRPr="001740BE">
        <w:rPr>
          <w:rFonts w:ascii="Times New Roman" w:hAnsi="Times New Roman" w:cs="Times New Roman"/>
          <w:sz w:val="22"/>
          <w:szCs w:val="22"/>
        </w:rPr>
        <w:fldChar w:fldCharType="separate"/>
      </w:r>
      <w:r w:rsidRPr="001740BE">
        <w:rPr>
          <w:rFonts w:ascii="Times New Roman" w:hAnsi="Times New Roman" w:cs="Times New Roman"/>
          <w:noProof/>
          <w:sz w:val="22"/>
          <w:szCs w:val="22"/>
        </w:rPr>
        <w:t>(Le Bihan, 2016)</w:t>
      </w:r>
      <w:r w:rsidRPr="001740BE">
        <w:rPr>
          <w:rFonts w:ascii="Times New Roman" w:hAnsi="Times New Roman" w:cs="Times New Roman"/>
          <w:sz w:val="22"/>
          <w:szCs w:val="22"/>
        </w:rPr>
        <w:fldChar w:fldCharType="end"/>
      </w:r>
      <w:r w:rsidRPr="001740BE">
        <w:rPr>
          <w:rFonts w:ascii="Times New Roman" w:hAnsi="Times New Roman" w:cs="Times New Roman"/>
          <w:sz w:val="22"/>
          <w:szCs w:val="22"/>
        </w:rPr>
        <w:t xml:space="preserve"> —the metric </w:t>
      </w:r>
      <w:r w:rsidR="002B195F" w:rsidRPr="001740BE">
        <w:rPr>
          <w:rFonts w:ascii="Times New Roman" w:hAnsi="Times New Roman" w:cs="Times New Roman"/>
          <w:sz w:val="22"/>
          <w:szCs w:val="22"/>
        </w:rPr>
        <w:t>f</w:t>
      </w:r>
      <w:r w:rsidR="002B195F">
        <w:rPr>
          <w:rFonts w:ascii="Times New Roman" w:hAnsi="Times New Roman" w:cs="Times New Roman"/>
          <w:sz w:val="22"/>
          <w:szCs w:val="22"/>
        </w:rPr>
        <w:t>iel</w:t>
      </w:r>
      <w:r w:rsidR="002B195F" w:rsidRPr="001740BE">
        <w:rPr>
          <w:rFonts w:ascii="Times New Roman" w:hAnsi="Times New Roman" w:cs="Times New Roman"/>
          <w:sz w:val="22"/>
          <w:szCs w:val="22"/>
        </w:rPr>
        <w:t>d</w:t>
      </w:r>
      <w:r w:rsidRPr="001740BE">
        <w:rPr>
          <w:rFonts w:ascii="Times New Roman" w:hAnsi="Times New Roman" w:cs="Times New Roman"/>
          <w:sz w:val="22"/>
          <w:szCs w:val="22"/>
        </w:rPr>
        <w:t xml:space="preserve"> relations—thus, the view that spacetime exists and is a set of relations could be categorized as either </w:t>
      </w:r>
      <w:proofErr w:type="spellStart"/>
      <w:r w:rsidRPr="001740BE">
        <w:rPr>
          <w:rFonts w:ascii="Times New Roman" w:hAnsi="Times New Roman" w:cs="Times New Roman"/>
          <w:sz w:val="22"/>
          <w:szCs w:val="22"/>
        </w:rPr>
        <w:t>relationalist</w:t>
      </w:r>
      <w:proofErr w:type="spellEnd"/>
      <w:r w:rsidRPr="001740BE">
        <w:rPr>
          <w:rFonts w:ascii="Times New Roman" w:hAnsi="Times New Roman" w:cs="Times New Roman"/>
          <w:sz w:val="22"/>
          <w:szCs w:val="22"/>
        </w:rPr>
        <w:t xml:space="preserve"> or substantival. I won’t take a stand on this debate here. </w:t>
      </w:r>
    </w:p>
  </w:footnote>
  <w:footnote w:id="20">
    <w:p w14:paraId="2E951C3E" w14:textId="5B319250" w:rsidR="002C61ED" w:rsidRPr="001740BE" w:rsidRDefault="002C61ED">
      <w:pPr>
        <w:pStyle w:val="FootnoteText"/>
        <w:rPr>
          <w:rFonts w:ascii="Times New Roman" w:hAnsi="Times New Roman" w:cs="Times New Roman"/>
          <w:color w:val="auto"/>
          <w:szCs w:val="22"/>
          <w:lang w:val="en-AU"/>
        </w:rPr>
      </w:pPr>
      <w:r w:rsidRPr="001740BE">
        <w:rPr>
          <w:rStyle w:val="FootnoteReference"/>
          <w:rFonts w:ascii="Times New Roman" w:hAnsi="Times New Roman" w:cs="Times New Roman"/>
          <w:color w:val="auto"/>
          <w:sz w:val="22"/>
          <w:szCs w:val="22"/>
        </w:rPr>
        <w:footnoteRef/>
      </w:r>
      <w:r w:rsidRPr="001740BE">
        <w:rPr>
          <w:rFonts w:ascii="Times New Roman" w:hAnsi="Times New Roman" w:cs="Times New Roman"/>
          <w:color w:val="auto"/>
          <w:szCs w:val="22"/>
        </w:rPr>
        <w:t xml:space="preserve"> If one is not inclined to adopt this distinction, </w:t>
      </w:r>
      <w:r w:rsidRPr="001740BE">
        <w:rPr>
          <w:rFonts w:ascii="Times New Roman" w:hAnsi="Times New Roman" w:cs="Times New Roman"/>
          <w:color w:val="auto"/>
          <w:szCs w:val="22"/>
          <w:lang w:val="en-AU"/>
        </w:rPr>
        <w:t>one might prefer to divide these options as ‘properties’ and ‘property bearers’ instead. I take the outcome to be the same.</w:t>
      </w:r>
    </w:p>
  </w:footnote>
  <w:footnote w:id="21">
    <w:p w14:paraId="70C0621E" w14:textId="1D0595E4" w:rsidR="002C61ED" w:rsidRPr="001740BE" w:rsidRDefault="002C61ED" w:rsidP="00AA191B">
      <w:pPr>
        <w:jc w:val="both"/>
        <w:rPr>
          <w:rFonts w:ascii="Times New Roman" w:hAnsi="Times New Roman" w:cs="Times New Roman"/>
          <w:sz w:val="22"/>
          <w:szCs w:val="22"/>
          <w:lang w:val="en-AU"/>
        </w:rPr>
      </w:pPr>
      <w:r w:rsidRPr="001740BE">
        <w:rPr>
          <w:rStyle w:val="FootnoteReference"/>
          <w:rFonts w:ascii="Times New Roman" w:hAnsi="Times New Roman" w:cs="Times New Roman"/>
          <w:color w:val="auto"/>
          <w:sz w:val="22"/>
          <w:szCs w:val="22"/>
        </w:rPr>
        <w:footnoteRef/>
      </w:r>
      <w:r w:rsidRPr="001740BE">
        <w:rPr>
          <w:rFonts w:ascii="Times New Roman" w:hAnsi="Times New Roman" w:cs="Times New Roman"/>
          <w:sz w:val="22"/>
          <w:szCs w:val="22"/>
        </w:rPr>
        <w:t xml:space="preserve"> According to a standard interpretation of</w:t>
      </w:r>
      <w:r w:rsidRPr="001740BE">
        <w:rPr>
          <w:rFonts w:ascii="Times New Roman" w:hAnsi="Times New Roman" w:cs="Times New Roman"/>
          <w:sz w:val="22"/>
          <w:szCs w:val="22"/>
          <w:lang w:val="en-AU"/>
        </w:rPr>
        <w:t xml:space="preserve"> LQG, spin networks at the quantum level are formed of nodes and relations between them (Rovelli 2008). On another view, string theory proposes that the fundamental entities are one-dimensional and higher-dimensional objects—branes—that vibrate in up to eleven dimensions. At low energy levels, branes behave like various kinds of particles depending on their level of vibration, topological properties, or other properties (Le Bihan, </w:t>
      </w:r>
      <w:proofErr w:type="spellStart"/>
      <w:r w:rsidRPr="001740BE">
        <w:rPr>
          <w:rFonts w:ascii="Times New Roman" w:hAnsi="Times New Roman" w:cs="Times New Roman"/>
          <w:sz w:val="22"/>
          <w:szCs w:val="22"/>
          <w:lang w:val="en-AU"/>
        </w:rPr>
        <w:t>ms</w:t>
      </w:r>
      <w:proofErr w:type="spellEnd"/>
      <w:r w:rsidRPr="001740BE">
        <w:rPr>
          <w:rFonts w:ascii="Times New Roman" w:hAnsi="Times New Roman" w:cs="Times New Roman"/>
          <w:sz w:val="22"/>
          <w:szCs w:val="22"/>
          <w:lang w:val="en-AU"/>
        </w:rPr>
        <w:t xml:space="preserve">). </w:t>
      </w:r>
      <w:r w:rsidRPr="001740BE">
        <w:rPr>
          <w:rFonts w:ascii="Times New Roman" w:hAnsi="Times New Roman" w:cs="Times New Roman"/>
          <w:sz w:val="22"/>
          <w:szCs w:val="22"/>
          <w:lang w:val="en-AU"/>
        </w:rPr>
        <w:fldChar w:fldCharType="begin"/>
      </w:r>
      <w:r w:rsidRPr="001740BE">
        <w:rPr>
          <w:rFonts w:ascii="Times New Roman" w:hAnsi="Times New Roman" w:cs="Times New Roman"/>
          <w:sz w:val="22"/>
          <w:szCs w:val="22"/>
          <w:lang w:val="en-AU"/>
        </w:rPr>
        <w:instrText xml:space="preserve"> ADDIN EN.CITE &lt;EndNote&gt;&lt;Cite Hidden="1"&gt;&lt;Author&gt;Le Bihan&lt;/Author&gt;&lt;Year&gt;ms&lt;/Year&gt;&lt;RecNum&gt;677&lt;/RecNum&gt;&lt;record&gt;&lt;rec-number&gt;677&lt;/rec-number&gt;&lt;foreign-keys&gt;&lt;key app="EN" db-id="2xvvprstr2ptr6ef5tqxez2102dtevarxa9v" timestamp="1707706774"&gt;677&lt;/key&gt;&lt;/foreign-keys&gt;&lt;ref-type name="Journal Article"&gt;17&lt;/ref-type&gt;&lt;contributors&gt;&lt;authors&gt;&lt;author&gt;Le Bihan, Baptiste&lt;/author&gt;&lt;/authors&gt;&lt;/contributors&gt;&lt;titles&gt;&lt;title&gt;String theory for Metaphysicians&lt;/title&gt;&lt;/titles&gt;&lt;dates&gt;&lt;year&gt;ms&lt;/year&gt;&lt;/dates&gt;&lt;urls&gt;&lt;/urls&gt;&lt;/record&gt;&lt;/Cite&gt;&lt;/EndNote&gt;</w:instrText>
      </w:r>
      <w:r w:rsidRPr="001740BE">
        <w:rPr>
          <w:rFonts w:ascii="Times New Roman" w:hAnsi="Times New Roman" w:cs="Times New Roman"/>
          <w:sz w:val="22"/>
          <w:szCs w:val="22"/>
          <w:lang w:val="en-AU"/>
        </w:rPr>
        <w:fldChar w:fldCharType="end"/>
      </w:r>
    </w:p>
  </w:footnote>
  <w:footnote w:id="22">
    <w:p w14:paraId="241FE897" w14:textId="725C6413" w:rsidR="002C61ED" w:rsidRPr="001740BE" w:rsidRDefault="002C61ED" w:rsidP="00AA191B">
      <w:pPr>
        <w:pStyle w:val="FootnoteText"/>
        <w:rPr>
          <w:rFonts w:ascii="Times New Roman" w:hAnsi="Times New Roman" w:cs="Times New Roman"/>
          <w:color w:val="auto"/>
          <w:szCs w:val="22"/>
        </w:rPr>
      </w:pPr>
      <w:r w:rsidRPr="001740BE">
        <w:rPr>
          <w:rStyle w:val="FootnoteReference"/>
          <w:rFonts w:ascii="Times New Roman" w:hAnsi="Times New Roman" w:cs="Times New Roman"/>
          <w:color w:val="auto"/>
          <w:sz w:val="22"/>
          <w:szCs w:val="22"/>
        </w:rPr>
        <w:footnoteRef/>
      </w:r>
      <w:r w:rsidRPr="001740BE">
        <w:rPr>
          <w:rFonts w:ascii="Times New Roman" w:hAnsi="Times New Roman" w:cs="Times New Roman"/>
          <w:color w:val="auto"/>
          <w:szCs w:val="22"/>
        </w:rPr>
        <w:t xml:space="preserve"> The relevant distinction here is between </w:t>
      </w:r>
      <w:r w:rsidRPr="001740BE">
        <w:rPr>
          <w:rFonts w:ascii="Times New Roman" w:hAnsi="Times New Roman" w:cs="Times New Roman"/>
          <w:i/>
          <w:iCs/>
          <w:color w:val="auto"/>
          <w:szCs w:val="22"/>
        </w:rPr>
        <w:t>absolute</w:t>
      </w:r>
      <w:r w:rsidRPr="001740BE">
        <w:rPr>
          <w:rFonts w:ascii="Times New Roman" w:hAnsi="Times New Roman" w:cs="Times New Roman"/>
          <w:color w:val="auto"/>
          <w:szCs w:val="22"/>
        </w:rPr>
        <w:t xml:space="preserve"> and </w:t>
      </w:r>
      <w:r w:rsidRPr="001740BE">
        <w:rPr>
          <w:rFonts w:ascii="Times New Roman" w:hAnsi="Times New Roman" w:cs="Times New Roman"/>
          <w:i/>
          <w:iCs/>
          <w:color w:val="auto"/>
          <w:szCs w:val="22"/>
        </w:rPr>
        <w:t>relative</w:t>
      </w:r>
      <w:r w:rsidRPr="001740BE">
        <w:rPr>
          <w:rFonts w:ascii="Times New Roman" w:hAnsi="Times New Roman" w:cs="Times New Roman"/>
          <w:color w:val="auto"/>
          <w:szCs w:val="22"/>
        </w:rPr>
        <w:t xml:space="preserve"> fundamentality. Absolute fundamentality is often defined in terms of the notion of absolute ontological independence (</w:t>
      </w:r>
      <m:oMath>
        <m:r>
          <w:rPr>
            <w:rFonts w:ascii="Cambria Math" w:hAnsi="Cambria Math" w:cs="Times New Roman"/>
            <w:color w:val="auto"/>
            <w:szCs w:val="22"/>
          </w:rPr>
          <m:t>x</m:t>
        </m:r>
      </m:oMath>
      <w:r w:rsidRPr="001740BE">
        <w:rPr>
          <w:rFonts w:ascii="Times New Roman" w:hAnsi="Times New Roman" w:cs="Times New Roman"/>
          <w:color w:val="auto"/>
          <w:szCs w:val="22"/>
        </w:rPr>
        <w:t xml:space="preserve"> is independent if and only if </w:t>
      </w:r>
      <m:oMath>
        <m:r>
          <w:rPr>
            <w:rFonts w:ascii="Cambria Math" w:hAnsi="Cambria Math" w:cs="Times New Roman"/>
            <w:color w:val="auto"/>
            <w:szCs w:val="22"/>
          </w:rPr>
          <m:t>x</m:t>
        </m:r>
      </m:oMath>
      <w:r w:rsidRPr="001740BE">
        <w:rPr>
          <w:rFonts w:ascii="Times New Roman" w:hAnsi="Times New Roman" w:cs="Times New Roman"/>
          <w:color w:val="auto"/>
          <w:szCs w:val="22"/>
        </w:rPr>
        <w:t xml:space="preserve"> does not depend on anything), however for my purposes I do not need to supply any </w:t>
      </w:r>
      <w:proofErr w:type="gramStart"/>
      <w:r w:rsidRPr="001740BE">
        <w:rPr>
          <w:rFonts w:ascii="Times New Roman" w:hAnsi="Times New Roman" w:cs="Times New Roman"/>
          <w:color w:val="auto"/>
          <w:szCs w:val="22"/>
        </w:rPr>
        <w:t>particular theory</w:t>
      </w:r>
      <w:proofErr w:type="gramEnd"/>
      <w:r w:rsidRPr="001740BE">
        <w:rPr>
          <w:rFonts w:ascii="Times New Roman" w:hAnsi="Times New Roman" w:cs="Times New Roman"/>
          <w:color w:val="auto"/>
          <w:szCs w:val="22"/>
        </w:rPr>
        <w:t xml:space="preserve"> of absolute fundamentality. We can adopt the plausible view that relative fundamentality and absolute fundamentality relate to one another in the following way: If </w:t>
      </w:r>
      <m:oMath>
        <m:r>
          <w:rPr>
            <w:rFonts w:ascii="Cambria Math" w:hAnsi="Cambria Math" w:cs="Times New Roman"/>
            <w:color w:val="auto"/>
            <w:szCs w:val="22"/>
          </w:rPr>
          <m:t>x</m:t>
        </m:r>
      </m:oMath>
      <w:r w:rsidRPr="001740BE">
        <w:rPr>
          <w:rFonts w:ascii="Times New Roman" w:hAnsi="Times New Roman" w:cs="Times New Roman"/>
          <w:color w:val="auto"/>
          <w:szCs w:val="22"/>
        </w:rPr>
        <w:t xml:space="preserve"> is fundamental, and y is derivative, then </w:t>
      </w:r>
      <m:oMath>
        <m:r>
          <w:rPr>
            <w:rFonts w:ascii="Cambria Math" w:hAnsi="Cambria Math" w:cs="Times New Roman"/>
            <w:color w:val="auto"/>
            <w:szCs w:val="22"/>
          </w:rPr>
          <m:t>y</m:t>
        </m:r>
      </m:oMath>
      <w:r w:rsidRPr="001740BE">
        <w:rPr>
          <w:rFonts w:ascii="Times New Roman" w:hAnsi="Times New Roman" w:cs="Times New Roman"/>
          <w:color w:val="auto"/>
          <w:szCs w:val="22"/>
        </w:rPr>
        <w:t xml:space="preserve"> is less fundamental than </w:t>
      </w:r>
      <m:oMath>
        <m:r>
          <w:rPr>
            <w:rFonts w:ascii="Cambria Math" w:hAnsi="Cambria Math" w:cs="Times New Roman"/>
            <w:color w:val="auto"/>
            <w:szCs w:val="22"/>
          </w:rPr>
          <m:t>x</m:t>
        </m:r>
      </m:oMath>
      <w:r w:rsidRPr="001740BE">
        <w:rPr>
          <w:rFonts w:ascii="Times New Roman" w:hAnsi="Times New Roman" w:cs="Times New Roman"/>
          <w:color w:val="auto"/>
          <w:szCs w:val="22"/>
        </w:rPr>
        <w:t>. Plausibly, this is true no matter how one defines absolute fundamentality. Then, define relative fundamentality as:</w:t>
      </w:r>
    </w:p>
    <w:p w14:paraId="772AA505" w14:textId="1DA944C0" w:rsidR="002C61ED" w:rsidRPr="001740BE" w:rsidRDefault="002C61ED" w:rsidP="00AA191B">
      <w:pPr>
        <w:pStyle w:val="FootnoteText"/>
        <w:ind w:left="720"/>
        <w:rPr>
          <w:rFonts w:ascii="Times New Roman" w:hAnsi="Times New Roman" w:cs="Times New Roman"/>
          <w:color w:val="auto"/>
          <w:szCs w:val="22"/>
        </w:rPr>
      </w:pPr>
      <w:r w:rsidRPr="001740BE">
        <w:rPr>
          <w:rFonts w:ascii="Times New Roman" w:hAnsi="Times New Roman" w:cs="Times New Roman"/>
          <w:color w:val="auto"/>
          <w:szCs w:val="22"/>
        </w:rPr>
        <w:t xml:space="preserve">Relative Fundamentality: </w:t>
      </w:r>
      <m:oMath>
        <m:r>
          <w:rPr>
            <w:rFonts w:ascii="Cambria Math" w:hAnsi="Cambria Math" w:cs="Times New Roman"/>
            <w:color w:val="auto"/>
            <w:szCs w:val="22"/>
          </w:rPr>
          <m:t>x</m:t>
        </m:r>
      </m:oMath>
      <w:r w:rsidRPr="001740BE">
        <w:rPr>
          <w:rFonts w:ascii="Times New Roman" w:hAnsi="Times New Roman" w:cs="Times New Roman"/>
          <w:color w:val="auto"/>
          <w:szCs w:val="22"/>
        </w:rPr>
        <w:t xml:space="preserve"> is relatively fundamental to </w:t>
      </w:r>
      <m:oMath>
        <m:r>
          <w:rPr>
            <w:rFonts w:ascii="Cambria Math" w:hAnsi="Cambria Math" w:cs="Times New Roman"/>
            <w:color w:val="auto"/>
            <w:szCs w:val="22"/>
          </w:rPr>
          <m:t>y</m:t>
        </m:r>
      </m:oMath>
      <w:r w:rsidRPr="001740BE">
        <w:rPr>
          <w:rFonts w:ascii="Times New Roman" w:hAnsi="Times New Roman" w:cs="Times New Roman"/>
          <w:color w:val="auto"/>
          <w:szCs w:val="22"/>
        </w:rPr>
        <w:t xml:space="preserve"> if and only if </w:t>
      </w:r>
      <m:oMath>
        <m:r>
          <w:rPr>
            <w:rFonts w:ascii="Cambria Math" w:hAnsi="Cambria Math" w:cs="Times New Roman"/>
            <w:color w:val="auto"/>
            <w:szCs w:val="22"/>
          </w:rPr>
          <m:t>x</m:t>
        </m:r>
      </m:oMath>
      <w:r w:rsidRPr="001740BE">
        <w:rPr>
          <w:rFonts w:ascii="Times New Roman" w:hAnsi="Times New Roman" w:cs="Times New Roman"/>
          <w:color w:val="auto"/>
          <w:szCs w:val="22"/>
        </w:rPr>
        <w:t xml:space="preserve"> is more fundamental than, or ontologically prior to, </w:t>
      </w:r>
      <m:oMath>
        <m:r>
          <w:rPr>
            <w:rFonts w:ascii="Cambria Math" w:hAnsi="Cambria Math" w:cs="Times New Roman"/>
            <w:color w:val="auto"/>
            <w:szCs w:val="22"/>
          </w:rPr>
          <m:t>y</m:t>
        </m:r>
      </m:oMath>
      <w:r w:rsidRPr="001740BE">
        <w:rPr>
          <w:rFonts w:ascii="Times New Roman" w:hAnsi="Times New Roman" w:cs="Times New Roman"/>
          <w:color w:val="auto"/>
          <w:szCs w:val="22"/>
        </w:rPr>
        <w:t>.</w:t>
      </w:r>
    </w:p>
    <w:p w14:paraId="4A1B24FE" w14:textId="5D781EF2" w:rsidR="002C61ED" w:rsidRPr="001740BE" w:rsidRDefault="002C61ED" w:rsidP="00AA191B">
      <w:pPr>
        <w:pStyle w:val="FootnoteText"/>
        <w:rPr>
          <w:rFonts w:ascii="Times New Roman" w:hAnsi="Times New Roman" w:cs="Times New Roman"/>
          <w:color w:val="auto"/>
          <w:szCs w:val="22"/>
        </w:rPr>
      </w:pPr>
      <w:r w:rsidRPr="001740BE">
        <w:rPr>
          <w:rFonts w:ascii="Times New Roman" w:hAnsi="Times New Roman" w:cs="Times New Roman"/>
          <w:color w:val="auto"/>
          <w:szCs w:val="22"/>
        </w:rPr>
        <w:t xml:space="preserve">There is a large amount of discussion on this distinction—and on relative fundamentality in particular—in the literature, for example, see Fine 2001, 2012; Schaffer 2009; Rosen 2010; Wilson 2012, 2016; Zylstra 2014; </w:t>
      </w:r>
      <w:proofErr w:type="spellStart"/>
      <w:r w:rsidRPr="001740BE">
        <w:rPr>
          <w:rFonts w:ascii="Times New Roman" w:hAnsi="Times New Roman" w:cs="Times New Roman"/>
          <w:color w:val="auto"/>
          <w:szCs w:val="22"/>
        </w:rPr>
        <w:t>Koslicki</w:t>
      </w:r>
      <w:proofErr w:type="spellEnd"/>
      <w:r w:rsidRPr="001740BE">
        <w:rPr>
          <w:rFonts w:ascii="Times New Roman" w:hAnsi="Times New Roman" w:cs="Times New Roman"/>
          <w:color w:val="auto"/>
          <w:szCs w:val="22"/>
        </w:rPr>
        <w:t xml:space="preserve"> 2015; Bennett 2017; </w:t>
      </w:r>
      <w:proofErr w:type="spellStart"/>
      <w:r w:rsidRPr="001740BE">
        <w:rPr>
          <w:rFonts w:ascii="Times New Roman" w:hAnsi="Times New Roman" w:cs="Times New Roman"/>
          <w:color w:val="auto"/>
          <w:szCs w:val="22"/>
        </w:rPr>
        <w:t>ch.</w:t>
      </w:r>
      <w:proofErr w:type="spellEnd"/>
      <w:r w:rsidRPr="001740BE">
        <w:rPr>
          <w:rFonts w:ascii="Times New Roman" w:hAnsi="Times New Roman" w:cs="Times New Roman"/>
          <w:color w:val="auto"/>
          <w:szCs w:val="22"/>
        </w:rPr>
        <w:t xml:space="preserve"> 5-6; </w:t>
      </w:r>
      <w:proofErr w:type="spellStart"/>
      <w:r w:rsidRPr="001740BE">
        <w:rPr>
          <w:rFonts w:ascii="Times New Roman" w:hAnsi="Times New Roman" w:cs="Times New Roman"/>
          <w:color w:val="auto"/>
          <w:szCs w:val="22"/>
        </w:rPr>
        <w:t>deRosset</w:t>
      </w:r>
      <w:proofErr w:type="spellEnd"/>
      <w:r w:rsidRPr="001740BE">
        <w:rPr>
          <w:rFonts w:ascii="Times New Roman" w:hAnsi="Times New Roman" w:cs="Times New Roman"/>
          <w:color w:val="auto"/>
          <w:szCs w:val="22"/>
        </w:rPr>
        <w:t xml:space="preserve"> 2017.</w:t>
      </w:r>
    </w:p>
  </w:footnote>
  <w:footnote w:id="23">
    <w:p w14:paraId="2769F9D7" w14:textId="33C29DBA" w:rsidR="002C61ED" w:rsidRPr="001740BE" w:rsidRDefault="002C61ED" w:rsidP="00AA191B">
      <w:pPr>
        <w:pStyle w:val="FootnoteText"/>
        <w:rPr>
          <w:rFonts w:ascii="Times New Roman" w:hAnsi="Times New Roman" w:cs="Times New Roman"/>
          <w:color w:val="auto"/>
          <w:szCs w:val="22"/>
        </w:rPr>
      </w:pPr>
      <w:r w:rsidRPr="001740BE">
        <w:rPr>
          <w:rStyle w:val="FootnoteReference"/>
          <w:rFonts w:ascii="Times New Roman" w:hAnsi="Times New Roman" w:cs="Times New Roman"/>
          <w:color w:val="auto"/>
          <w:sz w:val="22"/>
          <w:szCs w:val="22"/>
        </w:rPr>
        <w:footnoteRef/>
      </w:r>
      <w:r w:rsidRPr="001740BE">
        <w:rPr>
          <w:rFonts w:ascii="Times New Roman" w:hAnsi="Times New Roman" w:cs="Times New Roman"/>
          <w:color w:val="auto"/>
          <w:szCs w:val="22"/>
        </w:rPr>
        <w:t xml:space="preserve"> One reason why this remains unsettled here is that it may be possible that the relations of emergence and composition will not track the very same notions of dependence and fundamentality. </w:t>
      </w:r>
    </w:p>
  </w:footnote>
  <w:footnote w:id="24">
    <w:p w14:paraId="63F871F2" w14:textId="77777777" w:rsidR="002C61ED" w:rsidRPr="001740BE" w:rsidRDefault="002C61ED" w:rsidP="0018357B">
      <w:pPr>
        <w:pStyle w:val="BodyText"/>
        <w:jc w:val="both"/>
        <w:rPr>
          <w:rFonts w:ascii="Times New Roman" w:hAnsi="Times New Roman" w:cs="Times New Roman"/>
          <w:sz w:val="22"/>
          <w:szCs w:val="22"/>
        </w:rPr>
      </w:pPr>
      <w:r w:rsidRPr="001740BE">
        <w:rPr>
          <w:rStyle w:val="FootnoteReference"/>
          <w:rFonts w:ascii="Times New Roman" w:hAnsi="Times New Roman" w:cs="Times New Roman"/>
          <w:color w:val="auto"/>
          <w:sz w:val="22"/>
          <w:szCs w:val="22"/>
        </w:rPr>
        <w:footnoteRef/>
      </w:r>
      <w:r w:rsidRPr="001740BE">
        <w:rPr>
          <w:rFonts w:ascii="Times New Roman" w:hAnsi="Times New Roman" w:cs="Times New Roman"/>
          <w:sz w:val="22"/>
          <w:szCs w:val="22"/>
        </w:rPr>
        <w:t xml:space="preserve"> </w:t>
      </w:r>
      <w:r w:rsidRPr="001740BE">
        <w:rPr>
          <w:rFonts w:ascii="Times New Roman" w:hAnsi="Times New Roman" w:cs="Times New Roman"/>
          <w:sz w:val="22"/>
          <w:szCs w:val="22"/>
          <w:lang w:val="en-AU"/>
        </w:rPr>
        <w:t xml:space="preserve">In earlier work, Le Bihan (2016) argues for the dismissal of objects in spatiotemporal ontology. In that work, he prefers the </w:t>
      </w:r>
      <w:proofErr w:type="spellStart"/>
      <w:r w:rsidRPr="001740BE">
        <w:rPr>
          <w:rFonts w:ascii="Times New Roman" w:hAnsi="Times New Roman" w:cs="Times New Roman"/>
          <w:sz w:val="22"/>
          <w:szCs w:val="22"/>
          <w:lang w:val="en-AU"/>
        </w:rPr>
        <w:t>relationalist</w:t>
      </w:r>
      <w:proofErr w:type="spellEnd"/>
      <w:r w:rsidRPr="001740BE">
        <w:rPr>
          <w:rFonts w:ascii="Times New Roman" w:hAnsi="Times New Roman" w:cs="Times New Roman"/>
          <w:sz w:val="22"/>
          <w:szCs w:val="22"/>
          <w:lang w:val="en-AU"/>
        </w:rPr>
        <w:t xml:space="preserve"> view of spacetime. For our purposes here, we’ll </w:t>
      </w:r>
      <w:proofErr w:type="gramStart"/>
      <w:r w:rsidRPr="001740BE">
        <w:rPr>
          <w:rFonts w:ascii="Times New Roman" w:hAnsi="Times New Roman" w:cs="Times New Roman"/>
          <w:sz w:val="22"/>
          <w:szCs w:val="22"/>
          <w:lang w:val="en-AU"/>
        </w:rPr>
        <w:t>take into account</w:t>
      </w:r>
      <w:proofErr w:type="gramEnd"/>
      <w:r w:rsidRPr="001740BE">
        <w:rPr>
          <w:rFonts w:ascii="Times New Roman" w:hAnsi="Times New Roman" w:cs="Times New Roman"/>
          <w:sz w:val="22"/>
          <w:szCs w:val="22"/>
          <w:lang w:val="en-AU"/>
        </w:rPr>
        <w:t xml:space="preserve"> his later work that focuses on spacetime emergence and leaves open the categorial nature of spacetime. </w:t>
      </w:r>
    </w:p>
    <w:p w14:paraId="4D383A56" w14:textId="77777777" w:rsidR="002C61ED" w:rsidRPr="001740BE" w:rsidRDefault="002C61ED" w:rsidP="0018357B">
      <w:pPr>
        <w:pStyle w:val="FootnoteText"/>
        <w:rPr>
          <w:rFonts w:ascii="Times New Roman" w:hAnsi="Times New Roman" w:cs="Times New Roman"/>
          <w:color w:val="auto"/>
          <w:szCs w:val="22"/>
          <w:lang w:val="en-AU"/>
        </w:rPr>
      </w:pPr>
    </w:p>
  </w:footnote>
  <w:footnote w:id="25">
    <w:p w14:paraId="62539600" w14:textId="21439149" w:rsidR="002C61ED" w:rsidRPr="001740BE" w:rsidRDefault="002C61ED">
      <w:pPr>
        <w:pStyle w:val="FootnoteText"/>
        <w:rPr>
          <w:rFonts w:ascii="Times New Roman" w:hAnsi="Times New Roman" w:cs="Times New Roman"/>
          <w:color w:val="auto"/>
          <w:szCs w:val="22"/>
          <w:lang w:val="en-AU"/>
        </w:rPr>
      </w:pPr>
      <w:r w:rsidRPr="001740BE">
        <w:rPr>
          <w:rStyle w:val="FootnoteReference"/>
          <w:rFonts w:ascii="Times New Roman" w:hAnsi="Times New Roman" w:cs="Times New Roman"/>
          <w:color w:val="auto"/>
          <w:sz w:val="22"/>
          <w:szCs w:val="22"/>
        </w:rPr>
        <w:footnoteRef/>
      </w:r>
      <w:r w:rsidRPr="001740BE">
        <w:rPr>
          <w:rFonts w:ascii="Times New Roman" w:hAnsi="Times New Roman" w:cs="Times New Roman"/>
          <w:color w:val="auto"/>
          <w:szCs w:val="22"/>
        </w:rPr>
        <w:t xml:space="preserve"> </w:t>
      </w:r>
      <w:r w:rsidRPr="001740BE">
        <w:rPr>
          <w:rFonts w:ascii="Times New Roman" w:hAnsi="Times New Roman" w:cs="Times New Roman"/>
          <w:color w:val="auto"/>
          <w:szCs w:val="22"/>
          <w:lang w:val="en-AU"/>
        </w:rPr>
        <w:t>This presentation is from Calosi (2016) but is traced back to the formulation given in Lewis 1991.</w:t>
      </w:r>
    </w:p>
  </w:footnote>
  <w:footnote w:id="26">
    <w:p w14:paraId="2241A954" w14:textId="607E33A2" w:rsidR="0063339B" w:rsidRPr="001740BE" w:rsidRDefault="0063339B">
      <w:pPr>
        <w:pStyle w:val="FootnoteText"/>
        <w:rPr>
          <w:color w:val="auto"/>
          <w:lang w:val="en-AU"/>
        </w:rPr>
      </w:pPr>
      <w:r w:rsidRPr="001740BE">
        <w:rPr>
          <w:rStyle w:val="FootnoteReference"/>
          <w:color w:val="auto"/>
        </w:rPr>
        <w:footnoteRef/>
      </w:r>
      <w:r w:rsidRPr="001740BE">
        <w:rPr>
          <w:color w:val="auto"/>
        </w:rPr>
        <w:t xml:space="preserve"> </w:t>
      </w:r>
      <w:r w:rsidR="00695A8F" w:rsidRPr="001740BE">
        <w:rPr>
          <w:rFonts w:ascii="Times New Roman" w:hAnsi="Times New Roman" w:cs="Times New Roman"/>
          <w:color w:val="auto"/>
          <w:lang w:val="en-AU"/>
        </w:rPr>
        <w:t>F</w:t>
      </w:r>
      <w:r w:rsidRPr="001740BE">
        <w:rPr>
          <w:rFonts w:ascii="Times New Roman" w:hAnsi="Times New Roman" w:cs="Times New Roman"/>
          <w:color w:val="auto"/>
          <w:lang w:val="en-AU"/>
        </w:rPr>
        <w:t xml:space="preserve">or example see </w:t>
      </w:r>
      <w:r w:rsidRPr="001740BE">
        <w:rPr>
          <w:rFonts w:ascii="Times New Roman" w:hAnsi="Times New Roman" w:cs="Times New Roman"/>
          <w:color w:val="auto"/>
          <w:lang w:val="en-AU"/>
        </w:rPr>
        <w:fldChar w:fldCharType="begin"/>
      </w:r>
      <w:r w:rsidRPr="001740BE">
        <w:rPr>
          <w:rFonts w:ascii="Times New Roman" w:hAnsi="Times New Roman" w:cs="Times New Roman"/>
          <w:color w:val="auto"/>
          <w:lang w:val="en-AU"/>
        </w:rPr>
        <w:instrText xml:space="preserve"> ADDIN EN.CITE &lt;EndNote&gt;&lt;Cite&gt;&lt;Author&gt;McDaniel&lt;/Author&gt;&lt;Year&gt;2008&lt;/Year&gt;&lt;RecNum&gt;607&lt;/RecNum&gt;&lt;DisplayText&gt;(Baker, 1997; McDaniel, 2008)&lt;/DisplayText&gt;&lt;record&gt;&lt;rec-number&gt;607&lt;/rec-number&gt;&lt;foreign-keys&gt;&lt;key app="EN" db-id="2xvvprstr2ptr6ef5tqxez2102dtevarxa9v" timestamp="1682471110"&gt;607&lt;/key&gt;&lt;/foreign-keys&gt;&lt;ref-type name="Journal Article"&gt;17&lt;/ref-type&gt;&lt;contributors&gt;&lt;authors&gt;&lt;author&gt;McDaniel, Kris&lt;/author&gt;&lt;/authors&gt;&lt;/contributors&gt;&lt;titles&gt;&lt;title&gt;Against composition as identity&lt;/title&gt;&lt;secondary-title&gt;Analysis&lt;/secondary-title&gt;&lt;/titles&gt;&lt;periodical&gt;&lt;full-title&gt;Analysis&lt;/full-title&gt;&lt;/periodical&gt;&lt;pages&gt;128-133&lt;/pages&gt;&lt;volume&gt;68&lt;/volume&gt;&lt;number&gt;2&lt;/number&gt;&lt;dates&gt;&lt;year&gt;2008&lt;/year&gt;&lt;/dates&gt;&lt;urls&gt;&lt;/urls&gt;&lt;/record&gt;&lt;/Cite&gt;&lt;Cite&gt;&lt;Author&gt;Baker&lt;/Author&gt;&lt;Year&gt;1997&lt;/Year&gt;&lt;RecNum&gt;608&lt;/RecNum&gt;&lt;record&gt;&lt;rec-number&gt;608&lt;/rec-number&gt;&lt;foreign-keys&gt;&lt;key app="EN" db-id="2xvvprstr2ptr6ef5tqxez2102dtevarxa9v" timestamp="1682471994"&gt;608&lt;/key&gt;&lt;/foreign-keys&gt;&lt;ref-type name="Journal Article"&gt;17&lt;/ref-type&gt;&lt;contributors&gt;&lt;authors&gt;&lt;author&gt;Baker, Lynne Rudder&lt;/author&gt;&lt;/authors&gt;&lt;/contributors&gt;&lt;titles&gt;&lt;title&gt;Why Constitution is Not Identity&lt;/title&gt;&lt;secondary-title&gt;Journal of Philosophy&lt;/secondary-title&gt;&lt;/titles&gt;&lt;periodical&gt;&lt;full-title&gt;Journal of Philosophy&lt;/full-title&gt;&lt;/periodical&gt;&lt;pages&gt;599&lt;/pages&gt;&lt;volume&gt;94&lt;/volume&gt;&lt;number&gt;12&lt;/number&gt;&lt;dates&gt;&lt;year&gt;1997&lt;/year&gt;&lt;/dates&gt;&lt;urls&gt;&lt;/urls&gt;&lt;/record&gt;&lt;/Cite&gt;&lt;/EndNote&gt;</w:instrText>
      </w:r>
      <w:r w:rsidRPr="001740BE">
        <w:rPr>
          <w:rFonts w:ascii="Times New Roman" w:hAnsi="Times New Roman" w:cs="Times New Roman"/>
          <w:color w:val="auto"/>
          <w:lang w:val="en-AU"/>
        </w:rPr>
        <w:fldChar w:fldCharType="separate"/>
      </w:r>
      <w:r w:rsidRPr="001740BE">
        <w:rPr>
          <w:rFonts w:ascii="Times New Roman" w:hAnsi="Times New Roman" w:cs="Times New Roman"/>
          <w:noProof/>
          <w:color w:val="auto"/>
          <w:lang w:val="en-AU"/>
        </w:rPr>
        <w:t>(Baker, 1997; McDaniel, 2008)</w:t>
      </w:r>
      <w:r w:rsidRPr="001740BE">
        <w:rPr>
          <w:rFonts w:ascii="Times New Roman" w:hAnsi="Times New Roman" w:cs="Times New Roman"/>
          <w:color w:val="auto"/>
          <w:lang w:val="en-AU"/>
        </w:rPr>
        <w:fldChar w:fldCharType="end"/>
      </w:r>
      <w:r w:rsidRPr="001740BE">
        <w:rPr>
          <w:rFonts w:ascii="Times New Roman" w:hAnsi="Times New Roman" w:cs="Times New Roman"/>
          <w:color w:val="auto"/>
          <w:lang w:val="en-AU"/>
        </w:rPr>
        <w:t xml:space="preserve"> and a range of related essays in </w:t>
      </w:r>
      <w:r w:rsidRPr="001740BE">
        <w:rPr>
          <w:rFonts w:ascii="Times New Roman" w:hAnsi="Times New Roman" w:cs="Times New Roman"/>
          <w:color w:val="auto"/>
          <w:lang w:val="en-AU"/>
        </w:rPr>
        <w:fldChar w:fldCharType="begin"/>
      </w:r>
      <w:r w:rsidRPr="001740BE">
        <w:rPr>
          <w:rFonts w:ascii="Times New Roman" w:hAnsi="Times New Roman" w:cs="Times New Roman"/>
          <w:color w:val="auto"/>
          <w:lang w:val="en-AU"/>
        </w:rPr>
        <w:instrText xml:space="preserve"> ADDIN EN.CITE &lt;EndNote&gt;&lt;Cite&gt;&lt;Author&gt;Cotnoir&lt;/Author&gt;&lt;Year&gt;2014&lt;/Year&gt;&lt;RecNum&gt;609&lt;/RecNum&gt;&lt;DisplayText&gt;(Cotnoir &amp;amp; Baxter, 2014)&lt;/DisplayText&gt;&lt;record&gt;&lt;rec-number&gt;609&lt;/rec-number&gt;&lt;foreign-keys&gt;&lt;key app="EN" db-id="2xvvprstr2ptr6ef5tqxez2102dtevarxa9v" timestamp="1682472605"&gt;609&lt;/key&gt;&lt;/foreign-keys&gt;&lt;ref-type name="Book"&gt;6&lt;/ref-type&gt;&lt;contributors&gt;&lt;authors&gt;&lt;author&gt;Cotnoir, Aaron J.&lt;/author&gt;&lt;author&gt;Baxter, Donald L. M.&lt;/author&gt;&lt;/authors&gt;&lt;/contributors&gt;&lt;titles&gt;&lt;title&gt;Composition as Identity&lt;/title&gt;&lt;/titles&gt;&lt;dates&gt;&lt;year&gt;2014&lt;/year&gt;&lt;/dates&gt;&lt;publisher&gt;Oxford University Press USA&lt;/publisher&gt;&lt;urls&gt;&lt;/urls&gt;&lt;/record&gt;&lt;/Cite&gt;&lt;/EndNote&gt;</w:instrText>
      </w:r>
      <w:r w:rsidRPr="001740BE">
        <w:rPr>
          <w:rFonts w:ascii="Times New Roman" w:hAnsi="Times New Roman" w:cs="Times New Roman"/>
          <w:color w:val="auto"/>
          <w:lang w:val="en-AU"/>
        </w:rPr>
        <w:fldChar w:fldCharType="separate"/>
      </w:r>
      <w:r w:rsidRPr="001740BE">
        <w:rPr>
          <w:rFonts w:ascii="Times New Roman" w:hAnsi="Times New Roman" w:cs="Times New Roman"/>
          <w:noProof/>
          <w:color w:val="auto"/>
          <w:lang w:val="en-AU"/>
        </w:rPr>
        <w:t>(Cotnoir &amp; Baxter, 2014)</w:t>
      </w:r>
      <w:r w:rsidRPr="001740BE">
        <w:rPr>
          <w:rFonts w:ascii="Times New Roman" w:hAnsi="Times New Roman" w:cs="Times New Roman"/>
          <w:color w:val="auto"/>
          <w:lang w:val="en-AU"/>
        </w:rPr>
        <w:fldChar w:fldCharType="end"/>
      </w:r>
      <w:r w:rsidR="00695A8F" w:rsidRPr="001740BE">
        <w:rPr>
          <w:rFonts w:ascii="Times New Roman" w:hAnsi="Times New Roman" w:cs="Times New Roman"/>
          <w:color w:val="auto"/>
          <w:lang w:val="en-AU"/>
        </w:rPr>
        <w:t>.</w:t>
      </w:r>
      <w:r w:rsidRPr="001740BE">
        <w:rPr>
          <w:rFonts w:ascii="Times New Roman" w:hAnsi="Times New Roman" w:cs="Times New Roman"/>
          <w:color w:val="auto"/>
          <w:lang w:val="en-AU"/>
        </w:rPr>
        <w:t xml:space="preserve"> </w:t>
      </w:r>
    </w:p>
  </w:footnote>
  <w:footnote w:id="27">
    <w:p w14:paraId="71506265" w14:textId="1F75F1C9" w:rsidR="002C61ED" w:rsidRPr="001740BE" w:rsidRDefault="002C61ED" w:rsidP="00FE4171">
      <w:pPr>
        <w:jc w:val="both"/>
        <w:rPr>
          <w:rFonts w:ascii="Times New Roman" w:hAnsi="Times New Roman" w:cs="Times New Roman"/>
          <w:sz w:val="22"/>
          <w:szCs w:val="22"/>
        </w:rPr>
      </w:pPr>
      <w:r w:rsidRPr="001740BE">
        <w:rPr>
          <w:rStyle w:val="FootnoteReference"/>
          <w:rFonts w:ascii="Times New Roman" w:hAnsi="Times New Roman" w:cs="Times New Roman"/>
          <w:color w:val="auto"/>
          <w:sz w:val="22"/>
          <w:szCs w:val="22"/>
        </w:rPr>
        <w:footnoteRef/>
      </w:r>
      <w:r w:rsidRPr="001740BE">
        <w:rPr>
          <w:rFonts w:ascii="Times New Roman" w:hAnsi="Times New Roman" w:cs="Times New Roman"/>
          <w:sz w:val="22"/>
          <w:szCs w:val="22"/>
        </w:rPr>
        <w:t xml:space="preserve"> On the face of it, substantivalism might be more compatible than relational spacetime with GR—in the case that the metric field cannot be reduced to the matter fields. However, some might take spacetime to be identical to the metric field relations, in which case relational spacetime would be compatible with GR in much the same way as substantivalism.</w:t>
      </w:r>
    </w:p>
  </w:footnote>
  <w:footnote w:id="28">
    <w:p w14:paraId="35D3EC9C" w14:textId="73A9BA3C" w:rsidR="002C61ED" w:rsidRPr="001740BE" w:rsidRDefault="002C61ED" w:rsidP="00AA191B">
      <w:pPr>
        <w:pStyle w:val="FootnoteText"/>
        <w:rPr>
          <w:rFonts w:ascii="Times New Roman" w:hAnsi="Times New Roman" w:cs="Times New Roman"/>
          <w:color w:val="auto"/>
          <w:szCs w:val="22"/>
          <w:lang w:val="en-AU"/>
        </w:rPr>
      </w:pPr>
      <w:r w:rsidRPr="001740BE">
        <w:rPr>
          <w:rStyle w:val="FootnoteReference"/>
          <w:rFonts w:ascii="Times New Roman" w:hAnsi="Times New Roman" w:cs="Times New Roman"/>
          <w:color w:val="auto"/>
          <w:sz w:val="22"/>
          <w:szCs w:val="22"/>
        </w:rPr>
        <w:footnoteRef/>
      </w:r>
      <w:r w:rsidRPr="001740BE">
        <w:rPr>
          <w:rFonts w:ascii="Times New Roman" w:hAnsi="Times New Roman" w:cs="Times New Roman"/>
          <w:color w:val="auto"/>
          <w:szCs w:val="22"/>
        </w:rPr>
        <w:t xml:space="preserve"> </w:t>
      </w:r>
      <w:r w:rsidRPr="001740BE">
        <w:rPr>
          <w:rFonts w:ascii="Times New Roman" w:hAnsi="Times New Roman" w:cs="Times New Roman"/>
          <w:color w:val="auto"/>
          <w:szCs w:val="22"/>
          <w:lang w:val="en-AU"/>
        </w:rPr>
        <w:t>Although note there are other cases where harmony might be violated: extended simples, unextended complexes, quantum systems in entangled states.</w:t>
      </w:r>
    </w:p>
  </w:footnote>
  <w:footnote w:id="29">
    <w:p w14:paraId="4B6BB5A7" w14:textId="24B0D31C" w:rsidR="002C61ED" w:rsidRPr="001740BE" w:rsidRDefault="002C61ED" w:rsidP="00AA191B">
      <w:pPr>
        <w:pStyle w:val="FootnoteText"/>
        <w:rPr>
          <w:rFonts w:ascii="Times New Roman" w:hAnsi="Times New Roman" w:cs="Times New Roman"/>
          <w:color w:val="auto"/>
          <w:szCs w:val="22"/>
          <w:lang w:val="en-AU"/>
        </w:rPr>
      </w:pPr>
      <w:r w:rsidRPr="001740BE">
        <w:rPr>
          <w:rStyle w:val="FootnoteReference"/>
          <w:rFonts w:ascii="Times New Roman" w:hAnsi="Times New Roman" w:cs="Times New Roman"/>
          <w:color w:val="auto"/>
          <w:sz w:val="22"/>
          <w:szCs w:val="22"/>
        </w:rPr>
        <w:footnoteRef/>
      </w:r>
      <w:r w:rsidRPr="001740BE">
        <w:rPr>
          <w:rFonts w:ascii="Times New Roman" w:hAnsi="Times New Roman" w:cs="Times New Roman"/>
          <w:color w:val="auto"/>
          <w:szCs w:val="22"/>
        </w:rPr>
        <w:t xml:space="preserve"> </w:t>
      </w:r>
      <w:r w:rsidRPr="001740BE">
        <w:rPr>
          <w:rFonts w:ascii="Times New Roman" w:hAnsi="Times New Roman" w:cs="Times New Roman"/>
          <w:color w:val="auto"/>
          <w:szCs w:val="22"/>
          <w:lang w:val="en-AU"/>
        </w:rPr>
        <w:t>See for instance Baron 2022; Baron and Le Bihan 2024.</w:t>
      </w:r>
    </w:p>
  </w:footnote>
  <w:footnote w:id="30">
    <w:p w14:paraId="1FCB4AC9" w14:textId="3C33010A" w:rsidR="002C61ED" w:rsidRPr="001740BE" w:rsidRDefault="002C61ED" w:rsidP="00AA191B">
      <w:pPr>
        <w:pStyle w:val="FootnoteText"/>
        <w:rPr>
          <w:rFonts w:ascii="Times New Roman" w:hAnsi="Times New Roman" w:cs="Times New Roman"/>
          <w:color w:val="auto"/>
          <w:szCs w:val="22"/>
          <w:lang w:val="en-AU"/>
        </w:rPr>
      </w:pPr>
      <w:r w:rsidRPr="001740BE">
        <w:rPr>
          <w:rStyle w:val="FootnoteReference"/>
          <w:rFonts w:ascii="Times New Roman" w:hAnsi="Times New Roman" w:cs="Times New Roman"/>
          <w:color w:val="auto"/>
          <w:sz w:val="22"/>
          <w:szCs w:val="22"/>
        </w:rPr>
        <w:footnoteRef/>
      </w:r>
      <w:r w:rsidRPr="001740BE">
        <w:rPr>
          <w:rFonts w:ascii="Times New Roman" w:hAnsi="Times New Roman" w:cs="Times New Roman"/>
          <w:color w:val="auto"/>
          <w:szCs w:val="22"/>
        </w:rPr>
        <w:t xml:space="preserve"> </w:t>
      </w:r>
      <w:r w:rsidRPr="001740BE">
        <w:rPr>
          <w:rFonts w:ascii="Times New Roman" w:hAnsi="Times New Roman" w:cs="Times New Roman"/>
          <w:color w:val="auto"/>
          <w:szCs w:val="22"/>
          <w:lang w:val="en-AU"/>
        </w:rPr>
        <w:t>Cantor’s theorem tells us that the cardinality of the power set of a set is strictly greater than the cardinality of the original set. So, it is expected that the fusion operation will generate a higher number of composite objects than the number of available constituents (an expectation that hangs on the assumption that it is right to think of the fusion operation as the mereological counterpart of the power set operation).</w:t>
      </w:r>
    </w:p>
  </w:footnote>
  <w:footnote w:id="31">
    <w:p w14:paraId="2A8A9360" w14:textId="77777777" w:rsidR="002C61ED" w:rsidRPr="001740BE" w:rsidRDefault="002C61ED" w:rsidP="00AA191B">
      <w:pPr>
        <w:pStyle w:val="FootnoteText"/>
        <w:rPr>
          <w:rFonts w:ascii="Times New Roman" w:hAnsi="Times New Roman" w:cs="Times New Roman"/>
          <w:color w:val="auto"/>
          <w:szCs w:val="22"/>
          <w:lang w:val="en-AU"/>
        </w:rPr>
      </w:pPr>
      <w:r w:rsidRPr="001740BE">
        <w:rPr>
          <w:rStyle w:val="FootnoteReference"/>
          <w:rFonts w:ascii="Times New Roman" w:hAnsi="Times New Roman" w:cs="Times New Roman"/>
          <w:color w:val="auto"/>
          <w:sz w:val="22"/>
          <w:szCs w:val="22"/>
        </w:rPr>
        <w:footnoteRef/>
      </w:r>
      <w:r w:rsidRPr="001740BE">
        <w:rPr>
          <w:rFonts w:ascii="Times New Roman" w:hAnsi="Times New Roman" w:cs="Times New Roman"/>
          <w:color w:val="auto"/>
          <w:szCs w:val="22"/>
        </w:rPr>
        <w:t xml:space="preserve"> </w:t>
      </w:r>
      <w:r w:rsidRPr="001740BE">
        <w:rPr>
          <w:rFonts w:ascii="Times New Roman" w:hAnsi="Times New Roman" w:cs="Times New Roman"/>
          <w:color w:val="auto"/>
          <w:szCs w:val="22"/>
          <w:lang w:val="en-AU"/>
        </w:rPr>
        <w:t>See Steinhart 2009: 14-15.</w:t>
      </w:r>
    </w:p>
  </w:footnote>
  <w:footnote w:id="32">
    <w:p w14:paraId="76639E37" w14:textId="090BA3A6" w:rsidR="002C61ED" w:rsidRPr="001740BE" w:rsidRDefault="002C61ED" w:rsidP="00AA191B">
      <w:pPr>
        <w:pStyle w:val="FootnoteText"/>
        <w:rPr>
          <w:rFonts w:ascii="Times New Roman" w:hAnsi="Times New Roman" w:cs="Times New Roman"/>
          <w:color w:val="auto"/>
          <w:szCs w:val="22"/>
          <w:lang w:val="en-AU"/>
        </w:rPr>
      </w:pPr>
      <w:r w:rsidRPr="001740BE">
        <w:rPr>
          <w:rStyle w:val="FootnoteReference"/>
          <w:rFonts w:ascii="Times New Roman" w:hAnsi="Times New Roman" w:cs="Times New Roman"/>
          <w:color w:val="auto"/>
          <w:sz w:val="22"/>
          <w:szCs w:val="22"/>
        </w:rPr>
        <w:footnoteRef/>
      </w:r>
      <w:r w:rsidRPr="001740BE">
        <w:rPr>
          <w:rFonts w:ascii="Times New Roman" w:hAnsi="Times New Roman" w:cs="Times New Roman"/>
          <w:color w:val="auto"/>
          <w:szCs w:val="22"/>
        </w:rPr>
        <w:t xml:space="preserve"> </w:t>
      </w:r>
      <w:r w:rsidRPr="001740BE">
        <w:rPr>
          <w:rFonts w:ascii="Times New Roman" w:hAnsi="Times New Roman" w:cs="Times New Roman"/>
          <w:color w:val="auto"/>
          <w:szCs w:val="22"/>
          <w:lang w:val="en-AU"/>
        </w:rPr>
        <w:t xml:space="preserve">See Smullyan 1996; </w:t>
      </w:r>
      <w:proofErr w:type="spellStart"/>
      <w:r w:rsidRPr="001740BE">
        <w:rPr>
          <w:rFonts w:ascii="Times New Roman" w:hAnsi="Times New Roman" w:cs="Times New Roman"/>
          <w:color w:val="auto"/>
          <w:szCs w:val="22"/>
          <w:lang w:val="en-AU"/>
        </w:rPr>
        <w:t>Colyvan</w:t>
      </w:r>
      <w:proofErr w:type="spellEnd"/>
      <w:r w:rsidRPr="001740BE">
        <w:rPr>
          <w:rFonts w:ascii="Times New Roman" w:hAnsi="Times New Roman" w:cs="Times New Roman"/>
          <w:color w:val="auto"/>
          <w:szCs w:val="22"/>
          <w:lang w:val="en-AU"/>
        </w:rPr>
        <w:t xml:space="preserve"> 2012.</w:t>
      </w:r>
    </w:p>
  </w:footnote>
  <w:footnote w:id="33">
    <w:p w14:paraId="5167D407" w14:textId="15932A6F" w:rsidR="002C61ED" w:rsidRPr="001740BE" w:rsidRDefault="002C61ED" w:rsidP="00AA191B">
      <w:pPr>
        <w:pStyle w:val="FootnoteText"/>
        <w:rPr>
          <w:rFonts w:ascii="Times New Roman" w:hAnsi="Times New Roman" w:cs="Times New Roman"/>
          <w:color w:val="auto"/>
          <w:szCs w:val="22"/>
          <w:lang w:val="en-AU"/>
        </w:rPr>
      </w:pPr>
      <w:r w:rsidRPr="001740BE">
        <w:rPr>
          <w:rStyle w:val="FootnoteReference"/>
          <w:rFonts w:ascii="Times New Roman" w:hAnsi="Times New Roman" w:cs="Times New Roman"/>
          <w:color w:val="auto"/>
          <w:sz w:val="22"/>
          <w:szCs w:val="22"/>
        </w:rPr>
        <w:footnoteRef/>
      </w:r>
      <w:r w:rsidRPr="001740BE">
        <w:rPr>
          <w:rFonts w:ascii="Times New Roman" w:hAnsi="Times New Roman" w:cs="Times New Roman"/>
          <w:color w:val="auto"/>
          <w:szCs w:val="22"/>
        </w:rPr>
        <w:t xml:space="preserve"> </w:t>
      </w:r>
      <w:r w:rsidRPr="001740BE">
        <w:rPr>
          <w:rFonts w:ascii="Times New Roman" w:hAnsi="Times New Roman" w:cs="Times New Roman"/>
          <w:color w:val="auto"/>
          <w:szCs w:val="22"/>
          <w:lang w:val="en-AU"/>
        </w:rPr>
        <w:t xml:space="preserve">See Cotnoir and </w:t>
      </w:r>
      <w:proofErr w:type="spellStart"/>
      <w:r w:rsidRPr="001740BE">
        <w:rPr>
          <w:rFonts w:ascii="Times New Roman" w:hAnsi="Times New Roman" w:cs="Times New Roman"/>
          <w:color w:val="auto"/>
          <w:szCs w:val="22"/>
          <w:lang w:val="en-AU"/>
        </w:rPr>
        <w:t>Varzi</w:t>
      </w:r>
      <w:proofErr w:type="spellEnd"/>
      <w:r w:rsidRPr="001740BE">
        <w:rPr>
          <w:rFonts w:ascii="Times New Roman" w:hAnsi="Times New Roman" w:cs="Times New Roman"/>
          <w:color w:val="auto"/>
          <w:szCs w:val="22"/>
          <w:lang w:val="en-AU"/>
        </w:rPr>
        <w:t xml:space="preserve"> 2020: </w:t>
      </w:r>
      <w:proofErr w:type="spellStart"/>
      <w:r w:rsidRPr="001740BE">
        <w:rPr>
          <w:rFonts w:ascii="Times New Roman" w:hAnsi="Times New Roman" w:cs="Times New Roman"/>
          <w:color w:val="auto"/>
          <w:szCs w:val="22"/>
          <w:lang w:val="en-AU"/>
        </w:rPr>
        <w:t>ch.</w:t>
      </w:r>
      <w:proofErr w:type="spellEnd"/>
      <w:r w:rsidRPr="001740BE">
        <w:rPr>
          <w:rFonts w:ascii="Times New Roman" w:hAnsi="Times New Roman" w:cs="Times New Roman"/>
          <w:color w:val="auto"/>
          <w:szCs w:val="22"/>
          <w:lang w:val="en-AU"/>
        </w:rPr>
        <w:t xml:space="preserve"> 2 and 4.</w:t>
      </w:r>
    </w:p>
  </w:footnote>
  <w:footnote w:id="34">
    <w:p w14:paraId="76EE8B45" w14:textId="4FEE4195" w:rsidR="004A530E" w:rsidRPr="001740BE" w:rsidRDefault="004A530E">
      <w:pPr>
        <w:pStyle w:val="FootnoteText"/>
        <w:rPr>
          <w:rFonts w:ascii="Times New Roman" w:hAnsi="Times New Roman" w:cs="Times New Roman"/>
          <w:i/>
          <w:iCs/>
          <w:color w:val="auto"/>
          <w:szCs w:val="22"/>
          <w:lang w:val="en-AU"/>
        </w:rPr>
      </w:pPr>
      <w:r w:rsidRPr="001740BE">
        <w:rPr>
          <w:rStyle w:val="FootnoteReference"/>
          <w:rFonts w:ascii="Times New Roman" w:hAnsi="Times New Roman" w:cs="Times New Roman"/>
          <w:color w:val="auto"/>
          <w:sz w:val="22"/>
          <w:szCs w:val="22"/>
        </w:rPr>
        <w:footnoteRef/>
      </w:r>
      <w:r w:rsidRPr="001740BE">
        <w:rPr>
          <w:rFonts w:ascii="Times New Roman" w:hAnsi="Times New Roman" w:cs="Times New Roman"/>
          <w:color w:val="auto"/>
          <w:szCs w:val="22"/>
        </w:rPr>
        <w:t xml:space="preserve"> </w:t>
      </w:r>
      <w:r w:rsidR="00AF2728" w:rsidRPr="001740BE">
        <w:rPr>
          <w:rFonts w:ascii="Times New Roman" w:hAnsi="Times New Roman" w:cs="Times New Roman"/>
          <w:color w:val="auto"/>
          <w:szCs w:val="22"/>
          <w:lang w:val="en-AU"/>
        </w:rPr>
        <w:t xml:space="preserve">Baron </w:t>
      </w:r>
      <w:r w:rsidR="00A77AEF" w:rsidRPr="001740BE">
        <w:rPr>
          <w:rFonts w:ascii="Times New Roman" w:hAnsi="Times New Roman" w:cs="Times New Roman"/>
          <w:color w:val="auto"/>
          <w:szCs w:val="22"/>
          <w:lang w:val="en-AU"/>
        </w:rPr>
        <w:t>does mention this</w:t>
      </w:r>
      <w:r w:rsidR="00AA4A49" w:rsidRPr="001740BE">
        <w:rPr>
          <w:rFonts w:ascii="Times New Roman" w:hAnsi="Times New Roman" w:cs="Times New Roman"/>
          <w:color w:val="auto"/>
          <w:szCs w:val="22"/>
          <w:lang w:val="en-AU"/>
        </w:rPr>
        <w:t xml:space="preserve"> problem for the mereological case</w:t>
      </w:r>
      <w:r w:rsidR="00A77AEF" w:rsidRPr="001740BE">
        <w:rPr>
          <w:rFonts w:ascii="Times New Roman" w:hAnsi="Times New Roman" w:cs="Times New Roman"/>
          <w:color w:val="auto"/>
          <w:szCs w:val="22"/>
          <w:lang w:val="en-AU"/>
        </w:rPr>
        <w:t xml:space="preserve"> in </w:t>
      </w:r>
      <w:r w:rsidR="00A77AEF" w:rsidRPr="001740BE">
        <w:rPr>
          <w:rFonts w:ascii="Times New Roman" w:hAnsi="Times New Roman" w:cs="Times New Roman"/>
          <w:i/>
          <w:iCs/>
          <w:color w:val="auto"/>
          <w:szCs w:val="22"/>
          <w:lang w:val="en-AU"/>
        </w:rPr>
        <w:t xml:space="preserve">Spacetime functionalism and the collapse problem </w:t>
      </w:r>
      <w:r w:rsidR="00A77AEF" w:rsidRPr="001740BE">
        <w:rPr>
          <w:rFonts w:ascii="Times New Roman" w:hAnsi="Times New Roman" w:cs="Times New Roman"/>
          <w:color w:val="auto"/>
          <w:szCs w:val="22"/>
          <w:lang w:val="en-AU"/>
        </w:rPr>
        <w:t>(</w:t>
      </w:r>
      <w:proofErr w:type="spellStart"/>
      <w:r w:rsidR="00A77AEF" w:rsidRPr="001740BE">
        <w:rPr>
          <w:rFonts w:ascii="Times New Roman" w:hAnsi="Times New Roman" w:cs="Times New Roman"/>
          <w:color w:val="auto"/>
          <w:szCs w:val="22"/>
          <w:lang w:val="en-AU"/>
        </w:rPr>
        <w:t>ms</w:t>
      </w:r>
      <w:proofErr w:type="spellEnd"/>
      <w:r w:rsidR="00A77AEF" w:rsidRPr="001740BE">
        <w:rPr>
          <w:rFonts w:ascii="Times New Roman" w:hAnsi="Times New Roman" w:cs="Times New Roman"/>
          <w:color w:val="auto"/>
          <w:szCs w:val="22"/>
          <w:lang w:val="en-AU"/>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E836BC"/>
    <w:multiLevelType w:val="hybridMultilevel"/>
    <w:tmpl w:val="8F52E9D8"/>
    <w:lvl w:ilvl="0" w:tplc="800A7310">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0429453C"/>
    <w:multiLevelType w:val="hybridMultilevel"/>
    <w:tmpl w:val="9EACD8E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F8C1D1A"/>
    <w:multiLevelType w:val="hybridMultilevel"/>
    <w:tmpl w:val="DB6EAD2E"/>
    <w:lvl w:ilvl="0" w:tplc="576E944E">
      <w:numFmt w:val="bullet"/>
      <w:lvlText w:val="-"/>
      <w:lvlJc w:val="left"/>
      <w:pPr>
        <w:ind w:left="720" w:hanging="360"/>
      </w:pPr>
      <w:rPr>
        <w:rFonts w:ascii="Cambria" w:eastAsiaTheme="minorHAnsi" w:hAnsi="Cambria" w:cs="Segoe U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3A549C1"/>
    <w:multiLevelType w:val="multilevel"/>
    <w:tmpl w:val="D0420756"/>
    <w:lvl w:ilvl="0">
      <w:start w:val="1"/>
      <w:numFmt w:val="decimal"/>
      <w:lvlText w:val="%1."/>
      <w:lvlJc w:val="left"/>
      <w:pPr>
        <w:ind w:left="360" w:hanging="360"/>
      </w:pPr>
      <w:rPr>
        <w:rFonts w:hint="default"/>
      </w:rPr>
    </w:lvl>
    <w:lvl w:ilvl="1">
      <w:start w:val="1"/>
      <w:numFmt w:val="decimal"/>
      <w:lvlText w:val="%2)"/>
      <w:lvlJc w:val="left"/>
      <w:pPr>
        <w:ind w:left="720" w:hanging="360"/>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3E610FD"/>
    <w:multiLevelType w:val="multilevel"/>
    <w:tmpl w:val="8F4E1810"/>
    <w:styleLink w:val="CurrentList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7D213F2"/>
    <w:multiLevelType w:val="hybridMultilevel"/>
    <w:tmpl w:val="11707C2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1C9114FD"/>
    <w:multiLevelType w:val="hybridMultilevel"/>
    <w:tmpl w:val="37AE5E24"/>
    <w:lvl w:ilvl="0" w:tplc="B8FE8622">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1DC54262"/>
    <w:multiLevelType w:val="multilevel"/>
    <w:tmpl w:val="59CAED3A"/>
    <w:lvl w:ilvl="0">
      <w:start w:val="1"/>
      <w:numFmt w:val="decimal"/>
      <w:lvlText w:val="%1."/>
      <w:lvlJc w:val="left"/>
      <w:pPr>
        <w:ind w:left="720" w:hanging="360"/>
      </w:pPr>
      <w:rPr>
        <w:rFonts w:hint="default"/>
        <w:b w:val="0"/>
        <w:bCs w:val="0"/>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8" w15:restartNumberingAfterBreak="0">
    <w:nsid w:val="1E5E29BF"/>
    <w:multiLevelType w:val="multilevel"/>
    <w:tmpl w:val="9DE87290"/>
    <w:lvl w:ilvl="0">
      <w:start w:val="5"/>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FDC76C2"/>
    <w:multiLevelType w:val="multilevel"/>
    <w:tmpl w:val="2E6C70C2"/>
    <w:styleLink w:val="CurrentList5"/>
    <w:lvl w:ilvl="0">
      <w:start w:val="1"/>
      <w:numFmt w:val="decimal"/>
      <w:lvlText w:val="%1."/>
      <w:lvlJc w:val="left"/>
      <w:pPr>
        <w:ind w:left="360" w:hanging="360"/>
      </w:pPr>
      <w:rPr>
        <w:rFonts w:hint="default"/>
      </w:rPr>
    </w:lvl>
    <w:lvl w:ilvl="1">
      <w:start w:val="1"/>
      <w:numFmt w:val="decimal"/>
      <w:lvlText w:val="%1.%2."/>
      <w:lvlJc w:val="left"/>
      <w:pPr>
        <w:ind w:left="680" w:hanging="68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20797ED8"/>
    <w:multiLevelType w:val="hybridMultilevel"/>
    <w:tmpl w:val="EB00DFF0"/>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1" w15:restartNumberingAfterBreak="0">
    <w:nsid w:val="21810DC4"/>
    <w:multiLevelType w:val="multilevel"/>
    <w:tmpl w:val="D32025E4"/>
    <w:styleLink w:val="CurrentList2"/>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2AC91334"/>
    <w:multiLevelType w:val="multilevel"/>
    <w:tmpl w:val="0809001D"/>
    <w:styleLink w:val="CurrentList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2BC60EAB"/>
    <w:multiLevelType w:val="hybridMultilevel"/>
    <w:tmpl w:val="F9E6798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3A2015BD"/>
    <w:multiLevelType w:val="multilevel"/>
    <w:tmpl w:val="6F28F0A6"/>
    <w:lvl w:ilvl="0">
      <w:start w:val="5"/>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CC516C8"/>
    <w:multiLevelType w:val="hybridMultilevel"/>
    <w:tmpl w:val="540473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0E310F7"/>
    <w:multiLevelType w:val="hybridMultilevel"/>
    <w:tmpl w:val="D708DB78"/>
    <w:lvl w:ilvl="0" w:tplc="2BBC52E6">
      <w:start w:val="1"/>
      <w:numFmt w:val="decimal"/>
      <w:lvlText w:val="%1)"/>
      <w:lvlJc w:val="left"/>
      <w:pPr>
        <w:ind w:left="1440" w:hanging="360"/>
      </w:pPr>
      <w:rPr>
        <w:i w:val="0"/>
        <w:iCs w:val="0"/>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7" w15:restartNumberingAfterBreak="0">
    <w:nsid w:val="45D82295"/>
    <w:multiLevelType w:val="multilevel"/>
    <w:tmpl w:val="CEA66DB2"/>
    <w:styleLink w:val="CurrentList8"/>
    <w:lvl w:ilvl="0">
      <w:start w:val="1"/>
      <w:numFmt w:val="decimal"/>
      <w:lvlText w:val="%1."/>
      <w:lvlJc w:val="left"/>
      <w:pPr>
        <w:ind w:left="360" w:hanging="360"/>
      </w:pPr>
      <w:rPr>
        <w:rFonts w:hint="default"/>
      </w:rPr>
    </w:lvl>
    <w:lvl w:ilvl="1">
      <w:start w:val="1"/>
      <w:numFmt w:val="decimal"/>
      <w:lvlText w:val="%1.%2"/>
      <w:lvlJc w:val="left"/>
      <w:pPr>
        <w:ind w:left="680" w:hanging="680"/>
      </w:pPr>
      <w:rPr>
        <w:rFonts w:hint="default"/>
      </w:rPr>
    </w:lvl>
    <w:lvl w:ilvl="2">
      <w:start w:val="1"/>
      <w:numFmt w:val="decimal"/>
      <w:lvlText w:val="%1.%2.%3."/>
      <w:lvlJc w:val="left"/>
      <w:pPr>
        <w:ind w:left="1134" w:hanging="41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4B536A2B"/>
    <w:multiLevelType w:val="hybridMultilevel"/>
    <w:tmpl w:val="EB00DFF0"/>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9" w15:restartNumberingAfterBreak="0">
    <w:nsid w:val="4D1B4D27"/>
    <w:multiLevelType w:val="hybridMultilevel"/>
    <w:tmpl w:val="EB00DFF0"/>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0" w15:restartNumberingAfterBreak="0">
    <w:nsid w:val="4E2E700F"/>
    <w:multiLevelType w:val="multilevel"/>
    <w:tmpl w:val="926A8D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E7A662A"/>
    <w:multiLevelType w:val="hybridMultilevel"/>
    <w:tmpl w:val="ECA29290"/>
    <w:lvl w:ilvl="0" w:tplc="5686D5FE">
      <w:numFmt w:val="bullet"/>
      <w:lvlText w:val="-"/>
      <w:lvlJc w:val="left"/>
      <w:pPr>
        <w:ind w:left="720" w:hanging="360"/>
      </w:pPr>
      <w:rPr>
        <w:rFonts w:ascii="Times New Roman" w:eastAsiaTheme="minorHAnsi" w:hAnsi="Times New Roman" w:cs="Times New Roman"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51DD4157"/>
    <w:multiLevelType w:val="hybridMultilevel"/>
    <w:tmpl w:val="FB2A1E70"/>
    <w:lvl w:ilvl="0" w:tplc="A4F62440">
      <w:start w:val="3"/>
      <w:numFmt w:val="bullet"/>
      <w:lvlText w:val="-"/>
      <w:lvlJc w:val="left"/>
      <w:pPr>
        <w:ind w:left="720" w:hanging="360"/>
      </w:pPr>
      <w:rPr>
        <w:rFonts w:ascii="Cambria" w:eastAsiaTheme="minorHAnsi" w:hAnsi="Cambria"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51FC08F5"/>
    <w:multiLevelType w:val="hybridMultilevel"/>
    <w:tmpl w:val="6C0469EA"/>
    <w:lvl w:ilvl="0" w:tplc="DEBA142E">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4" w15:restartNumberingAfterBreak="0">
    <w:nsid w:val="55030B14"/>
    <w:multiLevelType w:val="hybridMultilevel"/>
    <w:tmpl w:val="C68EE51C"/>
    <w:lvl w:ilvl="0" w:tplc="516875B2">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57FB0CF0"/>
    <w:multiLevelType w:val="hybridMultilevel"/>
    <w:tmpl w:val="87EE3F3E"/>
    <w:lvl w:ilvl="0" w:tplc="0C090011">
      <w:start w:val="1"/>
      <w:numFmt w:val="decimal"/>
      <w:lvlText w:val="%1)"/>
      <w:lvlJc w:val="left"/>
      <w:pPr>
        <w:ind w:left="1495" w:hanging="360"/>
      </w:pPr>
    </w:lvl>
    <w:lvl w:ilvl="1" w:tplc="0C090019" w:tentative="1">
      <w:start w:val="1"/>
      <w:numFmt w:val="lowerLetter"/>
      <w:lvlText w:val="%2."/>
      <w:lvlJc w:val="left"/>
      <w:pPr>
        <w:ind w:left="2215" w:hanging="360"/>
      </w:pPr>
    </w:lvl>
    <w:lvl w:ilvl="2" w:tplc="0C09001B" w:tentative="1">
      <w:start w:val="1"/>
      <w:numFmt w:val="lowerRoman"/>
      <w:lvlText w:val="%3."/>
      <w:lvlJc w:val="right"/>
      <w:pPr>
        <w:ind w:left="2935" w:hanging="180"/>
      </w:pPr>
    </w:lvl>
    <w:lvl w:ilvl="3" w:tplc="0C09000F" w:tentative="1">
      <w:start w:val="1"/>
      <w:numFmt w:val="decimal"/>
      <w:lvlText w:val="%4."/>
      <w:lvlJc w:val="left"/>
      <w:pPr>
        <w:ind w:left="3655" w:hanging="360"/>
      </w:pPr>
    </w:lvl>
    <w:lvl w:ilvl="4" w:tplc="0C090019" w:tentative="1">
      <w:start w:val="1"/>
      <w:numFmt w:val="lowerLetter"/>
      <w:lvlText w:val="%5."/>
      <w:lvlJc w:val="left"/>
      <w:pPr>
        <w:ind w:left="4375" w:hanging="360"/>
      </w:pPr>
    </w:lvl>
    <w:lvl w:ilvl="5" w:tplc="0C09001B" w:tentative="1">
      <w:start w:val="1"/>
      <w:numFmt w:val="lowerRoman"/>
      <w:lvlText w:val="%6."/>
      <w:lvlJc w:val="right"/>
      <w:pPr>
        <w:ind w:left="5095" w:hanging="180"/>
      </w:pPr>
    </w:lvl>
    <w:lvl w:ilvl="6" w:tplc="0C09000F" w:tentative="1">
      <w:start w:val="1"/>
      <w:numFmt w:val="decimal"/>
      <w:lvlText w:val="%7."/>
      <w:lvlJc w:val="left"/>
      <w:pPr>
        <w:ind w:left="5815" w:hanging="360"/>
      </w:pPr>
    </w:lvl>
    <w:lvl w:ilvl="7" w:tplc="0C090019" w:tentative="1">
      <w:start w:val="1"/>
      <w:numFmt w:val="lowerLetter"/>
      <w:lvlText w:val="%8."/>
      <w:lvlJc w:val="left"/>
      <w:pPr>
        <w:ind w:left="6535" w:hanging="360"/>
      </w:pPr>
    </w:lvl>
    <w:lvl w:ilvl="8" w:tplc="0C09001B" w:tentative="1">
      <w:start w:val="1"/>
      <w:numFmt w:val="lowerRoman"/>
      <w:lvlText w:val="%9."/>
      <w:lvlJc w:val="right"/>
      <w:pPr>
        <w:ind w:left="7255" w:hanging="180"/>
      </w:pPr>
    </w:lvl>
  </w:abstractNum>
  <w:abstractNum w:abstractNumId="26" w15:restartNumberingAfterBreak="0">
    <w:nsid w:val="5A63632E"/>
    <w:multiLevelType w:val="hybridMultilevel"/>
    <w:tmpl w:val="7C286E04"/>
    <w:lvl w:ilvl="0" w:tplc="F79A991E">
      <w:start w:val="1"/>
      <w:numFmt w:val="decimal"/>
      <w:lvlText w:val="%1)"/>
      <w:lvlJc w:val="left"/>
      <w:pPr>
        <w:ind w:left="1440" w:hanging="360"/>
      </w:pPr>
      <w:rPr>
        <w:i w:val="0"/>
        <w:iCs w:val="0"/>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27" w15:restartNumberingAfterBreak="0">
    <w:nsid w:val="5C6E2D7C"/>
    <w:multiLevelType w:val="multilevel"/>
    <w:tmpl w:val="44D40D3A"/>
    <w:lvl w:ilvl="0">
      <w:start w:val="5"/>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6DA812F0"/>
    <w:multiLevelType w:val="multilevel"/>
    <w:tmpl w:val="A1909970"/>
    <w:styleLink w:val="CurrentList7"/>
    <w:lvl w:ilvl="0">
      <w:start w:val="1"/>
      <w:numFmt w:val="decimal"/>
      <w:lvlText w:val="%1."/>
      <w:lvlJc w:val="left"/>
      <w:pPr>
        <w:ind w:left="360" w:hanging="360"/>
      </w:pPr>
      <w:rPr>
        <w:rFonts w:hint="default"/>
      </w:rPr>
    </w:lvl>
    <w:lvl w:ilvl="1">
      <w:start w:val="1"/>
      <w:numFmt w:val="decimal"/>
      <w:lvlText w:val="%1.%2."/>
      <w:lvlJc w:val="left"/>
      <w:pPr>
        <w:ind w:left="680" w:hanging="680"/>
      </w:pPr>
      <w:rPr>
        <w:rFonts w:hint="default"/>
      </w:rPr>
    </w:lvl>
    <w:lvl w:ilvl="2">
      <w:start w:val="1"/>
      <w:numFmt w:val="decimal"/>
      <w:lvlText w:val="%1.%2.%3."/>
      <w:lvlJc w:val="left"/>
      <w:pPr>
        <w:ind w:left="1134" w:hanging="41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6DDB4C83"/>
    <w:multiLevelType w:val="hybridMultilevel"/>
    <w:tmpl w:val="D4208428"/>
    <w:lvl w:ilvl="0" w:tplc="0C090011">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15:restartNumberingAfterBreak="0">
    <w:nsid w:val="75871F6C"/>
    <w:multiLevelType w:val="hybridMultilevel"/>
    <w:tmpl w:val="521A33F2"/>
    <w:lvl w:ilvl="0" w:tplc="0C090011">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31" w15:restartNumberingAfterBreak="0">
    <w:nsid w:val="760C0B39"/>
    <w:multiLevelType w:val="multilevel"/>
    <w:tmpl w:val="13FE36F0"/>
    <w:lvl w:ilvl="0">
      <w:start w:val="1"/>
      <w:numFmt w:val="decimal"/>
      <w:lvlText w:val="%1."/>
      <w:lvlJc w:val="left"/>
      <w:pPr>
        <w:ind w:left="360" w:hanging="360"/>
      </w:pPr>
      <w:rPr>
        <w:rFonts w:hint="default"/>
        <w:b/>
        <w:bCs/>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77D455D2"/>
    <w:multiLevelType w:val="multilevel"/>
    <w:tmpl w:val="FC1A384E"/>
    <w:styleLink w:val="CurrentList6"/>
    <w:lvl w:ilvl="0">
      <w:start w:val="1"/>
      <w:numFmt w:val="decimal"/>
      <w:lvlText w:val="%1."/>
      <w:lvlJc w:val="left"/>
      <w:pPr>
        <w:ind w:left="360" w:hanging="360"/>
      </w:pPr>
      <w:rPr>
        <w:rFonts w:hint="default"/>
      </w:rPr>
    </w:lvl>
    <w:lvl w:ilvl="1">
      <w:start w:val="1"/>
      <w:numFmt w:val="decimal"/>
      <w:lvlText w:val="%1.%2."/>
      <w:lvlJc w:val="left"/>
      <w:pPr>
        <w:ind w:left="680" w:hanging="680"/>
      </w:pPr>
      <w:rPr>
        <w:rFonts w:hint="default"/>
      </w:rPr>
    </w:lvl>
    <w:lvl w:ilvl="2">
      <w:start w:val="1"/>
      <w:numFmt w:val="decimal"/>
      <w:lvlText w:val="%1.%2.%3."/>
      <w:lvlJc w:val="left"/>
      <w:pPr>
        <w:ind w:left="1134" w:hanging="41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78D71423"/>
    <w:multiLevelType w:val="multilevel"/>
    <w:tmpl w:val="DD7444B8"/>
    <w:styleLink w:val="CurrentList3"/>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792E1DEE"/>
    <w:multiLevelType w:val="multilevel"/>
    <w:tmpl w:val="23D040AA"/>
    <w:styleLink w:val="CurrentList9"/>
    <w:lvl w:ilvl="0">
      <w:start w:val="1"/>
      <w:numFmt w:val="decimal"/>
      <w:lvlText w:val="%1."/>
      <w:lvlJc w:val="left"/>
      <w:pPr>
        <w:ind w:left="360" w:hanging="360"/>
      </w:pPr>
      <w:rPr>
        <w:rFonts w:hint="default"/>
      </w:rPr>
    </w:lvl>
    <w:lvl w:ilvl="1">
      <w:start w:val="1"/>
      <w:numFmt w:val="decimal"/>
      <w:lvlText w:val="%1.%2"/>
      <w:lvlJc w:val="left"/>
      <w:pPr>
        <w:ind w:left="680" w:hanging="680"/>
      </w:pPr>
      <w:rPr>
        <w:rFonts w:hint="default"/>
      </w:rPr>
    </w:lvl>
    <w:lvl w:ilvl="2">
      <w:start w:val="1"/>
      <w:numFmt w:val="decimal"/>
      <w:lvlText w:val="%1.%2.%3"/>
      <w:lvlJc w:val="left"/>
      <w:pPr>
        <w:ind w:left="1134" w:hanging="41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7E2364D2"/>
    <w:multiLevelType w:val="hybridMultilevel"/>
    <w:tmpl w:val="AFACD6E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15:restartNumberingAfterBreak="0">
    <w:nsid w:val="7F3B587B"/>
    <w:multiLevelType w:val="hybridMultilevel"/>
    <w:tmpl w:val="6DE68DAE"/>
    <w:lvl w:ilvl="0" w:tplc="75665EC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042247399">
    <w:abstractNumId w:val="12"/>
  </w:num>
  <w:num w:numId="2" w16cid:durableId="263461675">
    <w:abstractNumId w:val="11"/>
  </w:num>
  <w:num w:numId="3" w16cid:durableId="92021262">
    <w:abstractNumId w:val="33"/>
  </w:num>
  <w:num w:numId="4" w16cid:durableId="460343962">
    <w:abstractNumId w:val="4"/>
  </w:num>
  <w:num w:numId="5" w16cid:durableId="1158494345">
    <w:abstractNumId w:val="9"/>
  </w:num>
  <w:num w:numId="6" w16cid:durableId="163715444">
    <w:abstractNumId w:val="32"/>
  </w:num>
  <w:num w:numId="7" w16cid:durableId="36929054">
    <w:abstractNumId w:val="28"/>
  </w:num>
  <w:num w:numId="8" w16cid:durableId="231501255">
    <w:abstractNumId w:val="17"/>
  </w:num>
  <w:num w:numId="9" w16cid:durableId="443231137">
    <w:abstractNumId w:val="34"/>
  </w:num>
  <w:num w:numId="10" w16cid:durableId="174348201">
    <w:abstractNumId w:val="31"/>
  </w:num>
  <w:num w:numId="11" w16cid:durableId="844326946">
    <w:abstractNumId w:val="3"/>
  </w:num>
  <w:num w:numId="12" w16cid:durableId="371851681">
    <w:abstractNumId w:val="13"/>
  </w:num>
  <w:num w:numId="13" w16cid:durableId="702487388">
    <w:abstractNumId w:val="16"/>
  </w:num>
  <w:num w:numId="14" w16cid:durableId="1970668247">
    <w:abstractNumId w:val="0"/>
  </w:num>
  <w:num w:numId="15" w16cid:durableId="1517228287">
    <w:abstractNumId w:val="26"/>
  </w:num>
  <w:num w:numId="16" w16cid:durableId="772670828">
    <w:abstractNumId w:val="30"/>
  </w:num>
  <w:num w:numId="17" w16cid:durableId="198392938">
    <w:abstractNumId w:val="25"/>
  </w:num>
  <w:num w:numId="18" w16cid:durableId="719062027">
    <w:abstractNumId w:val="23"/>
  </w:num>
  <w:num w:numId="19" w16cid:durableId="1011184874">
    <w:abstractNumId w:val="5"/>
  </w:num>
  <w:num w:numId="20" w16cid:durableId="1994025524">
    <w:abstractNumId w:val="6"/>
  </w:num>
  <w:num w:numId="21" w16cid:durableId="115875849">
    <w:abstractNumId w:val="20"/>
  </w:num>
  <w:num w:numId="22" w16cid:durableId="620570468">
    <w:abstractNumId w:val="35"/>
  </w:num>
  <w:num w:numId="23" w16cid:durableId="1608074914">
    <w:abstractNumId w:val="19"/>
  </w:num>
  <w:num w:numId="24" w16cid:durableId="420033518">
    <w:abstractNumId w:val="10"/>
  </w:num>
  <w:num w:numId="25" w16cid:durableId="134614563">
    <w:abstractNumId w:val="18"/>
  </w:num>
  <w:num w:numId="26" w16cid:durableId="983243441">
    <w:abstractNumId w:val="15"/>
  </w:num>
  <w:num w:numId="27" w16cid:durableId="299893743">
    <w:abstractNumId w:val="29"/>
  </w:num>
  <w:num w:numId="28" w16cid:durableId="1222868627">
    <w:abstractNumId w:val="2"/>
  </w:num>
  <w:num w:numId="29" w16cid:durableId="755134789">
    <w:abstractNumId w:val="22"/>
  </w:num>
  <w:num w:numId="30" w16cid:durableId="474102341">
    <w:abstractNumId w:val="7"/>
  </w:num>
  <w:num w:numId="31" w16cid:durableId="1200824270">
    <w:abstractNumId w:val="8"/>
  </w:num>
  <w:num w:numId="32" w16cid:durableId="407504340">
    <w:abstractNumId w:val="14"/>
  </w:num>
  <w:num w:numId="33" w16cid:durableId="635526562">
    <w:abstractNumId w:val="27"/>
  </w:num>
  <w:num w:numId="34" w16cid:durableId="1899630551">
    <w:abstractNumId w:val="1"/>
  </w:num>
  <w:num w:numId="35" w16cid:durableId="1641378014">
    <w:abstractNumId w:val="24"/>
  </w:num>
  <w:num w:numId="36" w16cid:durableId="420568767">
    <w:abstractNumId w:val="21"/>
  </w:num>
  <w:num w:numId="37" w16cid:durableId="295765651">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xvvprstr2ptr6ef5tqxez2102dtevarxa9v&quot;&gt;My EndNote Library-Converted&lt;record-ids&gt;&lt;item&gt;204&lt;/item&gt;&lt;item&gt;261&lt;/item&gt;&lt;item&gt;293&lt;/item&gt;&lt;item&gt;304&lt;/item&gt;&lt;item&gt;307&lt;/item&gt;&lt;item&gt;315&lt;/item&gt;&lt;item&gt;549&lt;/item&gt;&lt;item&gt;553&lt;/item&gt;&lt;item&gt;558&lt;/item&gt;&lt;item&gt;559&lt;/item&gt;&lt;item&gt;561&lt;/item&gt;&lt;item&gt;563&lt;/item&gt;&lt;item&gt;565&lt;/item&gt;&lt;item&gt;566&lt;/item&gt;&lt;item&gt;567&lt;/item&gt;&lt;item&gt;569&lt;/item&gt;&lt;item&gt;571&lt;/item&gt;&lt;item&gt;572&lt;/item&gt;&lt;item&gt;574&lt;/item&gt;&lt;item&gt;575&lt;/item&gt;&lt;item&gt;579&lt;/item&gt;&lt;item&gt;588&lt;/item&gt;&lt;item&gt;591&lt;/item&gt;&lt;item&gt;592&lt;/item&gt;&lt;item&gt;595&lt;/item&gt;&lt;item&gt;601&lt;/item&gt;&lt;item&gt;603&lt;/item&gt;&lt;item&gt;607&lt;/item&gt;&lt;item&gt;608&lt;/item&gt;&lt;item&gt;609&lt;/item&gt;&lt;item&gt;610&lt;/item&gt;&lt;item&gt;611&lt;/item&gt;&lt;item&gt;614&lt;/item&gt;&lt;item&gt;615&lt;/item&gt;&lt;item&gt;617&lt;/item&gt;&lt;item&gt;618&lt;/item&gt;&lt;item&gt;619&lt;/item&gt;&lt;item&gt;620&lt;/item&gt;&lt;item&gt;623&lt;/item&gt;&lt;item&gt;624&lt;/item&gt;&lt;item&gt;625&lt;/item&gt;&lt;item&gt;626&lt;/item&gt;&lt;item&gt;627&lt;/item&gt;&lt;item&gt;628&lt;/item&gt;&lt;item&gt;629&lt;/item&gt;&lt;item&gt;631&lt;/item&gt;&lt;item&gt;638&lt;/item&gt;&lt;item&gt;640&lt;/item&gt;&lt;item&gt;648&lt;/item&gt;&lt;item&gt;661&lt;/item&gt;&lt;item&gt;662&lt;/item&gt;&lt;item&gt;663&lt;/item&gt;&lt;item&gt;664&lt;/item&gt;&lt;item&gt;667&lt;/item&gt;&lt;item&gt;668&lt;/item&gt;&lt;item&gt;669&lt;/item&gt;&lt;item&gt;674&lt;/item&gt;&lt;item&gt;675&lt;/item&gt;&lt;item&gt;676&lt;/item&gt;&lt;item&gt;677&lt;/item&gt;&lt;item&gt;678&lt;/item&gt;&lt;item&gt;679&lt;/item&gt;&lt;item&gt;680&lt;/item&gt;&lt;item&gt;681&lt;/item&gt;&lt;item&gt;682&lt;/item&gt;&lt;item&gt;683&lt;/item&gt;&lt;item&gt;684&lt;/item&gt;&lt;item&gt;685&lt;/item&gt;&lt;/record-ids&gt;&lt;/item&gt;&lt;/Libraries&gt;"/>
  </w:docVars>
  <w:rsids>
    <w:rsidRoot w:val="00D030A5"/>
    <w:rsid w:val="0000025F"/>
    <w:rsid w:val="00000533"/>
    <w:rsid w:val="00000D0A"/>
    <w:rsid w:val="0000182E"/>
    <w:rsid w:val="00001A36"/>
    <w:rsid w:val="00002D4F"/>
    <w:rsid w:val="00002FBD"/>
    <w:rsid w:val="0000341C"/>
    <w:rsid w:val="0000378F"/>
    <w:rsid w:val="0000388C"/>
    <w:rsid w:val="00003A8B"/>
    <w:rsid w:val="00003AAE"/>
    <w:rsid w:val="00003DE3"/>
    <w:rsid w:val="000042FB"/>
    <w:rsid w:val="0000466B"/>
    <w:rsid w:val="00005037"/>
    <w:rsid w:val="000050D8"/>
    <w:rsid w:val="000064EE"/>
    <w:rsid w:val="0000669C"/>
    <w:rsid w:val="000068F1"/>
    <w:rsid w:val="00006AE6"/>
    <w:rsid w:val="00006D52"/>
    <w:rsid w:val="00006EF1"/>
    <w:rsid w:val="000072B9"/>
    <w:rsid w:val="000075EF"/>
    <w:rsid w:val="000077E2"/>
    <w:rsid w:val="00007E3A"/>
    <w:rsid w:val="0001061D"/>
    <w:rsid w:val="0001075F"/>
    <w:rsid w:val="00010778"/>
    <w:rsid w:val="00010B37"/>
    <w:rsid w:val="00011197"/>
    <w:rsid w:val="000115B3"/>
    <w:rsid w:val="0001182C"/>
    <w:rsid w:val="000119DC"/>
    <w:rsid w:val="00011DF0"/>
    <w:rsid w:val="0001200D"/>
    <w:rsid w:val="00012162"/>
    <w:rsid w:val="000121A6"/>
    <w:rsid w:val="000123C0"/>
    <w:rsid w:val="00012879"/>
    <w:rsid w:val="00012B2D"/>
    <w:rsid w:val="00013101"/>
    <w:rsid w:val="000136E6"/>
    <w:rsid w:val="0001379D"/>
    <w:rsid w:val="00013898"/>
    <w:rsid w:val="00013D5E"/>
    <w:rsid w:val="000146AF"/>
    <w:rsid w:val="00014719"/>
    <w:rsid w:val="00014867"/>
    <w:rsid w:val="00014AD4"/>
    <w:rsid w:val="00014FDC"/>
    <w:rsid w:val="000156CA"/>
    <w:rsid w:val="00016457"/>
    <w:rsid w:val="0001668C"/>
    <w:rsid w:val="00016785"/>
    <w:rsid w:val="000168E8"/>
    <w:rsid w:val="00016C4C"/>
    <w:rsid w:val="00017061"/>
    <w:rsid w:val="00020846"/>
    <w:rsid w:val="000209E5"/>
    <w:rsid w:val="000215E4"/>
    <w:rsid w:val="000217AC"/>
    <w:rsid w:val="00021D09"/>
    <w:rsid w:val="00021DDA"/>
    <w:rsid w:val="000221F2"/>
    <w:rsid w:val="00022251"/>
    <w:rsid w:val="000222B8"/>
    <w:rsid w:val="000225B5"/>
    <w:rsid w:val="000227C1"/>
    <w:rsid w:val="0002292D"/>
    <w:rsid w:val="00022A31"/>
    <w:rsid w:val="00022D1A"/>
    <w:rsid w:val="00022E45"/>
    <w:rsid w:val="00022ED5"/>
    <w:rsid w:val="000232A5"/>
    <w:rsid w:val="000233D5"/>
    <w:rsid w:val="000238CC"/>
    <w:rsid w:val="00023A08"/>
    <w:rsid w:val="00023A40"/>
    <w:rsid w:val="00023D3F"/>
    <w:rsid w:val="00023D57"/>
    <w:rsid w:val="00023D6B"/>
    <w:rsid w:val="00023DF5"/>
    <w:rsid w:val="00023F48"/>
    <w:rsid w:val="00023FB8"/>
    <w:rsid w:val="00023FCE"/>
    <w:rsid w:val="0002411E"/>
    <w:rsid w:val="000241B8"/>
    <w:rsid w:val="000245AB"/>
    <w:rsid w:val="000249A6"/>
    <w:rsid w:val="0002528B"/>
    <w:rsid w:val="0002568C"/>
    <w:rsid w:val="00025C57"/>
    <w:rsid w:val="00025E78"/>
    <w:rsid w:val="00025F2C"/>
    <w:rsid w:val="000261B3"/>
    <w:rsid w:val="00026242"/>
    <w:rsid w:val="00026A60"/>
    <w:rsid w:val="00026CFC"/>
    <w:rsid w:val="00026D0E"/>
    <w:rsid w:val="00027345"/>
    <w:rsid w:val="0002784E"/>
    <w:rsid w:val="000278D9"/>
    <w:rsid w:val="000279BD"/>
    <w:rsid w:val="00027B90"/>
    <w:rsid w:val="0003037C"/>
    <w:rsid w:val="000303DE"/>
    <w:rsid w:val="000306C9"/>
    <w:rsid w:val="00030C7D"/>
    <w:rsid w:val="00030C9C"/>
    <w:rsid w:val="0003101F"/>
    <w:rsid w:val="0003121B"/>
    <w:rsid w:val="00031844"/>
    <w:rsid w:val="00031C94"/>
    <w:rsid w:val="00031D61"/>
    <w:rsid w:val="00032E74"/>
    <w:rsid w:val="000334B3"/>
    <w:rsid w:val="00033596"/>
    <w:rsid w:val="00033973"/>
    <w:rsid w:val="00034157"/>
    <w:rsid w:val="000343DD"/>
    <w:rsid w:val="000347F3"/>
    <w:rsid w:val="00034D33"/>
    <w:rsid w:val="00035121"/>
    <w:rsid w:val="00035579"/>
    <w:rsid w:val="000357DA"/>
    <w:rsid w:val="000359C0"/>
    <w:rsid w:val="0003687F"/>
    <w:rsid w:val="00036EBA"/>
    <w:rsid w:val="000375CA"/>
    <w:rsid w:val="0003780F"/>
    <w:rsid w:val="00037B69"/>
    <w:rsid w:val="00037DEF"/>
    <w:rsid w:val="000400E8"/>
    <w:rsid w:val="00040C9C"/>
    <w:rsid w:val="00041730"/>
    <w:rsid w:val="000422AA"/>
    <w:rsid w:val="00042362"/>
    <w:rsid w:val="00042372"/>
    <w:rsid w:val="00042DC5"/>
    <w:rsid w:val="00042E78"/>
    <w:rsid w:val="0004304E"/>
    <w:rsid w:val="00043494"/>
    <w:rsid w:val="0004386F"/>
    <w:rsid w:val="000442AD"/>
    <w:rsid w:val="000445B0"/>
    <w:rsid w:val="00044651"/>
    <w:rsid w:val="00044935"/>
    <w:rsid w:val="00044BC9"/>
    <w:rsid w:val="00045161"/>
    <w:rsid w:val="00045248"/>
    <w:rsid w:val="000464A0"/>
    <w:rsid w:val="00046508"/>
    <w:rsid w:val="00046615"/>
    <w:rsid w:val="000468CC"/>
    <w:rsid w:val="0004691F"/>
    <w:rsid w:val="00046DA7"/>
    <w:rsid w:val="00046E05"/>
    <w:rsid w:val="000474D1"/>
    <w:rsid w:val="0005009A"/>
    <w:rsid w:val="00050945"/>
    <w:rsid w:val="00050B1C"/>
    <w:rsid w:val="00050CE1"/>
    <w:rsid w:val="0005115E"/>
    <w:rsid w:val="00051572"/>
    <w:rsid w:val="00051626"/>
    <w:rsid w:val="0005198B"/>
    <w:rsid w:val="00051A3A"/>
    <w:rsid w:val="00051CE0"/>
    <w:rsid w:val="00051FBD"/>
    <w:rsid w:val="00052388"/>
    <w:rsid w:val="000523C6"/>
    <w:rsid w:val="000524C3"/>
    <w:rsid w:val="000526EE"/>
    <w:rsid w:val="0005314A"/>
    <w:rsid w:val="00053384"/>
    <w:rsid w:val="000533F9"/>
    <w:rsid w:val="000538D0"/>
    <w:rsid w:val="000539E3"/>
    <w:rsid w:val="00053A0F"/>
    <w:rsid w:val="00053CBF"/>
    <w:rsid w:val="000544B0"/>
    <w:rsid w:val="0005461B"/>
    <w:rsid w:val="0005539F"/>
    <w:rsid w:val="00055891"/>
    <w:rsid w:val="00055918"/>
    <w:rsid w:val="00055EDB"/>
    <w:rsid w:val="00056142"/>
    <w:rsid w:val="000561F1"/>
    <w:rsid w:val="00056438"/>
    <w:rsid w:val="000566B1"/>
    <w:rsid w:val="000569FD"/>
    <w:rsid w:val="00056AE1"/>
    <w:rsid w:val="000570A7"/>
    <w:rsid w:val="00057362"/>
    <w:rsid w:val="000575E1"/>
    <w:rsid w:val="00057609"/>
    <w:rsid w:val="00057975"/>
    <w:rsid w:val="00057C4B"/>
    <w:rsid w:val="000602F4"/>
    <w:rsid w:val="0006086A"/>
    <w:rsid w:val="00060CEB"/>
    <w:rsid w:val="0006108D"/>
    <w:rsid w:val="000610E1"/>
    <w:rsid w:val="0006119A"/>
    <w:rsid w:val="000614F3"/>
    <w:rsid w:val="00061814"/>
    <w:rsid w:val="0006193E"/>
    <w:rsid w:val="00061CC8"/>
    <w:rsid w:val="00061DEF"/>
    <w:rsid w:val="000626B6"/>
    <w:rsid w:val="0006290F"/>
    <w:rsid w:val="00063858"/>
    <w:rsid w:val="00063F4B"/>
    <w:rsid w:val="000640B0"/>
    <w:rsid w:val="0006422F"/>
    <w:rsid w:val="00064249"/>
    <w:rsid w:val="000643FF"/>
    <w:rsid w:val="00064B9B"/>
    <w:rsid w:val="00064C97"/>
    <w:rsid w:val="00064DFE"/>
    <w:rsid w:val="00064FB0"/>
    <w:rsid w:val="00065084"/>
    <w:rsid w:val="00065446"/>
    <w:rsid w:val="000655B2"/>
    <w:rsid w:val="00065E2E"/>
    <w:rsid w:val="00066045"/>
    <w:rsid w:val="00066138"/>
    <w:rsid w:val="000665D5"/>
    <w:rsid w:val="00066A42"/>
    <w:rsid w:val="00066B0F"/>
    <w:rsid w:val="000671E5"/>
    <w:rsid w:val="00067767"/>
    <w:rsid w:val="00067A09"/>
    <w:rsid w:val="00067CAB"/>
    <w:rsid w:val="0007036F"/>
    <w:rsid w:val="00070718"/>
    <w:rsid w:val="0007071C"/>
    <w:rsid w:val="0007082A"/>
    <w:rsid w:val="00070CC5"/>
    <w:rsid w:val="0007133A"/>
    <w:rsid w:val="000715AF"/>
    <w:rsid w:val="00071B2A"/>
    <w:rsid w:val="000720C3"/>
    <w:rsid w:val="0007262B"/>
    <w:rsid w:val="00072654"/>
    <w:rsid w:val="000729A0"/>
    <w:rsid w:val="00072C04"/>
    <w:rsid w:val="00073791"/>
    <w:rsid w:val="00073C03"/>
    <w:rsid w:val="000740BF"/>
    <w:rsid w:val="00074159"/>
    <w:rsid w:val="0007422D"/>
    <w:rsid w:val="0007423B"/>
    <w:rsid w:val="0007442E"/>
    <w:rsid w:val="0007584C"/>
    <w:rsid w:val="00075862"/>
    <w:rsid w:val="00075FA6"/>
    <w:rsid w:val="00076134"/>
    <w:rsid w:val="00076A95"/>
    <w:rsid w:val="000773B4"/>
    <w:rsid w:val="000776E0"/>
    <w:rsid w:val="00077712"/>
    <w:rsid w:val="00077DC7"/>
    <w:rsid w:val="000800FF"/>
    <w:rsid w:val="000801BE"/>
    <w:rsid w:val="0008076B"/>
    <w:rsid w:val="00080D83"/>
    <w:rsid w:val="0008104F"/>
    <w:rsid w:val="00081263"/>
    <w:rsid w:val="00081A31"/>
    <w:rsid w:val="00081A93"/>
    <w:rsid w:val="00082119"/>
    <w:rsid w:val="00082BC8"/>
    <w:rsid w:val="00082CEB"/>
    <w:rsid w:val="00082D14"/>
    <w:rsid w:val="00082EC1"/>
    <w:rsid w:val="00082F76"/>
    <w:rsid w:val="000835AC"/>
    <w:rsid w:val="000836B6"/>
    <w:rsid w:val="000838B7"/>
    <w:rsid w:val="000838E4"/>
    <w:rsid w:val="00083B7C"/>
    <w:rsid w:val="000843B4"/>
    <w:rsid w:val="0008473C"/>
    <w:rsid w:val="00084971"/>
    <w:rsid w:val="00084DE0"/>
    <w:rsid w:val="00084DE6"/>
    <w:rsid w:val="000856C8"/>
    <w:rsid w:val="00085808"/>
    <w:rsid w:val="0008684F"/>
    <w:rsid w:val="00086A05"/>
    <w:rsid w:val="000877F8"/>
    <w:rsid w:val="000878AA"/>
    <w:rsid w:val="00087F97"/>
    <w:rsid w:val="0009109F"/>
    <w:rsid w:val="00091590"/>
    <w:rsid w:val="000915BE"/>
    <w:rsid w:val="00091B29"/>
    <w:rsid w:val="00092182"/>
    <w:rsid w:val="00092749"/>
    <w:rsid w:val="00093BBB"/>
    <w:rsid w:val="00093EBB"/>
    <w:rsid w:val="00093FAD"/>
    <w:rsid w:val="00094262"/>
    <w:rsid w:val="00094740"/>
    <w:rsid w:val="00094A5C"/>
    <w:rsid w:val="00094C2E"/>
    <w:rsid w:val="00094D02"/>
    <w:rsid w:val="00094F3B"/>
    <w:rsid w:val="00095006"/>
    <w:rsid w:val="000952D9"/>
    <w:rsid w:val="000955A7"/>
    <w:rsid w:val="00095C74"/>
    <w:rsid w:val="0009624D"/>
    <w:rsid w:val="00096329"/>
    <w:rsid w:val="0009680F"/>
    <w:rsid w:val="000968F6"/>
    <w:rsid w:val="00096F77"/>
    <w:rsid w:val="00097057"/>
    <w:rsid w:val="00097599"/>
    <w:rsid w:val="0009766C"/>
    <w:rsid w:val="000978F0"/>
    <w:rsid w:val="00097CFF"/>
    <w:rsid w:val="000A0062"/>
    <w:rsid w:val="000A0191"/>
    <w:rsid w:val="000A0215"/>
    <w:rsid w:val="000A060D"/>
    <w:rsid w:val="000A074E"/>
    <w:rsid w:val="000A0BD3"/>
    <w:rsid w:val="000A1785"/>
    <w:rsid w:val="000A183E"/>
    <w:rsid w:val="000A2A78"/>
    <w:rsid w:val="000A2C1E"/>
    <w:rsid w:val="000A313B"/>
    <w:rsid w:val="000A3239"/>
    <w:rsid w:val="000A36D5"/>
    <w:rsid w:val="000A3C51"/>
    <w:rsid w:val="000A57F1"/>
    <w:rsid w:val="000A58B6"/>
    <w:rsid w:val="000A5FB6"/>
    <w:rsid w:val="000A6412"/>
    <w:rsid w:val="000A654D"/>
    <w:rsid w:val="000A6578"/>
    <w:rsid w:val="000A68AD"/>
    <w:rsid w:val="000A68F9"/>
    <w:rsid w:val="000A6A59"/>
    <w:rsid w:val="000A763E"/>
    <w:rsid w:val="000A7C2F"/>
    <w:rsid w:val="000A7E3C"/>
    <w:rsid w:val="000B001B"/>
    <w:rsid w:val="000B0247"/>
    <w:rsid w:val="000B03D6"/>
    <w:rsid w:val="000B0513"/>
    <w:rsid w:val="000B0842"/>
    <w:rsid w:val="000B0C92"/>
    <w:rsid w:val="000B0D29"/>
    <w:rsid w:val="000B1527"/>
    <w:rsid w:val="000B1657"/>
    <w:rsid w:val="000B1688"/>
    <w:rsid w:val="000B1F7E"/>
    <w:rsid w:val="000B1F8A"/>
    <w:rsid w:val="000B235B"/>
    <w:rsid w:val="000B279E"/>
    <w:rsid w:val="000B27FE"/>
    <w:rsid w:val="000B2CED"/>
    <w:rsid w:val="000B3470"/>
    <w:rsid w:val="000B34BE"/>
    <w:rsid w:val="000B37CC"/>
    <w:rsid w:val="000B37F5"/>
    <w:rsid w:val="000B39CA"/>
    <w:rsid w:val="000B4122"/>
    <w:rsid w:val="000B4477"/>
    <w:rsid w:val="000B4790"/>
    <w:rsid w:val="000B487A"/>
    <w:rsid w:val="000B487F"/>
    <w:rsid w:val="000B4AF4"/>
    <w:rsid w:val="000B51EB"/>
    <w:rsid w:val="000B527F"/>
    <w:rsid w:val="000B5F12"/>
    <w:rsid w:val="000B6029"/>
    <w:rsid w:val="000B651C"/>
    <w:rsid w:val="000B65BC"/>
    <w:rsid w:val="000B695C"/>
    <w:rsid w:val="000B6AD3"/>
    <w:rsid w:val="000B7199"/>
    <w:rsid w:val="000B7EE6"/>
    <w:rsid w:val="000C021A"/>
    <w:rsid w:val="000C06E1"/>
    <w:rsid w:val="000C0A1F"/>
    <w:rsid w:val="000C0AAF"/>
    <w:rsid w:val="000C12A5"/>
    <w:rsid w:val="000C155B"/>
    <w:rsid w:val="000C1A5C"/>
    <w:rsid w:val="000C1F56"/>
    <w:rsid w:val="000C236D"/>
    <w:rsid w:val="000C281B"/>
    <w:rsid w:val="000C2BBC"/>
    <w:rsid w:val="000C346A"/>
    <w:rsid w:val="000C3603"/>
    <w:rsid w:val="000C38DF"/>
    <w:rsid w:val="000C3F94"/>
    <w:rsid w:val="000C4212"/>
    <w:rsid w:val="000C4F6C"/>
    <w:rsid w:val="000C5594"/>
    <w:rsid w:val="000C5F51"/>
    <w:rsid w:val="000C644A"/>
    <w:rsid w:val="000C66B0"/>
    <w:rsid w:val="000C672D"/>
    <w:rsid w:val="000C6FE3"/>
    <w:rsid w:val="000C77F4"/>
    <w:rsid w:val="000C79A7"/>
    <w:rsid w:val="000D08BA"/>
    <w:rsid w:val="000D0D72"/>
    <w:rsid w:val="000D0EEB"/>
    <w:rsid w:val="000D1095"/>
    <w:rsid w:val="000D18FF"/>
    <w:rsid w:val="000D19B7"/>
    <w:rsid w:val="000D19F9"/>
    <w:rsid w:val="000D1B98"/>
    <w:rsid w:val="000D29A2"/>
    <w:rsid w:val="000D35C2"/>
    <w:rsid w:val="000D3819"/>
    <w:rsid w:val="000D3DF0"/>
    <w:rsid w:val="000D3F62"/>
    <w:rsid w:val="000D471B"/>
    <w:rsid w:val="000D4769"/>
    <w:rsid w:val="000D48B8"/>
    <w:rsid w:val="000D49CD"/>
    <w:rsid w:val="000D4B45"/>
    <w:rsid w:val="000D4C17"/>
    <w:rsid w:val="000D5217"/>
    <w:rsid w:val="000D5514"/>
    <w:rsid w:val="000D5628"/>
    <w:rsid w:val="000D5982"/>
    <w:rsid w:val="000D5E49"/>
    <w:rsid w:val="000D5F14"/>
    <w:rsid w:val="000D6775"/>
    <w:rsid w:val="000D6848"/>
    <w:rsid w:val="000D78EC"/>
    <w:rsid w:val="000D79C2"/>
    <w:rsid w:val="000E0454"/>
    <w:rsid w:val="000E0536"/>
    <w:rsid w:val="000E096B"/>
    <w:rsid w:val="000E0D19"/>
    <w:rsid w:val="000E1726"/>
    <w:rsid w:val="000E1AD4"/>
    <w:rsid w:val="000E1B75"/>
    <w:rsid w:val="000E1BF4"/>
    <w:rsid w:val="000E1FAB"/>
    <w:rsid w:val="000E226D"/>
    <w:rsid w:val="000E235B"/>
    <w:rsid w:val="000E23DA"/>
    <w:rsid w:val="000E255B"/>
    <w:rsid w:val="000E2833"/>
    <w:rsid w:val="000E2862"/>
    <w:rsid w:val="000E2C18"/>
    <w:rsid w:val="000E2E3D"/>
    <w:rsid w:val="000E31C9"/>
    <w:rsid w:val="000E371F"/>
    <w:rsid w:val="000E3BB0"/>
    <w:rsid w:val="000E4208"/>
    <w:rsid w:val="000E4C48"/>
    <w:rsid w:val="000E4E43"/>
    <w:rsid w:val="000E6532"/>
    <w:rsid w:val="000E68AA"/>
    <w:rsid w:val="000E68C7"/>
    <w:rsid w:val="000E6BA5"/>
    <w:rsid w:val="000E6D52"/>
    <w:rsid w:val="000E7052"/>
    <w:rsid w:val="000E707E"/>
    <w:rsid w:val="000E7131"/>
    <w:rsid w:val="000E7261"/>
    <w:rsid w:val="000E7609"/>
    <w:rsid w:val="000E7AF5"/>
    <w:rsid w:val="000E7F03"/>
    <w:rsid w:val="000F02D2"/>
    <w:rsid w:val="000F08EC"/>
    <w:rsid w:val="000F0C75"/>
    <w:rsid w:val="000F1844"/>
    <w:rsid w:val="000F1ACF"/>
    <w:rsid w:val="000F1BC4"/>
    <w:rsid w:val="000F1DC9"/>
    <w:rsid w:val="000F1F8E"/>
    <w:rsid w:val="000F2385"/>
    <w:rsid w:val="000F26BB"/>
    <w:rsid w:val="000F29C8"/>
    <w:rsid w:val="000F3789"/>
    <w:rsid w:val="000F412D"/>
    <w:rsid w:val="000F41D8"/>
    <w:rsid w:val="000F4E02"/>
    <w:rsid w:val="000F537D"/>
    <w:rsid w:val="000F540C"/>
    <w:rsid w:val="000F5E14"/>
    <w:rsid w:val="000F6B54"/>
    <w:rsid w:val="000F6D34"/>
    <w:rsid w:val="000F75BB"/>
    <w:rsid w:val="000F770F"/>
    <w:rsid w:val="000F7BA7"/>
    <w:rsid w:val="000F7EDD"/>
    <w:rsid w:val="000F7EEC"/>
    <w:rsid w:val="00100707"/>
    <w:rsid w:val="0010088F"/>
    <w:rsid w:val="00100898"/>
    <w:rsid w:val="001009E5"/>
    <w:rsid w:val="00100A28"/>
    <w:rsid w:val="00100A99"/>
    <w:rsid w:val="001012AF"/>
    <w:rsid w:val="00101973"/>
    <w:rsid w:val="00101BEE"/>
    <w:rsid w:val="00101E8B"/>
    <w:rsid w:val="00102169"/>
    <w:rsid w:val="001024D6"/>
    <w:rsid w:val="0010304D"/>
    <w:rsid w:val="001030F2"/>
    <w:rsid w:val="001035A5"/>
    <w:rsid w:val="001036E4"/>
    <w:rsid w:val="00103DFA"/>
    <w:rsid w:val="00103EC5"/>
    <w:rsid w:val="0010410C"/>
    <w:rsid w:val="001045E7"/>
    <w:rsid w:val="0010465A"/>
    <w:rsid w:val="00104919"/>
    <w:rsid w:val="00104B1D"/>
    <w:rsid w:val="00104BAE"/>
    <w:rsid w:val="00104FBF"/>
    <w:rsid w:val="001051A2"/>
    <w:rsid w:val="0010552A"/>
    <w:rsid w:val="00105584"/>
    <w:rsid w:val="00105A61"/>
    <w:rsid w:val="00105BC2"/>
    <w:rsid w:val="00105EB5"/>
    <w:rsid w:val="0010623F"/>
    <w:rsid w:val="00106459"/>
    <w:rsid w:val="001065A5"/>
    <w:rsid w:val="00106B65"/>
    <w:rsid w:val="00106CE7"/>
    <w:rsid w:val="00106D31"/>
    <w:rsid w:val="00106E34"/>
    <w:rsid w:val="001070C4"/>
    <w:rsid w:val="00107282"/>
    <w:rsid w:val="00107543"/>
    <w:rsid w:val="0010757F"/>
    <w:rsid w:val="001075A3"/>
    <w:rsid w:val="00107774"/>
    <w:rsid w:val="00107938"/>
    <w:rsid w:val="00107BD5"/>
    <w:rsid w:val="00107E77"/>
    <w:rsid w:val="00110AFF"/>
    <w:rsid w:val="00110E47"/>
    <w:rsid w:val="00110FAA"/>
    <w:rsid w:val="00110FEA"/>
    <w:rsid w:val="001112A7"/>
    <w:rsid w:val="00111579"/>
    <w:rsid w:val="00111740"/>
    <w:rsid w:val="001117C4"/>
    <w:rsid w:val="00111CCF"/>
    <w:rsid w:val="00112418"/>
    <w:rsid w:val="001124B7"/>
    <w:rsid w:val="00112536"/>
    <w:rsid w:val="00112D29"/>
    <w:rsid w:val="001130F4"/>
    <w:rsid w:val="0011337B"/>
    <w:rsid w:val="00113892"/>
    <w:rsid w:val="001139AF"/>
    <w:rsid w:val="0011417F"/>
    <w:rsid w:val="00114373"/>
    <w:rsid w:val="0011486A"/>
    <w:rsid w:val="001153AF"/>
    <w:rsid w:val="00115714"/>
    <w:rsid w:val="0011632A"/>
    <w:rsid w:val="0011689D"/>
    <w:rsid w:val="00116BD5"/>
    <w:rsid w:val="0011745F"/>
    <w:rsid w:val="001179A2"/>
    <w:rsid w:val="00117B3B"/>
    <w:rsid w:val="001200E0"/>
    <w:rsid w:val="00120E19"/>
    <w:rsid w:val="00120E6E"/>
    <w:rsid w:val="00121FA0"/>
    <w:rsid w:val="001228CC"/>
    <w:rsid w:val="001229E1"/>
    <w:rsid w:val="001230FE"/>
    <w:rsid w:val="00123732"/>
    <w:rsid w:val="0012377E"/>
    <w:rsid w:val="001238A4"/>
    <w:rsid w:val="00123A87"/>
    <w:rsid w:val="00124038"/>
    <w:rsid w:val="00124246"/>
    <w:rsid w:val="0012467F"/>
    <w:rsid w:val="00124AFE"/>
    <w:rsid w:val="00125B63"/>
    <w:rsid w:val="00125D0D"/>
    <w:rsid w:val="00125E0A"/>
    <w:rsid w:val="00126394"/>
    <w:rsid w:val="001263F3"/>
    <w:rsid w:val="00126464"/>
    <w:rsid w:val="001267E8"/>
    <w:rsid w:val="001268CE"/>
    <w:rsid w:val="00127052"/>
    <w:rsid w:val="001304D2"/>
    <w:rsid w:val="00130A8D"/>
    <w:rsid w:val="00130BD7"/>
    <w:rsid w:val="00131261"/>
    <w:rsid w:val="001315BC"/>
    <w:rsid w:val="001321C6"/>
    <w:rsid w:val="00132A91"/>
    <w:rsid w:val="00132CBB"/>
    <w:rsid w:val="001331B5"/>
    <w:rsid w:val="001333AF"/>
    <w:rsid w:val="001333DB"/>
    <w:rsid w:val="00133AA2"/>
    <w:rsid w:val="00133BB4"/>
    <w:rsid w:val="00133E79"/>
    <w:rsid w:val="001340F4"/>
    <w:rsid w:val="00134885"/>
    <w:rsid w:val="00134CF6"/>
    <w:rsid w:val="0013520B"/>
    <w:rsid w:val="00135271"/>
    <w:rsid w:val="00135662"/>
    <w:rsid w:val="00135C8A"/>
    <w:rsid w:val="001362C0"/>
    <w:rsid w:val="001365F4"/>
    <w:rsid w:val="00137218"/>
    <w:rsid w:val="0014086F"/>
    <w:rsid w:val="00140D91"/>
    <w:rsid w:val="00140FB7"/>
    <w:rsid w:val="00141231"/>
    <w:rsid w:val="001416DE"/>
    <w:rsid w:val="00141A93"/>
    <w:rsid w:val="00141B35"/>
    <w:rsid w:val="00142674"/>
    <w:rsid w:val="001427F0"/>
    <w:rsid w:val="0014296A"/>
    <w:rsid w:val="00142B06"/>
    <w:rsid w:val="00143495"/>
    <w:rsid w:val="001435BD"/>
    <w:rsid w:val="00143D97"/>
    <w:rsid w:val="00143F77"/>
    <w:rsid w:val="0014446A"/>
    <w:rsid w:val="001444B4"/>
    <w:rsid w:val="00144923"/>
    <w:rsid w:val="0014523A"/>
    <w:rsid w:val="00145B3A"/>
    <w:rsid w:val="00145B72"/>
    <w:rsid w:val="00145FAA"/>
    <w:rsid w:val="00145FED"/>
    <w:rsid w:val="00146194"/>
    <w:rsid w:val="00146EAE"/>
    <w:rsid w:val="00147597"/>
    <w:rsid w:val="00147765"/>
    <w:rsid w:val="00147805"/>
    <w:rsid w:val="00147AEC"/>
    <w:rsid w:val="00147CD7"/>
    <w:rsid w:val="0015015F"/>
    <w:rsid w:val="0015029D"/>
    <w:rsid w:val="001506C4"/>
    <w:rsid w:val="001507C4"/>
    <w:rsid w:val="0015082D"/>
    <w:rsid w:val="00150D39"/>
    <w:rsid w:val="00151041"/>
    <w:rsid w:val="0015158A"/>
    <w:rsid w:val="00151606"/>
    <w:rsid w:val="001518D2"/>
    <w:rsid w:val="001519E0"/>
    <w:rsid w:val="00151C56"/>
    <w:rsid w:val="00151D34"/>
    <w:rsid w:val="00151ED3"/>
    <w:rsid w:val="0015228A"/>
    <w:rsid w:val="001522F1"/>
    <w:rsid w:val="00152346"/>
    <w:rsid w:val="00152BD7"/>
    <w:rsid w:val="00153424"/>
    <w:rsid w:val="001535B4"/>
    <w:rsid w:val="00153943"/>
    <w:rsid w:val="00153BE1"/>
    <w:rsid w:val="00153D49"/>
    <w:rsid w:val="00154390"/>
    <w:rsid w:val="00154809"/>
    <w:rsid w:val="00154841"/>
    <w:rsid w:val="00154EF8"/>
    <w:rsid w:val="001554CD"/>
    <w:rsid w:val="00155670"/>
    <w:rsid w:val="00155BB8"/>
    <w:rsid w:val="001561D6"/>
    <w:rsid w:val="00156515"/>
    <w:rsid w:val="0015673E"/>
    <w:rsid w:val="0015683B"/>
    <w:rsid w:val="00156E96"/>
    <w:rsid w:val="0015720B"/>
    <w:rsid w:val="001573B6"/>
    <w:rsid w:val="001574DE"/>
    <w:rsid w:val="00157540"/>
    <w:rsid w:val="00157905"/>
    <w:rsid w:val="001602F6"/>
    <w:rsid w:val="0016069D"/>
    <w:rsid w:val="00160712"/>
    <w:rsid w:val="0016103D"/>
    <w:rsid w:val="00161385"/>
    <w:rsid w:val="001613CB"/>
    <w:rsid w:val="001614D1"/>
    <w:rsid w:val="001616E7"/>
    <w:rsid w:val="0016191B"/>
    <w:rsid w:val="00161966"/>
    <w:rsid w:val="00161D42"/>
    <w:rsid w:val="00161D68"/>
    <w:rsid w:val="001620E4"/>
    <w:rsid w:val="00162D48"/>
    <w:rsid w:val="00162F48"/>
    <w:rsid w:val="00162F8F"/>
    <w:rsid w:val="00163120"/>
    <w:rsid w:val="0016331E"/>
    <w:rsid w:val="00163508"/>
    <w:rsid w:val="00163577"/>
    <w:rsid w:val="001635D5"/>
    <w:rsid w:val="00163AF9"/>
    <w:rsid w:val="00163C3A"/>
    <w:rsid w:val="00163F06"/>
    <w:rsid w:val="00164189"/>
    <w:rsid w:val="001644FE"/>
    <w:rsid w:val="001647C6"/>
    <w:rsid w:val="00164B46"/>
    <w:rsid w:val="00164CF4"/>
    <w:rsid w:val="001653F6"/>
    <w:rsid w:val="00166D35"/>
    <w:rsid w:val="00166DB3"/>
    <w:rsid w:val="00167278"/>
    <w:rsid w:val="00167C2F"/>
    <w:rsid w:val="00167DFB"/>
    <w:rsid w:val="00170397"/>
    <w:rsid w:val="00170C74"/>
    <w:rsid w:val="00170C8D"/>
    <w:rsid w:val="001710ED"/>
    <w:rsid w:val="0017147E"/>
    <w:rsid w:val="001716F1"/>
    <w:rsid w:val="001718FA"/>
    <w:rsid w:val="0017237C"/>
    <w:rsid w:val="00172B04"/>
    <w:rsid w:val="00172EC1"/>
    <w:rsid w:val="001731BA"/>
    <w:rsid w:val="001737BF"/>
    <w:rsid w:val="00173B6D"/>
    <w:rsid w:val="00173BE4"/>
    <w:rsid w:val="001740BE"/>
    <w:rsid w:val="001748CF"/>
    <w:rsid w:val="00174B79"/>
    <w:rsid w:val="00174EA0"/>
    <w:rsid w:val="0017522B"/>
    <w:rsid w:val="00175598"/>
    <w:rsid w:val="00175B10"/>
    <w:rsid w:val="00176422"/>
    <w:rsid w:val="001764CC"/>
    <w:rsid w:val="001778A9"/>
    <w:rsid w:val="0018032A"/>
    <w:rsid w:val="001803DE"/>
    <w:rsid w:val="001805EA"/>
    <w:rsid w:val="001806DE"/>
    <w:rsid w:val="00180814"/>
    <w:rsid w:val="001808E9"/>
    <w:rsid w:val="00180A01"/>
    <w:rsid w:val="00180D03"/>
    <w:rsid w:val="001812B8"/>
    <w:rsid w:val="00181384"/>
    <w:rsid w:val="00181742"/>
    <w:rsid w:val="00181BF1"/>
    <w:rsid w:val="00182370"/>
    <w:rsid w:val="001828FC"/>
    <w:rsid w:val="00182C98"/>
    <w:rsid w:val="00182D58"/>
    <w:rsid w:val="0018357B"/>
    <w:rsid w:val="00183DD5"/>
    <w:rsid w:val="00183DED"/>
    <w:rsid w:val="0018444C"/>
    <w:rsid w:val="00185005"/>
    <w:rsid w:val="001850EF"/>
    <w:rsid w:val="001853D0"/>
    <w:rsid w:val="001855CC"/>
    <w:rsid w:val="0018561E"/>
    <w:rsid w:val="00185657"/>
    <w:rsid w:val="00185D41"/>
    <w:rsid w:val="0018616A"/>
    <w:rsid w:val="001863F7"/>
    <w:rsid w:val="0018747D"/>
    <w:rsid w:val="001874CF"/>
    <w:rsid w:val="00187DCF"/>
    <w:rsid w:val="001902A9"/>
    <w:rsid w:val="0019038F"/>
    <w:rsid w:val="001905BE"/>
    <w:rsid w:val="00190B05"/>
    <w:rsid w:val="00190D3E"/>
    <w:rsid w:val="00191708"/>
    <w:rsid w:val="0019194E"/>
    <w:rsid w:val="00191F9B"/>
    <w:rsid w:val="00192034"/>
    <w:rsid w:val="00192249"/>
    <w:rsid w:val="001923FD"/>
    <w:rsid w:val="001924B4"/>
    <w:rsid w:val="00192817"/>
    <w:rsid w:val="00192903"/>
    <w:rsid w:val="00192CC6"/>
    <w:rsid w:val="00192F90"/>
    <w:rsid w:val="001937CE"/>
    <w:rsid w:val="00193C54"/>
    <w:rsid w:val="00193C79"/>
    <w:rsid w:val="00193C8A"/>
    <w:rsid w:val="001942BE"/>
    <w:rsid w:val="001943EF"/>
    <w:rsid w:val="001943F7"/>
    <w:rsid w:val="00194F98"/>
    <w:rsid w:val="0019503A"/>
    <w:rsid w:val="00195AE7"/>
    <w:rsid w:val="00195D26"/>
    <w:rsid w:val="00195E75"/>
    <w:rsid w:val="0019646C"/>
    <w:rsid w:val="0019673D"/>
    <w:rsid w:val="00196C7A"/>
    <w:rsid w:val="0019704D"/>
    <w:rsid w:val="00197258"/>
    <w:rsid w:val="00197E8E"/>
    <w:rsid w:val="001A01F7"/>
    <w:rsid w:val="001A0240"/>
    <w:rsid w:val="001A0A2B"/>
    <w:rsid w:val="001A0F61"/>
    <w:rsid w:val="001A0F77"/>
    <w:rsid w:val="001A1274"/>
    <w:rsid w:val="001A265F"/>
    <w:rsid w:val="001A2BF7"/>
    <w:rsid w:val="001A2C72"/>
    <w:rsid w:val="001A2F5F"/>
    <w:rsid w:val="001A31B7"/>
    <w:rsid w:val="001A328D"/>
    <w:rsid w:val="001A39E2"/>
    <w:rsid w:val="001A3D85"/>
    <w:rsid w:val="001A3F40"/>
    <w:rsid w:val="001A402E"/>
    <w:rsid w:val="001A4376"/>
    <w:rsid w:val="001A44D7"/>
    <w:rsid w:val="001A4EAA"/>
    <w:rsid w:val="001A5499"/>
    <w:rsid w:val="001A55A5"/>
    <w:rsid w:val="001A5643"/>
    <w:rsid w:val="001A565B"/>
    <w:rsid w:val="001A5C81"/>
    <w:rsid w:val="001A63C6"/>
    <w:rsid w:val="001A6B27"/>
    <w:rsid w:val="001A6C78"/>
    <w:rsid w:val="001A6CE4"/>
    <w:rsid w:val="001A70F8"/>
    <w:rsid w:val="001A741A"/>
    <w:rsid w:val="001A77C1"/>
    <w:rsid w:val="001A7C7F"/>
    <w:rsid w:val="001A7DF3"/>
    <w:rsid w:val="001B0527"/>
    <w:rsid w:val="001B0826"/>
    <w:rsid w:val="001B0CA6"/>
    <w:rsid w:val="001B0CFF"/>
    <w:rsid w:val="001B108B"/>
    <w:rsid w:val="001B1503"/>
    <w:rsid w:val="001B157E"/>
    <w:rsid w:val="001B16B9"/>
    <w:rsid w:val="001B18E6"/>
    <w:rsid w:val="001B1A8D"/>
    <w:rsid w:val="001B1E9A"/>
    <w:rsid w:val="001B2155"/>
    <w:rsid w:val="001B240D"/>
    <w:rsid w:val="001B2ABD"/>
    <w:rsid w:val="001B2B20"/>
    <w:rsid w:val="001B2ECB"/>
    <w:rsid w:val="001B2EDB"/>
    <w:rsid w:val="001B33ED"/>
    <w:rsid w:val="001B38FD"/>
    <w:rsid w:val="001B3D30"/>
    <w:rsid w:val="001B3EE8"/>
    <w:rsid w:val="001B40C8"/>
    <w:rsid w:val="001B449A"/>
    <w:rsid w:val="001B44BD"/>
    <w:rsid w:val="001B451F"/>
    <w:rsid w:val="001B472D"/>
    <w:rsid w:val="001B5274"/>
    <w:rsid w:val="001B559C"/>
    <w:rsid w:val="001B5888"/>
    <w:rsid w:val="001B5ADC"/>
    <w:rsid w:val="001B5C6B"/>
    <w:rsid w:val="001B5DE7"/>
    <w:rsid w:val="001B6081"/>
    <w:rsid w:val="001B6BF9"/>
    <w:rsid w:val="001B721B"/>
    <w:rsid w:val="001C009C"/>
    <w:rsid w:val="001C0170"/>
    <w:rsid w:val="001C02D6"/>
    <w:rsid w:val="001C094B"/>
    <w:rsid w:val="001C0D19"/>
    <w:rsid w:val="001C0DAB"/>
    <w:rsid w:val="001C0E6D"/>
    <w:rsid w:val="001C1195"/>
    <w:rsid w:val="001C1633"/>
    <w:rsid w:val="001C1647"/>
    <w:rsid w:val="001C16EA"/>
    <w:rsid w:val="001C172C"/>
    <w:rsid w:val="001C1A3E"/>
    <w:rsid w:val="001C269E"/>
    <w:rsid w:val="001C2777"/>
    <w:rsid w:val="001C281D"/>
    <w:rsid w:val="001C2A8E"/>
    <w:rsid w:val="001C2B80"/>
    <w:rsid w:val="001C2F7C"/>
    <w:rsid w:val="001C3288"/>
    <w:rsid w:val="001C3364"/>
    <w:rsid w:val="001C36AD"/>
    <w:rsid w:val="001C36C7"/>
    <w:rsid w:val="001C3768"/>
    <w:rsid w:val="001C3AC8"/>
    <w:rsid w:val="001C3F09"/>
    <w:rsid w:val="001C4466"/>
    <w:rsid w:val="001C561A"/>
    <w:rsid w:val="001C596B"/>
    <w:rsid w:val="001C641C"/>
    <w:rsid w:val="001C6AC7"/>
    <w:rsid w:val="001C6F9E"/>
    <w:rsid w:val="001C702A"/>
    <w:rsid w:val="001C744E"/>
    <w:rsid w:val="001C7588"/>
    <w:rsid w:val="001C763F"/>
    <w:rsid w:val="001C7A9B"/>
    <w:rsid w:val="001C7BAB"/>
    <w:rsid w:val="001D05C4"/>
    <w:rsid w:val="001D0691"/>
    <w:rsid w:val="001D08C7"/>
    <w:rsid w:val="001D0A3A"/>
    <w:rsid w:val="001D1357"/>
    <w:rsid w:val="001D1543"/>
    <w:rsid w:val="001D15BC"/>
    <w:rsid w:val="001D1884"/>
    <w:rsid w:val="001D1AB3"/>
    <w:rsid w:val="001D1BB0"/>
    <w:rsid w:val="001D1FAE"/>
    <w:rsid w:val="001D2907"/>
    <w:rsid w:val="001D29CD"/>
    <w:rsid w:val="001D2A8D"/>
    <w:rsid w:val="001D38BF"/>
    <w:rsid w:val="001D3903"/>
    <w:rsid w:val="001D39E0"/>
    <w:rsid w:val="001D42E5"/>
    <w:rsid w:val="001D4ACF"/>
    <w:rsid w:val="001D4CD6"/>
    <w:rsid w:val="001D4DF3"/>
    <w:rsid w:val="001D5B96"/>
    <w:rsid w:val="001D5FB2"/>
    <w:rsid w:val="001D65DA"/>
    <w:rsid w:val="001D68ED"/>
    <w:rsid w:val="001D6B5B"/>
    <w:rsid w:val="001D6D1F"/>
    <w:rsid w:val="001D7053"/>
    <w:rsid w:val="001D7124"/>
    <w:rsid w:val="001D7196"/>
    <w:rsid w:val="001D72DE"/>
    <w:rsid w:val="001D7813"/>
    <w:rsid w:val="001D7C28"/>
    <w:rsid w:val="001E003C"/>
    <w:rsid w:val="001E005C"/>
    <w:rsid w:val="001E0BE4"/>
    <w:rsid w:val="001E1A02"/>
    <w:rsid w:val="001E1A8C"/>
    <w:rsid w:val="001E1EF8"/>
    <w:rsid w:val="001E26BC"/>
    <w:rsid w:val="001E273F"/>
    <w:rsid w:val="001E29F4"/>
    <w:rsid w:val="001E2BAD"/>
    <w:rsid w:val="001E2F6D"/>
    <w:rsid w:val="001E2F71"/>
    <w:rsid w:val="001E3790"/>
    <w:rsid w:val="001E3C91"/>
    <w:rsid w:val="001E3F33"/>
    <w:rsid w:val="001E421A"/>
    <w:rsid w:val="001E427B"/>
    <w:rsid w:val="001E43C9"/>
    <w:rsid w:val="001E4CCC"/>
    <w:rsid w:val="001E4E88"/>
    <w:rsid w:val="001E588C"/>
    <w:rsid w:val="001E6433"/>
    <w:rsid w:val="001E6A3D"/>
    <w:rsid w:val="001E727D"/>
    <w:rsid w:val="001E7A53"/>
    <w:rsid w:val="001E7A73"/>
    <w:rsid w:val="001E7B8A"/>
    <w:rsid w:val="001E7D17"/>
    <w:rsid w:val="001F04F1"/>
    <w:rsid w:val="001F0561"/>
    <w:rsid w:val="001F0793"/>
    <w:rsid w:val="001F0C59"/>
    <w:rsid w:val="001F0D25"/>
    <w:rsid w:val="001F0D9A"/>
    <w:rsid w:val="001F0ED0"/>
    <w:rsid w:val="001F16CC"/>
    <w:rsid w:val="001F16D1"/>
    <w:rsid w:val="001F1C5D"/>
    <w:rsid w:val="001F1D93"/>
    <w:rsid w:val="001F1DEC"/>
    <w:rsid w:val="001F23C7"/>
    <w:rsid w:val="001F27D9"/>
    <w:rsid w:val="001F2A4F"/>
    <w:rsid w:val="001F2FC0"/>
    <w:rsid w:val="001F33B8"/>
    <w:rsid w:val="001F400F"/>
    <w:rsid w:val="001F48B6"/>
    <w:rsid w:val="001F48BF"/>
    <w:rsid w:val="001F560F"/>
    <w:rsid w:val="001F5716"/>
    <w:rsid w:val="001F5AFC"/>
    <w:rsid w:val="001F5E74"/>
    <w:rsid w:val="001F629C"/>
    <w:rsid w:val="001F639F"/>
    <w:rsid w:val="001F6DB4"/>
    <w:rsid w:val="001F7280"/>
    <w:rsid w:val="001F7429"/>
    <w:rsid w:val="001F7632"/>
    <w:rsid w:val="001F7720"/>
    <w:rsid w:val="001F7776"/>
    <w:rsid w:val="001F7D1D"/>
    <w:rsid w:val="001F7D83"/>
    <w:rsid w:val="001F7FBD"/>
    <w:rsid w:val="00200AEB"/>
    <w:rsid w:val="00201317"/>
    <w:rsid w:val="00201378"/>
    <w:rsid w:val="002018FF"/>
    <w:rsid w:val="0020294A"/>
    <w:rsid w:val="002031D8"/>
    <w:rsid w:val="00203907"/>
    <w:rsid w:val="002039D4"/>
    <w:rsid w:val="00203C54"/>
    <w:rsid w:val="00203F95"/>
    <w:rsid w:val="0020447F"/>
    <w:rsid w:val="00204ECB"/>
    <w:rsid w:val="00205205"/>
    <w:rsid w:val="00205636"/>
    <w:rsid w:val="0020567C"/>
    <w:rsid w:val="00205E7D"/>
    <w:rsid w:val="0020664A"/>
    <w:rsid w:val="0020685B"/>
    <w:rsid w:val="00206C76"/>
    <w:rsid w:val="00207299"/>
    <w:rsid w:val="00207BC2"/>
    <w:rsid w:val="00207DFE"/>
    <w:rsid w:val="00207EDC"/>
    <w:rsid w:val="00210428"/>
    <w:rsid w:val="00210542"/>
    <w:rsid w:val="0021059D"/>
    <w:rsid w:val="00210662"/>
    <w:rsid w:val="002112AB"/>
    <w:rsid w:val="0021168F"/>
    <w:rsid w:val="0021173B"/>
    <w:rsid w:val="00211CFB"/>
    <w:rsid w:val="0021215D"/>
    <w:rsid w:val="002124A4"/>
    <w:rsid w:val="00212570"/>
    <w:rsid w:val="00212945"/>
    <w:rsid w:val="00212C33"/>
    <w:rsid w:val="002134C7"/>
    <w:rsid w:val="00213508"/>
    <w:rsid w:val="00213E49"/>
    <w:rsid w:val="0021401B"/>
    <w:rsid w:val="00214107"/>
    <w:rsid w:val="0021486A"/>
    <w:rsid w:val="00214AFD"/>
    <w:rsid w:val="00214D70"/>
    <w:rsid w:val="00214F75"/>
    <w:rsid w:val="00215196"/>
    <w:rsid w:val="0021532D"/>
    <w:rsid w:val="002154B4"/>
    <w:rsid w:val="00215AA8"/>
    <w:rsid w:val="0021619E"/>
    <w:rsid w:val="00216406"/>
    <w:rsid w:val="0021657C"/>
    <w:rsid w:val="00216613"/>
    <w:rsid w:val="00216BBE"/>
    <w:rsid w:val="00216D73"/>
    <w:rsid w:val="002170C7"/>
    <w:rsid w:val="00217C96"/>
    <w:rsid w:val="00217F8F"/>
    <w:rsid w:val="0022083C"/>
    <w:rsid w:val="002213D3"/>
    <w:rsid w:val="00221DC4"/>
    <w:rsid w:val="00221E02"/>
    <w:rsid w:val="00222293"/>
    <w:rsid w:val="00222587"/>
    <w:rsid w:val="0022267F"/>
    <w:rsid w:val="00222E11"/>
    <w:rsid w:val="0022307B"/>
    <w:rsid w:val="00223811"/>
    <w:rsid w:val="00223A8F"/>
    <w:rsid w:val="00223B54"/>
    <w:rsid w:val="00223EB1"/>
    <w:rsid w:val="00223EF0"/>
    <w:rsid w:val="00223F80"/>
    <w:rsid w:val="0022403D"/>
    <w:rsid w:val="00224D27"/>
    <w:rsid w:val="002250E3"/>
    <w:rsid w:val="00225165"/>
    <w:rsid w:val="0022522D"/>
    <w:rsid w:val="00225546"/>
    <w:rsid w:val="0022561E"/>
    <w:rsid w:val="00225995"/>
    <w:rsid w:val="002266D2"/>
    <w:rsid w:val="00226832"/>
    <w:rsid w:val="00227031"/>
    <w:rsid w:val="00227392"/>
    <w:rsid w:val="002275BE"/>
    <w:rsid w:val="00227CE5"/>
    <w:rsid w:val="002301DC"/>
    <w:rsid w:val="00230669"/>
    <w:rsid w:val="00230710"/>
    <w:rsid w:val="00230A81"/>
    <w:rsid w:val="002311D2"/>
    <w:rsid w:val="0023161A"/>
    <w:rsid w:val="00231A10"/>
    <w:rsid w:val="00231A57"/>
    <w:rsid w:val="00231E88"/>
    <w:rsid w:val="00231F53"/>
    <w:rsid w:val="0023250A"/>
    <w:rsid w:val="00232705"/>
    <w:rsid w:val="00232B13"/>
    <w:rsid w:val="00232CBB"/>
    <w:rsid w:val="00233707"/>
    <w:rsid w:val="002337C1"/>
    <w:rsid w:val="00234079"/>
    <w:rsid w:val="002342CA"/>
    <w:rsid w:val="0023430C"/>
    <w:rsid w:val="0023438A"/>
    <w:rsid w:val="00234495"/>
    <w:rsid w:val="00234836"/>
    <w:rsid w:val="00235012"/>
    <w:rsid w:val="0023520A"/>
    <w:rsid w:val="00235EF9"/>
    <w:rsid w:val="002363E2"/>
    <w:rsid w:val="00236400"/>
    <w:rsid w:val="00236910"/>
    <w:rsid w:val="00236B76"/>
    <w:rsid w:val="00236F56"/>
    <w:rsid w:val="00237B14"/>
    <w:rsid w:val="00237DF9"/>
    <w:rsid w:val="00240240"/>
    <w:rsid w:val="002402BA"/>
    <w:rsid w:val="0024067E"/>
    <w:rsid w:val="002406B5"/>
    <w:rsid w:val="00240855"/>
    <w:rsid w:val="00240FA7"/>
    <w:rsid w:val="0024113A"/>
    <w:rsid w:val="002414D0"/>
    <w:rsid w:val="00241CBF"/>
    <w:rsid w:val="00242813"/>
    <w:rsid w:val="0024281D"/>
    <w:rsid w:val="002429FC"/>
    <w:rsid w:val="00242CF6"/>
    <w:rsid w:val="00242E8D"/>
    <w:rsid w:val="00242EB0"/>
    <w:rsid w:val="00243005"/>
    <w:rsid w:val="00243252"/>
    <w:rsid w:val="00243262"/>
    <w:rsid w:val="00243976"/>
    <w:rsid w:val="00243AB0"/>
    <w:rsid w:val="00244185"/>
    <w:rsid w:val="002444B9"/>
    <w:rsid w:val="0024451E"/>
    <w:rsid w:val="0024458A"/>
    <w:rsid w:val="00244674"/>
    <w:rsid w:val="00245302"/>
    <w:rsid w:val="002454E9"/>
    <w:rsid w:val="0024571C"/>
    <w:rsid w:val="00245924"/>
    <w:rsid w:val="00245A1C"/>
    <w:rsid w:val="00245BDB"/>
    <w:rsid w:val="00245E05"/>
    <w:rsid w:val="00246A39"/>
    <w:rsid w:val="00247ABD"/>
    <w:rsid w:val="00247E70"/>
    <w:rsid w:val="0025010A"/>
    <w:rsid w:val="00250197"/>
    <w:rsid w:val="00251306"/>
    <w:rsid w:val="002516C0"/>
    <w:rsid w:val="00251AF8"/>
    <w:rsid w:val="00251C8F"/>
    <w:rsid w:val="0025226D"/>
    <w:rsid w:val="00252B1F"/>
    <w:rsid w:val="00252B44"/>
    <w:rsid w:val="00252CF8"/>
    <w:rsid w:val="002533A1"/>
    <w:rsid w:val="00253934"/>
    <w:rsid w:val="00253A76"/>
    <w:rsid w:val="00253CCF"/>
    <w:rsid w:val="00253EC4"/>
    <w:rsid w:val="00253F6A"/>
    <w:rsid w:val="0025416A"/>
    <w:rsid w:val="00254312"/>
    <w:rsid w:val="00254348"/>
    <w:rsid w:val="0025476D"/>
    <w:rsid w:val="002547F9"/>
    <w:rsid w:val="00254E22"/>
    <w:rsid w:val="00254EF4"/>
    <w:rsid w:val="0025527F"/>
    <w:rsid w:val="00255BA4"/>
    <w:rsid w:val="002562D5"/>
    <w:rsid w:val="00256545"/>
    <w:rsid w:val="002567B6"/>
    <w:rsid w:val="002576DA"/>
    <w:rsid w:val="00257F9B"/>
    <w:rsid w:val="00260776"/>
    <w:rsid w:val="00260F0B"/>
    <w:rsid w:val="00261415"/>
    <w:rsid w:val="002616B3"/>
    <w:rsid w:val="002618B2"/>
    <w:rsid w:val="00261FAD"/>
    <w:rsid w:val="002620B6"/>
    <w:rsid w:val="00262125"/>
    <w:rsid w:val="00262165"/>
    <w:rsid w:val="00262243"/>
    <w:rsid w:val="00262390"/>
    <w:rsid w:val="00262416"/>
    <w:rsid w:val="002624E3"/>
    <w:rsid w:val="002627BF"/>
    <w:rsid w:val="00262E42"/>
    <w:rsid w:val="002633C7"/>
    <w:rsid w:val="002635DD"/>
    <w:rsid w:val="00263BB6"/>
    <w:rsid w:val="00263F58"/>
    <w:rsid w:val="002640E9"/>
    <w:rsid w:val="002647B9"/>
    <w:rsid w:val="002649B5"/>
    <w:rsid w:val="00264CB0"/>
    <w:rsid w:val="00264E14"/>
    <w:rsid w:val="00264F70"/>
    <w:rsid w:val="0026543A"/>
    <w:rsid w:val="00265FC6"/>
    <w:rsid w:val="0026606F"/>
    <w:rsid w:val="002662D6"/>
    <w:rsid w:val="00266436"/>
    <w:rsid w:val="00266C02"/>
    <w:rsid w:val="00266D0E"/>
    <w:rsid w:val="002673BD"/>
    <w:rsid w:val="00267B4B"/>
    <w:rsid w:val="002701E7"/>
    <w:rsid w:val="002701FF"/>
    <w:rsid w:val="0027086A"/>
    <w:rsid w:val="00270A00"/>
    <w:rsid w:val="00270ED1"/>
    <w:rsid w:val="002710D7"/>
    <w:rsid w:val="002712B5"/>
    <w:rsid w:val="0027135B"/>
    <w:rsid w:val="00271731"/>
    <w:rsid w:val="002728CF"/>
    <w:rsid w:val="00272BBD"/>
    <w:rsid w:val="00272F28"/>
    <w:rsid w:val="0027329F"/>
    <w:rsid w:val="002733A1"/>
    <w:rsid w:val="002738F3"/>
    <w:rsid w:val="00273AE5"/>
    <w:rsid w:val="00273D50"/>
    <w:rsid w:val="00273FB0"/>
    <w:rsid w:val="00274198"/>
    <w:rsid w:val="00274565"/>
    <w:rsid w:val="0027502C"/>
    <w:rsid w:val="002754B7"/>
    <w:rsid w:val="00275728"/>
    <w:rsid w:val="0027578B"/>
    <w:rsid w:val="00275883"/>
    <w:rsid w:val="00275919"/>
    <w:rsid w:val="002759C5"/>
    <w:rsid w:val="00276177"/>
    <w:rsid w:val="0027670D"/>
    <w:rsid w:val="00276FF2"/>
    <w:rsid w:val="00277088"/>
    <w:rsid w:val="00277339"/>
    <w:rsid w:val="0027755D"/>
    <w:rsid w:val="0027758C"/>
    <w:rsid w:val="0027781B"/>
    <w:rsid w:val="00280032"/>
    <w:rsid w:val="00280348"/>
    <w:rsid w:val="00280B76"/>
    <w:rsid w:val="00280C14"/>
    <w:rsid w:val="00280CA9"/>
    <w:rsid w:val="00281388"/>
    <w:rsid w:val="00281D4A"/>
    <w:rsid w:val="0028220D"/>
    <w:rsid w:val="00282754"/>
    <w:rsid w:val="00282A1F"/>
    <w:rsid w:val="00282E9E"/>
    <w:rsid w:val="002830A7"/>
    <w:rsid w:val="0028336E"/>
    <w:rsid w:val="00283C65"/>
    <w:rsid w:val="0028400C"/>
    <w:rsid w:val="002847DC"/>
    <w:rsid w:val="00284C17"/>
    <w:rsid w:val="00284F9B"/>
    <w:rsid w:val="00285420"/>
    <w:rsid w:val="00285BD6"/>
    <w:rsid w:val="00285CA1"/>
    <w:rsid w:val="00286358"/>
    <w:rsid w:val="00286673"/>
    <w:rsid w:val="00286EA1"/>
    <w:rsid w:val="00287421"/>
    <w:rsid w:val="002874EF"/>
    <w:rsid w:val="00287562"/>
    <w:rsid w:val="0028779F"/>
    <w:rsid w:val="00287CFA"/>
    <w:rsid w:val="00287D3A"/>
    <w:rsid w:val="0029038D"/>
    <w:rsid w:val="00290584"/>
    <w:rsid w:val="002905CA"/>
    <w:rsid w:val="0029093B"/>
    <w:rsid w:val="00290E2E"/>
    <w:rsid w:val="0029184F"/>
    <w:rsid w:val="002919DC"/>
    <w:rsid w:val="00291EEE"/>
    <w:rsid w:val="00291F10"/>
    <w:rsid w:val="00291F1B"/>
    <w:rsid w:val="00292587"/>
    <w:rsid w:val="002928D6"/>
    <w:rsid w:val="00292912"/>
    <w:rsid w:val="00292D05"/>
    <w:rsid w:val="00293601"/>
    <w:rsid w:val="00293EB9"/>
    <w:rsid w:val="0029457D"/>
    <w:rsid w:val="00294E99"/>
    <w:rsid w:val="0029501D"/>
    <w:rsid w:val="002951F5"/>
    <w:rsid w:val="00295861"/>
    <w:rsid w:val="00295ADD"/>
    <w:rsid w:val="00295B2B"/>
    <w:rsid w:val="00295EA5"/>
    <w:rsid w:val="0029616B"/>
    <w:rsid w:val="00296828"/>
    <w:rsid w:val="00296B46"/>
    <w:rsid w:val="00296BA9"/>
    <w:rsid w:val="00297357"/>
    <w:rsid w:val="00297490"/>
    <w:rsid w:val="0029750C"/>
    <w:rsid w:val="00297E29"/>
    <w:rsid w:val="002A01E8"/>
    <w:rsid w:val="002A125C"/>
    <w:rsid w:val="002A1783"/>
    <w:rsid w:val="002A1AFB"/>
    <w:rsid w:val="002A1B4B"/>
    <w:rsid w:val="002A223F"/>
    <w:rsid w:val="002A27F8"/>
    <w:rsid w:val="002A3551"/>
    <w:rsid w:val="002A364D"/>
    <w:rsid w:val="002A366B"/>
    <w:rsid w:val="002A370C"/>
    <w:rsid w:val="002A3A30"/>
    <w:rsid w:val="002A3CC9"/>
    <w:rsid w:val="002A4436"/>
    <w:rsid w:val="002A4C29"/>
    <w:rsid w:val="002A4D58"/>
    <w:rsid w:val="002A4FF7"/>
    <w:rsid w:val="002A50BB"/>
    <w:rsid w:val="002A54E1"/>
    <w:rsid w:val="002A5B6B"/>
    <w:rsid w:val="002A5F60"/>
    <w:rsid w:val="002A66D4"/>
    <w:rsid w:val="002A6AF2"/>
    <w:rsid w:val="002A7037"/>
    <w:rsid w:val="002A713E"/>
    <w:rsid w:val="002A755D"/>
    <w:rsid w:val="002A75EE"/>
    <w:rsid w:val="002A7ACC"/>
    <w:rsid w:val="002A7B9C"/>
    <w:rsid w:val="002B0428"/>
    <w:rsid w:val="002B07FD"/>
    <w:rsid w:val="002B125E"/>
    <w:rsid w:val="002B1918"/>
    <w:rsid w:val="002B195F"/>
    <w:rsid w:val="002B1BBB"/>
    <w:rsid w:val="002B2676"/>
    <w:rsid w:val="002B26FE"/>
    <w:rsid w:val="002B28CA"/>
    <w:rsid w:val="002B2CB9"/>
    <w:rsid w:val="002B3620"/>
    <w:rsid w:val="002B37BB"/>
    <w:rsid w:val="002B38C6"/>
    <w:rsid w:val="002B39D4"/>
    <w:rsid w:val="002B3A4F"/>
    <w:rsid w:val="002B3B8B"/>
    <w:rsid w:val="002B3C2F"/>
    <w:rsid w:val="002B3CC6"/>
    <w:rsid w:val="002B3CF2"/>
    <w:rsid w:val="002B4038"/>
    <w:rsid w:val="002B4046"/>
    <w:rsid w:val="002B497B"/>
    <w:rsid w:val="002B4EEA"/>
    <w:rsid w:val="002B4EEB"/>
    <w:rsid w:val="002B52B5"/>
    <w:rsid w:val="002B5666"/>
    <w:rsid w:val="002B5678"/>
    <w:rsid w:val="002B56CC"/>
    <w:rsid w:val="002B5E84"/>
    <w:rsid w:val="002B6025"/>
    <w:rsid w:val="002B61E4"/>
    <w:rsid w:val="002B6832"/>
    <w:rsid w:val="002B697B"/>
    <w:rsid w:val="002B6A1B"/>
    <w:rsid w:val="002B6D25"/>
    <w:rsid w:val="002B71EA"/>
    <w:rsid w:val="002B7787"/>
    <w:rsid w:val="002B7FD2"/>
    <w:rsid w:val="002C04D5"/>
    <w:rsid w:val="002C0D23"/>
    <w:rsid w:val="002C129C"/>
    <w:rsid w:val="002C15D1"/>
    <w:rsid w:val="002C16F5"/>
    <w:rsid w:val="002C1A87"/>
    <w:rsid w:val="002C1BD2"/>
    <w:rsid w:val="002C1F0F"/>
    <w:rsid w:val="002C2785"/>
    <w:rsid w:val="002C2BFE"/>
    <w:rsid w:val="002C319C"/>
    <w:rsid w:val="002C36AD"/>
    <w:rsid w:val="002C3723"/>
    <w:rsid w:val="002C3825"/>
    <w:rsid w:val="002C3944"/>
    <w:rsid w:val="002C42D9"/>
    <w:rsid w:val="002C53C2"/>
    <w:rsid w:val="002C592B"/>
    <w:rsid w:val="002C5C7A"/>
    <w:rsid w:val="002C5EFD"/>
    <w:rsid w:val="002C61AF"/>
    <w:rsid w:val="002C61ED"/>
    <w:rsid w:val="002C6449"/>
    <w:rsid w:val="002C6520"/>
    <w:rsid w:val="002C6548"/>
    <w:rsid w:val="002C658B"/>
    <w:rsid w:val="002C6B99"/>
    <w:rsid w:val="002C6C55"/>
    <w:rsid w:val="002C6C68"/>
    <w:rsid w:val="002C6ED8"/>
    <w:rsid w:val="002C704B"/>
    <w:rsid w:val="002C759A"/>
    <w:rsid w:val="002D0FCC"/>
    <w:rsid w:val="002D1751"/>
    <w:rsid w:val="002D1C99"/>
    <w:rsid w:val="002D1FAD"/>
    <w:rsid w:val="002D214E"/>
    <w:rsid w:val="002D2211"/>
    <w:rsid w:val="002D2343"/>
    <w:rsid w:val="002D2564"/>
    <w:rsid w:val="002D25CE"/>
    <w:rsid w:val="002D28C0"/>
    <w:rsid w:val="002D2B03"/>
    <w:rsid w:val="002D2D5A"/>
    <w:rsid w:val="002D36B3"/>
    <w:rsid w:val="002D38CA"/>
    <w:rsid w:val="002D3A67"/>
    <w:rsid w:val="002D3ADF"/>
    <w:rsid w:val="002D3F3D"/>
    <w:rsid w:val="002D44B9"/>
    <w:rsid w:val="002D4760"/>
    <w:rsid w:val="002D4C48"/>
    <w:rsid w:val="002D4D8E"/>
    <w:rsid w:val="002D577D"/>
    <w:rsid w:val="002D5981"/>
    <w:rsid w:val="002D5B2F"/>
    <w:rsid w:val="002D5E4B"/>
    <w:rsid w:val="002D6558"/>
    <w:rsid w:val="002D67B5"/>
    <w:rsid w:val="002D6A1D"/>
    <w:rsid w:val="002D6F35"/>
    <w:rsid w:val="002D6FCC"/>
    <w:rsid w:val="002D71CA"/>
    <w:rsid w:val="002D7243"/>
    <w:rsid w:val="002D734B"/>
    <w:rsid w:val="002E0517"/>
    <w:rsid w:val="002E057B"/>
    <w:rsid w:val="002E0BE4"/>
    <w:rsid w:val="002E1041"/>
    <w:rsid w:val="002E1613"/>
    <w:rsid w:val="002E1765"/>
    <w:rsid w:val="002E21E7"/>
    <w:rsid w:val="002E2443"/>
    <w:rsid w:val="002E2446"/>
    <w:rsid w:val="002E2CC3"/>
    <w:rsid w:val="002E2FB6"/>
    <w:rsid w:val="002E3138"/>
    <w:rsid w:val="002E3454"/>
    <w:rsid w:val="002E3490"/>
    <w:rsid w:val="002E3494"/>
    <w:rsid w:val="002E3521"/>
    <w:rsid w:val="002E3819"/>
    <w:rsid w:val="002E3FAD"/>
    <w:rsid w:val="002E4615"/>
    <w:rsid w:val="002E49F7"/>
    <w:rsid w:val="002E4AA1"/>
    <w:rsid w:val="002E50B7"/>
    <w:rsid w:val="002E547B"/>
    <w:rsid w:val="002E5E19"/>
    <w:rsid w:val="002E662A"/>
    <w:rsid w:val="002E6A92"/>
    <w:rsid w:val="002E6AA8"/>
    <w:rsid w:val="002E6F27"/>
    <w:rsid w:val="002E6F59"/>
    <w:rsid w:val="002E734A"/>
    <w:rsid w:val="002E765A"/>
    <w:rsid w:val="002E7E16"/>
    <w:rsid w:val="002F00B8"/>
    <w:rsid w:val="002F080A"/>
    <w:rsid w:val="002F0988"/>
    <w:rsid w:val="002F131A"/>
    <w:rsid w:val="002F15EF"/>
    <w:rsid w:val="002F1824"/>
    <w:rsid w:val="002F1D4F"/>
    <w:rsid w:val="002F2240"/>
    <w:rsid w:val="002F2309"/>
    <w:rsid w:val="002F23F4"/>
    <w:rsid w:val="002F3794"/>
    <w:rsid w:val="002F3D7A"/>
    <w:rsid w:val="002F460E"/>
    <w:rsid w:val="002F4CD4"/>
    <w:rsid w:val="002F4EB2"/>
    <w:rsid w:val="002F54BB"/>
    <w:rsid w:val="002F5C85"/>
    <w:rsid w:val="002F5D71"/>
    <w:rsid w:val="002F5D81"/>
    <w:rsid w:val="002F5EC3"/>
    <w:rsid w:val="002F6D6E"/>
    <w:rsid w:val="002F6F5A"/>
    <w:rsid w:val="002F749B"/>
    <w:rsid w:val="002F7631"/>
    <w:rsid w:val="002F76B6"/>
    <w:rsid w:val="002F7A00"/>
    <w:rsid w:val="00300327"/>
    <w:rsid w:val="0030032C"/>
    <w:rsid w:val="003004C1"/>
    <w:rsid w:val="00300A39"/>
    <w:rsid w:val="00300BD9"/>
    <w:rsid w:val="00300D04"/>
    <w:rsid w:val="00300DE4"/>
    <w:rsid w:val="00301473"/>
    <w:rsid w:val="00301D51"/>
    <w:rsid w:val="00301F10"/>
    <w:rsid w:val="00302196"/>
    <w:rsid w:val="003023EC"/>
    <w:rsid w:val="00302759"/>
    <w:rsid w:val="00302CF0"/>
    <w:rsid w:val="00303085"/>
    <w:rsid w:val="00303168"/>
    <w:rsid w:val="00303299"/>
    <w:rsid w:val="003036CB"/>
    <w:rsid w:val="0030383E"/>
    <w:rsid w:val="00303B03"/>
    <w:rsid w:val="00303E98"/>
    <w:rsid w:val="00303FD3"/>
    <w:rsid w:val="003042A6"/>
    <w:rsid w:val="0030439D"/>
    <w:rsid w:val="00304652"/>
    <w:rsid w:val="00304F41"/>
    <w:rsid w:val="00304F7E"/>
    <w:rsid w:val="003053A6"/>
    <w:rsid w:val="003055A5"/>
    <w:rsid w:val="00305A03"/>
    <w:rsid w:val="00305A5B"/>
    <w:rsid w:val="00305B7F"/>
    <w:rsid w:val="003060E5"/>
    <w:rsid w:val="00306514"/>
    <w:rsid w:val="00306903"/>
    <w:rsid w:val="00306F4C"/>
    <w:rsid w:val="003072E3"/>
    <w:rsid w:val="00307A3D"/>
    <w:rsid w:val="00307AAA"/>
    <w:rsid w:val="00307C96"/>
    <w:rsid w:val="00307DB1"/>
    <w:rsid w:val="00307EAD"/>
    <w:rsid w:val="003101A5"/>
    <w:rsid w:val="00310257"/>
    <w:rsid w:val="003103C7"/>
    <w:rsid w:val="0031045E"/>
    <w:rsid w:val="00310C6E"/>
    <w:rsid w:val="003111B2"/>
    <w:rsid w:val="00311604"/>
    <w:rsid w:val="00311BE6"/>
    <w:rsid w:val="00312631"/>
    <w:rsid w:val="003128A8"/>
    <w:rsid w:val="00312E6B"/>
    <w:rsid w:val="00312E81"/>
    <w:rsid w:val="00313A81"/>
    <w:rsid w:val="00313DCE"/>
    <w:rsid w:val="003142F0"/>
    <w:rsid w:val="003144A3"/>
    <w:rsid w:val="003146A6"/>
    <w:rsid w:val="003149F9"/>
    <w:rsid w:val="00314BBF"/>
    <w:rsid w:val="00314CF8"/>
    <w:rsid w:val="0031507F"/>
    <w:rsid w:val="003150ED"/>
    <w:rsid w:val="0031560F"/>
    <w:rsid w:val="00316129"/>
    <w:rsid w:val="003164B0"/>
    <w:rsid w:val="00316DD6"/>
    <w:rsid w:val="00316FF8"/>
    <w:rsid w:val="00317954"/>
    <w:rsid w:val="00317B02"/>
    <w:rsid w:val="00317BB0"/>
    <w:rsid w:val="00317E6D"/>
    <w:rsid w:val="00320228"/>
    <w:rsid w:val="0032083D"/>
    <w:rsid w:val="00320AA7"/>
    <w:rsid w:val="003216C1"/>
    <w:rsid w:val="00321965"/>
    <w:rsid w:val="00321AF3"/>
    <w:rsid w:val="00321C15"/>
    <w:rsid w:val="0032270F"/>
    <w:rsid w:val="0032298A"/>
    <w:rsid w:val="00322CE4"/>
    <w:rsid w:val="0032342F"/>
    <w:rsid w:val="0032344E"/>
    <w:rsid w:val="00323655"/>
    <w:rsid w:val="0032509A"/>
    <w:rsid w:val="00325527"/>
    <w:rsid w:val="00325C85"/>
    <w:rsid w:val="00325ED5"/>
    <w:rsid w:val="00326729"/>
    <w:rsid w:val="00326EC1"/>
    <w:rsid w:val="003272DC"/>
    <w:rsid w:val="003272E5"/>
    <w:rsid w:val="0032749C"/>
    <w:rsid w:val="003275C0"/>
    <w:rsid w:val="00327770"/>
    <w:rsid w:val="003278E7"/>
    <w:rsid w:val="00327971"/>
    <w:rsid w:val="00327A6F"/>
    <w:rsid w:val="00327ACB"/>
    <w:rsid w:val="00327CA0"/>
    <w:rsid w:val="00327F67"/>
    <w:rsid w:val="00330140"/>
    <w:rsid w:val="00330576"/>
    <w:rsid w:val="003314FE"/>
    <w:rsid w:val="003315D2"/>
    <w:rsid w:val="003316D8"/>
    <w:rsid w:val="00331C72"/>
    <w:rsid w:val="00331D96"/>
    <w:rsid w:val="00331EF6"/>
    <w:rsid w:val="003320F8"/>
    <w:rsid w:val="00332A32"/>
    <w:rsid w:val="00332D2A"/>
    <w:rsid w:val="00333D15"/>
    <w:rsid w:val="00333DDC"/>
    <w:rsid w:val="0033431F"/>
    <w:rsid w:val="003344F7"/>
    <w:rsid w:val="003346F8"/>
    <w:rsid w:val="00334CCE"/>
    <w:rsid w:val="00334DD0"/>
    <w:rsid w:val="00335240"/>
    <w:rsid w:val="00335C09"/>
    <w:rsid w:val="00335C2D"/>
    <w:rsid w:val="0033602B"/>
    <w:rsid w:val="00336312"/>
    <w:rsid w:val="00336407"/>
    <w:rsid w:val="0033645E"/>
    <w:rsid w:val="00336771"/>
    <w:rsid w:val="00336C2A"/>
    <w:rsid w:val="00336E47"/>
    <w:rsid w:val="00337D94"/>
    <w:rsid w:val="00337EB7"/>
    <w:rsid w:val="00337FB3"/>
    <w:rsid w:val="00340056"/>
    <w:rsid w:val="003409F0"/>
    <w:rsid w:val="003409FD"/>
    <w:rsid w:val="00340AD5"/>
    <w:rsid w:val="00340C14"/>
    <w:rsid w:val="00341937"/>
    <w:rsid w:val="00341E8E"/>
    <w:rsid w:val="00342497"/>
    <w:rsid w:val="00342527"/>
    <w:rsid w:val="0034256C"/>
    <w:rsid w:val="003427AE"/>
    <w:rsid w:val="003427E5"/>
    <w:rsid w:val="0034363D"/>
    <w:rsid w:val="00343D76"/>
    <w:rsid w:val="00343EAC"/>
    <w:rsid w:val="00343EC3"/>
    <w:rsid w:val="00344012"/>
    <w:rsid w:val="0034420F"/>
    <w:rsid w:val="003444D2"/>
    <w:rsid w:val="00344733"/>
    <w:rsid w:val="00344A1B"/>
    <w:rsid w:val="00344B24"/>
    <w:rsid w:val="003452A0"/>
    <w:rsid w:val="003452E0"/>
    <w:rsid w:val="003454FB"/>
    <w:rsid w:val="00345C82"/>
    <w:rsid w:val="00345D69"/>
    <w:rsid w:val="003460D9"/>
    <w:rsid w:val="00346B51"/>
    <w:rsid w:val="00346F8B"/>
    <w:rsid w:val="0034724A"/>
    <w:rsid w:val="003476D0"/>
    <w:rsid w:val="00347D0E"/>
    <w:rsid w:val="00347FA0"/>
    <w:rsid w:val="003503CF"/>
    <w:rsid w:val="00350428"/>
    <w:rsid w:val="003506DB"/>
    <w:rsid w:val="00350808"/>
    <w:rsid w:val="00350872"/>
    <w:rsid w:val="00350BF4"/>
    <w:rsid w:val="0035115F"/>
    <w:rsid w:val="003513B3"/>
    <w:rsid w:val="003517B9"/>
    <w:rsid w:val="003518BC"/>
    <w:rsid w:val="00351D12"/>
    <w:rsid w:val="00352047"/>
    <w:rsid w:val="003523B6"/>
    <w:rsid w:val="00352580"/>
    <w:rsid w:val="003526C9"/>
    <w:rsid w:val="00352D8C"/>
    <w:rsid w:val="00352EEF"/>
    <w:rsid w:val="003531DE"/>
    <w:rsid w:val="0035320F"/>
    <w:rsid w:val="00354064"/>
    <w:rsid w:val="003540E3"/>
    <w:rsid w:val="00354105"/>
    <w:rsid w:val="0035425F"/>
    <w:rsid w:val="00354880"/>
    <w:rsid w:val="00354B59"/>
    <w:rsid w:val="00355053"/>
    <w:rsid w:val="003553B9"/>
    <w:rsid w:val="0035605E"/>
    <w:rsid w:val="00356B70"/>
    <w:rsid w:val="00356C80"/>
    <w:rsid w:val="0035724C"/>
    <w:rsid w:val="0035746A"/>
    <w:rsid w:val="00357975"/>
    <w:rsid w:val="0036034B"/>
    <w:rsid w:val="00360495"/>
    <w:rsid w:val="003605FC"/>
    <w:rsid w:val="00360824"/>
    <w:rsid w:val="00360833"/>
    <w:rsid w:val="003608DA"/>
    <w:rsid w:val="00360AA3"/>
    <w:rsid w:val="00360C8D"/>
    <w:rsid w:val="0036111A"/>
    <w:rsid w:val="0036128C"/>
    <w:rsid w:val="00361616"/>
    <w:rsid w:val="003619B9"/>
    <w:rsid w:val="00361A12"/>
    <w:rsid w:val="00361F29"/>
    <w:rsid w:val="00362600"/>
    <w:rsid w:val="00362746"/>
    <w:rsid w:val="00362BB8"/>
    <w:rsid w:val="00362CE9"/>
    <w:rsid w:val="00362DC6"/>
    <w:rsid w:val="00363539"/>
    <w:rsid w:val="003636CF"/>
    <w:rsid w:val="003637D9"/>
    <w:rsid w:val="00363838"/>
    <w:rsid w:val="00363C99"/>
    <w:rsid w:val="00363EE3"/>
    <w:rsid w:val="00364401"/>
    <w:rsid w:val="00364427"/>
    <w:rsid w:val="0036446A"/>
    <w:rsid w:val="003650B3"/>
    <w:rsid w:val="003654B1"/>
    <w:rsid w:val="0036591A"/>
    <w:rsid w:val="0036616D"/>
    <w:rsid w:val="003661EE"/>
    <w:rsid w:val="00366B2B"/>
    <w:rsid w:val="00366D2D"/>
    <w:rsid w:val="003670DA"/>
    <w:rsid w:val="00367382"/>
    <w:rsid w:val="0036775E"/>
    <w:rsid w:val="00367F0A"/>
    <w:rsid w:val="00367F5E"/>
    <w:rsid w:val="00367FAA"/>
    <w:rsid w:val="003701AE"/>
    <w:rsid w:val="003701B9"/>
    <w:rsid w:val="00370856"/>
    <w:rsid w:val="00370874"/>
    <w:rsid w:val="00370CA6"/>
    <w:rsid w:val="00371109"/>
    <w:rsid w:val="003713CE"/>
    <w:rsid w:val="00372296"/>
    <w:rsid w:val="0037275D"/>
    <w:rsid w:val="00372EC1"/>
    <w:rsid w:val="00372FF0"/>
    <w:rsid w:val="003735A2"/>
    <w:rsid w:val="0037363C"/>
    <w:rsid w:val="00373C75"/>
    <w:rsid w:val="00373D22"/>
    <w:rsid w:val="00374CA9"/>
    <w:rsid w:val="0037518B"/>
    <w:rsid w:val="00375E22"/>
    <w:rsid w:val="00376B72"/>
    <w:rsid w:val="00377718"/>
    <w:rsid w:val="0038044C"/>
    <w:rsid w:val="00380729"/>
    <w:rsid w:val="00380B9B"/>
    <w:rsid w:val="00380C43"/>
    <w:rsid w:val="0038108B"/>
    <w:rsid w:val="003810D7"/>
    <w:rsid w:val="00381374"/>
    <w:rsid w:val="00381BF7"/>
    <w:rsid w:val="00381C8B"/>
    <w:rsid w:val="00381E4E"/>
    <w:rsid w:val="003820A7"/>
    <w:rsid w:val="00382386"/>
    <w:rsid w:val="00382549"/>
    <w:rsid w:val="00382B15"/>
    <w:rsid w:val="00382C12"/>
    <w:rsid w:val="0038336E"/>
    <w:rsid w:val="0038345F"/>
    <w:rsid w:val="003836F7"/>
    <w:rsid w:val="00384171"/>
    <w:rsid w:val="0038417A"/>
    <w:rsid w:val="0038508A"/>
    <w:rsid w:val="003850DE"/>
    <w:rsid w:val="0038546D"/>
    <w:rsid w:val="00385FF4"/>
    <w:rsid w:val="00386029"/>
    <w:rsid w:val="0038639F"/>
    <w:rsid w:val="003864E5"/>
    <w:rsid w:val="003868B5"/>
    <w:rsid w:val="00387096"/>
    <w:rsid w:val="00387D10"/>
    <w:rsid w:val="00387D2D"/>
    <w:rsid w:val="00387DD1"/>
    <w:rsid w:val="00387E23"/>
    <w:rsid w:val="003902C6"/>
    <w:rsid w:val="003903DC"/>
    <w:rsid w:val="0039111A"/>
    <w:rsid w:val="003912D4"/>
    <w:rsid w:val="0039144E"/>
    <w:rsid w:val="00391B45"/>
    <w:rsid w:val="00391BC0"/>
    <w:rsid w:val="00391FA5"/>
    <w:rsid w:val="003920A8"/>
    <w:rsid w:val="00392360"/>
    <w:rsid w:val="003924BA"/>
    <w:rsid w:val="003924E8"/>
    <w:rsid w:val="0039271B"/>
    <w:rsid w:val="00392899"/>
    <w:rsid w:val="00392A0C"/>
    <w:rsid w:val="00392A7F"/>
    <w:rsid w:val="0039319F"/>
    <w:rsid w:val="00393694"/>
    <w:rsid w:val="0039385E"/>
    <w:rsid w:val="00393EBD"/>
    <w:rsid w:val="00394287"/>
    <w:rsid w:val="003943E9"/>
    <w:rsid w:val="003943FF"/>
    <w:rsid w:val="0039493E"/>
    <w:rsid w:val="003956F7"/>
    <w:rsid w:val="0039593B"/>
    <w:rsid w:val="00395ECB"/>
    <w:rsid w:val="00395F3D"/>
    <w:rsid w:val="003961A4"/>
    <w:rsid w:val="003963D0"/>
    <w:rsid w:val="003964CC"/>
    <w:rsid w:val="00396A0D"/>
    <w:rsid w:val="0039739D"/>
    <w:rsid w:val="003974B4"/>
    <w:rsid w:val="003976B6"/>
    <w:rsid w:val="003978DC"/>
    <w:rsid w:val="003A00AB"/>
    <w:rsid w:val="003A0BD7"/>
    <w:rsid w:val="003A1709"/>
    <w:rsid w:val="003A1C06"/>
    <w:rsid w:val="003A2348"/>
    <w:rsid w:val="003A2697"/>
    <w:rsid w:val="003A2E57"/>
    <w:rsid w:val="003A2FA7"/>
    <w:rsid w:val="003A2FCE"/>
    <w:rsid w:val="003A308C"/>
    <w:rsid w:val="003A3863"/>
    <w:rsid w:val="003A38E3"/>
    <w:rsid w:val="003A43FE"/>
    <w:rsid w:val="003A4C89"/>
    <w:rsid w:val="003A4F10"/>
    <w:rsid w:val="003A5117"/>
    <w:rsid w:val="003A570D"/>
    <w:rsid w:val="003A588D"/>
    <w:rsid w:val="003A5DD7"/>
    <w:rsid w:val="003A63F7"/>
    <w:rsid w:val="003A6696"/>
    <w:rsid w:val="003A6952"/>
    <w:rsid w:val="003A6FE4"/>
    <w:rsid w:val="003A70A4"/>
    <w:rsid w:val="003A77A3"/>
    <w:rsid w:val="003A77FE"/>
    <w:rsid w:val="003A7801"/>
    <w:rsid w:val="003A7A5C"/>
    <w:rsid w:val="003A7B23"/>
    <w:rsid w:val="003B0543"/>
    <w:rsid w:val="003B0596"/>
    <w:rsid w:val="003B067B"/>
    <w:rsid w:val="003B07BE"/>
    <w:rsid w:val="003B0807"/>
    <w:rsid w:val="003B0818"/>
    <w:rsid w:val="003B0EF0"/>
    <w:rsid w:val="003B0F53"/>
    <w:rsid w:val="003B10CE"/>
    <w:rsid w:val="003B17B7"/>
    <w:rsid w:val="003B1941"/>
    <w:rsid w:val="003B19B2"/>
    <w:rsid w:val="003B212A"/>
    <w:rsid w:val="003B225E"/>
    <w:rsid w:val="003B236A"/>
    <w:rsid w:val="003B26B5"/>
    <w:rsid w:val="003B26C7"/>
    <w:rsid w:val="003B2BAA"/>
    <w:rsid w:val="003B2BB5"/>
    <w:rsid w:val="003B300C"/>
    <w:rsid w:val="003B3155"/>
    <w:rsid w:val="003B35A2"/>
    <w:rsid w:val="003B399D"/>
    <w:rsid w:val="003B40DF"/>
    <w:rsid w:val="003B4453"/>
    <w:rsid w:val="003B44E2"/>
    <w:rsid w:val="003B4673"/>
    <w:rsid w:val="003B4F92"/>
    <w:rsid w:val="003B51CF"/>
    <w:rsid w:val="003B5B61"/>
    <w:rsid w:val="003B5BE4"/>
    <w:rsid w:val="003B5DE6"/>
    <w:rsid w:val="003B632D"/>
    <w:rsid w:val="003B6419"/>
    <w:rsid w:val="003B6AC9"/>
    <w:rsid w:val="003B6BB5"/>
    <w:rsid w:val="003B6E5B"/>
    <w:rsid w:val="003B6F61"/>
    <w:rsid w:val="003B7B51"/>
    <w:rsid w:val="003C091A"/>
    <w:rsid w:val="003C110F"/>
    <w:rsid w:val="003C12E6"/>
    <w:rsid w:val="003C245A"/>
    <w:rsid w:val="003C25D3"/>
    <w:rsid w:val="003C270B"/>
    <w:rsid w:val="003C2919"/>
    <w:rsid w:val="003C2CAE"/>
    <w:rsid w:val="003C2D69"/>
    <w:rsid w:val="003C3397"/>
    <w:rsid w:val="003C3A74"/>
    <w:rsid w:val="003C3B65"/>
    <w:rsid w:val="003C3C69"/>
    <w:rsid w:val="003C3D0E"/>
    <w:rsid w:val="003C3D12"/>
    <w:rsid w:val="003C4F2C"/>
    <w:rsid w:val="003C5BA3"/>
    <w:rsid w:val="003C615D"/>
    <w:rsid w:val="003C61C8"/>
    <w:rsid w:val="003C6504"/>
    <w:rsid w:val="003C658A"/>
    <w:rsid w:val="003C68E2"/>
    <w:rsid w:val="003C6D71"/>
    <w:rsid w:val="003C737B"/>
    <w:rsid w:val="003C7801"/>
    <w:rsid w:val="003C7A6D"/>
    <w:rsid w:val="003C7E7F"/>
    <w:rsid w:val="003D04AE"/>
    <w:rsid w:val="003D1002"/>
    <w:rsid w:val="003D1341"/>
    <w:rsid w:val="003D1AE2"/>
    <w:rsid w:val="003D1E1D"/>
    <w:rsid w:val="003D2264"/>
    <w:rsid w:val="003D238D"/>
    <w:rsid w:val="003D2685"/>
    <w:rsid w:val="003D2C48"/>
    <w:rsid w:val="003D2CF0"/>
    <w:rsid w:val="003D2E14"/>
    <w:rsid w:val="003D30E4"/>
    <w:rsid w:val="003D311B"/>
    <w:rsid w:val="003D3403"/>
    <w:rsid w:val="003D3404"/>
    <w:rsid w:val="003D3B18"/>
    <w:rsid w:val="003D3BFC"/>
    <w:rsid w:val="003D40F9"/>
    <w:rsid w:val="003D4289"/>
    <w:rsid w:val="003D4398"/>
    <w:rsid w:val="003D442F"/>
    <w:rsid w:val="003D4774"/>
    <w:rsid w:val="003D4896"/>
    <w:rsid w:val="003D4BB4"/>
    <w:rsid w:val="003D4CDF"/>
    <w:rsid w:val="003D4CEE"/>
    <w:rsid w:val="003D4EAB"/>
    <w:rsid w:val="003D5175"/>
    <w:rsid w:val="003D53BB"/>
    <w:rsid w:val="003D5840"/>
    <w:rsid w:val="003D5CCC"/>
    <w:rsid w:val="003D6006"/>
    <w:rsid w:val="003D66AB"/>
    <w:rsid w:val="003D68D7"/>
    <w:rsid w:val="003D6A06"/>
    <w:rsid w:val="003D716F"/>
    <w:rsid w:val="003D7217"/>
    <w:rsid w:val="003E0187"/>
    <w:rsid w:val="003E0348"/>
    <w:rsid w:val="003E0D2C"/>
    <w:rsid w:val="003E17DE"/>
    <w:rsid w:val="003E1C02"/>
    <w:rsid w:val="003E1C9A"/>
    <w:rsid w:val="003E2211"/>
    <w:rsid w:val="003E245E"/>
    <w:rsid w:val="003E2B8D"/>
    <w:rsid w:val="003E2D0A"/>
    <w:rsid w:val="003E3522"/>
    <w:rsid w:val="003E3977"/>
    <w:rsid w:val="003E3B57"/>
    <w:rsid w:val="003E40E5"/>
    <w:rsid w:val="003E412D"/>
    <w:rsid w:val="003E4381"/>
    <w:rsid w:val="003E4397"/>
    <w:rsid w:val="003E43AF"/>
    <w:rsid w:val="003E4A1E"/>
    <w:rsid w:val="003E4A38"/>
    <w:rsid w:val="003E4B3F"/>
    <w:rsid w:val="003E4E7A"/>
    <w:rsid w:val="003E4F62"/>
    <w:rsid w:val="003E4F71"/>
    <w:rsid w:val="003E51C1"/>
    <w:rsid w:val="003E54A7"/>
    <w:rsid w:val="003E5714"/>
    <w:rsid w:val="003E5A51"/>
    <w:rsid w:val="003E62B4"/>
    <w:rsid w:val="003E645F"/>
    <w:rsid w:val="003E6DBF"/>
    <w:rsid w:val="003E6DE2"/>
    <w:rsid w:val="003E6EF9"/>
    <w:rsid w:val="003E725A"/>
    <w:rsid w:val="003E73C2"/>
    <w:rsid w:val="003E7825"/>
    <w:rsid w:val="003E7BCD"/>
    <w:rsid w:val="003E7EA9"/>
    <w:rsid w:val="003E7FBB"/>
    <w:rsid w:val="003F011E"/>
    <w:rsid w:val="003F032A"/>
    <w:rsid w:val="003F0969"/>
    <w:rsid w:val="003F101F"/>
    <w:rsid w:val="003F12ED"/>
    <w:rsid w:val="003F16F6"/>
    <w:rsid w:val="003F1717"/>
    <w:rsid w:val="003F1781"/>
    <w:rsid w:val="003F1D02"/>
    <w:rsid w:val="003F1E0B"/>
    <w:rsid w:val="003F1EB9"/>
    <w:rsid w:val="003F26E6"/>
    <w:rsid w:val="003F2FDC"/>
    <w:rsid w:val="003F3221"/>
    <w:rsid w:val="003F34DC"/>
    <w:rsid w:val="003F3826"/>
    <w:rsid w:val="003F38AB"/>
    <w:rsid w:val="003F4342"/>
    <w:rsid w:val="003F5676"/>
    <w:rsid w:val="003F586E"/>
    <w:rsid w:val="003F5AB0"/>
    <w:rsid w:val="003F5B0A"/>
    <w:rsid w:val="003F661B"/>
    <w:rsid w:val="003F692D"/>
    <w:rsid w:val="003F6964"/>
    <w:rsid w:val="003F6B5B"/>
    <w:rsid w:val="003F6DFF"/>
    <w:rsid w:val="003F6FF3"/>
    <w:rsid w:val="003F7825"/>
    <w:rsid w:val="004002F1"/>
    <w:rsid w:val="004003FB"/>
    <w:rsid w:val="004010D8"/>
    <w:rsid w:val="00401146"/>
    <w:rsid w:val="00401199"/>
    <w:rsid w:val="00402225"/>
    <w:rsid w:val="0040284E"/>
    <w:rsid w:val="004029AA"/>
    <w:rsid w:val="00402DB1"/>
    <w:rsid w:val="004030CD"/>
    <w:rsid w:val="00403118"/>
    <w:rsid w:val="0040334A"/>
    <w:rsid w:val="00403425"/>
    <w:rsid w:val="00403757"/>
    <w:rsid w:val="004037D0"/>
    <w:rsid w:val="00403878"/>
    <w:rsid w:val="00403D39"/>
    <w:rsid w:val="00404412"/>
    <w:rsid w:val="0040470A"/>
    <w:rsid w:val="00404A7D"/>
    <w:rsid w:val="00404F83"/>
    <w:rsid w:val="00404F99"/>
    <w:rsid w:val="0040501F"/>
    <w:rsid w:val="00405098"/>
    <w:rsid w:val="0040577D"/>
    <w:rsid w:val="004057FD"/>
    <w:rsid w:val="00405905"/>
    <w:rsid w:val="00405923"/>
    <w:rsid w:val="00405D0C"/>
    <w:rsid w:val="00406193"/>
    <w:rsid w:val="0040695A"/>
    <w:rsid w:val="00406B71"/>
    <w:rsid w:val="00406F7F"/>
    <w:rsid w:val="00406FDC"/>
    <w:rsid w:val="00407BEB"/>
    <w:rsid w:val="00410178"/>
    <w:rsid w:val="004102BF"/>
    <w:rsid w:val="00410732"/>
    <w:rsid w:val="00410960"/>
    <w:rsid w:val="00410DC6"/>
    <w:rsid w:val="004113B9"/>
    <w:rsid w:val="0041184D"/>
    <w:rsid w:val="00411D17"/>
    <w:rsid w:val="00411D78"/>
    <w:rsid w:val="00412A3E"/>
    <w:rsid w:val="00412B4A"/>
    <w:rsid w:val="00412B8A"/>
    <w:rsid w:val="00412C74"/>
    <w:rsid w:val="00412EE6"/>
    <w:rsid w:val="0041335B"/>
    <w:rsid w:val="004133A6"/>
    <w:rsid w:val="00413526"/>
    <w:rsid w:val="004137E7"/>
    <w:rsid w:val="00413EEE"/>
    <w:rsid w:val="0041415D"/>
    <w:rsid w:val="00414372"/>
    <w:rsid w:val="004143A1"/>
    <w:rsid w:val="00414844"/>
    <w:rsid w:val="004148A5"/>
    <w:rsid w:val="00414A26"/>
    <w:rsid w:val="00414C84"/>
    <w:rsid w:val="004150DE"/>
    <w:rsid w:val="004154CB"/>
    <w:rsid w:val="00415789"/>
    <w:rsid w:val="004157B9"/>
    <w:rsid w:val="00415835"/>
    <w:rsid w:val="00415C81"/>
    <w:rsid w:val="00415CD6"/>
    <w:rsid w:val="00415E1F"/>
    <w:rsid w:val="00415E87"/>
    <w:rsid w:val="00415F7E"/>
    <w:rsid w:val="0041698D"/>
    <w:rsid w:val="00416AFE"/>
    <w:rsid w:val="00416D6C"/>
    <w:rsid w:val="00416E1C"/>
    <w:rsid w:val="00417AA8"/>
    <w:rsid w:val="0042026E"/>
    <w:rsid w:val="004207EF"/>
    <w:rsid w:val="00421573"/>
    <w:rsid w:val="004217F3"/>
    <w:rsid w:val="0042180F"/>
    <w:rsid w:val="00421BFD"/>
    <w:rsid w:val="00421D7A"/>
    <w:rsid w:val="0042241F"/>
    <w:rsid w:val="00422B8A"/>
    <w:rsid w:val="00423425"/>
    <w:rsid w:val="004237A9"/>
    <w:rsid w:val="0042392A"/>
    <w:rsid w:val="004239BE"/>
    <w:rsid w:val="00423D7D"/>
    <w:rsid w:val="004245D0"/>
    <w:rsid w:val="004248B6"/>
    <w:rsid w:val="00424B28"/>
    <w:rsid w:val="00424E4E"/>
    <w:rsid w:val="0042515A"/>
    <w:rsid w:val="0042597F"/>
    <w:rsid w:val="00425C12"/>
    <w:rsid w:val="00425F16"/>
    <w:rsid w:val="004260C7"/>
    <w:rsid w:val="00426229"/>
    <w:rsid w:val="0042648D"/>
    <w:rsid w:val="00426A71"/>
    <w:rsid w:val="00426ADB"/>
    <w:rsid w:val="00426E26"/>
    <w:rsid w:val="00427631"/>
    <w:rsid w:val="00427937"/>
    <w:rsid w:val="00427E38"/>
    <w:rsid w:val="00430214"/>
    <w:rsid w:val="0043021F"/>
    <w:rsid w:val="004302E8"/>
    <w:rsid w:val="00430532"/>
    <w:rsid w:val="004307E5"/>
    <w:rsid w:val="00430D39"/>
    <w:rsid w:val="00430E1F"/>
    <w:rsid w:val="00430E85"/>
    <w:rsid w:val="004311DF"/>
    <w:rsid w:val="0043151B"/>
    <w:rsid w:val="0043162A"/>
    <w:rsid w:val="0043189D"/>
    <w:rsid w:val="004319BF"/>
    <w:rsid w:val="0043228A"/>
    <w:rsid w:val="00432494"/>
    <w:rsid w:val="00432CDD"/>
    <w:rsid w:val="004340AC"/>
    <w:rsid w:val="004340EE"/>
    <w:rsid w:val="00434D6D"/>
    <w:rsid w:val="00434F97"/>
    <w:rsid w:val="00435A20"/>
    <w:rsid w:val="00435CE3"/>
    <w:rsid w:val="004364D7"/>
    <w:rsid w:val="00437729"/>
    <w:rsid w:val="00437B73"/>
    <w:rsid w:val="0044003F"/>
    <w:rsid w:val="004400F3"/>
    <w:rsid w:val="00440DEF"/>
    <w:rsid w:val="004411F2"/>
    <w:rsid w:val="0044167B"/>
    <w:rsid w:val="004417DE"/>
    <w:rsid w:val="0044183C"/>
    <w:rsid w:val="00441928"/>
    <w:rsid w:val="00441EB5"/>
    <w:rsid w:val="00441FA8"/>
    <w:rsid w:val="0044232F"/>
    <w:rsid w:val="00442837"/>
    <w:rsid w:val="0044299D"/>
    <w:rsid w:val="00442BB7"/>
    <w:rsid w:val="004431A1"/>
    <w:rsid w:val="00443596"/>
    <w:rsid w:val="00443608"/>
    <w:rsid w:val="004436F0"/>
    <w:rsid w:val="00444B3B"/>
    <w:rsid w:val="00444CD3"/>
    <w:rsid w:val="00444F28"/>
    <w:rsid w:val="004452E9"/>
    <w:rsid w:val="00445881"/>
    <w:rsid w:val="00445BE9"/>
    <w:rsid w:val="00445FB7"/>
    <w:rsid w:val="00446068"/>
    <w:rsid w:val="00446A97"/>
    <w:rsid w:val="00446AFB"/>
    <w:rsid w:val="004472E6"/>
    <w:rsid w:val="004502B8"/>
    <w:rsid w:val="00450A8B"/>
    <w:rsid w:val="00450D7E"/>
    <w:rsid w:val="00451405"/>
    <w:rsid w:val="0045146A"/>
    <w:rsid w:val="00451666"/>
    <w:rsid w:val="00451B98"/>
    <w:rsid w:val="00451D6A"/>
    <w:rsid w:val="0045258A"/>
    <w:rsid w:val="00453E06"/>
    <w:rsid w:val="00453F08"/>
    <w:rsid w:val="00453F7E"/>
    <w:rsid w:val="00453FC3"/>
    <w:rsid w:val="00454433"/>
    <w:rsid w:val="004544A8"/>
    <w:rsid w:val="00454A06"/>
    <w:rsid w:val="00454B17"/>
    <w:rsid w:val="00454DCF"/>
    <w:rsid w:val="004552E8"/>
    <w:rsid w:val="004559EB"/>
    <w:rsid w:val="00455ACE"/>
    <w:rsid w:val="00456101"/>
    <w:rsid w:val="004561D3"/>
    <w:rsid w:val="00456CFC"/>
    <w:rsid w:val="00456D08"/>
    <w:rsid w:val="00456F2C"/>
    <w:rsid w:val="00457036"/>
    <w:rsid w:val="00457598"/>
    <w:rsid w:val="00457727"/>
    <w:rsid w:val="004578B7"/>
    <w:rsid w:val="00457E10"/>
    <w:rsid w:val="004601DE"/>
    <w:rsid w:val="004604BA"/>
    <w:rsid w:val="00460D1E"/>
    <w:rsid w:val="00460D46"/>
    <w:rsid w:val="00460E1B"/>
    <w:rsid w:val="00460F54"/>
    <w:rsid w:val="00460FB0"/>
    <w:rsid w:val="00461275"/>
    <w:rsid w:val="004623B0"/>
    <w:rsid w:val="0046241D"/>
    <w:rsid w:val="00462A24"/>
    <w:rsid w:val="00462B52"/>
    <w:rsid w:val="004633B8"/>
    <w:rsid w:val="00463661"/>
    <w:rsid w:val="00464492"/>
    <w:rsid w:val="004644B2"/>
    <w:rsid w:val="00464559"/>
    <w:rsid w:val="0046578B"/>
    <w:rsid w:val="0046643B"/>
    <w:rsid w:val="004664B0"/>
    <w:rsid w:val="00467123"/>
    <w:rsid w:val="0046731B"/>
    <w:rsid w:val="00467447"/>
    <w:rsid w:val="004677FB"/>
    <w:rsid w:val="004678B5"/>
    <w:rsid w:val="00467A9F"/>
    <w:rsid w:val="00467AFA"/>
    <w:rsid w:val="00467C19"/>
    <w:rsid w:val="00470445"/>
    <w:rsid w:val="0047093D"/>
    <w:rsid w:val="00470A8A"/>
    <w:rsid w:val="00470B83"/>
    <w:rsid w:val="00470D9B"/>
    <w:rsid w:val="00470FF7"/>
    <w:rsid w:val="004713F4"/>
    <w:rsid w:val="00471AB6"/>
    <w:rsid w:val="0047398D"/>
    <w:rsid w:val="00473FD0"/>
    <w:rsid w:val="0047417A"/>
    <w:rsid w:val="004744D6"/>
    <w:rsid w:val="00474A74"/>
    <w:rsid w:val="00474E98"/>
    <w:rsid w:val="004751B2"/>
    <w:rsid w:val="00475213"/>
    <w:rsid w:val="00475756"/>
    <w:rsid w:val="00475C7E"/>
    <w:rsid w:val="00475EBE"/>
    <w:rsid w:val="00475F0D"/>
    <w:rsid w:val="00476088"/>
    <w:rsid w:val="0047619F"/>
    <w:rsid w:val="00476515"/>
    <w:rsid w:val="0047708B"/>
    <w:rsid w:val="00477810"/>
    <w:rsid w:val="00477931"/>
    <w:rsid w:val="00477B3B"/>
    <w:rsid w:val="00477C2A"/>
    <w:rsid w:val="00480151"/>
    <w:rsid w:val="004804F7"/>
    <w:rsid w:val="00480A84"/>
    <w:rsid w:val="00481A85"/>
    <w:rsid w:val="00481BB7"/>
    <w:rsid w:val="00481E8D"/>
    <w:rsid w:val="0048226D"/>
    <w:rsid w:val="0048236E"/>
    <w:rsid w:val="0048272B"/>
    <w:rsid w:val="00482A0D"/>
    <w:rsid w:val="00482FBC"/>
    <w:rsid w:val="004833E9"/>
    <w:rsid w:val="00483E9D"/>
    <w:rsid w:val="004840C6"/>
    <w:rsid w:val="004849AF"/>
    <w:rsid w:val="00484F77"/>
    <w:rsid w:val="00485047"/>
    <w:rsid w:val="00485151"/>
    <w:rsid w:val="004855E7"/>
    <w:rsid w:val="00485CA2"/>
    <w:rsid w:val="00485CEB"/>
    <w:rsid w:val="0048621A"/>
    <w:rsid w:val="0048659F"/>
    <w:rsid w:val="00486745"/>
    <w:rsid w:val="00486FE6"/>
    <w:rsid w:val="0048721F"/>
    <w:rsid w:val="0048730B"/>
    <w:rsid w:val="00487444"/>
    <w:rsid w:val="0048751E"/>
    <w:rsid w:val="00487CE9"/>
    <w:rsid w:val="00487E3D"/>
    <w:rsid w:val="00490D0E"/>
    <w:rsid w:val="00490E47"/>
    <w:rsid w:val="00490F84"/>
    <w:rsid w:val="0049101D"/>
    <w:rsid w:val="004910E4"/>
    <w:rsid w:val="00491452"/>
    <w:rsid w:val="0049168A"/>
    <w:rsid w:val="00491CE0"/>
    <w:rsid w:val="00491F55"/>
    <w:rsid w:val="00492362"/>
    <w:rsid w:val="004926C5"/>
    <w:rsid w:val="00492E4E"/>
    <w:rsid w:val="00492E6B"/>
    <w:rsid w:val="00492EDD"/>
    <w:rsid w:val="004939DD"/>
    <w:rsid w:val="00493C9E"/>
    <w:rsid w:val="00493D70"/>
    <w:rsid w:val="00493D93"/>
    <w:rsid w:val="004940FA"/>
    <w:rsid w:val="00494353"/>
    <w:rsid w:val="00494391"/>
    <w:rsid w:val="00494945"/>
    <w:rsid w:val="00494B2B"/>
    <w:rsid w:val="00494E21"/>
    <w:rsid w:val="004950FD"/>
    <w:rsid w:val="00495118"/>
    <w:rsid w:val="00495FE3"/>
    <w:rsid w:val="004960CD"/>
    <w:rsid w:val="0049616A"/>
    <w:rsid w:val="004972E9"/>
    <w:rsid w:val="004972F5"/>
    <w:rsid w:val="00497A03"/>
    <w:rsid w:val="00497EEF"/>
    <w:rsid w:val="004A025C"/>
    <w:rsid w:val="004A0877"/>
    <w:rsid w:val="004A0982"/>
    <w:rsid w:val="004A11A5"/>
    <w:rsid w:val="004A14D2"/>
    <w:rsid w:val="004A14E8"/>
    <w:rsid w:val="004A276D"/>
    <w:rsid w:val="004A297C"/>
    <w:rsid w:val="004A313B"/>
    <w:rsid w:val="004A3264"/>
    <w:rsid w:val="004A35A3"/>
    <w:rsid w:val="004A3701"/>
    <w:rsid w:val="004A3CF1"/>
    <w:rsid w:val="004A403F"/>
    <w:rsid w:val="004A46A8"/>
    <w:rsid w:val="004A49E7"/>
    <w:rsid w:val="004A4DA6"/>
    <w:rsid w:val="004A530E"/>
    <w:rsid w:val="004A5331"/>
    <w:rsid w:val="004A609A"/>
    <w:rsid w:val="004A6306"/>
    <w:rsid w:val="004A69A8"/>
    <w:rsid w:val="004A6ACD"/>
    <w:rsid w:val="004A6CC4"/>
    <w:rsid w:val="004A7022"/>
    <w:rsid w:val="004A7131"/>
    <w:rsid w:val="004A71B4"/>
    <w:rsid w:val="004A722C"/>
    <w:rsid w:val="004A7461"/>
    <w:rsid w:val="004A7967"/>
    <w:rsid w:val="004A7B32"/>
    <w:rsid w:val="004B0143"/>
    <w:rsid w:val="004B041F"/>
    <w:rsid w:val="004B0659"/>
    <w:rsid w:val="004B11C4"/>
    <w:rsid w:val="004B1606"/>
    <w:rsid w:val="004B161D"/>
    <w:rsid w:val="004B1D7B"/>
    <w:rsid w:val="004B2781"/>
    <w:rsid w:val="004B2DF6"/>
    <w:rsid w:val="004B2F18"/>
    <w:rsid w:val="004B327A"/>
    <w:rsid w:val="004B34A2"/>
    <w:rsid w:val="004B35EA"/>
    <w:rsid w:val="004B3DB5"/>
    <w:rsid w:val="004B3DEB"/>
    <w:rsid w:val="004B4A7B"/>
    <w:rsid w:val="004B4C47"/>
    <w:rsid w:val="004B4E3F"/>
    <w:rsid w:val="004B4F65"/>
    <w:rsid w:val="004B50DA"/>
    <w:rsid w:val="004B52DB"/>
    <w:rsid w:val="004B5CB2"/>
    <w:rsid w:val="004B5E96"/>
    <w:rsid w:val="004B655F"/>
    <w:rsid w:val="004B65E7"/>
    <w:rsid w:val="004B6982"/>
    <w:rsid w:val="004B6F68"/>
    <w:rsid w:val="004B757F"/>
    <w:rsid w:val="004B77A5"/>
    <w:rsid w:val="004B7C72"/>
    <w:rsid w:val="004B7D46"/>
    <w:rsid w:val="004C00BB"/>
    <w:rsid w:val="004C044F"/>
    <w:rsid w:val="004C0599"/>
    <w:rsid w:val="004C1259"/>
    <w:rsid w:val="004C1BAC"/>
    <w:rsid w:val="004C1D3F"/>
    <w:rsid w:val="004C1EE8"/>
    <w:rsid w:val="004C2092"/>
    <w:rsid w:val="004C23B3"/>
    <w:rsid w:val="004C2749"/>
    <w:rsid w:val="004C286B"/>
    <w:rsid w:val="004C291C"/>
    <w:rsid w:val="004C2D36"/>
    <w:rsid w:val="004C3BB8"/>
    <w:rsid w:val="004C3C8A"/>
    <w:rsid w:val="004C4B1B"/>
    <w:rsid w:val="004C4B9B"/>
    <w:rsid w:val="004C4C33"/>
    <w:rsid w:val="004C4E1C"/>
    <w:rsid w:val="004C67E7"/>
    <w:rsid w:val="004C681F"/>
    <w:rsid w:val="004C6A9C"/>
    <w:rsid w:val="004C6F5C"/>
    <w:rsid w:val="004C713E"/>
    <w:rsid w:val="004C74ED"/>
    <w:rsid w:val="004C750B"/>
    <w:rsid w:val="004C7813"/>
    <w:rsid w:val="004C7821"/>
    <w:rsid w:val="004C7A2E"/>
    <w:rsid w:val="004C7C59"/>
    <w:rsid w:val="004D0061"/>
    <w:rsid w:val="004D012B"/>
    <w:rsid w:val="004D04BA"/>
    <w:rsid w:val="004D0CBB"/>
    <w:rsid w:val="004D0D34"/>
    <w:rsid w:val="004D1076"/>
    <w:rsid w:val="004D15BC"/>
    <w:rsid w:val="004D16FA"/>
    <w:rsid w:val="004D1B4B"/>
    <w:rsid w:val="004D22CC"/>
    <w:rsid w:val="004D23AB"/>
    <w:rsid w:val="004D277E"/>
    <w:rsid w:val="004D2A19"/>
    <w:rsid w:val="004D2E22"/>
    <w:rsid w:val="004D2F66"/>
    <w:rsid w:val="004D3842"/>
    <w:rsid w:val="004D3888"/>
    <w:rsid w:val="004D3B32"/>
    <w:rsid w:val="004D3C31"/>
    <w:rsid w:val="004D3F72"/>
    <w:rsid w:val="004D4D9A"/>
    <w:rsid w:val="004D5121"/>
    <w:rsid w:val="004D582F"/>
    <w:rsid w:val="004D5B37"/>
    <w:rsid w:val="004D6181"/>
    <w:rsid w:val="004D67F7"/>
    <w:rsid w:val="004D6B08"/>
    <w:rsid w:val="004D6B93"/>
    <w:rsid w:val="004D6F8B"/>
    <w:rsid w:val="004D78FE"/>
    <w:rsid w:val="004E03C7"/>
    <w:rsid w:val="004E04B8"/>
    <w:rsid w:val="004E0C39"/>
    <w:rsid w:val="004E1376"/>
    <w:rsid w:val="004E15BF"/>
    <w:rsid w:val="004E1A1E"/>
    <w:rsid w:val="004E1A38"/>
    <w:rsid w:val="004E1B80"/>
    <w:rsid w:val="004E1D7F"/>
    <w:rsid w:val="004E21C0"/>
    <w:rsid w:val="004E23E3"/>
    <w:rsid w:val="004E299B"/>
    <w:rsid w:val="004E2A87"/>
    <w:rsid w:val="004E33E6"/>
    <w:rsid w:val="004E3429"/>
    <w:rsid w:val="004E3672"/>
    <w:rsid w:val="004E44F6"/>
    <w:rsid w:val="004E4580"/>
    <w:rsid w:val="004E46D8"/>
    <w:rsid w:val="004E4F58"/>
    <w:rsid w:val="004E51AA"/>
    <w:rsid w:val="004E58E1"/>
    <w:rsid w:val="004E5E48"/>
    <w:rsid w:val="004E6852"/>
    <w:rsid w:val="004E6D15"/>
    <w:rsid w:val="004E706E"/>
    <w:rsid w:val="004E74E6"/>
    <w:rsid w:val="004E7574"/>
    <w:rsid w:val="004E76B7"/>
    <w:rsid w:val="004E7957"/>
    <w:rsid w:val="004E7E70"/>
    <w:rsid w:val="004E7FF8"/>
    <w:rsid w:val="004F05E0"/>
    <w:rsid w:val="004F0D01"/>
    <w:rsid w:val="004F0F5F"/>
    <w:rsid w:val="004F1235"/>
    <w:rsid w:val="004F130D"/>
    <w:rsid w:val="004F135C"/>
    <w:rsid w:val="004F162C"/>
    <w:rsid w:val="004F18C1"/>
    <w:rsid w:val="004F1F96"/>
    <w:rsid w:val="004F2A9A"/>
    <w:rsid w:val="004F2CBD"/>
    <w:rsid w:val="004F3779"/>
    <w:rsid w:val="004F49A1"/>
    <w:rsid w:val="004F58F7"/>
    <w:rsid w:val="004F5C97"/>
    <w:rsid w:val="004F5C9F"/>
    <w:rsid w:val="004F5DA7"/>
    <w:rsid w:val="004F6D5D"/>
    <w:rsid w:val="004F6E55"/>
    <w:rsid w:val="004F71CD"/>
    <w:rsid w:val="004F7417"/>
    <w:rsid w:val="004F75A2"/>
    <w:rsid w:val="004F775B"/>
    <w:rsid w:val="004F7F21"/>
    <w:rsid w:val="0050038A"/>
    <w:rsid w:val="00500676"/>
    <w:rsid w:val="005010F7"/>
    <w:rsid w:val="005012C4"/>
    <w:rsid w:val="0050133C"/>
    <w:rsid w:val="0050133D"/>
    <w:rsid w:val="00501E4F"/>
    <w:rsid w:val="00502435"/>
    <w:rsid w:val="0050247A"/>
    <w:rsid w:val="00502844"/>
    <w:rsid w:val="00502891"/>
    <w:rsid w:val="005031E6"/>
    <w:rsid w:val="005032CB"/>
    <w:rsid w:val="005033DA"/>
    <w:rsid w:val="00503C8C"/>
    <w:rsid w:val="00504086"/>
    <w:rsid w:val="005042E7"/>
    <w:rsid w:val="00504613"/>
    <w:rsid w:val="005048CF"/>
    <w:rsid w:val="00504B30"/>
    <w:rsid w:val="00504DA0"/>
    <w:rsid w:val="005051F6"/>
    <w:rsid w:val="00505511"/>
    <w:rsid w:val="0050595C"/>
    <w:rsid w:val="00505DF7"/>
    <w:rsid w:val="005072C2"/>
    <w:rsid w:val="00507399"/>
    <w:rsid w:val="00507EEA"/>
    <w:rsid w:val="00510522"/>
    <w:rsid w:val="00510813"/>
    <w:rsid w:val="00510944"/>
    <w:rsid w:val="00510C70"/>
    <w:rsid w:val="00510C8C"/>
    <w:rsid w:val="00510FCA"/>
    <w:rsid w:val="005110D2"/>
    <w:rsid w:val="00511216"/>
    <w:rsid w:val="0051125A"/>
    <w:rsid w:val="00511E1A"/>
    <w:rsid w:val="00511E38"/>
    <w:rsid w:val="00511F58"/>
    <w:rsid w:val="00512182"/>
    <w:rsid w:val="00512851"/>
    <w:rsid w:val="0051297B"/>
    <w:rsid w:val="005129C5"/>
    <w:rsid w:val="00512C74"/>
    <w:rsid w:val="00512F42"/>
    <w:rsid w:val="00513067"/>
    <w:rsid w:val="00513B9C"/>
    <w:rsid w:val="00513DD9"/>
    <w:rsid w:val="005140DE"/>
    <w:rsid w:val="005140F6"/>
    <w:rsid w:val="00515259"/>
    <w:rsid w:val="005159B2"/>
    <w:rsid w:val="00515A78"/>
    <w:rsid w:val="00515BC4"/>
    <w:rsid w:val="0051668D"/>
    <w:rsid w:val="005169C4"/>
    <w:rsid w:val="00516E56"/>
    <w:rsid w:val="005170DD"/>
    <w:rsid w:val="005170EC"/>
    <w:rsid w:val="00517663"/>
    <w:rsid w:val="00517C64"/>
    <w:rsid w:val="00520379"/>
    <w:rsid w:val="0052052C"/>
    <w:rsid w:val="0052078C"/>
    <w:rsid w:val="00520AB1"/>
    <w:rsid w:val="00520D69"/>
    <w:rsid w:val="005212E6"/>
    <w:rsid w:val="00521698"/>
    <w:rsid w:val="00521872"/>
    <w:rsid w:val="00521CA1"/>
    <w:rsid w:val="0052267B"/>
    <w:rsid w:val="00522F20"/>
    <w:rsid w:val="005231DD"/>
    <w:rsid w:val="0052333C"/>
    <w:rsid w:val="00523CE3"/>
    <w:rsid w:val="00523F7D"/>
    <w:rsid w:val="00524570"/>
    <w:rsid w:val="0052475F"/>
    <w:rsid w:val="00524F0B"/>
    <w:rsid w:val="0052550E"/>
    <w:rsid w:val="00525A9C"/>
    <w:rsid w:val="00525C8D"/>
    <w:rsid w:val="0052635A"/>
    <w:rsid w:val="005263FC"/>
    <w:rsid w:val="00526D12"/>
    <w:rsid w:val="00527008"/>
    <w:rsid w:val="005270B0"/>
    <w:rsid w:val="00527201"/>
    <w:rsid w:val="00527425"/>
    <w:rsid w:val="00527AED"/>
    <w:rsid w:val="00527D04"/>
    <w:rsid w:val="00527D5D"/>
    <w:rsid w:val="00530160"/>
    <w:rsid w:val="00530F3E"/>
    <w:rsid w:val="005319F3"/>
    <w:rsid w:val="00531A8F"/>
    <w:rsid w:val="0053240F"/>
    <w:rsid w:val="0053291B"/>
    <w:rsid w:val="00532CE1"/>
    <w:rsid w:val="00532E0F"/>
    <w:rsid w:val="005334EC"/>
    <w:rsid w:val="00533555"/>
    <w:rsid w:val="00533793"/>
    <w:rsid w:val="00533826"/>
    <w:rsid w:val="00533BCE"/>
    <w:rsid w:val="00533EC4"/>
    <w:rsid w:val="00534756"/>
    <w:rsid w:val="00534D15"/>
    <w:rsid w:val="00534DEE"/>
    <w:rsid w:val="0053591E"/>
    <w:rsid w:val="00535AE4"/>
    <w:rsid w:val="00535FA8"/>
    <w:rsid w:val="0053685C"/>
    <w:rsid w:val="005369C3"/>
    <w:rsid w:val="005369D2"/>
    <w:rsid w:val="00536AF3"/>
    <w:rsid w:val="00536CEC"/>
    <w:rsid w:val="00537341"/>
    <w:rsid w:val="005375A9"/>
    <w:rsid w:val="005406DC"/>
    <w:rsid w:val="0054074C"/>
    <w:rsid w:val="00540ADC"/>
    <w:rsid w:val="0054100B"/>
    <w:rsid w:val="005414BB"/>
    <w:rsid w:val="00541EF3"/>
    <w:rsid w:val="00542758"/>
    <w:rsid w:val="00542AF1"/>
    <w:rsid w:val="00542CAF"/>
    <w:rsid w:val="00542CED"/>
    <w:rsid w:val="00542E96"/>
    <w:rsid w:val="005432F1"/>
    <w:rsid w:val="00543376"/>
    <w:rsid w:val="0054391D"/>
    <w:rsid w:val="00543B61"/>
    <w:rsid w:val="00543D60"/>
    <w:rsid w:val="005441FC"/>
    <w:rsid w:val="005442E1"/>
    <w:rsid w:val="00544390"/>
    <w:rsid w:val="0054493C"/>
    <w:rsid w:val="00544B39"/>
    <w:rsid w:val="00544B78"/>
    <w:rsid w:val="00544D4D"/>
    <w:rsid w:val="00544EA4"/>
    <w:rsid w:val="005457E5"/>
    <w:rsid w:val="005459CE"/>
    <w:rsid w:val="00545AF5"/>
    <w:rsid w:val="00545CD0"/>
    <w:rsid w:val="00545D6D"/>
    <w:rsid w:val="00545FCB"/>
    <w:rsid w:val="0054639E"/>
    <w:rsid w:val="00546AAD"/>
    <w:rsid w:val="00546CB0"/>
    <w:rsid w:val="00547038"/>
    <w:rsid w:val="0054781E"/>
    <w:rsid w:val="00547D45"/>
    <w:rsid w:val="0055052D"/>
    <w:rsid w:val="00551C3A"/>
    <w:rsid w:val="00552034"/>
    <w:rsid w:val="00552A06"/>
    <w:rsid w:val="005532BA"/>
    <w:rsid w:val="005538C5"/>
    <w:rsid w:val="00553AA0"/>
    <w:rsid w:val="00554422"/>
    <w:rsid w:val="0055457A"/>
    <w:rsid w:val="005545B7"/>
    <w:rsid w:val="00554853"/>
    <w:rsid w:val="005554FE"/>
    <w:rsid w:val="005555D9"/>
    <w:rsid w:val="00555853"/>
    <w:rsid w:val="00555FF5"/>
    <w:rsid w:val="0055604C"/>
    <w:rsid w:val="0055685F"/>
    <w:rsid w:val="005568D6"/>
    <w:rsid w:val="00556C6C"/>
    <w:rsid w:val="00556F3B"/>
    <w:rsid w:val="00557228"/>
    <w:rsid w:val="00557839"/>
    <w:rsid w:val="00557990"/>
    <w:rsid w:val="00557ACA"/>
    <w:rsid w:val="005605AB"/>
    <w:rsid w:val="005608EE"/>
    <w:rsid w:val="0056122F"/>
    <w:rsid w:val="005612E8"/>
    <w:rsid w:val="00561C2B"/>
    <w:rsid w:val="0056309C"/>
    <w:rsid w:val="005632D1"/>
    <w:rsid w:val="00563309"/>
    <w:rsid w:val="00563656"/>
    <w:rsid w:val="005637B4"/>
    <w:rsid w:val="00563DAB"/>
    <w:rsid w:val="00564233"/>
    <w:rsid w:val="0056435A"/>
    <w:rsid w:val="005646E4"/>
    <w:rsid w:val="005647D6"/>
    <w:rsid w:val="0056491B"/>
    <w:rsid w:val="00564A35"/>
    <w:rsid w:val="00564B03"/>
    <w:rsid w:val="00564D29"/>
    <w:rsid w:val="005668CA"/>
    <w:rsid w:val="00566D17"/>
    <w:rsid w:val="005671F1"/>
    <w:rsid w:val="00567641"/>
    <w:rsid w:val="0056794B"/>
    <w:rsid w:val="00567B85"/>
    <w:rsid w:val="00567DC7"/>
    <w:rsid w:val="00567DFF"/>
    <w:rsid w:val="00570480"/>
    <w:rsid w:val="005706AA"/>
    <w:rsid w:val="00570926"/>
    <w:rsid w:val="00570B9F"/>
    <w:rsid w:val="005710D9"/>
    <w:rsid w:val="00571232"/>
    <w:rsid w:val="00571690"/>
    <w:rsid w:val="005716C0"/>
    <w:rsid w:val="00571894"/>
    <w:rsid w:val="00571936"/>
    <w:rsid w:val="00571A2A"/>
    <w:rsid w:val="0057261B"/>
    <w:rsid w:val="00573541"/>
    <w:rsid w:val="00573B40"/>
    <w:rsid w:val="00574655"/>
    <w:rsid w:val="00574976"/>
    <w:rsid w:val="005752FF"/>
    <w:rsid w:val="0057569B"/>
    <w:rsid w:val="00575C4D"/>
    <w:rsid w:val="00575CA8"/>
    <w:rsid w:val="00575CE0"/>
    <w:rsid w:val="00576488"/>
    <w:rsid w:val="0057699B"/>
    <w:rsid w:val="00576D62"/>
    <w:rsid w:val="0057702C"/>
    <w:rsid w:val="005774C9"/>
    <w:rsid w:val="00577BDD"/>
    <w:rsid w:val="00580045"/>
    <w:rsid w:val="005800F2"/>
    <w:rsid w:val="00580522"/>
    <w:rsid w:val="00580654"/>
    <w:rsid w:val="00580ABD"/>
    <w:rsid w:val="00580D2A"/>
    <w:rsid w:val="00580E64"/>
    <w:rsid w:val="00580F93"/>
    <w:rsid w:val="005823DA"/>
    <w:rsid w:val="005837F9"/>
    <w:rsid w:val="00583847"/>
    <w:rsid w:val="00583870"/>
    <w:rsid w:val="00583ACC"/>
    <w:rsid w:val="005840DA"/>
    <w:rsid w:val="00584E2E"/>
    <w:rsid w:val="005858B0"/>
    <w:rsid w:val="00585D15"/>
    <w:rsid w:val="0058609E"/>
    <w:rsid w:val="0058610F"/>
    <w:rsid w:val="00586623"/>
    <w:rsid w:val="00586949"/>
    <w:rsid w:val="005874EC"/>
    <w:rsid w:val="005874F1"/>
    <w:rsid w:val="00587A70"/>
    <w:rsid w:val="00587B38"/>
    <w:rsid w:val="00587F4F"/>
    <w:rsid w:val="00590114"/>
    <w:rsid w:val="00590759"/>
    <w:rsid w:val="00590808"/>
    <w:rsid w:val="00590818"/>
    <w:rsid w:val="00590ADE"/>
    <w:rsid w:val="00590D74"/>
    <w:rsid w:val="00591851"/>
    <w:rsid w:val="00591B45"/>
    <w:rsid w:val="00591E73"/>
    <w:rsid w:val="005920ED"/>
    <w:rsid w:val="00592309"/>
    <w:rsid w:val="005925A1"/>
    <w:rsid w:val="005925D4"/>
    <w:rsid w:val="00592AF1"/>
    <w:rsid w:val="00592ED7"/>
    <w:rsid w:val="0059311E"/>
    <w:rsid w:val="0059338B"/>
    <w:rsid w:val="00593A35"/>
    <w:rsid w:val="00593A37"/>
    <w:rsid w:val="00593E3B"/>
    <w:rsid w:val="00593F18"/>
    <w:rsid w:val="00593F37"/>
    <w:rsid w:val="00594233"/>
    <w:rsid w:val="00594301"/>
    <w:rsid w:val="00594F5B"/>
    <w:rsid w:val="00595474"/>
    <w:rsid w:val="00595A0A"/>
    <w:rsid w:val="00595AF5"/>
    <w:rsid w:val="00595C36"/>
    <w:rsid w:val="005963A2"/>
    <w:rsid w:val="00596433"/>
    <w:rsid w:val="00596D72"/>
    <w:rsid w:val="00597E19"/>
    <w:rsid w:val="005A0204"/>
    <w:rsid w:val="005A06E4"/>
    <w:rsid w:val="005A0724"/>
    <w:rsid w:val="005A0958"/>
    <w:rsid w:val="005A0A0A"/>
    <w:rsid w:val="005A0B54"/>
    <w:rsid w:val="005A1572"/>
    <w:rsid w:val="005A17E2"/>
    <w:rsid w:val="005A186E"/>
    <w:rsid w:val="005A1F6A"/>
    <w:rsid w:val="005A21BB"/>
    <w:rsid w:val="005A2325"/>
    <w:rsid w:val="005A29D3"/>
    <w:rsid w:val="005A2C28"/>
    <w:rsid w:val="005A2CEF"/>
    <w:rsid w:val="005A2F07"/>
    <w:rsid w:val="005A33D9"/>
    <w:rsid w:val="005A36F1"/>
    <w:rsid w:val="005A3876"/>
    <w:rsid w:val="005A3B9C"/>
    <w:rsid w:val="005A3E00"/>
    <w:rsid w:val="005A3E89"/>
    <w:rsid w:val="005A430A"/>
    <w:rsid w:val="005A49EE"/>
    <w:rsid w:val="005A4B18"/>
    <w:rsid w:val="005A5120"/>
    <w:rsid w:val="005A588A"/>
    <w:rsid w:val="005A5C85"/>
    <w:rsid w:val="005A5D7B"/>
    <w:rsid w:val="005A6711"/>
    <w:rsid w:val="005A6A46"/>
    <w:rsid w:val="005A7337"/>
    <w:rsid w:val="005A74D8"/>
    <w:rsid w:val="005A75EF"/>
    <w:rsid w:val="005A7637"/>
    <w:rsid w:val="005A7884"/>
    <w:rsid w:val="005A7D8A"/>
    <w:rsid w:val="005A7E6D"/>
    <w:rsid w:val="005B0339"/>
    <w:rsid w:val="005B0ADC"/>
    <w:rsid w:val="005B158F"/>
    <w:rsid w:val="005B175A"/>
    <w:rsid w:val="005B18FD"/>
    <w:rsid w:val="005B19B8"/>
    <w:rsid w:val="005B1AB3"/>
    <w:rsid w:val="005B1F90"/>
    <w:rsid w:val="005B21EA"/>
    <w:rsid w:val="005B25F4"/>
    <w:rsid w:val="005B269A"/>
    <w:rsid w:val="005B2E0D"/>
    <w:rsid w:val="005B30F1"/>
    <w:rsid w:val="005B32C0"/>
    <w:rsid w:val="005B35B3"/>
    <w:rsid w:val="005B3E68"/>
    <w:rsid w:val="005B3FCA"/>
    <w:rsid w:val="005B3FE1"/>
    <w:rsid w:val="005B4CA4"/>
    <w:rsid w:val="005B536E"/>
    <w:rsid w:val="005B557F"/>
    <w:rsid w:val="005B63CC"/>
    <w:rsid w:val="005B64E7"/>
    <w:rsid w:val="005B6C3D"/>
    <w:rsid w:val="005B7206"/>
    <w:rsid w:val="005B72DE"/>
    <w:rsid w:val="005B74C8"/>
    <w:rsid w:val="005B78F0"/>
    <w:rsid w:val="005C04C2"/>
    <w:rsid w:val="005C0691"/>
    <w:rsid w:val="005C0A1F"/>
    <w:rsid w:val="005C0E74"/>
    <w:rsid w:val="005C161D"/>
    <w:rsid w:val="005C1ACB"/>
    <w:rsid w:val="005C1EE7"/>
    <w:rsid w:val="005C26EE"/>
    <w:rsid w:val="005C2B7D"/>
    <w:rsid w:val="005C3292"/>
    <w:rsid w:val="005C32F3"/>
    <w:rsid w:val="005C37A9"/>
    <w:rsid w:val="005C387E"/>
    <w:rsid w:val="005C3A5B"/>
    <w:rsid w:val="005C3B91"/>
    <w:rsid w:val="005C4E4B"/>
    <w:rsid w:val="005C50E1"/>
    <w:rsid w:val="005C53E3"/>
    <w:rsid w:val="005C54A3"/>
    <w:rsid w:val="005C5850"/>
    <w:rsid w:val="005C5CA0"/>
    <w:rsid w:val="005C5CE5"/>
    <w:rsid w:val="005C5CFC"/>
    <w:rsid w:val="005C6449"/>
    <w:rsid w:val="005C6897"/>
    <w:rsid w:val="005C6ADD"/>
    <w:rsid w:val="005C6B41"/>
    <w:rsid w:val="005C6BF7"/>
    <w:rsid w:val="005C6C26"/>
    <w:rsid w:val="005C6D24"/>
    <w:rsid w:val="005C7199"/>
    <w:rsid w:val="005C734B"/>
    <w:rsid w:val="005C7577"/>
    <w:rsid w:val="005C75C4"/>
    <w:rsid w:val="005C787B"/>
    <w:rsid w:val="005C7D1A"/>
    <w:rsid w:val="005C7D23"/>
    <w:rsid w:val="005D00EA"/>
    <w:rsid w:val="005D02CD"/>
    <w:rsid w:val="005D08AC"/>
    <w:rsid w:val="005D0AAC"/>
    <w:rsid w:val="005D0B90"/>
    <w:rsid w:val="005D0CC2"/>
    <w:rsid w:val="005D1792"/>
    <w:rsid w:val="005D1E46"/>
    <w:rsid w:val="005D2565"/>
    <w:rsid w:val="005D2823"/>
    <w:rsid w:val="005D2854"/>
    <w:rsid w:val="005D3078"/>
    <w:rsid w:val="005D3691"/>
    <w:rsid w:val="005D3E68"/>
    <w:rsid w:val="005D412B"/>
    <w:rsid w:val="005D442C"/>
    <w:rsid w:val="005D459B"/>
    <w:rsid w:val="005D4D58"/>
    <w:rsid w:val="005D4D7A"/>
    <w:rsid w:val="005D4F22"/>
    <w:rsid w:val="005D5228"/>
    <w:rsid w:val="005D577E"/>
    <w:rsid w:val="005D57CE"/>
    <w:rsid w:val="005D58DC"/>
    <w:rsid w:val="005D5FF1"/>
    <w:rsid w:val="005D63B6"/>
    <w:rsid w:val="005D63CB"/>
    <w:rsid w:val="005D658F"/>
    <w:rsid w:val="005D6714"/>
    <w:rsid w:val="005D6870"/>
    <w:rsid w:val="005D7A04"/>
    <w:rsid w:val="005D7E98"/>
    <w:rsid w:val="005D7F3B"/>
    <w:rsid w:val="005E02CB"/>
    <w:rsid w:val="005E0767"/>
    <w:rsid w:val="005E07FB"/>
    <w:rsid w:val="005E0A5F"/>
    <w:rsid w:val="005E0A81"/>
    <w:rsid w:val="005E12AD"/>
    <w:rsid w:val="005E16FA"/>
    <w:rsid w:val="005E1833"/>
    <w:rsid w:val="005E1FC3"/>
    <w:rsid w:val="005E1FE7"/>
    <w:rsid w:val="005E25F0"/>
    <w:rsid w:val="005E2C0E"/>
    <w:rsid w:val="005E3AB1"/>
    <w:rsid w:val="005E3F86"/>
    <w:rsid w:val="005E4177"/>
    <w:rsid w:val="005E4347"/>
    <w:rsid w:val="005E4FCF"/>
    <w:rsid w:val="005E5247"/>
    <w:rsid w:val="005E56F3"/>
    <w:rsid w:val="005E5A4E"/>
    <w:rsid w:val="005E6519"/>
    <w:rsid w:val="005E6967"/>
    <w:rsid w:val="005E6B09"/>
    <w:rsid w:val="005E6B4E"/>
    <w:rsid w:val="005E6BFF"/>
    <w:rsid w:val="005E6EC8"/>
    <w:rsid w:val="005E70A6"/>
    <w:rsid w:val="005E725B"/>
    <w:rsid w:val="005E7714"/>
    <w:rsid w:val="005E79AC"/>
    <w:rsid w:val="005E7BE0"/>
    <w:rsid w:val="005E7C5D"/>
    <w:rsid w:val="005E7EEC"/>
    <w:rsid w:val="005F046A"/>
    <w:rsid w:val="005F049C"/>
    <w:rsid w:val="005F0547"/>
    <w:rsid w:val="005F07EB"/>
    <w:rsid w:val="005F0804"/>
    <w:rsid w:val="005F0917"/>
    <w:rsid w:val="005F0D2B"/>
    <w:rsid w:val="005F11C1"/>
    <w:rsid w:val="005F12EA"/>
    <w:rsid w:val="005F14CA"/>
    <w:rsid w:val="005F14F1"/>
    <w:rsid w:val="005F17A3"/>
    <w:rsid w:val="005F1A32"/>
    <w:rsid w:val="005F1A41"/>
    <w:rsid w:val="005F1AEB"/>
    <w:rsid w:val="005F1DFD"/>
    <w:rsid w:val="005F23B3"/>
    <w:rsid w:val="005F2FE2"/>
    <w:rsid w:val="005F3027"/>
    <w:rsid w:val="005F3797"/>
    <w:rsid w:val="005F39D8"/>
    <w:rsid w:val="005F3AF6"/>
    <w:rsid w:val="005F3B3C"/>
    <w:rsid w:val="005F3C00"/>
    <w:rsid w:val="005F4143"/>
    <w:rsid w:val="005F4326"/>
    <w:rsid w:val="005F45BF"/>
    <w:rsid w:val="005F4696"/>
    <w:rsid w:val="005F48FF"/>
    <w:rsid w:val="005F4960"/>
    <w:rsid w:val="005F4FEA"/>
    <w:rsid w:val="005F52CC"/>
    <w:rsid w:val="005F52EF"/>
    <w:rsid w:val="005F55CF"/>
    <w:rsid w:val="005F585B"/>
    <w:rsid w:val="005F5868"/>
    <w:rsid w:val="005F5A73"/>
    <w:rsid w:val="005F5DEA"/>
    <w:rsid w:val="005F5E3D"/>
    <w:rsid w:val="005F635B"/>
    <w:rsid w:val="005F64D5"/>
    <w:rsid w:val="005F65A9"/>
    <w:rsid w:val="005F66A5"/>
    <w:rsid w:val="005F67B0"/>
    <w:rsid w:val="005F68BD"/>
    <w:rsid w:val="005F726E"/>
    <w:rsid w:val="005F7CC2"/>
    <w:rsid w:val="005F7D51"/>
    <w:rsid w:val="00600410"/>
    <w:rsid w:val="00600B41"/>
    <w:rsid w:val="00600C7F"/>
    <w:rsid w:val="00600D47"/>
    <w:rsid w:val="00600EB4"/>
    <w:rsid w:val="00600FEA"/>
    <w:rsid w:val="0060137B"/>
    <w:rsid w:val="0060172A"/>
    <w:rsid w:val="00601D8D"/>
    <w:rsid w:val="00601EC9"/>
    <w:rsid w:val="00602678"/>
    <w:rsid w:val="00602A69"/>
    <w:rsid w:val="00602EEF"/>
    <w:rsid w:val="006037C6"/>
    <w:rsid w:val="00603B78"/>
    <w:rsid w:val="00603E37"/>
    <w:rsid w:val="00603EDB"/>
    <w:rsid w:val="0060445D"/>
    <w:rsid w:val="00604D99"/>
    <w:rsid w:val="00604EA8"/>
    <w:rsid w:val="00604ECB"/>
    <w:rsid w:val="00605FF5"/>
    <w:rsid w:val="00606545"/>
    <w:rsid w:val="00606605"/>
    <w:rsid w:val="006066DE"/>
    <w:rsid w:val="00606756"/>
    <w:rsid w:val="00606B1D"/>
    <w:rsid w:val="00607341"/>
    <w:rsid w:val="00607480"/>
    <w:rsid w:val="006076FF"/>
    <w:rsid w:val="006077A5"/>
    <w:rsid w:val="00610608"/>
    <w:rsid w:val="0061069F"/>
    <w:rsid w:val="00610E63"/>
    <w:rsid w:val="00611065"/>
    <w:rsid w:val="00611930"/>
    <w:rsid w:val="00611A81"/>
    <w:rsid w:val="00611F8A"/>
    <w:rsid w:val="006124C1"/>
    <w:rsid w:val="00612806"/>
    <w:rsid w:val="00613397"/>
    <w:rsid w:val="0061399E"/>
    <w:rsid w:val="006139DB"/>
    <w:rsid w:val="00613A67"/>
    <w:rsid w:val="006141A8"/>
    <w:rsid w:val="006141DF"/>
    <w:rsid w:val="00614CF8"/>
    <w:rsid w:val="006152D4"/>
    <w:rsid w:val="00615D0E"/>
    <w:rsid w:val="00615D80"/>
    <w:rsid w:val="006163E4"/>
    <w:rsid w:val="00616629"/>
    <w:rsid w:val="00616B46"/>
    <w:rsid w:val="00616BCA"/>
    <w:rsid w:val="00616D01"/>
    <w:rsid w:val="00616D4E"/>
    <w:rsid w:val="0061733B"/>
    <w:rsid w:val="00617440"/>
    <w:rsid w:val="0061785B"/>
    <w:rsid w:val="00617997"/>
    <w:rsid w:val="00617AD1"/>
    <w:rsid w:val="00617C07"/>
    <w:rsid w:val="00617E04"/>
    <w:rsid w:val="00620063"/>
    <w:rsid w:val="006200CE"/>
    <w:rsid w:val="0062017F"/>
    <w:rsid w:val="0062043C"/>
    <w:rsid w:val="00620827"/>
    <w:rsid w:val="00620A25"/>
    <w:rsid w:val="0062107C"/>
    <w:rsid w:val="0062114A"/>
    <w:rsid w:val="00621206"/>
    <w:rsid w:val="0062129B"/>
    <w:rsid w:val="00621666"/>
    <w:rsid w:val="006218E1"/>
    <w:rsid w:val="006219F2"/>
    <w:rsid w:val="00621E56"/>
    <w:rsid w:val="00621EC4"/>
    <w:rsid w:val="00621F06"/>
    <w:rsid w:val="00622593"/>
    <w:rsid w:val="006226C8"/>
    <w:rsid w:val="00622976"/>
    <w:rsid w:val="00622D88"/>
    <w:rsid w:val="00623599"/>
    <w:rsid w:val="00623BF5"/>
    <w:rsid w:val="00623F91"/>
    <w:rsid w:val="006242A2"/>
    <w:rsid w:val="006244D7"/>
    <w:rsid w:val="006249A7"/>
    <w:rsid w:val="0062513A"/>
    <w:rsid w:val="00625300"/>
    <w:rsid w:val="006257C4"/>
    <w:rsid w:val="00625A22"/>
    <w:rsid w:val="00625DB5"/>
    <w:rsid w:val="00625EFD"/>
    <w:rsid w:val="00626288"/>
    <w:rsid w:val="006266E6"/>
    <w:rsid w:val="006268A1"/>
    <w:rsid w:val="00626B02"/>
    <w:rsid w:val="00626F6F"/>
    <w:rsid w:val="00627120"/>
    <w:rsid w:val="0062774C"/>
    <w:rsid w:val="00627953"/>
    <w:rsid w:val="0062796A"/>
    <w:rsid w:val="00627DF6"/>
    <w:rsid w:val="00627EBE"/>
    <w:rsid w:val="0063054A"/>
    <w:rsid w:val="0063077C"/>
    <w:rsid w:val="0063078B"/>
    <w:rsid w:val="00630DF4"/>
    <w:rsid w:val="00631C9F"/>
    <w:rsid w:val="00631EB7"/>
    <w:rsid w:val="006322CD"/>
    <w:rsid w:val="0063263C"/>
    <w:rsid w:val="00632D42"/>
    <w:rsid w:val="0063339B"/>
    <w:rsid w:val="006333CD"/>
    <w:rsid w:val="00633C64"/>
    <w:rsid w:val="00633C6F"/>
    <w:rsid w:val="00634085"/>
    <w:rsid w:val="00634193"/>
    <w:rsid w:val="00634F32"/>
    <w:rsid w:val="00634FCE"/>
    <w:rsid w:val="006352E3"/>
    <w:rsid w:val="006357C7"/>
    <w:rsid w:val="00635F7B"/>
    <w:rsid w:val="006362FC"/>
    <w:rsid w:val="0063645B"/>
    <w:rsid w:val="0063672F"/>
    <w:rsid w:val="00636A51"/>
    <w:rsid w:val="00636AC9"/>
    <w:rsid w:val="00636FA7"/>
    <w:rsid w:val="00637355"/>
    <w:rsid w:val="006374D3"/>
    <w:rsid w:val="006377D8"/>
    <w:rsid w:val="00637BF0"/>
    <w:rsid w:val="00637F41"/>
    <w:rsid w:val="006400F0"/>
    <w:rsid w:val="00640266"/>
    <w:rsid w:val="006405E0"/>
    <w:rsid w:val="00640696"/>
    <w:rsid w:val="0064082F"/>
    <w:rsid w:val="00640990"/>
    <w:rsid w:val="0064110B"/>
    <w:rsid w:val="00641152"/>
    <w:rsid w:val="006413D9"/>
    <w:rsid w:val="00641880"/>
    <w:rsid w:val="00641E71"/>
    <w:rsid w:val="00642029"/>
    <w:rsid w:val="006421CD"/>
    <w:rsid w:val="0064264E"/>
    <w:rsid w:val="006427B2"/>
    <w:rsid w:val="006428CE"/>
    <w:rsid w:val="00642FF0"/>
    <w:rsid w:val="00643982"/>
    <w:rsid w:val="00643B0E"/>
    <w:rsid w:val="00643D10"/>
    <w:rsid w:val="00643DAA"/>
    <w:rsid w:val="006440E0"/>
    <w:rsid w:val="00645D13"/>
    <w:rsid w:val="0064636B"/>
    <w:rsid w:val="00646503"/>
    <w:rsid w:val="00646A02"/>
    <w:rsid w:val="00646EAF"/>
    <w:rsid w:val="00647641"/>
    <w:rsid w:val="00647896"/>
    <w:rsid w:val="006478FE"/>
    <w:rsid w:val="006501F5"/>
    <w:rsid w:val="006502B4"/>
    <w:rsid w:val="006503A4"/>
    <w:rsid w:val="00650548"/>
    <w:rsid w:val="0065078C"/>
    <w:rsid w:val="006508F1"/>
    <w:rsid w:val="00650E08"/>
    <w:rsid w:val="00651B10"/>
    <w:rsid w:val="00651E45"/>
    <w:rsid w:val="00651F2F"/>
    <w:rsid w:val="0065254C"/>
    <w:rsid w:val="006527B3"/>
    <w:rsid w:val="00652CCB"/>
    <w:rsid w:val="00652FB9"/>
    <w:rsid w:val="00653157"/>
    <w:rsid w:val="006533A1"/>
    <w:rsid w:val="00653A64"/>
    <w:rsid w:val="00653B52"/>
    <w:rsid w:val="00653BDA"/>
    <w:rsid w:val="00653D9E"/>
    <w:rsid w:val="0065412C"/>
    <w:rsid w:val="00654286"/>
    <w:rsid w:val="00654714"/>
    <w:rsid w:val="00654A8F"/>
    <w:rsid w:val="00654C92"/>
    <w:rsid w:val="006556DE"/>
    <w:rsid w:val="00655838"/>
    <w:rsid w:val="00655F4F"/>
    <w:rsid w:val="006566D7"/>
    <w:rsid w:val="00656AD7"/>
    <w:rsid w:val="00656C17"/>
    <w:rsid w:val="00656D60"/>
    <w:rsid w:val="006570F4"/>
    <w:rsid w:val="0065720F"/>
    <w:rsid w:val="006575FF"/>
    <w:rsid w:val="00660114"/>
    <w:rsid w:val="00660136"/>
    <w:rsid w:val="00660327"/>
    <w:rsid w:val="00660B8E"/>
    <w:rsid w:val="00660BAB"/>
    <w:rsid w:val="00660D81"/>
    <w:rsid w:val="00661A34"/>
    <w:rsid w:val="006622B9"/>
    <w:rsid w:val="006628CC"/>
    <w:rsid w:val="006629C5"/>
    <w:rsid w:val="00662B57"/>
    <w:rsid w:val="00662DEF"/>
    <w:rsid w:val="00662DF3"/>
    <w:rsid w:val="00663A32"/>
    <w:rsid w:val="00663D02"/>
    <w:rsid w:val="00664554"/>
    <w:rsid w:val="006648D3"/>
    <w:rsid w:val="00664ABB"/>
    <w:rsid w:val="00664CB3"/>
    <w:rsid w:val="00664D7C"/>
    <w:rsid w:val="00664DFF"/>
    <w:rsid w:val="00664EC6"/>
    <w:rsid w:val="006652E2"/>
    <w:rsid w:val="00665A8B"/>
    <w:rsid w:val="00665AC4"/>
    <w:rsid w:val="00666754"/>
    <w:rsid w:val="00666981"/>
    <w:rsid w:val="00666997"/>
    <w:rsid w:val="00667BE2"/>
    <w:rsid w:val="006702BF"/>
    <w:rsid w:val="006706D6"/>
    <w:rsid w:val="00670735"/>
    <w:rsid w:val="00670736"/>
    <w:rsid w:val="0067139C"/>
    <w:rsid w:val="00671464"/>
    <w:rsid w:val="00671721"/>
    <w:rsid w:val="00671B79"/>
    <w:rsid w:val="00671BC9"/>
    <w:rsid w:val="00671E69"/>
    <w:rsid w:val="006724B1"/>
    <w:rsid w:val="006729D0"/>
    <w:rsid w:val="00672C6C"/>
    <w:rsid w:val="00672ECF"/>
    <w:rsid w:val="0067324A"/>
    <w:rsid w:val="006735E1"/>
    <w:rsid w:val="0067367F"/>
    <w:rsid w:val="00673C0F"/>
    <w:rsid w:val="00673CD3"/>
    <w:rsid w:val="0067464B"/>
    <w:rsid w:val="00674767"/>
    <w:rsid w:val="0067499A"/>
    <w:rsid w:val="006749A7"/>
    <w:rsid w:val="00674A54"/>
    <w:rsid w:val="00674B5D"/>
    <w:rsid w:val="006766AB"/>
    <w:rsid w:val="00676726"/>
    <w:rsid w:val="006776EF"/>
    <w:rsid w:val="00677990"/>
    <w:rsid w:val="00677EB8"/>
    <w:rsid w:val="00680029"/>
    <w:rsid w:val="006804DF"/>
    <w:rsid w:val="00680752"/>
    <w:rsid w:val="00680B4F"/>
    <w:rsid w:val="00680BB2"/>
    <w:rsid w:val="00680F0D"/>
    <w:rsid w:val="00681BBD"/>
    <w:rsid w:val="00682918"/>
    <w:rsid w:val="00682D9F"/>
    <w:rsid w:val="00682E9B"/>
    <w:rsid w:val="00683128"/>
    <w:rsid w:val="006833E1"/>
    <w:rsid w:val="006835E0"/>
    <w:rsid w:val="00683705"/>
    <w:rsid w:val="00684655"/>
    <w:rsid w:val="00684762"/>
    <w:rsid w:val="00684C2F"/>
    <w:rsid w:val="0068524C"/>
    <w:rsid w:val="00685269"/>
    <w:rsid w:val="006853DF"/>
    <w:rsid w:val="00685850"/>
    <w:rsid w:val="00685B29"/>
    <w:rsid w:val="00685EB7"/>
    <w:rsid w:val="00685FFA"/>
    <w:rsid w:val="00686189"/>
    <w:rsid w:val="006862CC"/>
    <w:rsid w:val="0068631D"/>
    <w:rsid w:val="00687A5D"/>
    <w:rsid w:val="00687BB4"/>
    <w:rsid w:val="00687DD5"/>
    <w:rsid w:val="00690140"/>
    <w:rsid w:val="00690657"/>
    <w:rsid w:val="0069118E"/>
    <w:rsid w:val="00691780"/>
    <w:rsid w:val="00691863"/>
    <w:rsid w:val="00691B61"/>
    <w:rsid w:val="00691BDB"/>
    <w:rsid w:val="00692300"/>
    <w:rsid w:val="0069273B"/>
    <w:rsid w:val="00692B02"/>
    <w:rsid w:val="00692E2F"/>
    <w:rsid w:val="006931C7"/>
    <w:rsid w:val="0069332C"/>
    <w:rsid w:val="006933FD"/>
    <w:rsid w:val="00693928"/>
    <w:rsid w:val="00693B6B"/>
    <w:rsid w:val="006940FD"/>
    <w:rsid w:val="006945F9"/>
    <w:rsid w:val="006957E5"/>
    <w:rsid w:val="00695981"/>
    <w:rsid w:val="00695A8F"/>
    <w:rsid w:val="00696296"/>
    <w:rsid w:val="006962A0"/>
    <w:rsid w:val="00696548"/>
    <w:rsid w:val="00696776"/>
    <w:rsid w:val="006967FE"/>
    <w:rsid w:val="00696981"/>
    <w:rsid w:val="0069732D"/>
    <w:rsid w:val="0069738F"/>
    <w:rsid w:val="00697431"/>
    <w:rsid w:val="006974D3"/>
    <w:rsid w:val="006974F3"/>
    <w:rsid w:val="006975FC"/>
    <w:rsid w:val="00697744"/>
    <w:rsid w:val="00697DB9"/>
    <w:rsid w:val="00697FBB"/>
    <w:rsid w:val="006A00DB"/>
    <w:rsid w:val="006A06C0"/>
    <w:rsid w:val="006A0D4C"/>
    <w:rsid w:val="006A0F10"/>
    <w:rsid w:val="006A1590"/>
    <w:rsid w:val="006A17D4"/>
    <w:rsid w:val="006A1AA9"/>
    <w:rsid w:val="006A1C1E"/>
    <w:rsid w:val="006A1D4C"/>
    <w:rsid w:val="006A1F89"/>
    <w:rsid w:val="006A25BC"/>
    <w:rsid w:val="006A2645"/>
    <w:rsid w:val="006A2C21"/>
    <w:rsid w:val="006A32EC"/>
    <w:rsid w:val="006A3897"/>
    <w:rsid w:val="006A3FF1"/>
    <w:rsid w:val="006A4490"/>
    <w:rsid w:val="006A4AB3"/>
    <w:rsid w:val="006A5CC6"/>
    <w:rsid w:val="006A6435"/>
    <w:rsid w:val="006A6510"/>
    <w:rsid w:val="006A681C"/>
    <w:rsid w:val="006A68FD"/>
    <w:rsid w:val="006A6977"/>
    <w:rsid w:val="006A6E40"/>
    <w:rsid w:val="006A72F8"/>
    <w:rsid w:val="006A7A3B"/>
    <w:rsid w:val="006A7ADE"/>
    <w:rsid w:val="006B0090"/>
    <w:rsid w:val="006B0641"/>
    <w:rsid w:val="006B0DA3"/>
    <w:rsid w:val="006B11DE"/>
    <w:rsid w:val="006B16BE"/>
    <w:rsid w:val="006B1F6B"/>
    <w:rsid w:val="006B2366"/>
    <w:rsid w:val="006B25DA"/>
    <w:rsid w:val="006B26FC"/>
    <w:rsid w:val="006B2845"/>
    <w:rsid w:val="006B3129"/>
    <w:rsid w:val="006B3A05"/>
    <w:rsid w:val="006B3E10"/>
    <w:rsid w:val="006B47A7"/>
    <w:rsid w:val="006B4B02"/>
    <w:rsid w:val="006B50F9"/>
    <w:rsid w:val="006B544B"/>
    <w:rsid w:val="006B64CF"/>
    <w:rsid w:val="006B6653"/>
    <w:rsid w:val="006B6C0E"/>
    <w:rsid w:val="006B74F7"/>
    <w:rsid w:val="006C0494"/>
    <w:rsid w:val="006C04A2"/>
    <w:rsid w:val="006C06B9"/>
    <w:rsid w:val="006C0BF8"/>
    <w:rsid w:val="006C1275"/>
    <w:rsid w:val="006C13EE"/>
    <w:rsid w:val="006C15B3"/>
    <w:rsid w:val="006C17C7"/>
    <w:rsid w:val="006C1FBC"/>
    <w:rsid w:val="006C25EE"/>
    <w:rsid w:val="006C2855"/>
    <w:rsid w:val="006C29FD"/>
    <w:rsid w:val="006C2FC2"/>
    <w:rsid w:val="006C38F0"/>
    <w:rsid w:val="006C3C05"/>
    <w:rsid w:val="006C3E46"/>
    <w:rsid w:val="006C4138"/>
    <w:rsid w:val="006C431E"/>
    <w:rsid w:val="006C48ED"/>
    <w:rsid w:val="006C4A4C"/>
    <w:rsid w:val="006C4AD0"/>
    <w:rsid w:val="006C5B23"/>
    <w:rsid w:val="006C6135"/>
    <w:rsid w:val="006C69DC"/>
    <w:rsid w:val="006C6D95"/>
    <w:rsid w:val="006C775C"/>
    <w:rsid w:val="006C77AA"/>
    <w:rsid w:val="006C77DC"/>
    <w:rsid w:val="006C77FE"/>
    <w:rsid w:val="006C7C67"/>
    <w:rsid w:val="006C7F63"/>
    <w:rsid w:val="006D0072"/>
    <w:rsid w:val="006D04D6"/>
    <w:rsid w:val="006D0754"/>
    <w:rsid w:val="006D08E4"/>
    <w:rsid w:val="006D09AD"/>
    <w:rsid w:val="006D0AB9"/>
    <w:rsid w:val="006D0B4D"/>
    <w:rsid w:val="006D0CD5"/>
    <w:rsid w:val="006D1195"/>
    <w:rsid w:val="006D11B8"/>
    <w:rsid w:val="006D134A"/>
    <w:rsid w:val="006D14BB"/>
    <w:rsid w:val="006D155D"/>
    <w:rsid w:val="006D1C04"/>
    <w:rsid w:val="006D1CCF"/>
    <w:rsid w:val="006D1D4E"/>
    <w:rsid w:val="006D1F57"/>
    <w:rsid w:val="006D1F98"/>
    <w:rsid w:val="006D2137"/>
    <w:rsid w:val="006D2404"/>
    <w:rsid w:val="006D2546"/>
    <w:rsid w:val="006D28A2"/>
    <w:rsid w:val="006D38A2"/>
    <w:rsid w:val="006D38C3"/>
    <w:rsid w:val="006D3F2D"/>
    <w:rsid w:val="006D3F31"/>
    <w:rsid w:val="006D40B5"/>
    <w:rsid w:val="006D495B"/>
    <w:rsid w:val="006D4A3A"/>
    <w:rsid w:val="006D5073"/>
    <w:rsid w:val="006D5661"/>
    <w:rsid w:val="006D587B"/>
    <w:rsid w:val="006D59A8"/>
    <w:rsid w:val="006D5BF2"/>
    <w:rsid w:val="006D5CCC"/>
    <w:rsid w:val="006D5E9B"/>
    <w:rsid w:val="006D69D6"/>
    <w:rsid w:val="006D6E0C"/>
    <w:rsid w:val="006D6E41"/>
    <w:rsid w:val="006D7586"/>
    <w:rsid w:val="006D78C2"/>
    <w:rsid w:val="006D7905"/>
    <w:rsid w:val="006D7D9D"/>
    <w:rsid w:val="006D7EF8"/>
    <w:rsid w:val="006D7FAC"/>
    <w:rsid w:val="006E050F"/>
    <w:rsid w:val="006E105D"/>
    <w:rsid w:val="006E183D"/>
    <w:rsid w:val="006E1B5F"/>
    <w:rsid w:val="006E1DC3"/>
    <w:rsid w:val="006E2051"/>
    <w:rsid w:val="006E262B"/>
    <w:rsid w:val="006E26CB"/>
    <w:rsid w:val="006E301E"/>
    <w:rsid w:val="006E3085"/>
    <w:rsid w:val="006E3FBA"/>
    <w:rsid w:val="006E4004"/>
    <w:rsid w:val="006E4052"/>
    <w:rsid w:val="006E441A"/>
    <w:rsid w:val="006E4C0E"/>
    <w:rsid w:val="006E5160"/>
    <w:rsid w:val="006E524D"/>
    <w:rsid w:val="006E5A35"/>
    <w:rsid w:val="006E5EE3"/>
    <w:rsid w:val="006E6431"/>
    <w:rsid w:val="006E6742"/>
    <w:rsid w:val="006E688B"/>
    <w:rsid w:val="006E740B"/>
    <w:rsid w:val="006E7B0C"/>
    <w:rsid w:val="006E7B3D"/>
    <w:rsid w:val="006E7B9D"/>
    <w:rsid w:val="006E7DA7"/>
    <w:rsid w:val="006F06E0"/>
    <w:rsid w:val="006F085A"/>
    <w:rsid w:val="006F0DFC"/>
    <w:rsid w:val="006F10AA"/>
    <w:rsid w:val="006F11B8"/>
    <w:rsid w:val="006F138B"/>
    <w:rsid w:val="006F167D"/>
    <w:rsid w:val="006F25B8"/>
    <w:rsid w:val="006F2666"/>
    <w:rsid w:val="006F29D2"/>
    <w:rsid w:val="006F3512"/>
    <w:rsid w:val="006F38D2"/>
    <w:rsid w:val="006F397B"/>
    <w:rsid w:val="006F3986"/>
    <w:rsid w:val="006F3A98"/>
    <w:rsid w:val="006F3F85"/>
    <w:rsid w:val="006F5068"/>
    <w:rsid w:val="006F5463"/>
    <w:rsid w:val="006F54EB"/>
    <w:rsid w:val="006F56CE"/>
    <w:rsid w:val="006F5E76"/>
    <w:rsid w:val="006F6E63"/>
    <w:rsid w:val="006F728F"/>
    <w:rsid w:val="006F7484"/>
    <w:rsid w:val="006F7AF9"/>
    <w:rsid w:val="006F7FAC"/>
    <w:rsid w:val="00700964"/>
    <w:rsid w:val="007013DB"/>
    <w:rsid w:val="0070167C"/>
    <w:rsid w:val="00701BF2"/>
    <w:rsid w:val="00701DA6"/>
    <w:rsid w:val="00701DB8"/>
    <w:rsid w:val="007028AE"/>
    <w:rsid w:val="00702A14"/>
    <w:rsid w:val="00702D9C"/>
    <w:rsid w:val="00702F80"/>
    <w:rsid w:val="007037D4"/>
    <w:rsid w:val="00703C82"/>
    <w:rsid w:val="00704084"/>
    <w:rsid w:val="0070540A"/>
    <w:rsid w:val="00705F2C"/>
    <w:rsid w:val="007062CD"/>
    <w:rsid w:val="007065BF"/>
    <w:rsid w:val="00706751"/>
    <w:rsid w:val="00706DDF"/>
    <w:rsid w:val="00706E93"/>
    <w:rsid w:val="00706F6F"/>
    <w:rsid w:val="00706FD7"/>
    <w:rsid w:val="007071C1"/>
    <w:rsid w:val="007075D1"/>
    <w:rsid w:val="00707861"/>
    <w:rsid w:val="00707971"/>
    <w:rsid w:val="00707DC0"/>
    <w:rsid w:val="007105DB"/>
    <w:rsid w:val="0071072D"/>
    <w:rsid w:val="00710961"/>
    <w:rsid w:val="00710B4D"/>
    <w:rsid w:val="00710F4E"/>
    <w:rsid w:val="00711032"/>
    <w:rsid w:val="00711421"/>
    <w:rsid w:val="0071153D"/>
    <w:rsid w:val="00711887"/>
    <w:rsid w:val="0071188C"/>
    <w:rsid w:val="00711AF5"/>
    <w:rsid w:val="00711FC1"/>
    <w:rsid w:val="007122F9"/>
    <w:rsid w:val="00712422"/>
    <w:rsid w:val="0071255B"/>
    <w:rsid w:val="0071279B"/>
    <w:rsid w:val="00712949"/>
    <w:rsid w:val="00712AF3"/>
    <w:rsid w:val="00712E78"/>
    <w:rsid w:val="00713454"/>
    <w:rsid w:val="00713496"/>
    <w:rsid w:val="00713A84"/>
    <w:rsid w:val="00713CD1"/>
    <w:rsid w:val="00713D3C"/>
    <w:rsid w:val="00713DCA"/>
    <w:rsid w:val="00713E5A"/>
    <w:rsid w:val="00713F82"/>
    <w:rsid w:val="00714056"/>
    <w:rsid w:val="00714181"/>
    <w:rsid w:val="00714281"/>
    <w:rsid w:val="00715075"/>
    <w:rsid w:val="00715D8B"/>
    <w:rsid w:val="00715FE3"/>
    <w:rsid w:val="00716616"/>
    <w:rsid w:val="00716918"/>
    <w:rsid w:val="00716BAB"/>
    <w:rsid w:val="00717BD6"/>
    <w:rsid w:val="00720388"/>
    <w:rsid w:val="00720E4F"/>
    <w:rsid w:val="00721084"/>
    <w:rsid w:val="007211CB"/>
    <w:rsid w:val="0072126A"/>
    <w:rsid w:val="007212C3"/>
    <w:rsid w:val="00721F91"/>
    <w:rsid w:val="0072218D"/>
    <w:rsid w:val="00723248"/>
    <w:rsid w:val="00723AFB"/>
    <w:rsid w:val="007240B4"/>
    <w:rsid w:val="00724320"/>
    <w:rsid w:val="007244BD"/>
    <w:rsid w:val="0072451D"/>
    <w:rsid w:val="007250A6"/>
    <w:rsid w:val="007250E7"/>
    <w:rsid w:val="0072532F"/>
    <w:rsid w:val="0072619C"/>
    <w:rsid w:val="00726290"/>
    <w:rsid w:val="007265FA"/>
    <w:rsid w:val="007269DA"/>
    <w:rsid w:val="00727639"/>
    <w:rsid w:val="00727D63"/>
    <w:rsid w:val="00730445"/>
    <w:rsid w:val="00730662"/>
    <w:rsid w:val="007306C0"/>
    <w:rsid w:val="00730922"/>
    <w:rsid w:val="00730A2E"/>
    <w:rsid w:val="00730CA2"/>
    <w:rsid w:val="0073180A"/>
    <w:rsid w:val="007325FB"/>
    <w:rsid w:val="007328EB"/>
    <w:rsid w:val="00732986"/>
    <w:rsid w:val="00733467"/>
    <w:rsid w:val="00733E80"/>
    <w:rsid w:val="00733F1B"/>
    <w:rsid w:val="007342B9"/>
    <w:rsid w:val="00734660"/>
    <w:rsid w:val="007349FA"/>
    <w:rsid w:val="00735A8E"/>
    <w:rsid w:val="007361E8"/>
    <w:rsid w:val="00736A3F"/>
    <w:rsid w:val="00736AFC"/>
    <w:rsid w:val="00736BDE"/>
    <w:rsid w:val="00736D9D"/>
    <w:rsid w:val="00736E86"/>
    <w:rsid w:val="0073736C"/>
    <w:rsid w:val="00737537"/>
    <w:rsid w:val="0073775D"/>
    <w:rsid w:val="0073781D"/>
    <w:rsid w:val="00737AF8"/>
    <w:rsid w:val="007402A3"/>
    <w:rsid w:val="00740314"/>
    <w:rsid w:val="00740563"/>
    <w:rsid w:val="00740847"/>
    <w:rsid w:val="00741425"/>
    <w:rsid w:val="007415BC"/>
    <w:rsid w:val="0074163B"/>
    <w:rsid w:val="00741691"/>
    <w:rsid w:val="00741F75"/>
    <w:rsid w:val="00742565"/>
    <w:rsid w:val="00742B83"/>
    <w:rsid w:val="00742D4C"/>
    <w:rsid w:val="00742E75"/>
    <w:rsid w:val="00742EB3"/>
    <w:rsid w:val="00744145"/>
    <w:rsid w:val="007444C4"/>
    <w:rsid w:val="00744763"/>
    <w:rsid w:val="00744BD9"/>
    <w:rsid w:val="00744F22"/>
    <w:rsid w:val="00745267"/>
    <w:rsid w:val="00745439"/>
    <w:rsid w:val="00745965"/>
    <w:rsid w:val="00745CA8"/>
    <w:rsid w:val="00745F90"/>
    <w:rsid w:val="0074601C"/>
    <w:rsid w:val="00746DB0"/>
    <w:rsid w:val="0074719D"/>
    <w:rsid w:val="00747384"/>
    <w:rsid w:val="00747C7B"/>
    <w:rsid w:val="00747DF4"/>
    <w:rsid w:val="00747FFA"/>
    <w:rsid w:val="00750276"/>
    <w:rsid w:val="00750363"/>
    <w:rsid w:val="00750583"/>
    <w:rsid w:val="00750736"/>
    <w:rsid w:val="00750B6D"/>
    <w:rsid w:val="00750E60"/>
    <w:rsid w:val="00750F36"/>
    <w:rsid w:val="007515AF"/>
    <w:rsid w:val="00751E58"/>
    <w:rsid w:val="007521C6"/>
    <w:rsid w:val="0075309F"/>
    <w:rsid w:val="007530B7"/>
    <w:rsid w:val="00753464"/>
    <w:rsid w:val="007538EC"/>
    <w:rsid w:val="007539DA"/>
    <w:rsid w:val="0075456F"/>
    <w:rsid w:val="007548A0"/>
    <w:rsid w:val="00754919"/>
    <w:rsid w:val="007549B1"/>
    <w:rsid w:val="00754B88"/>
    <w:rsid w:val="00754BE6"/>
    <w:rsid w:val="00755D7C"/>
    <w:rsid w:val="00755E5B"/>
    <w:rsid w:val="00755EEF"/>
    <w:rsid w:val="00756259"/>
    <w:rsid w:val="0075683A"/>
    <w:rsid w:val="007569B8"/>
    <w:rsid w:val="007569F2"/>
    <w:rsid w:val="0075717E"/>
    <w:rsid w:val="007571F3"/>
    <w:rsid w:val="0075753C"/>
    <w:rsid w:val="00757588"/>
    <w:rsid w:val="007575D1"/>
    <w:rsid w:val="00757993"/>
    <w:rsid w:val="007609FC"/>
    <w:rsid w:val="007612E7"/>
    <w:rsid w:val="00761818"/>
    <w:rsid w:val="0076193C"/>
    <w:rsid w:val="00761954"/>
    <w:rsid w:val="00761A22"/>
    <w:rsid w:val="00761F7D"/>
    <w:rsid w:val="0076209D"/>
    <w:rsid w:val="007621DA"/>
    <w:rsid w:val="00762466"/>
    <w:rsid w:val="007629C0"/>
    <w:rsid w:val="00762A48"/>
    <w:rsid w:val="00763745"/>
    <w:rsid w:val="0076376D"/>
    <w:rsid w:val="00763775"/>
    <w:rsid w:val="00763F63"/>
    <w:rsid w:val="007640A2"/>
    <w:rsid w:val="00764239"/>
    <w:rsid w:val="00764479"/>
    <w:rsid w:val="0076481E"/>
    <w:rsid w:val="00764C03"/>
    <w:rsid w:val="00764D9D"/>
    <w:rsid w:val="00765DA4"/>
    <w:rsid w:val="00765EBA"/>
    <w:rsid w:val="00766C3F"/>
    <w:rsid w:val="00767398"/>
    <w:rsid w:val="00767749"/>
    <w:rsid w:val="007677EF"/>
    <w:rsid w:val="00767B6A"/>
    <w:rsid w:val="007709FB"/>
    <w:rsid w:val="00770A0B"/>
    <w:rsid w:val="00771120"/>
    <w:rsid w:val="0077123C"/>
    <w:rsid w:val="00771501"/>
    <w:rsid w:val="0077201E"/>
    <w:rsid w:val="0077266A"/>
    <w:rsid w:val="00773080"/>
    <w:rsid w:val="0077347E"/>
    <w:rsid w:val="007738C1"/>
    <w:rsid w:val="00773A44"/>
    <w:rsid w:val="00773F2C"/>
    <w:rsid w:val="00773FB5"/>
    <w:rsid w:val="007748AC"/>
    <w:rsid w:val="00774938"/>
    <w:rsid w:val="00774C87"/>
    <w:rsid w:val="00774E1D"/>
    <w:rsid w:val="007754D2"/>
    <w:rsid w:val="00775D6B"/>
    <w:rsid w:val="00776044"/>
    <w:rsid w:val="00776524"/>
    <w:rsid w:val="00776788"/>
    <w:rsid w:val="0077681A"/>
    <w:rsid w:val="00776826"/>
    <w:rsid w:val="007768A7"/>
    <w:rsid w:val="00776CFE"/>
    <w:rsid w:val="00776FB7"/>
    <w:rsid w:val="007773C9"/>
    <w:rsid w:val="00777875"/>
    <w:rsid w:val="00777AAD"/>
    <w:rsid w:val="00777EB9"/>
    <w:rsid w:val="0078060E"/>
    <w:rsid w:val="00780D74"/>
    <w:rsid w:val="00780DB2"/>
    <w:rsid w:val="00781174"/>
    <w:rsid w:val="00781372"/>
    <w:rsid w:val="00781495"/>
    <w:rsid w:val="007818FD"/>
    <w:rsid w:val="007823EF"/>
    <w:rsid w:val="007826F0"/>
    <w:rsid w:val="007826FE"/>
    <w:rsid w:val="0078296B"/>
    <w:rsid w:val="00782A24"/>
    <w:rsid w:val="00782A8A"/>
    <w:rsid w:val="00782D77"/>
    <w:rsid w:val="0078314E"/>
    <w:rsid w:val="0078356A"/>
    <w:rsid w:val="00783B66"/>
    <w:rsid w:val="0078446F"/>
    <w:rsid w:val="00785436"/>
    <w:rsid w:val="007855AF"/>
    <w:rsid w:val="007856EA"/>
    <w:rsid w:val="007857A0"/>
    <w:rsid w:val="007859E1"/>
    <w:rsid w:val="00785B8A"/>
    <w:rsid w:val="00785DB8"/>
    <w:rsid w:val="00786185"/>
    <w:rsid w:val="00786463"/>
    <w:rsid w:val="00786811"/>
    <w:rsid w:val="007868EB"/>
    <w:rsid w:val="007873EE"/>
    <w:rsid w:val="00787698"/>
    <w:rsid w:val="00787E26"/>
    <w:rsid w:val="00790260"/>
    <w:rsid w:val="00790736"/>
    <w:rsid w:val="00790EDF"/>
    <w:rsid w:val="007910CA"/>
    <w:rsid w:val="00791154"/>
    <w:rsid w:val="007912A3"/>
    <w:rsid w:val="00791B9A"/>
    <w:rsid w:val="00791BC5"/>
    <w:rsid w:val="00792172"/>
    <w:rsid w:val="0079222D"/>
    <w:rsid w:val="007922D4"/>
    <w:rsid w:val="007928A2"/>
    <w:rsid w:val="00792995"/>
    <w:rsid w:val="00792F25"/>
    <w:rsid w:val="00793297"/>
    <w:rsid w:val="007933DD"/>
    <w:rsid w:val="007936C8"/>
    <w:rsid w:val="00794AF5"/>
    <w:rsid w:val="007958C7"/>
    <w:rsid w:val="00795AC4"/>
    <w:rsid w:val="00795CD8"/>
    <w:rsid w:val="00795D5C"/>
    <w:rsid w:val="00795FF9"/>
    <w:rsid w:val="00796522"/>
    <w:rsid w:val="007965AA"/>
    <w:rsid w:val="00796632"/>
    <w:rsid w:val="00796DDF"/>
    <w:rsid w:val="00796ED3"/>
    <w:rsid w:val="00796F05"/>
    <w:rsid w:val="007975A9"/>
    <w:rsid w:val="007979FB"/>
    <w:rsid w:val="00797C3A"/>
    <w:rsid w:val="00797E63"/>
    <w:rsid w:val="00797F0B"/>
    <w:rsid w:val="007A0346"/>
    <w:rsid w:val="007A044D"/>
    <w:rsid w:val="007A0FD3"/>
    <w:rsid w:val="007A1846"/>
    <w:rsid w:val="007A1852"/>
    <w:rsid w:val="007A19DB"/>
    <w:rsid w:val="007A1F3B"/>
    <w:rsid w:val="007A21F3"/>
    <w:rsid w:val="007A2FD5"/>
    <w:rsid w:val="007A30EA"/>
    <w:rsid w:val="007A3C64"/>
    <w:rsid w:val="007A43E4"/>
    <w:rsid w:val="007A443E"/>
    <w:rsid w:val="007A591E"/>
    <w:rsid w:val="007A5A76"/>
    <w:rsid w:val="007A62A3"/>
    <w:rsid w:val="007A6372"/>
    <w:rsid w:val="007A63D6"/>
    <w:rsid w:val="007A6467"/>
    <w:rsid w:val="007A661E"/>
    <w:rsid w:val="007A6C16"/>
    <w:rsid w:val="007A6D89"/>
    <w:rsid w:val="007A7113"/>
    <w:rsid w:val="007A7C2C"/>
    <w:rsid w:val="007A7DC7"/>
    <w:rsid w:val="007A7E90"/>
    <w:rsid w:val="007B00C5"/>
    <w:rsid w:val="007B062A"/>
    <w:rsid w:val="007B0953"/>
    <w:rsid w:val="007B0C01"/>
    <w:rsid w:val="007B0E76"/>
    <w:rsid w:val="007B1401"/>
    <w:rsid w:val="007B1915"/>
    <w:rsid w:val="007B1A73"/>
    <w:rsid w:val="007B1D78"/>
    <w:rsid w:val="007B214D"/>
    <w:rsid w:val="007B2660"/>
    <w:rsid w:val="007B2A62"/>
    <w:rsid w:val="007B2D47"/>
    <w:rsid w:val="007B2DC8"/>
    <w:rsid w:val="007B327D"/>
    <w:rsid w:val="007B345C"/>
    <w:rsid w:val="007B3928"/>
    <w:rsid w:val="007B3E48"/>
    <w:rsid w:val="007B3E8A"/>
    <w:rsid w:val="007B403E"/>
    <w:rsid w:val="007B42D5"/>
    <w:rsid w:val="007B4A44"/>
    <w:rsid w:val="007B4B6D"/>
    <w:rsid w:val="007B4BD0"/>
    <w:rsid w:val="007B50F2"/>
    <w:rsid w:val="007B5277"/>
    <w:rsid w:val="007B529C"/>
    <w:rsid w:val="007B589F"/>
    <w:rsid w:val="007B5A81"/>
    <w:rsid w:val="007B5BF6"/>
    <w:rsid w:val="007B5D56"/>
    <w:rsid w:val="007B68F5"/>
    <w:rsid w:val="007B6A7D"/>
    <w:rsid w:val="007B6A92"/>
    <w:rsid w:val="007B6C7D"/>
    <w:rsid w:val="007B7229"/>
    <w:rsid w:val="007B75D4"/>
    <w:rsid w:val="007B7B37"/>
    <w:rsid w:val="007C01A9"/>
    <w:rsid w:val="007C02F0"/>
    <w:rsid w:val="007C09BC"/>
    <w:rsid w:val="007C114A"/>
    <w:rsid w:val="007C141C"/>
    <w:rsid w:val="007C16D4"/>
    <w:rsid w:val="007C18B3"/>
    <w:rsid w:val="007C194E"/>
    <w:rsid w:val="007C1C91"/>
    <w:rsid w:val="007C2185"/>
    <w:rsid w:val="007C2825"/>
    <w:rsid w:val="007C2D06"/>
    <w:rsid w:val="007C30D1"/>
    <w:rsid w:val="007C3526"/>
    <w:rsid w:val="007C3616"/>
    <w:rsid w:val="007C38B5"/>
    <w:rsid w:val="007C3D97"/>
    <w:rsid w:val="007C46F3"/>
    <w:rsid w:val="007C5AF1"/>
    <w:rsid w:val="007C5D14"/>
    <w:rsid w:val="007C67A2"/>
    <w:rsid w:val="007C6C39"/>
    <w:rsid w:val="007C6E3B"/>
    <w:rsid w:val="007C791F"/>
    <w:rsid w:val="007C7C5F"/>
    <w:rsid w:val="007D0028"/>
    <w:rsid w:val="007D0572"/>
    <w:rsid w:val="007D0587"/>
    <w:rsid w:val="007D0807"/>
    <w:rsid w:val="007D09B6"/>
    <w:rsid w:val="007D0E4C"/>
    <w:rsid w:val="007D0F25"/>
    <w:rsid w:val="007D1197"/>
    <w:rsid w:val="007D1282"/>
    <w:rsid w:val="007D2459"/>
    <w:rsid w:val="007D2979"/>
    <w:rsid w:val="007D3768"/>
    <w:rsid w:val="007D3F03"/>
    <w:rsid w:val="007D4888"/>
    <w:rsid w:val="007D515A"/>
    <w:rsid w:val="007D5811"/>
    <w:rsid w:val="007D5825"/>
    <w:rsid w:val="007D5E7B"/>
    <w:rsid w:val="007D601E"/>
    <w:rsid w:val="007D624F"/>
    <w:rsid w:val="007D6568"/>
    <w:rsid w:val="007D66A0"/>
    <w:rsid w:val="007D6812"/>
    <w:rsid w:val="007D6D3A"/>
    <w:rsid w:val="007D6E53"/>
    <w:rsid w:val="007D770B"/>
    <w:rsid w:val="007D7870"/>
    <w:rsid w:val="007D78DE"/>
    <w:rsid w:val="007E0193"/>
    <w:rsid w:val="007E0355"/>
    <w:rsid w:val="007E07DB"/>
    <w:rsid w:val="007E08FF"/>
    <w:rsid w:val="007E090D"/>
    <w:rsid w:val="007E0C2E"/>
    <w:rsid w:val="007E0C2F"/>
    <w:rsid w:val="007E0C91"/>
    <w:rsid w:val="007E0C9E"/>
    <w:rsid w:val="007E162F"/>
    <w:rsid w:val="007E17EA"/>
    <w:rsid w:val="007E1D8D"/>
    <w:rsid w:val="007E214C"/>
    <w:rsid w:val="007E220B"/>
    <w:rsid w:val="007E26DA"/>
    <w:rsid w:val="007E27A8"/>
    <w:rsid w:val="007E2A19"/>
    <w:rsid w:val="007E3DC5"/>
    <w:rsid w:val="007E3DDF"/>
    <w:rsid w:val="007E3FE9"/>
    <w:rsid w:val="007E4415"/>
    <w:rsid w:val="007E47E9"/>
    <w:rsid w:val="007E4A88"/>
    <w:rsid w:val="007E4E30"/>
    <w:rsid w:val="007E5045"/>
    <w:rsid w:val="007E527D"/>
    <w:rsid w:val="007E5885"/>
    <w:rsid w:val="007E59EE"/>
    <w:rsid w:val="007E5A8D"/>
    <w:rsid w:val="007E6054"/>
    <w:rsid w:val="007E60A0"/>
    <w:rsid w:val="007E6233"/>
    <w:rsid w:val="007E6401"/>
    <w:rsid w:val="007E66E0"/>
    <w:rsid w:val="007E682B"/>
    <w:rsid w:val="007E6D0E"/>
    <w:rsid w:val="007E6EC2"/>
    <w:rsid w:val="007E7209"/>
    <w:rsid w:val="007E7951"/>
    <w:rsid w:val="007E7DDB"/>
    <w:rsid w:val="007E7E0F"/>
    <w:rsid w:val="007F02E1"/>
    <w:rsid w:val="007F04EA"/>
    <w:rsid w:val="007F0522"/>
    <w:rsid w:val="007F0A54"/>
    <w:rsid w:val="007F0B5C"/>
    <w:rsid w:val="007F0D1A"/>
    <w:rsid w:val="007F0F81"/>
    <w:rsid w:val="007F13B4"/>
    <w:rsid w:val="007F1670"/>
    <w:rsid w:val="007F18CF"/>
    <w:rsid w:val="007F1B7A"/>
    <w:rsid w:val="007F1C26"/>
    <w:rsid w:val="007F2277"/>
    <w:rsid w:val="007F31B7"/>
    <w:rsid w:val="007F31D7"/>
    <w:rsid w:val="007F34E1"/>
    <w:rsid w:val="007F49ED"/>
    <w:rsid w:val="007F4C8A"/>
    <w:rsid w:val="007F50F0"/>
    <w:rsid w:val="007F52AB"/>
    <w:rsid w:val="007F556A"/>
    <w:rsid w:val="007F598E"/>
    <w:rsid w:val="007F656F"/>
    <w:rsid w:val="007F6DAF"/>
    <w:rsid w:val="007F7359"/>
    <w:rsid w:val="007F7A17"/>
    <w:rsid w:val="007F7E20"/>
    <w:rsid w:val="00800017"/>
    <w:rsid w:val="008009B6"/>
    <w:rsid w:val="00800F84"/>
    <w:rsid w:val="00801185"/>
    <w:rsid w:val="008014CD"/>
    <w:rsid w:val="008016E7"/>
    <w:rsid w:val="008017B9"/>
    <w:rsid w:val="00801BD4"/>
    <w:rsid w:val="008022D9"/>
    <w:rsid w:val="0080245B"/>
    <w:rsid w:val="00802CD0"/>
    <w:rsid w:val="00802D76"/>
    <w:rsid w:val="00803640"/>
    <w:rsid w:val="008038FD"/>
    <w:rsid w:val="00803DDC"/>
    <w:rsid w:val="0080452C"/>
    <w:rsid w:val="008047A6"/>
    <w:rsid w:val="008051F4"/>
    <w:rsid w:val="0080520A"/>
    <w:rsid w:val="00805349"/>
    <w:rsid w:val="008055A7"/>
    <w:rsid w:val="0080567D"/>
    <w:rsid w:val="0080570C"/>
    <w:rsid w:val="008058B3"/>
    <w:rsid w:val="0080602D"/>
    <w:rsid w:val="0080694E"/>
    <w:rsid w:val="00806A52"/>
    <w:rsid w:val="00807016"/>
    <w:rsid w:val="008070DD"/>
    <w:rsid w:val="008075B4"/>
    <w:rsid w:val="0080769F"/>
    <w:rsid w:val="00810132"/>
    <w:rsid w:val="0081076D"/>
    <w:rsid w:val="00810849"/>
    <w:rsid w:val="00810BB3"/>
    <w:rsid w:val="00810BD1"/>
    <w:rsid w:val="00810BDA"/>
    <w:rsid w:val="00811549"/>
    <w:rsid w:val="00811772"/>
    <w:rsid w:val="0081180E"/>
    <w:rsid w:val="00811B0B"/>
    <w:rsid w:val="00811E32"/>
    <w:rsid w:val="00812857"/>
    <w:rsid w:val="00812BC5"/>
    <w:rsid w:val="008132C2"/>
    <w:rsid w:val="0081358A"/>
    <w:rsid w:val="00813ADB"/>
    <w:rsid w:val="00813D5C"/>
    <w:rsid w:val="00813F28"/>
    <w:rsid w:val="0081458C"/>
    <w:rsid w:val="00814C47"/>
    <w:rsid w:val="008152DA"/>
    <w:rsid w:val="00815951"/>
    <w:rsid w:val="00816099"/>
    <w:rsid w:val="008161D5"/>
    <w:rsid w:val="00816699"/>
    <w:rsid w:val="00816849"/>
    <w:rsid w:val="00816BDC"/>
    <w:rsid w:val="00816D28"/>
    <w:rsid w:val="00816DBA"/>
    <w:rsid w:val="00816DBE"/>
    <w:rsid w:val="00816DE5"/>
    <w:rsid w:val="008174DF"/>
    <w:rsid w:val="00817525"/>
    <w:rsid w:val="00817710"/>
    <w:rsid w:val="008178B0"/>
    <w:rsid w:val="00817C44"/>
    <w:rsid w:val="0082005B"/>
    <w:rsid w:val="008201AC"/>
    <w:rsid w:val="00821221"/>
    <w:rsid w:val="00821489"/>
    <w:rsid w:val="008218AF"/>
    <w:rsid w:val="00821B02"/>
    <w:rsid w:val="00821DDC"/>
    <w:rsid w:val="00822033"/>
    <w:rsid w:val="008226A8"/>
    <w:rsid w:val="00822C32"/>
    <w:rsid w:val="00822C83"/>
    <w:rsid w:val="00822EA5"/>
    <w:rsid w:val="00822F59"/>
    <w:rsid w:val="008233F2"/>
    <w:rsid w:val="008237B5"/>
    <w:rsid w:val="00823DD9"/>
    <w:rsid w:val="00823F68"/>
    <w:rsid w:val="00824E3A"/>
    <w:rsid w:val="008255A0"/>
    <w:rsid w:val="00825AC5"/>
    <w:rsid w:val="00825CC1"/>
    <w:rsid w:val="00826090"/>
    <w:rsid w:val="008261C4"/>
    <w:rsid w:val="00826361"/>
    <w:rsid w:val="00826CB8"/>
    <w:rsid w:val="00826EC4"/>
    <w:rsid w:val="00830DDD"/>
    <w:rsid w:val="00830E2F"/>
    <w:rsid w:val="00830EC8"/>
    <w:rsid w:val="00831ACD"/>
    <w:rsid w:val="00832101"/>
    <w:rsid w:val="008328EA"/>
    <w:rsid w:val="008329C6"/>
    <w:rsid w:val="00832C67"/>
    <w:rsid w:val="00832EA6"/>
    <w:rsid w:val="008332D4"/>
    <w:rsid w:val="00833B1C"/>
    <w:rsid w:val="00833CA5"/>
    <w:rsid w:val="00833FEC"/>
    <w:rsid w:val="00834230"/>
    <w:rsid w:val="00834420"/>
    <w:rsid w:val="00834CCF"/>
    <w:rsid w:val="00834E2F"/>
    <w:rsid w:val="008359B6"/>
    <w:rsid w:val="00835B40"/>
    <w:rsid w:val="0083611B"/>
    <w:rsid w:val="00836B81"/>
    <w:rsid w:val="00836D8B"/>
    <w:rsid w:val="00836E4B"/>
    <w:rsid w:val="00837102"/>
    <w:rsid w:val="008374F2"/>
    <w:rsid w:val="00837764"/>
    <w:rsid w:val="00837ADF"/>
    <w:rsid w:val="00837CE4"/>
    <w:rsid w:val="00837E9A"/>
    <w:rsid w:val="008401AB"/>
    <w:rsid w:val="0084101D"/>
    <w:rsid w:val="0084187C"/>
    <w:rsid w:val="00841B2F"/>
    <w:rsid w:val="00841C06"/>
    <w:rsid w:val="00842120"/>
    <w:rsid w:val="00842369"/>
    <w:rsid w:val="008426AA"/>
    <w:rsid w:val="00842E75"/>
    <w:rsid w:val="00842E81"/>
    <w:rsid w:val="00842E8A"/>
    <w:rsid w:val="008436FF"/>
    <w:rsid w:val="00843F0C"/>
    <w:rsid w:val="00843F46"/>
    <w:rsid w:val="008445F5"/>
    <w:rsid w:val="008448AB"/>
    <w:rsid w:val="00844C78"/>
    <w:rsid w:val="00844D3E"/>
    <w:rsid w:val="008451F1"/>
    <w:rsid w:val="008452E3"/>
    <w:rsid w:val="008460DC"/>
    <w:rsid w:val="008468BB"/>
    <w:rsid w:val="00846900"/>
    <w:rsid w:val="0084754A"/>
    <w:rsid w:val="0084798B"/>
    <w:rsid w:val="00847AB4"/>
    <w:rsid w:val="00847C49"/>
    <w:rsid w:val="00847D13"/>
    <w:rsid w:val="00847E37"/>
    <w:rsid w:val="008504AC"/>
    <w:rsid w:val="008505E9"/>
    <w:rsid w:val="00850773"/>
    <w:rsid w:val="008508AC"/>
    <w:rsid w:val="00850969"/>
    <w:rsid w:val="00851372"/>
    <w:rsid w:val="00851413"/>
    <w:rsid w:val="00851606"/>
    <w:rsid w:val="00851782"/>
    <w:rsid w:val="00851792"/>
    <w:rsid w:val="0085187C"/>
    <w:rsid w:val="00851A12"/>
    <w:rsid w:val="00851F67"/>
    <w:rsid w:val="00851FE3"/>
    <w:rsid w:val="008525D1"/>
    <w:rsid w:val="008526B0"/>
    <w:rsid w:val="008528D5"/>
    <w:rsid w:val="008528DE"/>
    <w:rsid w:val="008531E1"/>
    <w:rsid w:val="008536C4"/>
    <w:rsid w:val="00853B94"/>
    <w:rsid w:val="00853B99"/>
    <w:rsid w:val="00853C2B"/>
    <w:rsid w:val="0085407A"/>
    <w:rsid w:val="0085457B"/>
    <w:rsid w:val="00854A17"/>
    <w:rsid w:val="008553BE"/>
    <w:rsid w:val="0085563A"/>
    <w:rsid w:val="00855A7B"/>
    <w:rsid w:val="00855ADD"/>
    <w:rsid w:val="00856148"/>
    <w:rsid w:val="008562F2"/>
    <w:rsid w:val="00856639"/>
    <w:rsid w:val="008567E5"/>
    <w:rsid w:val="008567EB"/>
    <w:rsid w:val="00856CB8"/>
    <w:rsid w:val="00856F38"/>
    <w:rsid w:val="00856F85"/>
    <w:rsid w:val="0085747E"/>
    <w:rsid w:val="00857604"/>
    <w:rsid w:val="0085772D"/>
    <w:rsid w:val="00857E2B"/>
    <w:rsid w:val="00857ECF"/>
    <w:rsid w:val="00857F17"/>
    <w:rsid w:val="00860318"/>
    <w:rsid w:val="0086045C"/>
    <w:rsid w:val="00860636"/>
    <w:rsid w:val="008607BD"/>
    <w:rsid w:val="00860819"/>
    <w:rsid w:val="00860E30"/>
    <w:rsid w:val="00861002"/>
    <w:rsid w:val="00861194"/>
    <w:rsid w:val="008628CD"/>
    <w:rsid w:val="00862EEB"/>
    <w:rsid w:val="008630E1"/>
    <w:rsid w:val="008630ED"/>
    <w:rsid w:val="008634DD"/>
    <w:rsid w:val="008637E7"/>
    <w:rsid w:val="00863E58"/>
    <w:rsid w:val="008645AC"/>
    <w:rsid w:val="00864E47"/>
    <w:rsid w:val="008650A2"/>
    <w:rsid w:val="00865104"/>
    <w:rsid w:val="0086564B"/>
    <w:rsid w:val="00865919"/>
    <w:rsid w:val="00867444"/>
    <w:rsid w:val="00867580"/>
    <w:rsid w:val="0086759E"/>
    <w:rsid w:val="008679FA"/>
    <w:rsid w:val="00867C55"/>
    <w:rsid w:val="00867DFC"/>
    <w:rsid w:val="0087023A"/>
    <w:rsid w:val="008711A8"/>
    <w:rsid w:val="00871202"/>
    <w:rsid w:val="00871912"/>
    <w:rsid w:val="00871DF7"/>
    <w:rsid w:val="00871E9B"/>
    <w:rsid w:val="00872683"/>
    <w:rsid w:val="0087293A"/>
    <w:rsid w:val="00872D44"/>
    <w:rsid w:val="0087380B"/>
    <w:rsid w:val="00873C51"/>
    <w:rsid w:val="00874065"/>
    <w:rsid w:val="008742E8"/>
    <w:rsid w:val="00874720"/>
    <w:rsid w:val="008747D1"/>
    <w:rsid w:val="00874F22"/>
    <w:rsid w:val="008751A6"/>
    <w:rsid w:val="00875586"/>
    <w:rsid w:val="00876607"/>
    <w:rsid w:val="00876628"/>
    <w:rsid w:val="00876642"/>
    <w:rsid w:val="00876E31"/>
    <w:rsid w:val="008772F5"/>
    <w:rsid w:val="00877444"/>
    <w:rsid w:val="00877485"/>
    <w:rsid w:val="00877E96"/>
    <w:rsid w:val="008800C4"/>
    <w:rsid w:val="0088044C"/>
    <w:rsid w:val="00880493"/>
    <w:rsid w:val="0088069E"/>
    <w:rsid w:val="00880D22"/>
    <w:rsid w:val="00881039"/>
    <w:rsid w:val="0088106B"/>
    <w:rsid w:val="00881084"/>
    <w:rsid w:val="00881BA9"/>
    <w:rsid w:val="008823AE"/>
    <w:rsid w:val="008826FD"/>
    <w:rsid w:val="00883293"/>
    <w:rsid w:val="0088347A"/>
    <w:rsid w:val="00883B72"/>
    <w:rsid w:val="00883C5C"/>
    <w:rsid w:val="00884295"/>
    <w:rsid w:val="00884488"/>
    <w:rsid w:val="0088474A"/>
    <w:rsid w:val="008847DC"/>
    <w:rsid w:val="0088542F"/>
    <w:rsid w:val="00885446"/>
    <w:rsid w:val="00885624"/>
    <w:rsid w:val="00885837"/>
    <w:rsid w:val="008863CC"/>
    <w:rsid w:val="00886427"/>
    <w:rsid w:val="0088680B"/>
    <w:rsid w:val="0088693B"/>
    <w:rsid w:val="00886D80"/>
    <w:rsid w:val="008873E7"/>
    <w:rsid w:val="008877E5"/>
    <w:rsid w:val="008879CB"/>
    <w:rsid w:val="00887AA6"/>
    <w:rsid w:val="00890FB7"/>
    <w:rsid w:val="008913F9"/>
    <w:rsid w:val="00891BD5"/>
    <w:rsid w:val="0089259D"/>
    <w:rsid w:val="0089294B"/>
    <w:rsid w:val="00892958"/>
    <w:rsid w:val="00892CEE"/>
    <w:rsid w:val="00892E54"/>
    <w:rsid w:val="00892FE9"/>
    <w:rsid w:val="0089312C"/>
    <w:rsid w:val="00893B6A"/>
    <w:rsid w:val="00893D43"/>
    <w:rsid w:val="00893E71"/>
    <w:rsid w:val="00893F4D"/>
    <w:rsid w:val="00894594"/>
    <w:rsid w:val="00894A58"/>
    <w:rsid w:val="008953F3"/>
    <w:rsid w:val="008959FA"/>
    <w:rsid w:val="00895FD0"/>
    <w:rsid w:val="008960F2"/>
    <w:rsid w:val="00896282"/>
    <w:rsid w:val="00897BB6"/>
    <w:rsid w:val="00897E3C"/>
    <w:rsid w:val="008A0205"/>
    <w:rsid w:val="008A03F8"/>
    <w:rsid w:val="008A0B9B"/>
    <w:rsid w:val="008A1082"/>
    <w:rsid w:val="008A1151"/>
    <w:rsid w:val="008A14DA"/>
    <w:rsid w:val="008A164A"/>
    <w:rsid w:val="008A176B"/>
    <w:rsid w:val="008A1771"/>
    <w:rsid w:val="008A1815"/>
    <w:rsid w:val="008A20ED"/>
    <w:rsid w:val="008A2483"/>
    <w:rsid w:val="008A257A"/>
    <w:rsid w:val="008A2746"/>
    <w:rsid w:val="008A2868"/>
    <w:rsid w:val="008A28A0"/>
    <w:rsid w:val="008A2D1C"/>
    <w:rsid w:val="008A2EC3"/>
    <w:rsid w:val="008A3914"/>
    <w:rsid w:val="008A3A9E"/>
    <w:rsid w:val="008A3B36"/>
    <w:rsid w:val="008A3ED9"/>
    <w:rsid w:val="008A3FE1"/>
    <w:rsid w:val="008A4031"/>
    <w:rsid w:val="008A4302"/>
    <w:rsid w:val="008A4483"/>
    <w:rsid w:val="008A46FA"/>
    <w:rsid w:val="008A496B"/>
    <w:rsid w:val="008A4B3C"/>
    <w:rsid w:val="008A4D71"/>
    <w:rsid w:val="008A4DD4"/>
    <w:rsid w:val="008A4F59"/>
    <w:rsid w:val="008A579C"/>
    <w:rsid w:val="008A5FE9"/>
    <w:rsid w:val="008A65E5"/>
    <w:rsid w:val="008A6927"/>
    <w:rsid w:val="008A6B8F"/>
    <w:rsid w:val="008A74C5"/>
    <w:rsid w:val="008A7817"/>
    <w:rsid w:val="008A78D4"/>
    <w:rsid w:val="008A7902"/>
    <w:rsid w:val="008A7D54"/>
    <w:rsid w:val="008A7E92"/>
    <w:rsid w:val="008B03AE"/>
    <w:rsid w:val="008B09C0"/>
    <w:rsid w:val="008B0C4F"/>
    <w:rsid w:val="008B0E4D"/>
    <w:rsid w:val="008B1676"/>
    <w:rsid w:val="008B171B"/>
    <w:rsid w:val="008B1F10"/>
    <w:rsid w:val="008B21F1"/>
    <w:rsid w:val="008B2BDE"/>
    <w:rsid w:val="008B2C4B"/>
    <w:rsid w:val="008B37E5"/>
    <w:rsid w:val="008B4394"/>
    <w:rsid w:val="008B4B09"/>
    <w:rsid w:val="008B52FE"/>
    <w:rsid w:val="008B53D7"/>
    <w:rsid w:val="008B5BD9"/>
    <w:rsid w:val="008B5DB4"/>
    <w:rsid w:val="008B71FD"/>
    <w:rsid w:val="008B7E42"/>
    <w:rsid w:val="008C0C2B"/>
    <w:rsid w:val="008C10B8"/>
    <w:rsid w:val="008C12E6"/>
    <w:rsid w:val="008C12EF"/>
    <w:rsid w:val="008C1322"/>
    <w:rsid w:val="008C158A"/>
    <w:rsid w:val="008C1D50"/>
    <w:rsid w:val="008C1FBD"/>
    <w:rsid w:val="008C223F"/>
    <w:rsid w:val="008C22B9"/>
    <w:rsid w:val="008C2608"/>
    <w:rsid w:val="008C27D7"/>
    <w:rsid w:val="008C2D68"/>
    <w:rsid w:val="008C2E99"/>
    <w:rsid w:val="008C3082"/>
    <w:rsid w:val="008C30A2"/>
    <w:rsid w:val="008C30E8"/>
    <w:rsid w:val="008C3AE8"/>
    <w:rsid w:val="008C463B"/>
    <w:rsid w:val="008C4B36"/>
    <w:rsid w:val="008C4EB0"/>
    <w:rsid w:val="008C4ED2"/>
    <w:rsid w:val="008C4EDD"/>
    <w:rsid w:val="008C5051"/>
    <w:rsid w:val="008C527C"/>
    <w:rsid w:val="008C567E"/>
    <w:rsid w:val="008C57C7"/>
    <w:rsid w:val="008C5929"/>
    <w:rsid w:val="008C5BA6"/>
    <w:rsid w:val="008C5D12"/>
    <w:rsid w:val="008C5ED5"/>
    <w:rsid w:val="008C61AD"/>
    <w:rsid w:val="008C6215"/>
    <w:rsid w:val="008C6535"/>
    <w:rsid w:val="008C65DF"/>
    <w:rsid w:val="008C67B0"/>
    <w:rsid w:val="008C6C10"/>
    <w:rsid w:val="008C6E35"/>
    <w:rsid w:val="008C6E49"/>
    <w:rsid w:val="008C71A3"/>
    <w:rsid w:val="008C799E"/>
    <w:rsid w:val="008C7C88"/>
    <w:rsid w:val="008D0433"/>
    <w:rsid w:val="008D0995"/>
    <w:rsid w:val="008D0AF6"/>
    <w:rsid w:val="008D1B18"/>
    <w:rsid w:val="008D1CFC"/>
    <w:rsid w:val="008D206D"/>
    <w:rsid w:val="008D28C6"/>
    <w:rsid w:val="008D2D29"/>
    <w:rsid w:val="008D2FA0"/>
    <w:rsid w:val="008D30B7"/>
    <w:rsid w:val="008D33F0"/>
    <w:rsid w:val="008D35AB"/>
    <w:rsid w:val="008D3937"/>
    <w:rsid w:val="008D3A14"/>
    <w:rsid w:val="008D3AE3"/>
    <w:rsid w:val="008D3BA9"/>
    <w:rsid w:val="008D3D21"/>
    <w:rsid w:val="008D3D53"/>
    <w:rsid w:val="008D44C4"/>
    <w:rsid w:val="008D463F"/>
    <w:rsid w:val="008D4922"/>
    <w:rsid w:val="008D4973"/>
    <w:rsid w:val="008D4E1E"/>
    <w:rsid w:val="008D6313"/>
    <w:rsid w:val="008D64F8"/>
    <w:rsid w:val="008D69FB"/>
    <w:rsid w:val="008D6A62"/>
    <w:rsid w:val="008D6A9C"/>
    <w:rsid w:val="008D6D18"/>
    <w:rsid w:val="008D708D"/>
    <w:rsid w:val="008D71C9"/>
    <w:rsid w:val="008D7468"/>
    <w:rsid w:val="008E0321"/>
    <w:rsid w:val="008E0A86"/>
    <w:rsid w:val="008E0EC4"/>
    <w:rsid w:val="008E128C"/>
    <w:rsid w:val="008E140D"/>
    <w:rsid w:val="008E16C7"/>
    <w:rsid w:val="008E1734"/>
    <w:rsid w:val="008E197E"/>
    <w:rsid w:val="008E1DB0"/>
    <w:rsid w:val="008E2CF4"/>
    <w:rsid w:val="008E37D4"/>
    <w:rsid w:val="008E3919"/>
    <w:rsid w:val="008E3A5E"/>
    <w:rsid w:val="008E3DD7"/>
    <w:rsid w:val="008E45D5"/>
    <w:rsid w:val="008E47DB"/>
    <w:rsid w:val="008E4A68"/>
    <w:rsid w:val="008E579A"/>
    <w:rsid w:val="008E5819"/>
    <w:rsid w:val="008E5939"/>
    <w:rsid w:val="008E5B72"/>
    <w:rsid w:val="008E5C56"/>
    <w:rsid w:val="008E5D9D"/>
    <w:rsid w:val="008E6308"/>
    <w:rsid w:val="008E72C6"/>
    <w:rsid w:val="008E780D"/>
    <w:rsid w:val="008E7AD8"/>
    <w:rsid w:val="008F0155"/>
    <w:rsid w:val="008F0252"/>
    <w:rsid w:val="008F026F"/>
    <w:rsid w:val="008F0419"/>
    <w:rsid w:val="008F047D"/>
    <w:rsid w:val="008F0577"/>
    <w:rsid w:val="008F0E93"/>
    <w:rsid w:val="008F1AC4"/>
    <w:rsid w:val="008F1B0A"/>
    <w:rsid w:val="008F1F04"/>
    <w:rsid w:val="008F3034"/>
    <w:rsid w:val="008F3435"/>
    <w:rsid w:val="008F397B"/>
    <w:rsid w:val="008F3A7A"/>
    <w:rsid w:val="008F3C3F"/>
    <w:rsid w:val="008F426E"/>
    <w:rsid w:val="008F439D"/>
    <w:rsid w:val="008F458C"/>
    <w:rsid w:val="008F4899"/>
    <w:rsid w:val="008F4DD2"/>
    <w:rsid w:val="008F4EE5"/>
    <w:rsid w:val="008F4FAA"/>
    <w:rsid w:val="008F4FAC"/>
    <w:rsid w:val="008F5314"/>
    <w:rsid w:val="008F5A76"/>
    <w:rsid w:val="008F5B97"/>
    <w:rsid w:val="008F63A5"/>
    <w:rsid w:val="008F65BB"/>
    <w:rsid w:val="008F67F4"/>
    <w:rsid w:val="008F695C"/>
    <w:rsid w:val="008F728E"/>
    <w:rsid w:val="008F73B6"/>
    <w:rsid w:val="008F7655"/>
    <w:rsid w:val="009000FB"/>
    <w:rsid w:val="009006F7"/>
    <w:rsid w:val="00900A87"/>
    <w:rsid w:val="009012AF"/>
    <w:rsid w:val="0090150D"/>
    <w:rsid w:val="00901A35"/>
    <w:rsid w:val="00901B4A"/>
    <w:rsid w:val="00901FBE"/>
    <w:rsid w:val="009025B4"/>
    <w:rsid w:val="0090277D"/>
    <w:rsid w:val="00902BA8"/>
    <w:rsid w:val="00902CCA"/>
    <w:rsid w:val="00902E75"/>
    <w:rsid w:val="009033A0"/>
    <w:rsid w:val="0090386D"/>
    <w:rsid w:val="00903CE5"/>
    <w:rsid w:val="00903F27"/>
    <w:rsid w:val="00904617"/>
    <w:rsid w:val="0090496D"/>
    <w:rsid w:val="00904AAE"/>
    <w:rsid w:val="00904FE6"/>
    <w:rsid w:val="0090527D"/>
    <w:rsid w:val="0090597B"/>
    <w:rsid w:val="00906AA6"/>
    <w:rsid w:val="00906AB8"/>
    <w:rsid w:val="00906BAB"/>
    <w:rsid w:val="00906F60"/>
    <w:rsid w:val="00906F9C"/>
    <w:rsid w:val="0090738C"/>
    <w:rsid w:val="00907805"/>
    <w:rsid w:val="00910066"/>
    <w:rsid w:val="009100E5"/>
    <w:rsid w:val="0091024D"/>
    <w:rsid w:val="00910658"/>
    <w:rsid w:val="009106D1"/>
    <w:rsid w:val="00910852"/>
    <w:rsid w:val="00910E8F"/>
    <w:rsid w:val="00910FCA"/>
    <w:rsid w:val="009111FF"/>
    <w:rsid w:val="00911680"/>
    <w:rsid w:val="00911763"/>
    <w:rsid w:val="00911C00"/>
    <w:rsid w:val="009123B7"/>
    <w:rsid w:val="00912406"/>
    <w:rsid w:val="00912784"/>
    <w:rsid w:val="00912E3F"/>
    <w:rsid w:val="00912EDA"/>
    <w:rsid w:val="009131BA"/>
    <w:rsid w:val="009135D2"/>
    <w:rsid w:val="009139BF"/>
    <w:rsid w:val="00913A5E"/>
    <w:rsid w:val="00913C8D"/>
    <w:rsid w:val="00914B5C"/>
    <w:rsid w:val="00914D1E"/>
    <w:rsid w:val="00915D25"/>
    <w:rsid w:val="009165F1"/>
    <w:rsid w:val="009169F9"/>
    <w:rsid w:val="00916C69"/>
    <w:rsid w:val="00916C74"/>
    <w:rsid w:val="00916C90"/>
    <w:rsid w:val="009170A4"/>
    <w:rsid w:val="0091744C"/>
    <w:rsid w:val="009175D9"/>
    <w:rsid w:val="00920A3C"/>
    <w:rsid w:val="00920CD5"/>
    <w:rsid w:val="00921896"/>
    <w:rsid w:val="00921974"/>
    <w:rsid w:val="00921A25"/>
    <w:rsid w:val="00921B37"/>
    <w:rsid w:val="009220D7"/>
    <w:rsid w:val="009223BC"/>
    <w:rsid w:val="0092247B"/>
    <w:rsid w:val="0092264B"/>
    <w:rsid w:val="00922CEC"/>
    <w:rsid w:val="00922D39"/>
    <w:rsid w:val="00923806"/>
    <w:rsid w:val="00923896"/>
    <w:rsid w:val="00923EEC"/>
    <w:rsid w:val="009241C1"/>
    <w:rsid w:val="009241DF"/>
    <w:rsid w:val="00924226"/>
    <w:rsid w:val="009242C1"/>
    <w:rsid w:val="00924629"/>
    <w:rsid w:val="00924715"/>
    <w:rsid w:val="00924922"/>
    <w:rsid w:val="00925229"/>
    <w:rsid w:val="009255FF"/>
    <w:rsid w:val="0092596B"/>
    <w:rsid w:val="00925E69"/>
    <w:rsid w:val="00925E77"/>
    <w:rsid w:val="00926237"/>
    <w:rsid w:val="009262CD"/>
    <w:rsid w:val="00926868"/>
    <w:rsid w:val="009269B8"/>
    <w:rsid w:val="00927090"/>
    <w:rsid w:val="00927EA8"/>
    <w:rsid w:val="009303EF"/>
    <w:rsid w:val="00930475"/>
    <w:rsid w:val="00930968"/>
    <w:rsid w:val="00930C8F"/>
    <w:rsid w:val="00930DED"/>
    <w:rsid w:val="00931012"/>
    <w:rsid w:val="009311F3"/>
    <w:rsid w:val="0093120E"/>
    <w:rsid w:val="009313EC"/>
    <w:rsid w:val="009314A8"/>
    <w:rsid w:val="00931B27"/>
    <w:rsid w:val="00932881"/>
    <w:rsid w:val="00932F90"/>
    <w:rsid w:val="00932FBD"/>
    <w:rsid w:val="0093367D"/>
    <w:rsid w:val="00933C4C"/>
    <w:rsid w:val="00933DD5"/>
    <w:rsid w:val="00933E2F"/>
    <w:rsid w:val="00934171"/>
    <w:rsid w:val="0093498C"/>
    <w:rsid w:val="009350B5"/>
    <w:rsid w:val="0093566B"/>
    <w:rsid w:val="0093595C"/>
    <w:rsid w:val="00935C5A"/>
    <w:rsid w:val="0093645A"/>
    <w:rsid w:val="00936BF9"/>
    <w:rsid w:val="00936C31"/>
    <w:rsid w:val="00936F3E"/>
    <w:rsid w:val="00937082"/>
    <w:rsid w:val="00937181"/>
    <w:rsid w:val="00937321"/>
    <w:rsid w:val="00937A4F"/>
    <w:rsid w:val="00937AFF"/>
    <w:rsid w:val="00937DA3"/>
    <w:rsid w:val="00937FFC"/>
    <w:rsid w:val="00940264"/>
    <w:rsid w:val="0094077F"/>
    <w:rsid w:val="00940D31"/>
    <w:rsid w:val="00940F04"/>
    <w:rsid w:val="0094118C"/>
    <w:rsid w:val="009416B3"/>
    <w:rsid w:val="009418AE"/>
    <w:rsid w:val="009421B5"/>
    <w:rsid w:val="009432C8"/>
    <w:rsid w:val="00943927"/>
    <w:rsid w:val="009439B4"/>
    <w:rsid w:val="00943FFA"/>
    <w:rsid w:val="009445B8"/>
    <w:rsid w:val="00944E03"/>
    <w:rsid w:val="00944F29"/>
    <w:rsid w:val="009451D9"/>
    <w:rsid w:val="009454F0"/>
    <w:rsid w:val="00946486"/>
    <w:rsid w:val="00946EAB"/>
    <w:rsid w:val="00946F64"/>
    <w:rsid w:val="00950413"/>
    <w:rsid w:val="0095044C"/>
    <w:rsid w:val="00950717"/>
    <w:rsid w:val="00950E9C"/>
    <w:rsid w:val="00950FC5"/>
    <w:rsid w:val="00951009"/>
    <w:rsid w:val="00951760"/>
    <w:rsid w:val="0095190A"/>
    <w:rsid w:val="00951CA3"/>
    <w:rsid w:val="009520EA"/>
    <w:rsid w:val="00952952"/>
    <w:rsid w:val="00953159"/>
    <w:rsid w:val="00953964"/>
    <w:rsid w:val="00953DAB"/>
    <w:rsid w:val="00953E12"/>
    <w:rsid w:val="0095468E"/>
    <w:rsid w:val="00954880"/>
    <w:rsid w:val="00954CA2"/>
    <w:rsid w:val="00955316"/>
    <w:rsid w:val="00955745"/>
    <w:rsid w:val="00955833"/>
    <w:rsid w:val="00955902"/>
    <w:rsid w:val="009563F5"/>
    <w:rsid w:val="00956773"/>
    <w:rsid w:val="00956BBE"/>
    <w:rsid w:val="00957835"/>
    <w:rsid w:val="00957A73"/>
    <w:rsid w:val="00957AA6"/>
    <w:rsid w:val="00957B25"/>
    <w:rsid w:val="00960604"/>
    <w:rsid w:val="00960855"/>
    <w:rsid w:val="009608B5"/>
    <w:rsid w:val="009609DD"/>
    <w:rsid w:val="0096105A"/>
    <w:rsid w:val="00961400"/>
    <w:rsid w:val="0096143A"/>
    <w:rsid w:val="00961594"/>
    <w:rsid w:val="009618AE"/>
    <w:rsid w:val="0096191E"/>
    <w:rsid w:val="00961CD7"/>
    <w:rsid w:val="009622FE"/>
    <w:rsid w:val="00962360"/>
    <w:rsid w:val="0096269D"/>
    <w:rsid w:val="009626E6"/>
    <w:rsid w:val="00962861"/>
    <w:rsid w:val="00962972"/>
    <w:rsid w:val="00962979"/>
    <w:rsid w:val="00962B2A"/>
    <w:rsid w:val="0096316A"/>
    <w:rsid w:val="009637D2"/>
    <w:rsid w:val="00964184"/>
    <w:rsid w:val="009642B5"/>
    <w:rsid w:val="009643BF"/>
    <w:rsid w:val="00964597"/>
    <w:rsid w:val="00964BE2"/>
    <w:rsid w:val="00965537"/>
    <w:rsid w:val="009659F4"/>
    <w:rsid w:val="00965A75"/>
    <w:rsid w:val="0096613E"/>
    <w:rsid w:val="00966811"/>
    <w:rsid w:val="009669A1"/>
    <w:rsid w:val="00966AA5"/>
    <w:rsid w:val="00966C65"/>
    <w:rsid w:val="009670B3"/>
    <w:rsid w:val="00967508"/>
    <w:rsid w:val="00967948"/>
    <w:rsid w:val="00967F95"/>
    <w:rsid w:val="00970C06"/>
    <w:rsid w:val="00970D2E"/>
    <w:rsid w:val="00970F70"/>
    <w:rsid w:val="009712E2"/>
    <w:rsid w:val="00971513"/>
    <w:rsid w:val="00972305"/>
    <w:rsid w:val="009726E2"/>
    <w:rsid w:val="00972881"/>
    <w:rsid w:val="00972B36"/>
    <w:rsid w:val="009734BD"/>
    <w:rsid w:val="00973DBC"/>
    <w:rsid w:val="00973E10"/>
    <w:rsid w:val="0097401C"/>
    <w:rsid w:val="0097416A"/>
    <w:rsid w:val="00974587"/>
    <w:rsid w:val="00974678"/>
    <w:rsid w:val="00974BE0"/>
    <w:rsid w:val="00974D6A"/>
    <w:rsid w:val="009754F4"/>
    <w:rsid w:val="0097554A"/>
    <w:rsid w:val="009764B9"/>
    <w:rsid w:val="009775D3"/>
    <w:rsid w:val="0097768B"/>
    <w:rsid w:val="00977D22"/>
    <w:rsid w:val="00980252"/>
    <w:rsid w:val="00980B6E"/>
    <w:rsid w:val="00980C44"/>
    <w:rsid w:val="00980D2D"/>
    <w:rsid w:val="009817DD"/>
    <w:rsid w:val="00981894"/>
    <w:rsid w:val="009821D7"/>
    <w:rsid w:val="0098288A"/>
    <w:rsid w:val="00982A4C"/>
    <w:rsid w:val="009832B2"/>
    <w:rsid w:val="009835D7"/>
    <w:rsid w:val="00983F82"/>
    <w:rsid w:val="00984596"/>
    <w:rsid w:val="00984721"/>
    <w:rsid w:val="00984998"/>
    <w:rsid w:val="00984ABF"/>
    <w:rsid w:val="00984D8A"/>
    <w:rsid w:val="00984F19"/>
    <w:rsid w:val="00985515"/>
    <w:rsid w:val="00985AAF"/>
    <w:rsid w:val="00986473"/>
    <w:rsid w:val="009864F0"/>
    <w:rsid w:val="00986697"/>
    <w:rsid w:val="00986717"/>
    <w:rsid w:val="00986731"/>
    <w:rsid w:val="00986A24"/>
    <w:rsid w:val="00987CEF"/>
    <w:rsid w:val="00987DD2"/>
    <w:rsid w:val="00987E39"/>
    <w:rsid w:val="00987F43"/>
    <w:rsid w:val="00990349"/>
    <w:rsid w:val="00990467"/>
    <w:rsid w:val="009914C3"/>
    <w:rsid w:val="00992616"/>
    <w:rsid w:val="00992704"/>
    <w:rsid w:val="009928F8"/>
    <w:rsid w:val="0099386B"/>
    <w:rsid w:val="009940D6"/>
    <w:rsid w:val="00994389"/>
    <w:rsid w:val="00994435"/>
    <w:rsid w:val="009945DC"/>
    <w:rsid w:val="0099519B"/>
    <w:rsid w:val="00995327"/>
    <w:rsid w:val="00995556"/>
    <w:rsid w:val="00995568"/>
    <w:rsid w:val="00995F7E"/>
    <w:rsid w:val="00995FCA"/>
    <w:rsid w:val="00996AD9"/>
    <w:rsid w:val="00997214"/>
    <w:rsid w:val="0099738C"/>
    <w:rsid w:val="009976E2"/>
    <w:rsid w:val="00997837"/>
    <w:rsid w:val="00997D76"/>
    <w:rsid w:val="009A0949"/>
    <w:rsid w:val="009A0AEB"/>
    <w:rsid w:val="009A0DB1"/>
    <w:rsid w:val="009A0E4D"/>
    <w:rsid w:val="009A281B"/>
    <w:rsid w:val="009A2946"/>
    <w:rsid w:val="009A3A2A"/>
    <w:rsid w:val="009A3CF3"/>
    <w:rsid w:val="009A3E81"/>
    <w:rsid w:val="009A4023"/>
    <w:rsid w:val="009A41A9"/>
    <w:rsid w:val="009A4984"/>
    <w:rsid w:val="009A4EAD"/>
    <w:rsid w:val="009A571E"/>
    <w:rsid w:val="009A584F"/>
    <w:rsid w:val="009A5CD9"/>
    <w:rsid w:val="009A6587"/>
    <w:rsid w:val="009A6A32"/>
    <w:rsid w:val="009A6C79"/>
    <w:rsid w:val="009A6D00"/>
    <w:rsid w:val="009A6D0B"/>
    <w:rsid w:val="009A797A"/>
    <w:rsid w:val="009A7D73"/>
    <w:rsid w:val="009B039D"/>
    <w:rsid w:val="009B06C1"/>
    <w:rsid w:val="009B1032"/>
    <w:rsid w:val="009B165E"/>
    <w:rsid w:val="009B1A6E"/>
    <w:rsid w:val="009B2504"/>
    <w:rsid w:val="009B2CDB"/>
    <w:rsid w:val="009B319B"/>
    <w:rsid w:val="009B3936"/>
    <w:rsid w:val="009B3D55"/>
    <w:rsid w:val="009B40FF"/>
    <w:rsid w:val="009B41BF"/>
    <w:rsid w:val="009B465D"/>
    <w:rsid w:val="009B4955"/>
    <w:rsid w:val="009B4F18"/>
    <w:rsid w:val="009B506C"/>
    <w:rsid w:val="009B5144"/>
    <w:rsid w:val="009B59AA"/>
    <w:rsid w:val="009B5C0C"/>
    <w:rsid w:val="009B634E"/>
    <w:rsid w:val="009B65A4"/>
    <w:rsid w:val="009B6953"/>
    <w:rsid w:val="009B6A68"/>
    <w:rsid w:val="009B7224"/>
    <w:rsid w:val="009B7882"/>
    <w:rsid w:val="009C0282"/>
    <w:rsid w:val="009C119F"/>
    <w:rsid w:val="009C1269"/>
    <w:rsid w:val="009C1514"/>
    <w:rsid w:val="009C18BF"/>
    <w:rsid w:val="009C1A1B"/>
    <w:rsid w:val="009C1E7B"/>
    <w:rsid w:val="009C218C"/>
    <w:rsid w:val="009C21CE"/>
    <w:rsid w:val="009C29C7"/>
    <w:rsid w:val="009C2BEC"/>
    <w:rsid w:val="009C2CD1"/>
    <w:rsid w:val="009C31DD"/>
    <w:rsid w:val="009C32EF"/>
    <w:rsid w:val="009C32F1"/>
    <w:rsid w:val="009C3458"/>
    <w:rsid w:val="009C3869"/>
    <w:rsid w:val="009C3B40"/>
    <w:rsid w:val="009C418B"/>
    <w:rsid w:val="009C4815"/>
    <w:rsid w:val="009C4ADF"/>
    <w:rsid w:val="009C4D86"/>
    <w:rsid w:val="009C4E78"/>
    <w:rsid w:val="009C55EC"/>
    <w:rsid w:val="009C600B"/>
    <w:rsid w:val="009C680C"/>
    <w:rsid w:val="009C6BBD"/>
    <w:rsid w:val="009C6D75"/>
    <w:rsid w:val="009D05DB"/>
    <w:rsid w:val="009D09B9"/>
    <w:rsid w:val="009D09E6"/>
    <w:rsid w:val="009D15DB"/>
    <w:rsid w:val="009D1BF8"/>
    <w:rsid w:val="009D21D6"/>
    <w:rsid w:val="009D2330"/>
    <w:rsid w:val="009D263D"/>
    <w:rsid w:val="009D292B"/>
    <w:rsid w:val="009D2EA3"/>
    <w:rsid w:val="009D3214"/>
    <w:rsid w:val="009D354D"/>
    <w:rsid w:val="009D3A25"/>
    <w:rsid w:val="009D3D99"/>
    <w:rsid w:val="009D49BE"/>
    <w:rsid w:val="009D4F73"/>
    <w:rsid w:val="009D50C4"/>
    <w:rsid w:val="009D513A"/>
    <w:rsid w:val="009D5153"/>
    <w:rsid w:val="009D5679"/>
    <w:rsid w:val="009D56B3"/>
    <w:rsid w:val="009D610D"/>
    <w:rsid w:val="009D6240"/>
    <w:rsid w:val="009D6273"/>
    <w:rsid w:val="009D635E"/>
    <w:rsid w:val="009D6448"/>
    <w:rsid w:val="009D658F"/>
    <w:rsid w:val="009D6C8B"/>
    <w:rsid w:val="009D6CEB"/>
    <w:rsid w:val="009D6F91"/>
    <w:rsid w:val="009D79F2"/>
    <w:rsid w:val="009D7A73"/>
    <w:rsid w:val="009E08E0"/>
    <w:rsid w:val="009E0935"/>
    <w:rsid w:val="009E0C18"/>
    <w:rsid w:val="009E13FC"/>
    <w:rsid w:val="009E15BC"/>
    <w:rsid w:val="009E227F"/>
    <w:rsid w:val="009E2514"/>
    <w:rsid w:val="009E2A16"/>
    <w:rsid w:val="009E3357"/>
    <w:rsid w:val="009E35D1"/>
    <w:rsid w:val="009E3843"/>
    <w:rsid w:val="009E3E99"/>
    <w:rsid w:val="009E4302"/>
    <w:rsid w:val="009E4743"/>
    <w:rsid w:val="009E4A66"/>
    <w:rsid w:val="009E5049"/>
    <w:rsid w:val="009E532C"/>
    <w:rsid w:val="009E548C"/>
    <w:rsid w:val="009E58B2"/>
    <w:rsid w:val="009E58C1"/>
    <w:rsid w:val="009E59A7"/>
    <w:rsid w:val="009E686B"/>
    <w:rsid w:val="009E77BC"/>
    <w:rsid w:val="009F0260"/>
    <w:rsid w:val="009F03CE"/>
    <w:rsid w:val="009F03FE"/>
    <w:rsid w:val="009F06DE"/>
    <w:rsid w:val="009F0CC6"/>
    <w:rsid w:val="009F0F9B"/>
    <w:rsid w:val="009F14F1"/>
    <w:rsid w:val="009F157E"/>
    <w:rsid w:val="009F1CE9"/>
    <w:rsid w:val="009F2083"/>
    <w:rsid w:val="009F23F5"/>
    <w:rsid w:val="009F280B"/>
    <w:rsid w:val="009F2C06"/>
    <w:rsid w:val="009F2C39"/>
    <w:rsid w:val="009F3190"/>
    <w:rsid w:val="009F3217"/>
    <w:rsid w:val="009F32A0"/>
    <w:rsid w:val="009F3388"/>
    <w:rsid w:val="009F37FB"/>
    <w:rsid w:val="009F3AC1"/>
    <w:rsid w:val="009F3B32"/>
    <w:rsid w:val="009F4332"/>
    <w:rsid w:val="009F479E"/>
    <w:rsid w:val="009F4B76"/>
    <w:rsid w:val="009F4DE1"/>
    <w:rsid w:val="009F5548"/>
    <w:rsid w:val="009F592F"/>
    <w:rsid w:val="009F593C"/>
    <w:rsid w:val="009F69DF"/>
    <w:rsid w:val="009F6DA8"/>
    <w:rsid w:val="009F7149"/>
    <w:rsid w:val="009F7380"/>
    <w:rsid w:val="009F7F39"/>
    <w:rsid w:val="00A001C6"/>
    <w:rsid w:val="00A00611"/>
    <w:rsid w:val="00A00D6D"/>
    <w:rsid w:val="00A00FD7"/>
    <w:rsid w:val="00A010F7"/>
    <w:rsid w:val="00A01185"/>
    <w:rsid w:val="00A018CC"/>
    <w:rsid w:val="00A0190C"/>
    <w:rsid w:val="00A0216E"/>
    <w:rsid w:val="00A02369"/>
    <w:rsid w:val="00A023FC"/>
    <w:rsid w:val="00A027BE"/>
    <w:rsid w:val="00A02AF5"/>
    <w:rsid w:val="00A037BF"/>
    <w:rsid w:val="00A04169"/>
    <w:rsid w:val="00A04481"/>
    <w:rsid w:val="00A044BF"/>
    <w:rsid w:val="00A046DE"/>
    <w:rsid w:val="00A0472E"/>
    <w:rsid w:val="00A04B69"/>
    <w:rsid w:val="00A04D5E"/>
    <w:rsid w:val="00A054EE"/>
    <w:rsid w:val="00A055EB"/>
    <w:rsid w:val="00A0569E"/>
    <w:rsid w:val="00A05948"/>
    <w:rsid w:val="00A0596A"/>
    <w:rsid w:val="00A05C37"/>
    <w:rsid w:val="00A05DDA"/>
    <w:rsid w:val="00A05F96"/>
    <w:rsid w:val="00A0641C"/>
    <w:rsid w:val="00A0668C"/>
    <w:rsid w:val="00A06865"/>
    <w:rsid w:val="00A06A39"/>
    <w:rsid w:val="00A06ED6"/>
    <w:rsid w:val="00A07423"/>
    <w:rsid w:val="00A07BCE"/>
    <w:rsid w:val="00A07CDE"/>
    <w:rsid w:val="00A1065B"/>
    <w:rsid w:val="00A107BD"/>
    <w:rsid w:val="00A10C55"/>
    <w:rsid w:val="00A10C88"/>
    <w:rsid w:val="00A11045"/>
    <w:rsid w:val="00A117D1"/>
    <w:rsid w:val="00A12387"/>
    <w:rsid w:val="00A13215"/>
    <w:rsid w:val="00A13856"/>
    <w:rsid w:val="00A144AE"/>
    <w:rsid w:val="00A149EB"/>
    <w:rsid w:val="00A14CFE"/>
    <w:rsid w:val="00A15100"/>
    <w:rsid w:val="00A1571D"/>
    <w:rsid w:val="00A1573E"/>
    <w:rsid w:val="00A159CD"/>
    <w:rsid w:val="00A15FE9"/>
    <w:rsid w:val="00A163D2"/>
    <w:rsid w:val="00A165B4"/>
    <w:rsid w:val="00A169F0"/>
    <w:rsid w:val="00A16B6F"/>
    <w:rsid w:val="00A206FE"/>
    <w:rsid w:val="00A20842"/>
    <w:rsid w:val="00A20FD7"/>
    <w:rsid w:val="00A22EA8"/>
    <w:rsid w:val="00A230AC"/>
    <w:rsid w:val="00A23A9C"/>
    <w:rsid w:val="00A2474B"/>
    <w:rsid w:val="00A24CB3"/>
    <w:rsid w:val="00A25298"/>
    <w:rsid w:val="00A25865"/>
    <w:rsid w:val="00A25ABC"/>
    <w:rsid w:val="00A260E8"/>
    <w:rsid w:val="00A26374"/>
    <w:rsid w:val="00A268EA"/>
    <w:rsid w:val="00A26C36"/>
    <w:rsid w:val="00A26C7B"/>
    <w:rsid w:val="00A26C8A"/>
    <w:rsid w:val="00A26DB1"/>
    <w:rsid w:val="00A26E1A"/>
    <w:rsid w:val="00A2744F"/>
    <w:rsid w:val="00A27D6E"/>
    <w:rsid w:val="00A306D5"/>
    <w:rsid w:val="00A30D7D"/>
    <w:rsid w:val="00A30DC4"/>
    <w:rsid w:val="00A3105A"/>
    <w:rsid w:val="00A31087"/>
    <w:rsid w:val="00A311CE"/>
    <w:rsid w:val="00A316F9"/>
    <w:rsid w:val="00A3193C"/>
    <w:rsid w:val="00A31AA8"/>
    <w:rsid w:val="00A31E96"/>
    <w:rsid w:val="00A32075"/>
    <w:rsid w:val="00A321E5"/>
    <w:rsid w:val="00A32352"/>
    <w:rsid w:val="00A32607"/>
    <w:rsid w:val="00A327F7"/>
    <w:rsid w:val="00A32F2C"/>
    <w:rsid w:val="00A337B9"/>
    <w:rsid w:val="00A33872"/>
    <w:rsid w:val="00A33B5F"/>
    <w:rsid w:val="00A34170"/>
    <w:rsid w:val="00A34733"/>
    <w:rsid w:val="00A34A31"/>
    <w:rsid w:val="00A3520A"/>
    <w:rsid w:val="00A354DC"/>
    <w:rsid w:val="00A35B4E"/>
    <w:rsid w:val="00A35CB0"/>
    <w:rsid w:val="00A35D92"/>
    <w:rsid w:val="00A35E39"/>
    <w:rsid w:val="00A3603E"/>
    <w:rsid w:val="00A360A3"/>
    <w:rsid w:val="00A36125"/>
    <w:rsid w:val="00A36271"/>
    <w:rsid w:val="00A36381"/>
    <w:rsid w:val="00A36764"/>
    <w:rsid w:val="00A36783"/>
    <w:rsid w:val="00A36B95"/>
    <w:rsid w:val="00A36D6F"/>
    <w:rsid w:val="00A36F6D"/>
    <w:rsid w:val="00A37934"/>
    <w:rsid w:val="00A400E0"/>
    <w:rsid w:val="00A40225"/>
    <w:rsid w:val="00A406F6"/>
    <w:rsid w:val="00A408D9"/>
    <w:rsid w:val="00A41279"/>
    <w:rsid w:val="00A41313"/>
    <w:rsid w:val="00A41C12"/>
    <w:rsid w:val="00A41E96"/>
    <w:rsid w:val="00A4252D"/>
    <w:rsid w:val="00A42964"/>
    <w:rsid w:val="00A42F3B"/>
    <w:rsid w:val="00A42F85"/>
    <w:rsid w:val="00A43505"/>
    <w:rsid w:val="00A43B76"/>
    <w:rsid w:val="00A43F51"/>
    <w:rsid w:val="00A441D9"/>
    <w:rsid w:val="00A44703"/>
    <w:rsid w:val="00A4482D"/>
    <w:rsid w:val="00A44EC8"/>
    <w:rsid w:val="00A45339"/>
    <w:rsid w:val="00A45ACB"/>
    <w:rsid w:val="00A45F68"/>
    <w:rsid w:val="00A460F0"/>
    <w:rsid w:val="00A4652C"/>
    <w:rsid w:val="00A46538"/>
    <w:rsid w:val="00A467A7"/>
    <w:rsid w:val="00A46EA9"/>
    <w:rsid w:val="00A4710B"/>
    <w:rsid w:val="00A475A9"/>
    <w:rsid w:val="00A50070"/>
    <w:rsid w:val="00A50371"/>
    <w:rsid w:val="00A5057F"/>
    <w:rsid w:val="00A510D3"/>
    <w:rsid w:val="00A51270"/>
    <w:rsid w:val="00A514BF"/>
    <w:rsid w:val="00A51E73"/>
    <w:rsid w:val="00A52197"/>
    <w:rsid w:val="00A52904"/>
    <w:rsid w:val="00A52924"/>
    <w:rsid w:val="00A532F7"/>
    <w:rsid w:val="00A5375E"/>
    <w:rsid w:val="00A53A06"/>
    <w:rsid w:val="00A53C3B"/>
    <w:rsid w:val="00A53C88"/>
    <w:rsid w:val="00A540D0"/>
    <w:rsid w:val="00A5455F"/>
    <w:rsid w:val="00A54BCA"/>
    <w:rsid w:val="00A54ED1"/>
    <w:rsid w:val="00A55588"/>
    <w:rsid w:val="00A55A63"/>
    <w:rsid w:val="00A56560"/>
    <w:rsid w:val="00A56F7E"/>
    <w:rsid w:val="00A57200"/>
    <w:rsid w:val="00A57557"/>
    <w:rsid w:val="00A57AC2"/>
    <w:rsid w:val="00A57CB9"/>
    <w:rsid w:val="00A57D51"/>
    <w:rsid w:val="00A57D80"/>
    <w:rsid w:val="00A57E19"/>
    <w:rsid w:val="00A57EDB"/>
    <w:rsid w:val="00A60170"/>
    <w:rsid w:val="00A60284"/>
    <w:rsid w:val="00A606BF"/>
    <w:rsid w:val="00A6080A"/>
    <w:rsid w:val="00A60865"/>
    <w:rsid w:val="00A60917"/>
    <w:rsid w:val="00A60B12"/>
    <w:rsid w:val="00A611FF"/>
    <w:rsid w:val="00A61643"/>
    <w:rsid w:val="00A62573"/>
    <w:rsid w:val="00A62723"/>
    <w:rsid w:val="00A62814"/>
    <w:rsid w:val="00A62918"/>
    <w:rsid w:val="00A629A8"/>
    <w:rsid w:val="00A62A9C"/>
    <w:rsid w:val="00A63924"/>
    <w:rsid w:val="00A63D94"/>
    <w:rsid w:val="00A63E3C"/>
    <w:rsid w:val="00A63FCD"/>
    <w:rsid w:val="00A64360"/>
    <w:rsid w:val="00A643C5"/>
    <w:rsid w:val="00A64C02"/>
    <w:rsid w:val="00A64F37"/>
    <w:rsid w:val="00A650A0"/>
    <w:rsid w:val="00A65291"/>
    <w:rsid w:val="00A6529B"/>
    <w:rsid w:val="00A654C8"/>
    <w:rsid w:val="00A65A55"/>
    <w:rsid w:val="00A65F45"/>
    <w:rsid w:val="00A66FB3"/>
    <w:rsid w:val="00A6731E"/>
    <w:rsid w:val="00A67DB2"/>
    <w:rsid w:val="00A703BC"/>
    <w:rsid w:val="00A703F2"/>
    <w:rsid w:val="00A70A4E"/>
    <w:rsid w:val="00A70C29"/>
    <w:rsid w:val="00A70C3E"/>
    <w:rsid w:val="00A71790"/>
    <w:rsid w:val="00A71F86"/>
    <w:rsid w:val="00A725CB"/>
    <w:rsid w:val="00A72C00"/>
    <w:rsid w:val="00A72C75"/>
    <w:rsid w:val="00A72EDD"/>
    <w:rsid w:val="00A731A0"/>
    <w:rsid w:val="00A73219"/>
    <w:rsid w:val="00A73ABB"/>
    <w:rsid w:val="00A74169"/>
    <w:rsid w:val="00A745BC"/>
    <w:rsid w:val="00A745D5"/>
    <w:rsid w:val="00A747F1"/>
    <w:rsid w:val="00A7509B"/>
    <w:rsid w:val="00A751D9"/>
    <w:rsid w:val="00A75712"/>
    <w:rsid w:val="00A75A7A"/>
    <w:rsid w:val="00A75D53"/>
    <w:rsid w:val="00A7623E"/>
    <w:rsid w:val="00A7692B"/>
    <w:rsid w:val="00A773A4"/>
    <w:rsid w:val="00A775D3"/>
    <w:rsid w:val="00A77AEF"/>
    <w:rsid w:val="00A80552"/>
    <w:rsid w:val="00A80C8D"/>
    <w:rsid w:val="00A80E27"/>
    <w:rsid w:val="00A811A9"/>
    <w:rsid w:val="00A81BF0"/>
    <w:rsid w:val="00A81E13"/>
    <w:rsid w:val="00A81F40"/>
    <w:rsid w:val="00A825DF"/>
    <w:rsid w:val="00A82D89"/>
    <w:rsid w:val="00A8365E"/>
    <w:rsid w:val="00A838A6"/>
    <w:rsid w:val="00A839FD"/>
    <w:rsid w:val="00A83B4C"/>
    <w:rsid w:val="00A83C41"/>
    <w:rsid w:val="00A83D71"/>
    <w:rsid w:val="00A84050"/>
    <w:rsid w:val="00A84320"/>
    <w:rsid w:val="00A844B5"/>
    <w:rsid w:val="00A84A50"/>
    <w:rsid w:val="00A84C08"/>
    <w:rsid w:val="00A850CD"/>
    <w:rsid w:val="00A853C9"/>
    <w:rsid w:val="00A857ED"/>
    <w:rsid w:val="00A858C4"/>
    <w:rsid w:val="00A85B52"/>
    <w:rsid w:val="00A85C84"/>
    <w:rsid w:val="00A862FC"/>
    <w:rsid w:val="00A8631B"/>
    <w:rsid w:val="00A86D66"/>
    <w:rsid w:val="00A87A67"/>
    <w:rsid w:val="00A87ADB"/>
    <w:rsid w:val="00A87ECE"/>
    <w:rsid w:val="00A90BE1"/>
    <w:rsid w:val="00A90DC2"/>
    <w:rsid w:val="00A90E80"/>
    <w:rsid w:val="00A91054"/>
    <w:rsid w:val="00A910A6"/>
    <w:rsid w:val="00A912E6"/>
    <w:rsid w:val="00A91763"/>
    <w:rsid w:val="00A917EF"/>
    <w:rsid w:val="00A91BD7"/>
    <w:rsid w:val="00A91F5C"/>
    <w:rsid w:val="00A9219F"/>
    <w:rsid w:val="00A924B7"/>
    <w:rsid w:val="00A92D55"/>
    <w:rsid w:val="00A92D9F"/>
    <w:rsid w:val="00A9345D"/>
    <w:rsid w:val="00A939FB"/>
    <w:rsid w:val="00A940A2"/>
    <w:rsid w:val="00A9456D"/>
    <w:rsid w:val="00A953DF"/>
    <w:rsid w:val="00A95A0E"/>
    <w:rsid w:val="00A95AD7"/>
    <w:rsid w:val="00A95B74"/>
    <w:rsid w:val="00A95C55"/>
    <w:rsid w:val="00A9605A"/>
    <w:rsid w:val="00A960E2"/>
    <w:rsid w:val="00A97280"/>
    <w:rsid w:val="00A9765A"/>
    <w:rsid w:val="00A97A44"/>
    <w:rsid w:val="00AA1502"/>
    <w:rsid w:val="00AA1646"/>
    <w:rsid w:val="00AA191B"/>
    <w:rsid w:val="00AA1E8A"/>
    <w:rsid w:val="00AA24FA"/>
    <w:rsid w:val="00AA2C6B"/>
    <w:rsid w:val="00AA32E5"/>
    <w:rsid w:val="00AA36DB"/>
    <w:rsid w:val="00AA3A67"/>
    <w:rsid w:val="00AA3AE4"/>
    <w:rsid w:val="00AA3F19"/>
    <w:rsid w:val="00AA456B"/>
    <w:rsid w:val="00AA4A49"/>
    <w:rsid w:val="00AA4A5E"/>
    <w:rsid w:val="00AA4E3A"/>
    <w:rsid w:val="00AA4E9D"/>
    <w:rsid w:val="00AA5461"/>
    <w:rsid w:val="00AA549C"/>
    <w:rsid w:val="00AA5713"/>
    <w:rsid w:val="00AA6073"/>
    <w:rsid w:val="00AA6C53"/>
    <w:rsid w:val="00AA6F0B"/>
    <w:rsid w:val="00AA7472"/>
    <w:rsid w:val="00AA7721"/>
    <w:rsid w:val="00AA77BF"/>
    <w:rsid w:val="00AA7886"/>
    <w:rsid w:val="00AA7B25"/>
    <w:rsid w:val="00AA7DB9"/>
    <w:rsid w:val="00AB04A0"/>
    <w:rsid w:val="00AB04B2"/>
    <w:rsid w:val="00AB0936"/>
    <w:rsid w:val="00AB098D"/>
    <w:rsid w:val="00AB09CD"/>
    <w:rsid w:val="00AB0CB7"/>
    <w:rsid w:val="00AB1265"/>
    <w:rsid w:val="00AB12B9"/>
    <w:rsid w:val="00AB13AF"/>
    <w:rsid w:val="00AB1717"/>
    <w:rsid w:val="00AB1AB4"/>
    <w:rsid w:val="00AB1CA7"/>
    <w:rsid w:val="00AB1EF3"/>
    <w:rsid w:val="00AB1F0D"/>
    <w:rsid w:val="00AB24A5"/>
    <w:rsid w:val="00AB272F"/>
    <w:rsid w:val="00AB28A3"/>
    <w:rsid w:val="00AB2A5A"/>
    <w:rsid w:val="00AB2F85"/>
    <w:rsid w:val="00AB307C"/>
    <w:rsid w:val="00AB3394"/>
    <w:rsid w:val="00AB34E2"/>
    <w:rsid w:val="00AB3742"/>
    <w:rsid w:val="00AB3774"/>
    <w:rsid w:val="00AB43ED"/>
    <w:rsid w:val="00AB4901"/>
    <w:rsid w:val="00AB4D9E"/>
    <w:rsid w:val="00AB524A"/>
    <w:rsid w:val="00AB53D3"/>
    <w:rsid w:val="00AB58A2"/>
    <w:rsid w:val="00AB5F69"/>
    <w:rsid w:val="00AB60C3"/>
    <w:rsid w:val="00AB6AC5"/>
    <w:rsid w:val="00AB72FB"/>
    <w:rsid w:val="00AB7D52"/>
    <w:rsid w:val="00AC0199"/>
    <w:rsid w:val="00AC0323"/>
    <w:rsid w:val="00AC1250"/>
    <w:rsid w:val="00AC184D"/>
    <w:rsid w:val="00AC2189"/>
    <w:rsid w:val="00AC240F"/>
    <w:rsid w:val="00AC2EED"/>
    <w:rsid w:val="00AC3056"/>
    <w:rsid w:val="00AC30C9"/>
    <w:rsid w:val="00AC331D"/>
    <w:rsid w:val="00AC3DDF"/>
    <w:rsid w:val="00AC4615"/>
    <w:rsid w:val="00AC46F6"/>
    <w:rsid w:val="00AC4882"/>
    <w:rsid w:val="00AC4D1B"/>
    <w:rsid w:val="00AC50B4"/>
    <w:rsid w:val="00AC5734"/>
    <w:rsid w:val="00AC5771"/>
    <w:rsid w:val="00AC5819"/>
    <w:rsid w:val="00AC5857"/>
    <w:rsid w:val="00AC5959"/>
    <w:rsid w:val="00AC5CC6"/>
    <w:rsid w:val="00AC621D"/>
    <w:rsid w:val="00AC62D5"/>
    <w:rsid w:val="00AC65AA"/>
    <w:rsid w:val="00AC70E3"/>
    <w:rsid w:val="00AC73A0"/>
    <w:rsid w:val="00AC73E0"/>
    <w:rsid w:val="00AC7820"/>
    <w:rsid w:val="00AC7AF7"/>
    <w:rsid w:val="00AD01CB"/>
    <w:rsid w:val="00AD0202"/>
    <w:rsid w:val="00AD02C4"/>
    <w:rsid w:val="00AD0783"/>
    <w:rsid w:val="00AD09E5"/>
    <w:rsid w:val="00AD0CAE"/>
    <w:rsid w:val="00AD0F5F"/>
    <w:rsid w:val="00AD0F71"/>
    <w:rsid w:val="00AD1131"/>
    <w:rsid w:val="00AD134E"/>
    <w:rsid w:val="00AD196A"/>
    <w:rsid w:val="00AD2017"/>
    <w:rsid w:val="00AD262D"/>
    <w:rsid w:val="00AD2A3A"/>
    <w:rsid w:val="00AD352B"/>
    <w:rsid w:val="00AD3653"/>
    <w:rsid w:val="00AD3902"/>
    <w:rsid w:val="00AD4005"/>
    <w:rsid w:val="00AD443B"/>
    <w:rsid w:val="00AD4CC3"/>
    <w:rsid w:val="00AD4FBA"/>
    <w:rsid w:val="00AD5341"/>
    <w:rsid w:val="00AD5386"/>
    <w:rsid w:val="00AD54AE"/>
    <w:rsid w:val="00AD5597"/>
    <w:rsid w:val="00AD5B66"/>
    <w:rsid w:val="00AD5EAE"/>
    <w:rsid w:val="00AD5EEF"/>
    <w:rsid w:val="00AD610E"/>
    <w:rsid w:val="00AD63C1"/>
    <w:rsid w:val="00AD69BC"/>
    <w:rsid w:val="00AD6A2B"/>
    <w:rsid w:val="00AD6A44"/>
    <w:rsid w:val="00AD6CC8"/>
    <w:rsid w:val="00AD72E0"/>
    <w:rsid w:val="00AD76D4"/>
    <w:rsid w:val="00AD7A52"/>
    <w:rsid w:val="00AD7D45"/>
    <w:rsid w:val="00AD7DE7"/>
    <w:rsid w:val="00AD7F27"/>
    <w:rsid w:val="00AD7FB4"/>
    <w:rsid w:val="00AE05AC"/>
    <w:rsid w:val="00AE06B8"/>
    <w:rsid w:val="00AE0B99"/>
    <w:rsid w:val="00AE0F0F"/>
    <w:rsid w:val="00AE0FA5"/>
    <w:rsid w:val="00AE12CB"/>
    <w:rsid w:val="00AE14ED"/>
    <w:rsid w:val="00AE15C5"/>
    <w:rsid w:val="00AE19A2"/>
    <w:rsid w:val="00AE1DDF"/>
    <w:rsid w:val="00AE1E3D"/>
    <w:rsid w:val="00AE1F52"/>
    <w:rsid w:val="00AE20F5"/>
    <w:rsid w:val="00AE26BA"/>
    <w:rsid w:val="00AE26EE"/>
    <w:rsid w:val="00AE27E9"/>
    <w:rsid w:val="00AE2807"/>
    <w:rsid w:val="00AE2B48"/>
    <w:rsid w:val="00AE2DBD"/>
    <w:rsid w:val="00AE31DD"/>
    <w:rsid w:val="00AE33EB"/>
    <w:rsid w:val="00AE3673"/>
    <w:rsid w:val="00AE37B7"/>
    <w:rsid w:val="00AE3DFD"/>
    <w:rsid w:val="00AE4151"/>
    <w:rsid w:val="00AE41C2"/>
    <w:rsid w:val="00AE43F2"/>
    <w:rsid w:val="00AE4E59"/>
    <w:rsid w:val="00AE51CF"/>
    <w:rsid w:val="00AE5CAA"/>
    <w:rsid w:val="00AE5DEA"/>
    <w:rsid w:val="00AE6AC2"/>
    <w:rsid w:val="00AE70F5"/>
    <w:rsid w:val="00AE731D"/>
    <w:rsid w:val="00AE7538"/>
    <w:rsid w:val="00AE77A3"/>
    <w:rsid w:val="00AF00AF"/>
    <w:rsid w:val="00AF02F7"/>
    <w:rsid w:val="00AF0547"/>
    <w:rsid w:val="00AF06E6"/>
    <w:rsid w:val="00AF094A"/>
    <w:rsid w:val="00AF0E7C"/>
    <w:rsid w:val="00AF11E8"/>
    <w:rsid w:val="00AF12B8"/>
    <w:rsid w:val="00AF13BA"/>
    <w:rsid w:val="00AF13D3"/>
    <w:rsid w:val="00AF15C8"/>
    <w:rsid w:val="00AF1782"/>
    <w:rsid w:val="00AF1CC0"/>
    <w:rsid w:val="00AF1D2D"/>
    <w:rsid w:val="00AF1DCC"/>
    <w:rsid w:val="00AF2295"/>
    <w:rsid w:val="00AF2728"/>
    <w:rsid w:val="00AF27BF"/>
    <w:rsid w:val="00AF2AEB"/>
    <w:rsid w:val="00AF340A"/>
    <w:rsid w:val="00AF3BDE"/>
    <w:rsid w:val="00AF3F2D"/>
    <w:rsid w:val="00AF411B"/>
    <w:rsid w:val="00AF4519"/>
    <w:rsid w:val="00AF45D4"/>
    <w:rsid w:val="00AF4724"/>
    <w:rsid w:val="00AF4C1F"/>
    <w:rsid w:val="00AF4CA1"/>
    <w:rsid w:val="00AF4CC2"/>
    <w:rsid w:val="00AF4D13"/>
    <w:rsid w:val="00AF4F6A"/>
    <w:rsid w:val="00AF539A"/>
    <w:rsid w:val="00AF5566"/>
    <w:rsid w:val="00AF564A"/>
    <w:rsid w:val="00AF5DAC"/>
    <w:rsid w:val="00AF6070"/>
    <w:rsid w:val="00AF64DD"/>
    <w:rsid w:val="00AF66F0"/>
    <w:rsid w:val="00AF67A7"/>
    <w:rsid w:val="00AF6C3E"/>
    <w:rsid w:val="00AF6CFF"/>
    <w:rsid w:val="00AF6ED0"/>
    <w:rsid w:val="00AF719A"/>
    <w:rsid w:val="00AF752B"/>
    <w:rsid w:val="00AF79A6"/>
    <w:rsid w:val="00AF7C24"/>
    <w:rsid w:val="00B00938"/>
    <w:rsid w:val="00B01172"/>
    <w:rsid w:val="00B011A6"/>
    <w:rsid w:val="00B014EE"/>
    <w:rsid w:val="00B0161F"/>
    <w:rsid w:val="00B02990"/>
    <w:rsid w:val="00B02B54"/>
    <w:rsid w:val="00B041A1"/>
    <w:rsid w:val="00B041AE"/>
    <w:rsid w:val="00B045C3"/>
    <w:rsid w:val="00B04647"/>
    <w:rsid w:val="00B04899"/>
    <w:rsid w:val="00B04E76"/>
    <w:rsid w:val="00B0507A"/>
    <w:rsid w:val="00B050F8"/>
    <w:rsid w:val="00B05151"/>
    <w:rsid w:val="00B0572C"/>
    <w:rsid w:val="00B05D02"/>
    <w:rsid w:val="00B06C7F"/>
    <w:rsid w:val="00B06DA0"/>
    <w:rsid w:val="00B06DC7"/>
    <w:rsid w:val="00B071B3"/>
    <w:rsid w:val="00B076EF"/>
    <w:rsid w:val="00B077AF"/>
    <w:rsid w:val="00B1004A"/>
    <w:rsid w:val="00B1014C"/>
    <w:rsid w:val="00B10733"/>
    <w:rsid w:val="00B11019"/>
    <w:rsid w:val="00B116D9"/>
    <w:rsid w:val="00B12B05"/>
    <w:rsid w:val="00B13071"/>
    <w:rsid w:val="00B130C4"/>
    <w:rsid w:val="00B13329"/>
    <w:rsid w:val="00B1367F"/>
    <w:rsid w:val="00B13FE0"/>
    <w:rsid w:val="00B143DB"/>
    <w:rsid w:val="00B1561F"/>
    <w:rsid w:val="00B15A0C"/>
    <w:rsid w:val="00B15A8D"/>
    <w:rsid w:val="00B15AFB"/>
    <w:rsid w:val="00B15BEF"/>
    <w:rsid w:val="00B1605F"/>
    <w:rsid w:val="00B162C2"/>
    <w:rsid w:val="00B168BA"/>
    <w:rsid w:val="00B16A43"/>
    <w:rsid w:val="00B16BF5"/>
    <w:rsid w:val="00B170A6"/>
    <w:rsid w:val="00B176AC"/>
    <w:rsid w:val="00B17757"/>
    <w:rsid w:val="00B17BE7"/>
    <w:rsid w:val="00B17D80"/>
    <w:rsid w:val="00B17F87"/>
    <w:rsid w:val="00B202A4"/>
    <w:rsid w:val="00B20995"/>
    <w:rsid w:val="00B20B09"/>
    <w:rsid w:val="00B20BB5"/>
    <w:rsid w:val="00B20DDF"/>
    <w:rsid w:val="00B21B15"/>
    <w:rsid w:val="00B21BDF"/>
    <w:rsid w:val="00B22130"/>
    <w:rsid w:val="00B2236E"/>
    <w:rsid w:val="00B225DC"/>
    <w:rsid w:val="00B227D2"/>
    <w:rsid w:val="00B22A77"/>
    <w:rsid w:val="00B22C14"/>
    <w:rsid w:val="00B23050"/>
    <w:rsid w:val="00B234FA"/>
    <w:rsid w:val="00B238B1"/>
    <w:rsid w:val="00B23CD8"/>
    <w:rsid w:val="00B23E87"/>
    <w:rsid w:val="00B24021"/>
    <w:rsid w:val="00B249F4"/>
    <w:rsid w:val="00B24B92"/>
    <w:rsid w:val="00B24D74"/>
    <w:rsid w:val="00B259A4"/>
    <w:rsid w:val="00B25AD8"/>
    <w:rsid w:val="00B25ECB"/>
    <w:rsid w:val="00B26463"/>
    <w:rsid w:val="00B2649B"/>
    <w:rsid w:val="00B264C7"/>
    <w:rsid w:val="00B26A78"/>
    <w:rsid w:val="00B27321"/>
    <w:rsid w:val="00B2745C"/>
    <w:rsid w:val="00B27905"/>
    <w:rsid w:val="00B2792E"/>
    <w:rsid w:val="00B27A67"/>
    <w:rsid w:val="00B30002"/>
    <w:rsid w:val="00B30479"/>
    <w:rsid w:val="00B31525"/>
    <w:rsid w:val="00B31C21"/>
    <w:rsid w:val="00B31FF4"/>
    <w:rsid w:val="00B3295A"/>
    <w:rsid w:val="00B32B8F"/>
    <w:rsid w:val="00B32FBA"/>
    <w:rsid w:val="00B334BA"/>
    <w:rsid w:val="00B33690"/>
    <w:rsid w:val="00B33A17"/>
    <w:rsid w:val="00B33C3A"/>
    <w:rsid w:val="00B3409A"/>
    <w:rsid w:val="00B3541E"/>
    <w:rsid w:val="00B359B8"/>
    <w:rsid w:val="00B35A3A"/>
    <w:rsid w:val="00B35CAA"/>
    <w:rsid w:val="00B3655F"/>
    <w:rsid w:val="00B36C82"/>
    <w:rsid w:val="00B36FF0"/>
    <w:rsid w:val="00B401D5"/>
    <w:rsid w:val="00B4084D"/>
    <w:rsid w:val="00B40A15"/>
    <w:rsid w:val="00B40CA8"/>
    <w:rsid w:val="00B4114D"/>
    <w:rsid w:val="00B41A40"/>
    <w:rsid w:val="00B41B4C"/>
    <w:rsid w:val="00B41C73"/>
    <w:rsid w:val="00B42087"/>
    <w:rsid w:val="00B4228D"/>
    <w:rsid w:val="00B426A1"/>
    <w:rsid w:val="00B42C1E"/>
    <w:rsid w:val="00B4329F"/>
    <w:rsid w:val="00B4362B"/>
    <w:rsid w:val="00B43BAA"/>
    <w:rsid w:val="00B44027"/>
    <w:rsid w:val="00B440B3"/>
    <w:rsid w:val="00B443E9"/>
    <w:rsid w:val="00B44622"/>
    <w:rsid w:val="00B44834"/>
    <w:rsid w:val="00B44C19"/>
    <w:rsid w:val="00B4530D"/>
    <w:rsid w:val="00B45710"/>
    <w:rsid w:val="00B457BD"/>
    <w:rsid w:val="00B45E5C"/>
    <w:rsid w:val="00B46314"/>
    <w:rsid w:val="00B46799"/>
    <w:rsid w:val="00B46827"/>
    <w:rsid w:val="00B46F54"/>
    <w:rsid w:val="00B504BB"/>
    <w:rsid w:val="00B50992"/>
    <w:rsid w:val="00B50BB2"/>
    <w:rsid w:val="00B50F9A"/>
    <w:rsid w:val="00B511B7"/>
    <w:rsid w:val="00B51432"/>
    <w:rsid w:val="00B518E6"/>
    <w:rsid w:val="00B518FA"/>
    <w:rsid w:val="00B51F8A"/>
    <w:rsid w:val="00B521D2"/>
    <w:rsid w:val="00B52408"/>
    <w:rsid w:val="00B52895"/>
    <w:rsid w:val="00B52CFF"/>
    <w:rsid w:val="00B53348"/>
    <w:rsid w:val="00B53711"/>
    <w:rsid w:val="00B53B8B"/>
    <w:rsid w:val="00B53C6D"/>
    <w:rsid w:val="00B54427"/>
    <w:rsid w:val="00B54511"/>
    <w:rsid w:val="00B5472A"/>
    <w:rsid w:val="00B55319"/>
    <w:rsid w:val="00B5543D"/>
    <w:rsid w:val="00B55CB5"/>
    <w:rsid w:val="00B561C5"/>
    <w:rsid w:val="00B56330"/>
    <w:rsid w:val="00B5645B"/>
    <w:rsid w:val="00B565D9"/>
    <w:rsid w:val="00B56696"/>
    <w:rsid w:val="00B572F4"/>
    <w:rsid w:val="00B57452"/>
    <w:rsid w:val="00B5753F"/>
    <w:rsid w:val="00B57956"/>
    <w:rsid w:val="00B60D36"/>
    <w:rsid w:val="00B61154"/>
    <w:rsid w:val="00B6118E"/>
    <w:rsid w:val="00B61379"/>
    <w:rsid w:val="00B61583"/>
    <w:rsid w:val="00B618D1"/>
    <w:rsid w:val="00B61E32"/>
    <w:rsid w:val="00B62A63"/>
    <w:rsid w:val="00B62E85"/>
    <w:rsid w:val="00B62E8B"/>
    <w:rsid w:val="00B630AC"/>
    <w:rsid w:val="00B635A0"/>
    <w:rsid w:val="00B635D1"/>
    <w:rsid w:val="00B637C5"/>
    <w:rsid w:val="00B6386C"/>
    <w:rsid w:val="00B63BDE"/>
    <w:rsid w:val="00B63D51"/>
    <w:rsid w:val="00B64A5D"/>
    <w:rsid w:val="00B64A96"/>
    <w:rsid w:val="00B65970"/>
    <w:rsid w:val="00B65AEA"/>
    <w:rsid w:val="00B65B7A"/>
    <w:rsid w:val="00B66157"/>
    <w:rsid w:val="00B66305"/>
    <w:rsid w:val="00B66731"/>
    <w:rsid w:val="00B66A53"/>
    <w:rsid w:val="00B6736D"/>
    <w:rsid w:val="00B679DD"/>
    <w:rsid w:val="00B67B60"/>
    <w:rsid w:val="00B70250"/>
    <w:rsid w:val="00B70276"/>
    <w:rsid w:val="00B70ACD"/>
    <w:rsid w:val="00B71C94"/>
    <w:rsid w:val="00B71CEC"/>
    <w:rsid w:val="00B722BC"/>
    <w:rsid w:val="00B72C5C"/>
    <w:rsid w:val="00B72E2D"/>
    <w:rsid w:val="00B72E6E"/>
    <w:rsid w:val="00B72FAE"/>
    <w:rsid w:val="00B73462"/>
    <w:rsid w:val="00B73FFD"/>
    <w:rsid w:val="00B75864"/>
    <w:rsid w:val="00B76A30"/>
    <w:rsid w:val="00B76F69"/>
    <w:rsid w:val="00B77179"/>
    <w:rsid w:val="00B7727A"/>
    <w:rsid w:val="00B77557"/>
    <w:rsid w:val="00B775C0"/>
    <w:rsid w:val="00B777EE"/>
    <w:rsid w:val="00B77B0C"/>
    <w:rsid w:val="00B77C6A"/>
    <w:rsid w:val="00B77FAB"/>
    <w:rsid w:val="00B80518"/>
    <w:rsid w:val="00B80528"/>
    <w:rsid w:val="00B81B80"/>
    <w:rsid w:val="00B81BBF"/>
    <w:rsid w:val="00B81CB6"/>
    <w:rsid w:val="00B822C1"/>
    <w:rsid w:val="00B82B3C"/>
    <w:rsid w:val="00B82EB7"/>
    <w:rsid w:val="00B830B0"/>
    <w:rsid w:val="00B83140"/>
    <w:rsid w:val="00B83226"/>
    <w:rsid w:val="00B833FF"/>
    <w:rsid w:val="00B834C5"/>
    <w:rsid w:val="00B8387C"/>
    <w:rsid w:val="00B83DBC"/>
    <w:rsid w:val="00B8415C"/>
    <w:rsid w:val="00B85734"/>
    <w:rsid w:val="00B85758"/>
    <w:rsid w:val="00B85D4B"/>
    <w:rsid w:val="00B85EC3"/>
    <w:rsid w:val="00B86B2C"/>
    <w:rsid w:val="00B86F75"/>
    <w:rsid w:val="00B871BC"/>
    <w:rsid w:val="00B873B6"/>
    <w:rsid w:val="00B875A8"/>
    <w:rsid w:val="00B87B23"/>
    <w:rsid w:val="00B90052"/>
    <w:rsid w:val="00B9023C"/>
    <w:rsid w:val="00B90ABC"/>
    <w:rsid w:val="00B90D99"/>
    <w:rsid w:val="00B91280"/>
    <w:rsid w:val="00B9136D"/>
    <w:rsid w:val="00B915FF"/>
    <w:rsid w:val="00B9175C"/>
    <w:rsid w:val="00B91F09"/>
    <w:rsid w:val="00B91F2B"/>
    <w:rsid w:val="00B921AC"/>
    <w:rsid w:val="00B92D4F"/>
    <w:rsid w:val="00B9409B"/>
    <w:rsid w:val="00B943D5"/>
    <w:rsid w:val="00B944BC"/>
    <w:rsid w:val="00B945EA"/>
    <w:rsid w:val="00B94642"/>
    <w:rsid w:val="00B94786"/>
    <w:rsid w:val="00B9527E"/>
    <w:rsid w:val="00B952DF"/>
    <w:rsid w:val="00B953E9"/>
    <w:rsid w:val="00B9548E"/>
    <w:rsid w:val="00B95B0C"/>
    <w:rsid w:val="00B95B2D"/>
    <w:rsid w:val="00B95E3E"/>
    <w:rsid w:val="00B9614C"/>
    <w:rsid w:val="00B96614"/>
    <w:rsid w:val="00B96AEA"/>
    <w:rsid w:val="00B975D0"/>
    <w:rsid w:val="00B97679"/>
    <w:rsid w:val="00B97822"/>
    <w:rsid w:val="00B97BE6"/>
    <w:rsid w:val="00B97C16"/>
    <w:rsid w:val="00B97EF6"/>
    <w:rsid w:val="00BA049D"/>
    <w:rsid w:val="00BA0B6F"/>
    <w:rsid w:val="00BA0D43"/>
    <w:rsid w:val="00BA0DDB"/>
    <w:rsid w:val="00BA12D7"/>
    <w:rsid w:val="00BA1354"/>
    <w:rsid w:val="00BA14F9"/>
    <w:rsid w:val="00BA1613"/>
    <w:rsid w:val="00BA2364"/>
    <w:rsid w:val="00BA23F6"/>
    <w:rsid w:val="00BA2783"/>
    <w:rsid w:val="00BA297D"/>
    <w:rsid w:val="00BA2B25"/>
    <w:rsid w:val="00BA2C46"/>
    <w:rsid w:val="00BA322A"/>
    <w:rsid w:val="00BA3A22"/>
    <w:rsid w:val="00BA419C"/>
    <w:rsid w:val="00BA4280"/>
    <w:rsid w:val="00BA4ADB"/>
    <w:rsid w:val="00BA4E66"/>
    <w:rsid w:val="00BA4EFD"/>
    <w:rsid w:val="00BA5046"/>
    <w:rsid w:val="00BA5699"/>
    <w:rsid w:val="00BA5AF6"/>
    <w:rsid w:val="00BA6F36"/>
    <w:rsid w:val="00BA7111"/>
    <w:rsid w:val="00BA7185"/>
    <w:rsid w:val="00BA7527"/>
    <w:rsid w:val="00BA765F"/>
    <w:rsid w:val="00BA77D3"/>
    <w:rsid w:val="00BA784B"/>
    <w:rsid w:val="00BA7B50"/>
    <w:rsid w:val="00BA7F25"/>
    <w:rsid w:val="00BB0294"/>
    <w:rsid w:val="00BB031E"/>
    <w:rsid w:val="00BB0AFA"/>
    <w:rsid w:val="00BB0E05"/>
    <w:rsid w:val="00BB0F3E"/>
    <w:rsid w:val="00BB10F6"/>
    <w:rsid w:val="00BB1264"/>
    <w:rsid w:val="00BB1538"/>
    <w:rsid w:val="00BB15BE"/>
    <w:rsid w:val="00BB1E1D"/>
    <w:rsid w:val="00BB1F7D"/>
    <w:rsid w:val="00BB21DD"/>
    <w:rsid w:val="00BB275C"/>
    <w:rsid w:val="00BB27A5"/>
    <w:rsid w:val="00BB2E03"/>
    <w:rsid w:val="00BB339A"/>
    <w:rsid w:val="00BB3E9B"/>
    <w:rsid w:val="00BB3F84"/>
    <w:rsid w:val="00BB45A9"/>
    <w:rsid w:val="00BB47DC"/>
    <w:rsid w:val="00BB495B"/>
    <w:rsid w:val="00BB4BAD"/>
    <w:rsid w:val="00BB4C10"/>
    <w:rsid w:val="00BB4DD8"/>
    <w:rsid w:val="00BB4E0E"/>
    <w:rsid w:val="00BB4ECF"/>
    <w:rsid w:val="00BB5362"/>
    <w:rsid w:val="00BB5B93"/>
    <w:rsid w:val="00BB5D88"/>
    <w:rsid w:val="00BB5E31"/>
    <w:rsid w:val="00BB610C"/>
    <w:rsid w:val="00BB6179"/>
    <w:rsid w:val="00BB66B7"/>
    <w:rsid w:val="00BB68A1"/>
    <w:rsid w:val="00BB68C5"/>
    <w:rsid w:val="00BB6A52"/>
    <w:rsid w:val="00BB6B46"/>
    <w:rsid w:val="00BB6B84"/>
    <w:rsid w:val="00BB6BC4"/>
    <w:rsid w:val="00BB70B1"/>
    <w:rsid w:val="00BB70EC"/>
    <w:rsid w:val="00BB721C"/>
    <w:rsid w:val="00BB7B51"/>
    <w:rsid w:val="00BB7F00"/>
    <w:rsid w:val="00BC0567"/>
    <w:rsid w:val="00BC0685"/>
    <w:rsid w:val="00BC0CD9"/>
    <w:rsid w:val="00BC0DFF"/>
    <w:rsid w:val="00BC10F0"/>
    <w:rsid w:val="00BC1AD8"/>
    <w:rsid w:val="00BC1B16"/>
    <w:rsid w:val="00BC1EDE"/>
    <w:rsid w:val="00BC2BA5"/>
    <w:rsid w:val="00BC30C2"/>
    <w:rsid w:val="00BC3144"/>
    <w:rsid w:val="00BC335C"/>
    <w:rsid w:val="00BC3619"/>
    <w:rsid w:val="00BC3AC2"/>
    <w:rsid w:val="00BC3D91"/>
    <w:rsid w:val="00BC3E33"/>
    <w:rsid w:val="00BC416F"/>
    <w:rsid w:val="00BC4489"/>
    <w:rsid w:val="00BC45B0"/>
    <w:rsid w:val="00BC4CD6"/>
    <w:rsid w:val="00BC4D2A"/>
    <w:rsid w:val="00BC51E1"/>
    <w:rsid w:val="00BC546C"/>
    <w:rsid w:val="00BC5CA1"/>
    <w:rsid w:val="00BC5EEA"/>
    <w:rsid w:val="00BC5F48"/>
    <w:rsid w:val="00BC6371"/>
    <w:rsid w:val="00BC67C3"/>
    <w:rsid w:val="00BC6A1A"/>
    <w:rsid w:val="00BC6E17"/>
    <w:rsid w:val="00BC713B"/>
    <w:rsid w:val="00BC7475"/>
    <w:rsid w:val="00BC761F"/>
    <w:rsid w:val="00BC7B23"/>
    <w:rsid w:val="00BD01E5"/>
    <w:rsid w:val="00BD0845"/>
    <w:rsid w:val="00BD0C2F"/>
    <w:rsid w:val="00BD10AF"/>
    <w:rsid w:val="00BD16B1"/>
    <w:rsid w:val="00BD1963"/>
    <w:rsid w:val="00BD1A1F"/>
    <w:rsid w:val="00BD2440"/>
    <w:rsid w:val="00BD281E"/>
    <w:rsid w:val="00BD2D0D"/>
    <w:rsid w:val="00BD2FC5"/>
    <w:rsid w:val="00BD3004"/>
    <w:rsid w:val="00BD3A51"/>
    <w:rsid w:val="00BD3E92"/>
    <w:rsid w:val="00BD4454"/>
    <w:rsid w:val="00BD4D60"/>
    <w:rsid w:val="00BD4EC6"/>
    <w:rsid w:val="00BD4FD3"/>
    <w:rsid w:val="00BD50F8"/>
    <w:rsid w:val="00BD579C"/>
    <w:rsid w:val="00BD5C8B"/>
    <w:rsid w:val="00BD5DC8"/>
    <w:rsid w:val="00BD6404"/>
    <w:rsid w:val="00BD67AB"/>
    <w:rsid w:val="00BD6862"/>
    <w:rsid w:val="00BD6D3A"/>
    <w:rsid w:val="00BD6F57"/>
    <w:rsid w:val="00BD70A1"/>
    <w:rsid w:val="00BD715E"/>
    <w:rsid w:val="00BD7301"/>
    <w:rsid w:val="00BD755A"/>
    <w:rsid w:val="00BD7FCF"/>
    <w:rsid w:val="00BE0044"/>
    <w:rsid w:val="00BE0B06"/>
    <w:rsid w:val="00BE0D16"/>
    <w:rsid w:val="00BE1743"/>
    <w:rsid w:val="00BE1C5F"/>
    <w:rsid w:val="00BE24D3"/>
    <w:rsid w:val="00BE25F4"/>
    <w:rsid w:val="00BE2833"/>
    <w:rsid w:val="00BE2877"/>
    <w:rsid w:val="00BE28D5"/>
    <w:rsid w:val="00BE298A"/>
    <w:rsid w:val="00BE2A42"/>
    <w:rsid w:val="00BE2C6C"/>
    <w:rsid w:val="00BE300A"/>
    <w:rsid w:val="00BE35D2"/>
    <w:rsid w:val="00BE37DA"/>
    <w:rsid w:val="00BE38C0"/>
    <w:rsid w:val="00BE3E98"/>
    <w:rsid w:val="00BE3EDD"/>
    <w:rsid w:val="00BE3FB7"/>
    <w:rsid w:val="00BE53E0"/>
    <w:rsid w:val="00BE5D55"/>
    <w:rsid w:val="00BE5E8A"/>
    <w:rsid w:val="00BE6671"/>
    <w:rsid w:val="00BE6EBA"/>
    <w:rsid w:val="00BE7060"/>
    <w:rsid w:val="00BE7878"/>
    <w:rsid w:val="00BE7DAB"/>
    <w:rsid w:val="00BF039B"/>
    <w:rsid w:val="00BF1223"/>
    <w:rsid w:val="00BF136B"/>
    <w:rsid w:val="00BF141B"/>
    <w:rsid w:val="00BF152B"/>
    <w:rsid w:val="00BF1AA1"/>
    <w:rsid w:val="00BF1D1B"/>
    <w:rsid w:val="00BF2347"/>
    <w:rsid w:val="00BF2785"/>
    <w:rsid w:val="00BF2972"/>
    <w:rsid w:val="00BF2D23"/>
    <w:rsid w:val="00BF3084"/>
    <w:rsid w:val="00BF33B7"/>
    <w:rsid w:val="00BF35F6"/>
    <w:rsid w:val="00BF36D5"/>
    <w:rsid w:val="00BF3715"/>
    <w:rsid w:val="00BF3AA2"/>
    <w:rsid w:val="00BF3BB7"/>
    <w:rsid w:val="00BF43A0"/>
    <w:rsid w:val="00BF4478"/>
    <w:rsid w:val="00BF47BE"/>
    <w:rsid w:val="00BF47D1"/>
    <w:rsid w:val="00BF4A8F"/>
    <w:rsid w:val="00BF4EA7"/>
    <w:rsid w:val="00BF53B7"/>
    <w:rsid w:val="00BF5EF3"/>
    <w:rsid w:val="00BF6143"/>
    <w:rsid w:val="00BF6380"/>
    <w:rsid w:val="00BF6554"/>
    <w:rsid w:val="00BF6BC6"/>
    <w:rsid w:val="00BF7054"/>
    <w:rsid w:val="00BF7168"/>
    <w:rsid w:val="00BF7380"/>
    <w:rsid w:val="00BF7470"/>
    <w:rsid w:val="00BF75F8"/>
    <w:rsid w:val="00BF785B"/>
    <w:rsid w:val="00BF78C0"/>
    <w:rsid w:val="00BF7C5A"/>
    <w:rsid w:val="00C00128"/>
    <w:rsid w:val="00C006F8"/>
    <w:rsid w:val="00C008C9"/>
    <w:rsid w:val="00C00A0D"/>
    <w:rsid w:val="00C00CC5"/>
    <w:rsid w:val="00C00E63"/>
    <w:rsid w:val="00C010D3"/>
    <w:rsid w:val="00C0129E"/>
    <w:rsid w:val="00C01A9E"/>
    <w:rsid w:val="00C01CA5"/>
    <w:rsid w:val="00C02386"/>
    <w:rsid w:val="00C023E3"/>
    <w:rsid w:val="00C02798"/>
    <w:rsid w:val="00C02C6D"/>
    <w:rsid w:val="00C02F34"/>
    <w:rsid w:val="00C03043"/>
    <w:rsid w:val="00C03703"/>
    <w:rsid w:val="00C038DD"/>
    <w:rsid w:val="00C03D47"/>
    <w:rsid w:val="00C040A1"/>
    <w:rsid w:val="00C0426F"/>
    <w:rsid w:val="00C042C7"/>
    <w:rsid w:val="00C046B4"/>
    <w:rsid w:val="00C04CE7"/>
    <w:rsid w:val="00C05100"/>
    <w:rsid w:val="00C057D7"/>
    <w:rsid w:val="00C0636C"/>
    <w:rsid w:val="00C06C92"/>
    <w:rsid w:val="00C06E06"/>
    <w:rsid w:val="00C07111"/>
    <w:rsid w:val="00C071AD"/>
    <w:rsid w:val="00C073E4"/>
    <w:rsid w:val="00C07A30"/>
    <w:rsid w:val="00C07B06"/>
    <w:rsid w:val="00C1005E"/>
    <w:rsid w:val="00C10AE7"/>
    <w:rsid w:val="00C10BA4"/>
    <w:rsid w:val="00C10C58"/>
    <w:rsid w:val="00C11D2A"/>
    <w:rsid w:val="00C11DAA"/>
    <w:rsid w:val="00C122D7"/>
    <w:rsid w:val="00C124D3"/>
    <w:rsid w:val="00C12862"/>
    <w:rsid w:val="00C12E87"/>
    <w:rsid w:val="00C13187"/>
    <w:rsid w:val="00C139F9"/>
    <w:rsid w:val="00C13E42"/>
    <w:rsid w:val="00C140F1"/>
    <w:rsid w:val="00C1502C"/>
    <w:rsid w:val="00C15549"/>
    <w:rsid w:val="00C156AA"/>
    <w:rsid w:val="00C157AB"/>
    <w:rsid w:val="00C1588A"/>
    <w:rsid w:val="00C16B2D"/>
    <w:rsid w:val="00C16F33"/>
    <w:rsid w:val="00C172A2"/>
    <w:rsid w:val="00C17351"/>
    <w:rsid w:val="00C17BC7"/>
    <w:rsid w:val="00C17DB7"/>
    <w:rsid w:val="00C201C1"/>
    <w:rsid w:val="00C20617"/>
    <w:rsid w:val="00C20CDE"/>
    <w:rsid w:val="00C212C5"/>
    <w:rsid w:val="00C21719"/>
    <w:rsid w:val="00C21902"/>
    <w:rsid w:val="00C21C0D"/>
    <w:rsid w:val="00C222C4"/>
    <w:rsid w:val="00C2329C"/>
    <w:rsid w:val="00C23B26"/>
    <w:rsid w:val="00C23E08"/>
    <w:rsid w:val="00C23F77"/>
    <w:rsid w:val="00C23FEB"/>
    <w:rsid w:val="00C246F9"/>
    <w:rsid w:val="00C2475C"/>
    <w:rsid w:val="00C2483F"/>
    <w:rsid w:val="00C24950"/>
    <w:rsid w:val="00C2586E"/>
    <w:rsid w:val="00C25C37"/>
    <w:rsid w:val="00C25E43"/>
    <w:rsid w:val="00C262E7"/>
    <w:rsid w:val="00C2652A"/>
    <w:rsid w:val="00C26B33"/>
    <w:rsid w:val="00C26C37"/>
    <w:rsid w:val="00C26D6C"/>
    <w:rsid w:val="00C26DC0"/>
    <w:rsid w:val="00C27583"/>
    <w:rsid w:val="00C2777B"/>
    <w:rsid w:val="00C27EF7"/>
    <w:rsid w:val="00C30474"/>
    <w:rsid w:val="00C304FA"/>
    <w:rsid w:val="00C308D3"/>
    <w:rsid w:val="00C318CF"/>
    <w:rsid w:val="00C318F7"/>
    <w:rsid w:val="00C31A71"/>
    <w:rsid w:val="00C31D59"/>
    <w:rsid w:val="00C31DB1"/>
    <w:rsid w:val="00C3207E"/>
    <w:rsid w:val="00C3220B"/>
    <w:rsid w:val="00C322C7"/>
    <w:rsid w:val="00C3271A"/>
    <w:rsid w:val="00C32AD2"/>
    <w:rsid w:val="00C32BA0"/>
    <w:rsid w:val="00C332FA"/>
    <w:rsid w:val="00C33709"/>
    <w:rsid w:val="00C33F9F"/>
    <w:rsid w:val="00C34269"/>
    <w:rsid w:val="00C34334"/>
    <w:rsid w:val="00C34F21"/>
    <w:rsid w:val="00C34FC8"/>
    <w:rsid w:val="00C35426"/>
    <w:rsid w:val="00C358B5"/>
    <w:rsid w:val="00C358FB"/>
    <w:rsid w:val="00C362F7"/>
    <w:rsid w:val="00C36634"/>
    <w:rsid w:val="00C36E32"/>
    <w:rsid w:val="00C36E6F"/>
    <w:rsid w:val="00C37007"/>
    <w:rsid w:val="00C370AB"/>
    <w:rsid w:val="00C3718C"/>
    <w:rsid w:val="00C37522"/>
    <w:rsid w:val="00C37705"/>
    <w:rsid w:val="00C40019"/>
    <w:rsid w:val="00C40120"/>
    <w:rsid w:val="00C407E1"/>
    <w:rsid w:val="00C40C03"/>
    <w:rsid w:val="00C41D9C"/>
    <w:rsid w:val="00C42672"/>
    <w:rsid w:val="00C42776"/>
    <w:rsid w:val="00C432E9"/>
    <w:rsid w:val="00C43ADF"/>
    <w:rsid w:val="00C43D06"/>
    <w:rsid w:val="00C43D42"/>
    <w:rsid w:val="00C43E86"/>
    <w:rsid w:val="00C442C6"/>
    <w:rsid w:val="00C44813"/>
    <w:rsid w:val="00C44AF2"/>
    <w:rsid w:val="00C44D99"/>
    <w:rsid w:val="00C44F29"/>
    <w:rsid w:val="00C451EC"/>
    <w:rsid w:val="00C46117"/>
    <w:rsid w:val="00C46351"/>
    <w:rsid w:val="00C46868"/>
    <w:rsid w:val="00C469AA"/>
    <w:rsid w:val="00C46AF8"/>
    <w:rsid w:val="00C46B6F"/>
    <w:rsid w:val="00C46DF2"/>
    <w:rsid w:val="00C4767F"/>
    <w:rsid w:val="00C50026"/>
    <w:rsid w:val="00C501D4"/>
    <w:rsid w:val="00C502E3"/>
    <w:rsid w:val="00C50790"/>
    <w:rsid w:val="00C50B26"/>
    <w:rsid w:val="00C51DF9"/>
    <w:rsid w:val="00C51ED5"/>
    <w:rsid w:val="00C52131"/>
    <w:rsid w:val="00C52368"/>
    <w:rsid w:val="00C5238C"/>
    <w:rsid w:val="00C52442"/>
    <w:rsid w:val="00C5262B"/>
    <w:rsid w:val="00C528EF"/>
    <w:rsid w:val="00C529E9"/>
    <w:rsid w:val="00C52A8B"/>
    <w:rsid w:val="00C52CF4"/>
    <w:rsid w:val="00C530E2"/>
    <w:rsid w:val="00C5319A"/>
    <w:rsid w:val="00C531CE"/>
    <w:rsid w:val="00C533A2"/>
    <w:rsid w:val="00C53C4E"/>
    <w:rsid w:val="00C53CB3"/>
    <w:rsid w:val="00C53D7B"/>
    <w:rsid w:val="00C53E5F"/>
    <w:rsid w:val="00C545A7"/>
    <w:rsid w:val="00C545AF"/>
    <w:rsid w:val="00C5509C"/>
    <w:rsid w:val="00C56070"/>
    <w:rsid w:val="00C563D9"/>
    <w:rsid w:val="00C566A4"/>
    <w:rsid w:val="00C566A7"/>
    <w:rsid w:val="00C56A1C"/>
    <w:rsid w:val="00C56BA5"/>
    <w:rsid w:val="00C570BB"/>
    <w:rsid w:val="00C57832"/>
    <w:rsid w:val="00C57C78"/>
    <w:rsid w:val="00C600E1"/>
    <w:rsid w:val="00C60903"/>
    <w:rsid w:val="00C609B2"/>
    <w:rsid w:val="00C60A94"/>
    <w:rsid w:val="00C6227D"/>
    <w:rsid w:val="00C6273D"/>
    <w:rsid w:val="00C629EF"/>
    <w:rsid w:val="00C62DF3"/>
    <w:rsid w:val="00C63026"/>
    <w:rsid w:val="00C63153"/>
    <w:rsid w:val="00C63547"/>
    <w:rsid w:val="00C63747"/>
    <w:rsid w:val="00C646B4"/>
    <w:rsid w:val="00C64935"/>
    <w:rsid w:val="00C64A47"/>
    <w:rsid w:val="00C64EDB"/>
    <w:rsid w:val="00C6501B"/>
    <w:rsid w:val="00C65794"/>
    <w:rsid w:val="00C658C5"/>
    <w:rsid w:val="00C65B28"/>
    <w:rsid w:val="00C66152"/>
    <w:rsid w:val="00C66273"/>
    <w:rsid w:val="00C667F7"/>
    <w:rsid w:val="00C66DD4"/>
    <w:rsid w:val="00C67137"/>
    <w:rsid w:val="00C67181"/>
    <w:rsid w:val="00C674E0"/>
    <w:rsid w:val="00C6766E"/>
    <w:rsid w:val="00C6778E"/>
    <w:rsid w:val="00C701F8"/>
    <w:rsid w:val="00C70594"/>
    <w:rsid w:val="00C70599"/>
    <w:rsid w:val="00C70709"/>
    <w:rsid w:val="00C70CB4"/>
    <w:rsid w:val="00C71191"/>
    <w:rsid w:val="00C71487"/>
    <w:rsid w:val="00C71974"/>
    <w:rsid w:val="00C72431"/>
    <w:rsid w:val="00C7280E"/>
    <w:rsid w:val="00C72BBD"/>
    <w:rsid w:val="00C73BE2"/>
    <w:rsid w:val="00C74945"/>
    <w:rsid w:val="00C749C9"/>
    <w:rsid w:val="00C74CB0"/>
    <w:rsid w:val="00C74F47"/>
    <w:rsid w:val="00C74F98"/>
    <w:rsid w:val="00C74FE7"/>
    <w:rsid w:val="00C750E9"/>
    <w:rsid w:val="00C753EF"/>
    <w:rsid w:val="00C75B9F"/>
    <w:rsid w:val="00C76A9C"/>
    <w:rsid w:val="00C76EF1"/>
    <w:rsid w:val="00C77304"/>
    <w:rsid w:val="00C77608"/>
    <w:rsid w:val="00C776E8"/>
    <w:rsid w:val="00C777A4"/>
    <w:rsid w:val="00C777FC"/>
    <w:rsid w:val="00C778A7"/>
    <w:rsid w:val="00C7795A"/>
    <w:rsid w:val="00C77E4C"/>
    <w:rsid w:val="00C8016C"/>
    <w:rsid w:val="00C8024E"/>
    <w:rsid w:val="00C805E0"/>
    <w:rsid w:val="00C8093D"/>
    <w:rsid w:val="00C80D0C"/>
    <w:rsid w:val="00C81783"/>
    <w:rsid w:val="00C81896"/>
    <w:rsid w:val="00C819CE"/>
    <w:rsid w:val="00C81ADD"/>
    <w:rsid w:val="00C81C2B"/>
    <w:rsid w:val="00C81C5A"/>
    <w:rsid w:val="00C8204C"/>
    <w:rsid w:val="00C82060"/>
    <w:rsid w:val="00C82400"/>
    <w:rsid w:val="00C829A6"/>
    <w:rsid w:val="00C82BC7"/>
    <w:rsid w:val="00C82D07"/>
    <w:rsid w:val="00C82D1F"/>
    <w:rsid w:val="00C830A5"/>
    <w:rsid w:val="00C83CE3"/>
    <w:rsid w:val="00C84FC7"/>
    <w:rsid w:val="00C855D6"/>
    <w:rsid w:val="00C8620F"/>
    <w:rsid w:val="00C86448"/>
    <w:rsid w:val="00C868C5"/>
    <w:rsid w:val="00C870A0"/>
    <w:rsid w:val="00C872B4"/>
    <w:rsid w:val="00C8745E"/>
    <w:rsid w:val="00C874E3"/>
    <w:rsid w:val="00C87BE2"/>
    <w:rsid w:val="00C906EF"/>
    <w:rsid w:val="00C906F3"/>
    <w:rsid w:val="00C90A8B"/>
    <w:rsid w:val="00C90C00"/>
    <w:rsid w:val="00C90DC0"/>
    <w:rsid w:val="00C91611"/>
    <w:rsid w:val="00C91A79"/>
    <w:rsid w:val="00C91BE2"/>
    <w:rsid w:val="00C91C1C"/>
    <w:rsid w:val="00C91D97"/>
    <w:rsid w:val="00C9256D"/>
    <w:rsid w:val="00C929B0"/>
    <w:rsid w:val="00C92FC5"/>
    <w:rsid w:val="00C93312"/>
    <w:rsid w:val="00C93335"/>
    <w:rsid w:val="00C934F4"/>
    <w:rsid w:val="00C941DC"/>
    <w:rsid w:val="00C943FA"/>
    <w:rsid w:val="00C94556"/>
    <w:rsid w:val="00C9493B"/>
    <w:rsid w:val="00C9513F"/>
    <w:rsid w:val="00C95573"/>
    <w:rsid w:val="00C95CCC"/>
    <w:rsid w:val="00C96BB2"/>
    <w:rsid w:val="00C96BB4"/>
    <w:rsid w:val="00C97217"/>
    <w:rsid w:val="00C973F4"/>
    <w:rsid w:val="00C97470"/>
    <w:rsid w:val="00C9750E"/>
    <w:rsid w:val="00C97557"/>
    <w:rsid w:val="00C976E6"/>
    <w:rsid w:val="00C97844"/>
    <w:rsid w:val="00C97FCA"/>
    <w:rsid w:val="00CA001F"/>
    <w:rsid w:val="00CA0193"/>
    <w:rsid w:val="00CA0731"/>
    <w:rsid w:val="00CA114A"/>
    <w:rsid w:val="00CA159B"/>
    <w:rsid w:val="00CA1664"/>
    <w:rsid w:val="00CA1AC3"/>
    <w:rsid w:val="00CA1DE6"/>
    <w:rsid w:val="00CA21EC"/>
    <w:rsid w:val="00CA2A31"/>
    <w:rsid w:val="00CA2AD7"/>
    <w:rsid w:val="00CA343C"/>
    <w:rsid w:val="00CA3622"/>
    <w:rsid w:val="00CA36CB"/>
    <w:rsid w:val="00CA3BA3"/>
    <w:rsid w:val="00CA4211"/>
    <w:rsid w:val="00CA4573"/>
    <w:rsid w:val="00CA474B"/>
    <w:rsid w:val="00CA4C85"/>
    <w:rsid w:val="00CA4FFC"/>
    <w:rsid w:val="00CA6878"/>
    <w:rsid w:val="00CA6A15"/>
    <w:rsid w:val="00CA6A6A"/>
    <w:rsid w:val="00CA6C59"/>
    <w:rsid w:val="00CA6DE2"/>
    <w:rsid w:val="00CA70A4"/>
    <w:rsid w:val="00CA70D6"/>
    <w:rsid w:val="00CA7107"/>
    <w:rsid w:val="00CA7120"/>
    <w:rsid w:val="00CA71A1"/>
    <w:rsid w:val="00CA732B"/>
    <w:rsid w:val="00CA77D5"/>
    <w:rsid w:val="00CA7B4D"/>
    <w:rsid w:val="00CA7C22"/>
    <w:rsid w:val="00CA7DCC"/>
    <w:rsid w:val="00CB0D69"/>
    <w:rsid w:val="00CB0DD7"/>
    <w:rsid w:val="00CB0F80"/>
    <w:rsid w:val="00CB10CF"/>
    <w:rsid w:val="00CB126C"/>
    <w:rsid w:val="00CB1638"/>
    <w:rsid w:val="00CB1832"/>
    <w:rsid w:val="00CB1DAD"/>
    <w:rsid w:val="00CB1EF6"/>
    <w:rsid w:val="00CB20FA"/>
    <w:rsid w:val="00CB25AE"/>
    <w:rsid w:val="00CB2635"/>
    <w:rsid w:val="00CB2955"/>
    <w:rsid w:val="00CB2AE9"/>
    <w:rsid w:val="00CB3123"/>
    <w:rsid w:val="00CB32BE"/>
    <w:rsid w:val="00CB4814"/>
    <w:rsid w:val="00CB4B62"/>
    <w:rsid w:val="00CB4C66"/>
    <w:rsid w:val="00CB4D38"/>
    <w:rsid w:val="00CB4EE6"/>
    <w:rsid w:val="00CB52EE"/>
    <w:rsid w:val="00CB53CA"/>
    <w:rsid w:val="00CB58A1"/>
    <w:rsid w:val="00CB5EE1"/>
    <w:rsid w:val="00CB61F6"/>
    <w:rsid w:val="00CB62BB"/>
    <w:rsid w:val="00CB65E1"/>
    <w:rsid w:val="00CB6E5B"/>
    <w:rsid w:val="00CB73F2"/>
    <w:rsid w:val="00CB790E"/>
    <w:rsid w:val="00CB7C1D"/>
    <w:rsid w:val="00CB7DCA"/>
    <w:rsid w:val="00CC0011"/>
    <w:rsid w:val="00CC089A"/>
    <w:rsid w:val="00CC0A5C"/>
    <w:rsid w:val="00CC0AE5"/>
    <w:rsid w:val="00CC113F"/>
    <w:rsid w:val="00CC1301"/>
    <w:rsid w:val="00CC13AE"/>
    <w:rsid w:val="00CC1C76"/>
    <w:rsid w:val="00CC1DB1"/>
    <w:rsid w:val="00CC1DB5"/>
    <w:rsid w:val="00CC2113"/>
    <w:rsid w:val="00CC22C5"/>
    <w:rsid w:val="00CC2315"/>
    <w:rsid w:val="00CC23B4"/>
    <w:rsid w:val="00CC2BDB"/>
    <w:rsid w:val="00CC31EF"/>
    <w:rsid w:val="00CC32FA"/>
    <w:rsid w:val="00CC3539"/>
    <w:rsid w:val="00CC3AA6"/>
    <w:rsid w:val="00CC3D7C"/>
    <w:rsid w:val="00CC40D6"/>
    <w:rsid w:val="00CC438F"/>
    <w:rsid w:val="00CC4452"/>
    <w:rsid w:val="00CC445A"/>
    <w:rsid w:val="00CC458C"/>
    <w:rsid w:val="00CC4914"/>
    <w:rsid w:val="00CC4D28"/>
    <w:rsid w:val="00CC579F"/>
    <w:rsid w:val="00CC58B4"/>
    <w:rsid w:val="00CC62BA"/>
    <w:rsid w:val="00CC636A"/>
    <w:rsid w:val="00CC647C"/>
    <w:rsid w:val="00CC6792"/>
    <w:rsid w:val="00CC69FC"/>
    <w:rsid w:val="00CC730D"/>
    <w:rsid w:val="00CC7436"/>
    <w:rsid w:val="00CC77A5"/>
    <w:rsid w:val="00CC798B"/>
    <w:rsid w:val="00CD04D7"/>
    <w:rsid w:val="00CD06BD"/>
    <w:rsid w:val="00CD073F"/>
    <w:rsid w:val="00CD0E1A"/>
    <w:rsid w:val="00CD0E4B"/>
    <w:rsid w:val="00CD1F29"/>
    <w:rsid w:val="00CD2090"/>
    <w:rsid w:val="00CD2633"/>
    <w:rsid w:val="00CD2749"/>
    <w:rsid w:val="00CD2856"/>
    <w:rsid w:val="00CD2A55"/>
    <w:rsid w:val="00CD2E25"/>
    <w:rsid w:val="00CD3935"/>
    <w:rsid w:val="00CD54FE"/>
    <w:rsid w:val="00CD59D4"/>
    <w:rsid w:val="00CD5D2B"/>
    <w:rsid w:val="00CD5E72"/>
    <w:rsid w:val="00CD5F0D"/>
    <w:rsid w:val="00CD63E0"/>
    <w:rsid w:val="00CD642B"/>
    <w:rsid w:val="00CD6750"/>
    <w:rsid w:val="00CD6A95"/>
    <w:rsid w:val="00CD7385"/>
    <w:rsid w:val="00CD75DF"/>
    <w:rsid w:val="00CD76A4"/>
    <w:rsid w:val="00CD7833"/>
    <w:rsid w:val="00CD7A55"/>
    <w:rsid w:val="00CD7DEC"/>
    <w:rsid w:val="00CE0B5B"/>
    <w:rsid w:val="00CE0BEC"/>
    <w:rsid w:val="00CE0F32"/>
    <w:rsid w:val="00CE159A"/>
    <w:rsid w:val="00CE15FA"/>
    <w:rsid w:val="00CE1742"/>
    <w:rsid w:val="00CE1A9D"/>
    <w:rsid w:val="00CE1CFD"/>
    <w:rsid w:val="00CE2452"/>
    <w:rsid w:val="00CE2596"/>
    <w:rsid w:val="00CE29FA"/>
    <w:rsid w:val="00CE2B63"/>
    <w:rsid w:val="00CE2D28"/>
    <w:rsid w:val="00CE2F9F"/>
    <w:rsid w:val="00CE3822"/>
    <w:rsid w:val="00CE38D1"/>
    <w:rsid w:val="00CE3BCB"/>
    <w:rsid w:val="00CE4556"/>
    <w:rsid w:val="00CE4CD9"/>
    <w:rsid w:val="00CE4DE6"/>
    <w:rsid w:val="00CE4EC8"/>
    <w:rsid w:val="00CE4F1C"/>
    <w:rsid w:val="00CE51E6"/>
    <w:rsid w:val="00CE54EE"/>
    <w:rsid w:val="00CE5E7A"/>
    <w:rsid w:val="00CE605B"/>
    <w:rsid w:val="00CE61BC"/>
    <w:rsid w:val="00CE63DD"/>
    <w:rsid w:val="00CE6529"/>
    <w:rsid w:val="00CE661F"/>
    <w:rsid w:val="00CE675B"/>
    <w:rsid w:val="00CE6DAF"/>
    <w:rsid w:val="00CE765F"/>
    <w:rsid w:val="00CE7E9E"/>
    <w:rsid w:val="00CE7FB4"/>
    <w:rsid w:val="00CF010C"/>
    <w:rsid w:val="00CF0472"/>
    <w:rsid w:val="00CF057C"/>
    <w:rsid w:val="00CF0900"/>
    <w:rsid w:val="00CF203C"/>
    <w:rsid w:val="00CF2326"/>
    <w:rsid w:val="00CF246A"/>
    <w:rsid w:val="00CF2836"/>
    <w:rsid w:val="00CF2F5A"/>
    <w:rsid w:val="00CF3149"/>
    <w:rsid w:val="00CF363C"/>
    <w:rsid w:val="00CF366B"/>
    <w:rsid w:val="00CF3940"/>
    <w:rsid w:val="00CF3EB9"/>
    <w:rsid w:val="00CF427C"/>
    <w:rsid w:val="00CF4331"/>
    <w:rsid w:val="00CF44B8"/>
    <w:rsid w:val="00CF4851"/>
    <w:rsid w:val="00CF4C9B"/>
    <w:rsid w:val="00CF4E4F"/>
    <w:rsid w:val="00CF4F5A"/>
    <w:rsid w:val="00CF5700"/>
    <w:rsid w:val="00CF5E0A"/>
    <w:rsid w:val="00CF61E3"/>
    <w:rsid w:val="00CF628F"/>
    <w:rsid w:val="00CF63F5"/>
    <w:rsid w:val="00CF6B72"/>
    <w:rsid w:val="00CF6E36"/>
    <w:rsid w:val="00CF752A"/>
    <w:rsid w:val="00CF79EB"/>
    <w:rsid w:val="00CF7D18"/>
    <w:rsid w:val="00CF7F49"/>
    <w:rsid w:val="00D00453"/>
    <w:rsid w:val="00D0077E"/>
    <w:rsid w:val="00D00BFD"/>
    <w:rsid w:val="00D012A8"/>
    <w:rsid w:val="00D013BD"/>
    <w:rsid w:val="00D019AD"/>
    <w:rsid w:val="00D02305"/>
    <w:rsid w:val="00D0232C"/>
    <w:rsid w:val="00D024C4"/>
    <w:rsid w:val="00D024F1"/>
    <w:rsid w:val="00D02928"/>
    <w:rsid w:val="00D02954"/>
    <w:rsid w:val="00D030A5"/>
    <w:rsid w:val="00D030F1"/>
    <w:rsid w:val="00D03172"/>
    <w:rsid w:val="00D0336E"/>
    <w:rsid w:val="00D035C1"/>
    <w:rsid w:val="00D0363A"/>
    <w:rsid w:val="00D0391F"/>
    <w:rsid w:val="00D03C0B"/>
    <w:rsid w:val="00D047D2"/>
    <w:rsid w:val="00D0539A"/>
    <w:rsid w:val="00D057BC"/>
    <w:rsid w:val="00D0591E"/>
    <w:rsid w:val="00D05E66"/>
    <w:rsid w:val="00D05F2C"/>
    <w:rsid w:val="00D0705C"/>
    <w:rsid w:val="00D073F7"/>
    <w:rsid w:val="00D077C8"/>
    <w:rsid w:val="00D079CD"/>
    <w:rsid w:val="00D07C5E"/>
    <w:rsid w:val="00D07EEB"/>
    <w:rsid w:val="00D07F23"/>
    <w:rsid w:val="00D1017E"/>
    <w:rsid w:val="00D1146C"/>
    <w:rsid w:val="00D11985"/>
    <w:rsid w:val="00D11A2D"/>
    <w:rsid w:val="00D11FD1"/>
    <w:rsid w:val="00D123BC"/>
    <w:rsid w:val="00D1289D"/>
    <w:rsid w:val="00D12CB6"/>
    <w:rsid w:val="00D1305C"/>
    <w:rsid w:val="00D13F05"/>
    <w:rsid w:val="00D1403D"/>
    <w:rsid w:val="00D145CA"/>
    <w:rsid w:val="00D14621"/>
    <w:rsid w:val="00D14988"/>
    <w:rsid w:val="00D14B02"/>
    <w:rsid w:val="00D14C5B"/>
    <w:rsid w:val="00D14DDF"/>
    <w:rsid w:val="00D14E37"/>
    <w:rsid w:val="00D14EB8"/>
    <w:rsid w:val="00D152F7"/>
    <w:rsid w:val="00D15735"/>
    <w:rsid w:val="00D15C15"/>
    <w:rsid w:val="00D15DD4"/>
    <w:rsid w:val="00D166F0"/>
    <w:rsid w:val="00D16961"/>
    <w:rsid w:val="00D177E1"/>
    <w:rsid w:val="00D17D2F"/>
    <w:rsid w:val="00D20427"/>
    <w:rsid w:val="00D207B6"/>
    <w:rsid w:val="00D20B71"/>
    <w:rsid w:val="00D2143E"/>
    <w:rsid w:val="00D217D3"/>
    <w:rsid w:val="00D21DBD"/>
    <w:rsid w:val="00D21E45"/>
    <w:rsid w:val="00D22075"/>
    <w:rsid w:val="00D220F5"/>
    <w:rsid w:val="00D222CB"/>
    <w:rsid w:val="00D22381"/>
    <w:rsid w:val="00D229CB"/>
    <w:rsid w:val="00D22E54"/>
    <w:rsid w:val="00D22F56"/>
    <w:rsid w:val="00D23263"/>
    <w:rsid w:val="00D23478"/>
    <w:rsid w:val="00D23565"/>
    <w:rsid w:val="00D23D66"/>
    <w:rsid w:val="00D24357"/>
    <w:rsid w:val="00D2447C"/>
    <w:rsid w:val="00D2462C"/>
    <w:rsid w:val="00D24EC2"/>
    <w:rsid w:val="00D25414"/>
    <w:rsid w:val="00D25570"/>
    <w:rsid w:val="00D26386"/>
    <w:rsid w:val="00D269B4"/>
    <w:rsid w:val="00D270B9"/>
    <w:rsid w:val="00D270E3"/>
    <w:rsid w:val="00D272F7"/>
    <w:rsid w:val="00D274FC"/>
    <w:rsid w:val="00D2768E"/>
    <w:rsid w:val="00D276BD"/>
    <w:rsid w:val="00D302F4"/>
    <w:rsid w:val="00D31122"/>
    <w:rsid w:val="00D313B1"/>
    <w:rsid w:val="00D31936"/>
    <w:rsid w:val="00D31969"/>
    <w:rsid w:val="00D31E16"/>
    <w:rsid w:val="00D31F1C"/>
    <w:rsid w:val="00D323A2"/>
    <w:rsid w:val="00D323B7"/>
    <w:rsid w:val="00D32521"/>
    <w:rsid w:val="00D326C5"/>
    <w:rsid w:val="00D327CD"/>
    <w:rsid w:val="00D328AE"/>
    <w:rsid w:val="00D329CC"/>
    <w:rsid w:val="00D329E5"/>
    <w:rsid w:val="00D32A1C"/>
    <w:rsid w:val="00D32E5D"/>
    <w:rsid w:val="00D32FE3"/>
    <w:rsid w:val="00D333C4"/>
    <w:rsid w:val="00D3352D"/>
    <w:rsid w:val="00D337F9"/>
    <w:rsid w:val="00D33D89"/>
    <w:rsid w:val="00D33E3D"/>
    <w:rsid w:val="00D34924"/>
    <w:rsid w:val="00D34E20"/>
    <w:rsid w:val="00D35394"/>
    <w:rsid w:val="00D3559A"/>
    <w:rsid w:val="00D35805"/>
    <w:rsid w:val="00D362AA"/>
    <w:rsid w:val="00D367DC"/>
    <w:rsid w:val="00D36F81"/>
    <w:rsid w:val="00D36FBB"/>
    <w:rsid w:val="00D370D1"/>
    <w:rsid w:val="00D3717D"/>
    <w:rsid w:val="00D3719A"/>
    <w:rsid w:val="00D3728A"/>
    <w:rsid w:val="00D37322"/>
    <w:rsid w:val="00D3751F"/>
    <w:rsid w:val="00D378EE"/>
    <w:rsid w:val="00D37EC9"/>
    <w:rsid w:val="00D37F8C"/>
    <w:rsid w:val="00D402BE"/>
    <w:rsid w:val="00D408AA"/>
    <w:rsid w:val="00D40A2D"/>
    <w:rsid w:val="00D40A8D"/>
    <w:rsid w:val="00D41A78"/>
    <w:rsid w:val="00D41ACC"/>
    <w:rsid w:val="00D41B2E"/>
    <w:rsid w:val="00D4284E"/>
    <w:rsid w:val="00D42AE2"/>
    <w:rsid w:val="00D43E9F"/>
    <w:rsid w:val="00D44254"/>
    <w:rsid w:val="00D442D1"/>
    <w:rsid w:val="00D44476"/>
    <w:rsid w:val="00D44AFB"/>
    <w:rsid w:val="00D452C6"/>
    <w:rsid w:val="00D452CB"/>
    <w:rsid w:val="00D4546B"/>
    <w:rsid w:val="00D4578F"/>
    <w:rsid w:val="00D459F6"/>
    <w:rsid w:val="00D45AD3"/>
    <w:rsid w:val="00D46676"/>
    <w:rsid w:val="00D46685"/>
    <w:rsid w:val="00D467A5"/>
    <w:rsid w:val="00D46AAB"/>
    <w:rsid w:val="00D46EA1"/>
    <w:rsid w:val="00D46FBA"/>
    <w:rsid w:val="00D470E9"/>
    <w:rsid w:val="00D4720C"/>
    <w:rsid w:val="00D47358"/>
    <w:rsid w:val="00D4751E"/>
    <w:rsid w:val="00D47BBA"/>
    <w:rsid w:val="00D47DDB"/>
    <w:rsid w:val="00D50322"/>
    <w:rsid w:val="00D50B16"/>
    <w:rsid w:val="00D50B9C"/>
    <w:rsid w:val="00D50F0B"/>
    <w:rsid w:val="00D50F7C"/>
    <w:rsid w:val="00D51290"/>
    <w:rsid w:val="00D51705"/>
    <w:rsid w:val="00D51A32"/>
    <w:rsid w:val="00D51AF3"/>
    <w:rsid w:val="00D51C77"/>
    <w:rsid w:val="00D51EF9"/>
    <w:rsid w:val="00D51FFB"/>
    <w:rsid w:val="00D526EA"/>
    <w:rsid w:val="00D52946"/>
    <w:rsid w:val="00D52ABC"/>
    <w:rsid w:val="00D53738"/>
    <w:rsid w:val="00D53784"/>
    <w:rsid w:val="00D53A1B"/>
    <w:rsid w:val="00D53A2C"/>
    <w:rsid w:val="00D53C1C"/>
    <w:rsid w:val="00D53D9D"/>
    <w:rsid w:val="00D54437"/>
    <w:rsid w:val="00D54A15"/>
    <w:rsid w:val="00D5512F"/>
    <w:rsid w:val="00D55283"/>
    <w:rsid w:val="00D554C2"/>
    <w:rsid w:val="00D558B1"/>
    <w:rsid w:val="00D55A70"/>
    <w:rsid w:val="00D55E16"/>
    <w:rsid w:val="00D55EC9"/>
    <w:rsid w:val="00D5618E"/>
    <w:rsid w:val="00D56E71"/>
    <w:rsid w:val="00D575FB"/>
    <w:rsid w:val="00D57604"/>
    <w:rsid w:val="00D578A6"/>
    <w:rsid w:val="00D57EB4"/>
    <w:rsid w:val="00D60224"/>
    <w:rsid w:val="00D60371"/>
    <w:rsid w:val="00D604D8"/>
    <w:rsid w:val="00D605AB"/>
    <w:rsid w:val="00D60AD1"/>
    <w:rsid w:val="00D60BDA"/>
    <w:rsid w:val="00D60F19"/>
    <w:rsid w:val="00D61108"/>
    <w:rsid w:val="00D61278"/>
    <w:rsid w:val="00D614F3"/>
    <w:rsid w:val="00D61502"/>
    <w:rsid w:val="00D616F3"/>
    <w:rsid w:val="00D61767"/>
    <w:rsid w:val="00D619BA"/>
    <w:rsid w:val="00D61FAD"/>
    <w:rsid w:val="00D62269"/>
    <w:rsid w:val="00D63063"/>
    <w:rsid w:val="00D6308F"/>
    <w:rsid w:val="00D63094"/>
    <w:rsid w:val="00D630B2"/>
    <w:rsid w:val="00D634B6"/>
    <w:rsid w:val="00D6383D"/>
    <w:rsid w:val="00D639D4"/>
    <w:rsid w:val="00D63A34"/>
    <w:rsid w:val="00D644ED"/>
    <w:rsid w:val="00D64D25"/>
    <w:rsid w:val="00D64EDD"/>
    <w:rsid w:val="00D650F9"/>
    <w:rsid w:val="00D65287"/>
    <w:rsid w:val="00D653DA"/>
    <w:rsid w:val="00D65C6F"/>
    <w:rsid w:val="00D65E9E"/>
    <w:rsid w:val="00D66A45"/>
    <w:rsid w:val="00D67117"/>
    <w:rsid w:val="00D6729E"/>
    <w:rsid w:val="00D676B5"/>
    <w:rsid w:val="00D6780E"/>
    <w:rsid w:val="00D67990"/>
    <w:rsid w:val="00D7066C"/>
    <w:rsid w:val="00D7088C"/>
    <w:rsid w:val="00D70C6E"/>
    <w:rsid w:val="00D70F39"/>
    <w:rsid w:val="00D70F4F"/>
    <w:rsid w:val="00D715D6"/>
    <w:rsid w:val="00D71BBD"/>
    <w:rsid w:val="00D71C20"/>
    <w:rsid w:val="00D71DB3"/>
    <w:rsid w:val="00D71EE2"/>
    <w:rsid w:val="00D724CC"/>
    <w:rsid w:val="00D7266B"/>
    <w:rsid w:val="00D72CE6"/>
    <w:rsid w:val="00D7300C"/>
    <w:rsid w:val="00D73080"/>
    <w:rsid w:val="00D743CF"/>
    <w:rsid w:val="00D74FDE"/>
    <w:rsid w:val="00D758F9"/>
    <w:rsid w:val="00D75ABE"/>
    <w:rsid w:val="00D7602E"/>
    <w:rsid w:val="00D7626C"/>
    <w:rsid w:val="00D76584"/>
    <w:rsid w:val="00D7675D"/>
    <w:rsid w:val="00D76879"/>
    <w:rsid w:val="00D76FE0"/>
    <w:rsid w:val="00D778DA"/>
    <w:rsid w:val="00D77AA7"/>
    <w:rsid w:val="00D77EB8"/>
    <w:rsid w:val="00D8001A"/>
    <w:rsid w:val="00D80A3C"/>
    <w:rsid w:val="00D80B5F"/>
    <w:rsid w:val="00D815C7"/>
    <w:rsid w:val="00D81A4F"/>
    <w:rsid w:val="00D8207D"/>
    <w:rsid w:val="00D8313F"/>
    <w:rsid w:val="00D836D5"/>
    <w:rsid w:val="00D837E0"/>
    <w:rsid w:val="00D8382B"/>
    <w:rsid w:val="00D83AAE"/>
    <w:rsid w:val="00D83AE7"/>
    <w:rsid w:val="00D83FAB"/>
    <w:rsid w:val="00D83FC3"/>
    <w:rsid w:val="00D84185"/>
    <w:rsid w:val="00D84346"/>
    <w:rsid w:val="00D84D0A"/>
    <w:rsid w:val="00D8531C"/>
    <w:rsid w:val="00D854E6"/>
    <w:rsid w:val="00D855A8"/>
    <w:rsid w:val="00D85AD5"/>
    <w:rsid w:val="00D85C0D"/>
    <w:rsid w:val="00D85EF7"/>
    <w:rsid w:val="00D866C5"/>
    <w:rsid w:val="00D8746B"/>
    <w:rsid w:val="00D87650"/>
    <w:rsid w:val="00D90191"/>
    <w:rsid w:val="00D9048E"/>
    <w:rsid w:val="00D9071B"/>
    <w:rsid w:val="00D90F23"/>
    <w:rsid w:val="00D913F9"/>
    <w:rsid w:val="00D91536"/>
    <w:rsid w:val="00D916AF"/>
    <w:rsid w:val="00D9180E"/>
    <w:rsid w:val="00D91A13"/>
    <w:rsid w:val="00D91C77"/>
    <w:rsid w:val="00D91CA4"/>
    <w:rsid w:val="00D91F54"/>
    <w:rsid w:val="00D9206B"/>
    <w:rsid w:val="00D92313"/>
    <w:rsid w:val="00D9256B"/>
    <w:rsid w:val="00D9267A"/>
    <w:rsid w:val="00D928B4"/>
    <w:rsid w:val="00D944A9"/>
    <w:rsid w:val="00D9469B"/>
    <w:rsid w:val="00D946A6"/>
    <w:rsid w:val="00D9485A"/>
    <w:rsid w:val="00D94DB7"/>
    <w:rsid w:val="00D95252"/>
    <w:rsid w:val="00D95D62"/>
    <w:rsid w:val="00D96AC7"/>
    <w:rsid w:val="00D96FD3"/>
    <w:rsid w:val="00D97348"/>
    <w:rsid w:val="00DA0485"/>
    <w:rsid w:val="00DA04E3"/>
    <w:rsid w:val="00DA063F"/>
    <w:rsid w:val="00DA080E"/>
    <w:rsid w:val="00DA08B8"/>
    <w:rsid w:val="00DA0CBD"/>
    <w:rsid w:val="00DA11C2"/>
    <w:rsid w:val="00DA14B9"/>
    <w:rsid w:val="00DA152E"/>
    <w:rsid w:val="00DA2221"/>
    <w:rsid w:val="00DA3264"/>
    <w:rsid w:val="00DA3549"/>
    <w:rsid w:val="00DA3733"/>
    <w:rsid w:val="00DA3A03"/>
    <w:rsid w:val="00DA3D38"/>
    <w:rsid w:val="00DA40B2"/>
    <w:rsid w:val="00DA4F8B"/>
    <w:rsid w:val="00DA50F7"/>
    <w:rsid w:val="00DA6218"/>
    <w:rsid w:val="00DA6561"/>
    <w:rsid w:val="00DA7F69"/>
    <w:rsid w:val="00DB03D3"/>
    <w:rsid w:val="00DB0634"/>
    <w:rsid w:val="00DB11AF"/>
    <w:rsid w:val="00DB1A71"/>
    <w:rsid w:val="00DB2207"/>
    <w:rsid w:val="00DB22ED"/>
    <w:rsid w:val="00DB23D9"/>
    <w:rsid w:val="00DB2F36"/>
    <w:rsid w:val="00DB2F80"/>
    <w:rsid w:val="00DB31D2"/>
    <w:rsid w:val="00DB33B7"/>
    <w:rsid w:val="00DB3620"/>
    <w:rsid w:val="00DB3AEA"/>
    <w:rsid w:val="00DB3C66"/>
    <w:rsid w:val="00DB42C7"/>
    <w:rsid w:val="00DB4CA8"/>
    <w:rsid w:val="00DB501B"/>
    <w:rsid w:val="00DB51CC"/>
    <w:rsid w:val="00DB51E2"/>
    <w:rsid w:val="00DB58CB"/>
    <w:rsid w:val="00DB5AB9"/>
    <w:rsid w:val="00DB5B6E"/>
    <w:rsid w:val="00DB61A6"/>
    <w:rsid w:val="00DB64FA"/>
    <w:rsid w:val="00DB65BC"/>
    <w:rsid w:val="00DB66B7"/>
    <w:rsid w:val="00DB6A1A"/>
    <w:rsid w:val="00DB75A7"/>
    <w:rsid w:val="00DB7934"/>
    <w:rsid w:val="00DB7E33"/>
    <w:rsid w:val="00DC0627"/>
    <w:rsid w:val="00DC0976"/>
    <w:rsid w:val="00DC1024"/>
    <w:rsid w:val="00DC10C5"/>
    <w:rsid w:val="00DC1458"/>
    <w:rsid w:val="00DC1490"/>
    <w:rsid w:val="00DC1559"/>
    <w:rsid w:val="00DC1862"/>
    <w:rsid w:val="00DC18D9"/>
    <w:rsid w:val="00DC1971"/>
    <w:rsid w:val="00DC1C36"/>
    <w:rsid w:val="00DC1DA5"/>
    <w:rsid w:val="00DC2339"/>
    <w:rsid w:val="00DC2510"/>
    <w:rsid w:val="00DC2A50"/>
    <w:rsid w:val="00DC3138"/>
    <w:rsid w:val="00DC31B2"/>
    <w:rsid w:val="00DC35BD"/>
    <w:rsid w:val="00DC3EE8"/>
    <w:rsid w:val="00DC405F"/>
    <w:rsid w:val="00DC4124"/>
    <w:rsid w:val="00DC4366"/>
    <w:rsid w:val="00DC43D2"/>
    <w:rsid w:val="00DC45B9"/>
    <w:rsid w:val="00DC47E8"/>
    <w:rsid w:val="00DC4C81"/>
    <w:rsid w:val="00DC4F76"/>
    <w:rsid w:val="00DC5170"/>
    <w:rsid w:val="00DC52FB"/>
    <w:rsid w:val="00DC56CB"/>
    <w:rsid w:val="00DC5C56"/>
    <w:rsid w:val="00DC5F11"/>
    <w:rsid w:val="00DC639E"/>
    <w:rsid w:val="00DC658C"/>
    <w:rsid w:val="00DC659B"/>
    <w:rsid w:val="00DC6619"/>
    <w:rsid w:val="00DC6BD9"/>
    <w:rsid w:val="00DC6C89"/>
    <w:rsid w:val="00DC6E70"/>
    <w:rsid w:val="00DC6EC0"/>
    <w:rsid w:val="00DC732D"/>
    <w:rsid w:val="00DC7333"/>
    <w:rsid w:val="00DC749A"/>
    <w:rsid w:val="00DC79C0"/>
    <w:rsid w:val="00DC7CB9"/>
    <w:rsid w:val="00DC7F7A"/>
    <w:rsid w:val="00DD0038"/>
    <w:rsid w:val="00DD0065"/>
    <w:rsid w:val="00DD0098"/>
    <w:rsid w:val="00DD02F1"/>
    <w:rsid w:val="00DD0470"/>
    <w:rsid w:val="00DD04E8"/>
    <w:rsid w:val="00DD07B9"/>
    <w:rsid w:val="00DD1EA5"/>
    <w:rsid w:val="00DD26C6"/>
    <w:rsid w:val="00DD2A61"/>
    <w:rsid w:val="00DD2C24"/>
    <w:rsid w:val="00DD2FC9"/>
    <w:rsid w:val="00DD32A2"/>
    <w:rsid w:val="00DD36C9"/>
    <w:rsid w:val="00DD39AA"/>
    <w:rsid w:val="00DD3FF8"/>
    <w:rsid w:val="00DD4046"/>
    <w:rsid w:val="00DD4556"/>
    <w:rsid w:val="00DD4590"/>
    <w:rsid w:val="00DD4D15"/>
    <w:rsid w:val="00DD5113"/>
    <w:rsid w:val="00DD5282"/>
    <w:rsid w:val="00DD5ACF"/>
    <w:rsid w:val="00DD60D5"/>
    <w:rsid w:val="00DD6317"/>
    <w:rsid w:val="00DD6654"/>
    <w:rsid w:val="00DD6784"/>
    <w:rsid w:val="00DD6812"/>
    <w:rsid w:val="00DD6CFF"/>
    <w:rsid w:val="00DD6E66"/>
    <w:rsid w:val="00DD6FDB"/>
    <w:rsid w:val="00DD72B9"/>
    <w:rsid w:val="00DD7469"/>
    <w:rsid w:val="00DE00AE"/>
    <w:rsid w:val="00DE0917"/>
    <w:rsid w:val="00DE10B0"/>
    <w:rsid w:val="00DE1131"/>
    <w:rsid w:val="00DE1549"/>
    <w:rsid w:val="00DE1C70"/>
    <w:rsid w:val="00DE1C8C"/>
    <w:rsid w:val="00DE212B"/>
    <w:rsid w:val="00DE2415"/>
    <w:rsid w:val="00DE270C"/>
    <w:rsid w:val="00DE29FC"/>
    <w:rsid w:val="00DE30A3"/>
    <w:rsid w:val="00DE351C"/>
    <w:rsid w:val="00DE3552"/>
    <w:rsid w:val="00DE3D46"/>
    <w:rsid w:val="00DE4ABA"/>
    <w:rsid w:val="00DE4B14"/>
    <w:rsid w:val="00DE4DF5"/>
    <w:rsid w:val="00DE5232"/>
    <w:rsid w:val="00DE5932"/>
    <w:rsid w:val="00DE6166"/>
    <w:rsid w:val="00DE62B5"/>
    <w:rsid w:val="00DE63A7"/>
    <w:rsid w:val="00DE69D3"/>
    <w:rsid w:val="00DE73EF"/>
    <w:rsid w:val="00DE7ADE"/>
    <w:rsid w:val="00DE7AE8"/>
    <w:rsid w:val="00DE7BD0"/>
    <w:rsid w:val="00DE7D2F"/>
    <w:rsid w:val="00DE7EBB"/>
    <w:rsid w:val="00DF02DF"/>
    <w:rsid w:val="00DF0763"/>
    <w:rsid w:val="00DF09A4"/>
    <w:rsid w:val="00DF09EC"/>
    <w:rsid w:val="00DF0B82"/>
    <w:rsid w:val="00DF11C1"/>
    <w:rsid w:val="00DF12AB"/>
    <w:rsid w:val="00DF160B"/>
    <w:rsid w:val="00DF1681"/>
    <w:rsid w:val="00DF1848"/>
    <w:rsid w:val="00DF1DEF"/>
    <w:rsid w:val="00DF2292"/>
    <w:rsid w:val="00DF27CF"/>
    <w:rsid w:val="00DF296F"/>
    <w:rsid w:val="00DF2B78"/>
    <w:rsid w:val="00DF2E00"/>
    <w:rsid w:val="00DF2E4F"/>
    <w:rsid w:val="00DF3253"/>
    <w:rsid w:val="00DF33A8"/>
    <w:rsid w:val="00DF3B7A"/>
    <w:rsid w:val="00DF3BB7"/>
    <w:rsid w:val="00DF3BBB"/>
    <w:rsid w:val="00DF4101"/>
    <w:rsid w:val="00DF46FE"/>
    <w:rsid w:val="00DF4DC1"/>
    <w:rsid w:val="00DF4E77"/>
    <w:rsid w:val="00DF5872"/>
    <w:rsid w:val="00DF5E23"/>
    <w:rsid w:val="00DF6C92"/>
    <w:rsid w:val="00DF6DE8"/>
    <w:rsid w:val="00DF6F57"/>
    <w:rsid w:val="00DF732C"/>
    <w:rsid w:val="00DF751A"/>
    <w:rsid w:val="00DF75AF"/>
    <w:rsid w:val="00DF7D98"/>
    <w:rsid w:val="00E0028F"/>
    <w:rsid w:val="00E00356"/>
    <w:rsid w:val="00E00885"/>
    <w:rsid w:val="00E008CB"/>
    <w:rsid w:val="00E00B8D"/>
    <w:rsid w:val="00E00CC3"/>
    <w:rsid w:val="00E00E14"/>
    <w:rsid w:val="00E01021"/>
    <w:rsid w:val="00E01BF9"/>
    <w:rsid w:val="00E01CCD"/>
    <w:rsid w:val="00E01DD7"/>
    <w:rsid w:val="00E01E68"/>
    <w:rsid w:val="00E0243E"/>
    <w:rsid w:val="00E02463"/>
    <w:rsid w:val="00E02512"/>
    <w:rsid w:val="00E02C46"/>
    <w:rsid w:val="00E02D93"/>
    <w:rsid w:val="00E02ED8"/>
    <w:rsid w:val="00E02F27"/>
    <w:rsid w:val="00E03456"/>
    <w:rsid w:val="00E03C14"/>
    <w:rsid w:val="00E03C17"/>
    <w:rsid w:val="00E03F13"/>
    <w:rsid w:val="00E044AC"/>
    <w:rsid w:val="00E04B81"/>
    <w:rsid w:val="00E04DF6"/>
    <w:rsid w:val="00E04FCF"/>
    <w:rsid w:val="00E0553D"/>
    <w:rsid w:val="00E05694"/>
    <w:rsid w:val="00E057B8"/>
    <w:rsid w:val="00E058BB"/>
    <w:rsid w:val="00E05904"/>
    <w:rsid w:val="00E0636D"/>
    <w:rsid w:val="00E0643B"/>
    <w:rsid w:val="00E06442"/>
    <w:rsid w:val="00E067EA"/>
    <w:rsid w:val="00E070B0"/>
    <w:rsid w:val="00E07126"/>
    <w:rsid w:val="00E0712F"/>
    <w:rsid w:val="00E0755A"/>
    <w:rsid w:val="00E075CE"/>
    <w:rsid w:val="00E0768C"/>
    <w:rsid w:val="00E078C6"/>
    <w:rsid w:val="00E079FE"/>
    <w:rsid w:val="00E07A32"/>
    <w:rsid w:val="00E10380"/>
    <w:rsid w:val="00E10655"/>
    <w:rsid w:val="00E106C0"/>
    <w:rsid w:val="00E10F83"/>
    <w:rsid w:val="00E116F1"/>
    <w:rsid w:val="00E11798"/>
    <w:rsid w:val="00E1184C"/>
    <w:rsid w:val="00E11CB5"/>
    <w:rsid w:val="00E11CC5"/>
    <w:rsid w:val="00E12049"/>
    <w:rsid w:val="00E12140"/>
    <w:rsid w:val="00E12AB3"/>
    <w:rsid w:val="00E12FCD"/>
    <w:rsid w:val="00E13259"/>
    <w:rsid w:val="00E13435"/>
    <w:rsid w:val="00E13752"/>
    <w:rsid w:val="00E13760"/>
    <w:rsid w:val="00E1398D"/>
    <w:rsid w:val="00E13DAC"/>
    <w:rsid w:val="00E14018"/>
    <w:rsid w:val="00E142EB"/>
    <w:rsid w:val="00E143EE"/>
    <w:rsid w:val="00E14453"/>
    <w:rsid w:val="00E14574"/>
    <w:rsid w:val="00E14626"/>
    <w:rsid w:val="00E1486B"/>
    <w:rsid w:val="00E1494E"/>
    <w:rsid w:val="00E14ACD"/>
    <w:rsid w:val="00E14BF3"/>
    <w:rsid w:val="00E14F67"/>
    <w:rsid w:val="00E14FBF"/>
    <w:rsid w:val="00E1524E"/>
    <w:rsid w:val="00E15459"/>
    <w:rsid w:val="00E15D74"/>
    <w:rsid w:val="00E15D84"/>
    <w:rsid w:val="00E16D13"/>
    <w:rsid w:val="00E16FCC"/>
    <w:rsid w:val="00E173EB"/>
    <w:rsid w:val="00E17D44"/>
    <w:rsid w:val="00E17E65"/>
    <w:rsid w:val="00E2022D"/>
    <w:rsid w:val="00E20ED3"/>
    <w:rsid w:val="00E211B8"/>
    <w:rsid w:val="00E215CC"/>
    <w:rsid w:val="00E2212B"/>
    <w:rsid w:val="00E222D9"/>
    <w:rsid w:val="00E2232A"/>
    <w:rsid w:val="00E22347"/>
    <w:rsid w:val="00E2240A"/>
    <w:rsid w:val="00E22584"/>
    <w:rsid w:val="00E22AFF"/>
    <w:rsid w:val="00E22D51"/>
    <w:rsid w:val="00E22F8D"/>
    <w:rsid w:val="00E23260"/>
    <w:rsid w:val="00E23332"/>
    <w:rsid w:val="00E23519"/>
    <w:rsid w:val="00E23659"/>
    <w:rsid w:val="00E237C5"/>
    <w:rsid w:val="00E23842"/>
    <w:rsid w:val="00E23937"/>
    <w:rsid w:val="00E23EE2"/>
    <w:rsid w:val="00E24457"/>
    <w:rsid w:val="00E24BCC"/>
    <w:rsid w:val="00E24D01"/>
    <w:rsid w:val="00E24D30"/>
    <w:rsid w:val="00E24DBE"/>
    <w:rsid w:val="00E25073"/>
    <w:rsid w:val="00E252B9"/>
    <w:rsid w:val="00E254D6"/>
    <w:rsid w:val="00E25503"/>
    <w:rsid w:val="00E25B01"/>
    <w:rsid w:val="00E25E7E"/>
    <w:rsid w:val="00E25FA9"/>
    <w:rsid w:val="00E26227"/>
    <w:rsid w:val="00E26D73"/>
    <w:rsid w:val="00E26F9B"/>
    <w:rsid w:val="00E26FB2"/>
    <w:rsid w:val="00E270E5"/>
    <w:rsid w:val="00E27460"/>
    <w:rsid w:val="00E27684"/>
    <w:rsid w:val="00E27941"/>
    <w:rsid w:val="00E3001B"/>
    <w:rsid w:val="00E304D4"/>
    <w:rsid w:val="00E308A4"/>
    <w:rsid w:val="00E3254F"/>
    <w:rsid w:val="00E329AA"/>
    <w:rsid w:val="00E32BA9"/>
    <w:rsid w:val="00E32C0B"/>
    <w:rsid w:val="00E32E26"/>
    <w:rsid w:val="00E32EEE"/>
    <w:rsid w:val="00E32F3D"/>
    <w:rsid w:val="00E32FD5"/>
    <w:rsid w:val="00E3318B"/>
    <w:rsid w:val="00E3343C"/>
    <w:rsid w:val="00E33565"/>
    <w:rsid w:val="00E3383A"/>
    <w:rsid w:val="00E338B0"/>
    <w:rsid w:val="00E33B43"/>
    <w:rsid w:val="00E33E00"/>
    <w:rsid w:val="00E345C9"/>
    <w:rsid w:val="00E348DC"/>
    <w:rsid w:val="00E352B1"/>
    <w:rsid w:val="00E35628"/>
    <w:rsid w:val="00E35834"/>
    <w:rsid w:val="00E359B7"/>
    <w:rsid w:val="00E35ECE"/>
    <w:rsid w:val="00E361BC"/>
    <w:rsid w:val="00E36D38"/>
    <w:rsid w:val="00E36FA2"/>
    <w:rsid w:val="00E37696"/>
    <w:rsid w:val="00E3773B"/>
    <w:rsid w:val="00E37F0D"/>
    <w:rsid w:val="00E404F1"/>
    <w:rsid w:val="00E40D4D"/>
    <w:rsid w:val="00E4158F"/>
    <w:rsid w:val="00E41782"/>
    <w:rsid w:val="00E4244F"/>
    <w:rsid w:val="00E42577"/>
    <w:rsid w:val="00E42721"/>
    <w:rsid w:val="00E42B22"/>
    <w:rsid w:val="00E42BF6"/>
    <w:rsid w:val="00E42D23"/>
    <w:rsid w:val="00E43418"/>
    <w:rsid w:val="00E437E7"/>
    <w:rsid w:val="00E43CB3"/>
    <w:rsid w:val="00E441D5"/>
    <w:rsid w:val="00E4430B"/>
    <w:rsid w:val="00E444F8"/>
    <w:rsid w:val="00E44964"/>
    <w:rsid w:val="00E455FB"/>
    <w:rsid w:val="00E45D82"/>
    <w:rsid w:val="00E45DA6"/>
    <w:rsid w:val="00E46FDE"/>
    <w:rsid w:val="00E47022"/>
    <w:rsid w:val="00E47147"/>
    <w:rsid w:val="00E473D8"/>
    <w:rsid w:val="00E47C33"/>
    <w:rsid w:val="00E47FA6"/>
    <w:rsid w:val="00E500CC"/>
    <w:rsid w:val="00E5146F"/>
    <w:rsid w:val="00E51730"/>
    <w:rsid w:val="00E51992"/>
    <w:rsid w:val="00E51A0D"/>
    <w:rsid w:val="00E51BAC"/>
    <w:rsid w:val="00E52336"/>
    <w:rsid w:val="00E52EDD"/>
    <w:rsid w:val="00E53378"/>
    <w:rsid w:val="00E534EE"/>
    <w:rsid w:val="00E54A48"/>
    <w:rsid w:val="00E54B18"/>
    <w:rsid w:val="00E552F4"/>
    <w:rsid w:val="00E55331"/>
    <w:rsid w:val="00E55431"/>
    <w:rsid w:val="00E5595B"/>
    <w:rsid w:val="00E55DD5"/>
    <w:rsid w:val="00E55FAA"/>
    <w:rsid w:val="00E561D2"/>
    <w:rsid w:val="00E56243"/>
    <w:rsid w:val="00E5624E"/>
    <w:rsid w:val="00E563E2"/>
    <w:rsid w:val="00E56528"/>
    <w:rsid w:val="00E56578"/>
    <w:rsid w:val="00E56B17"/>
    <w:rsid w:val="00E56B3C"/>
    <w:rsid w:val="00E56D45"/>
    <w:rsid w:val="00E570BA"/>
    <w:rsid w:val="00E60ADA"/>
    <w:rsid w:val="00E60B53"/>
    <w:rsid w:val="00E61B8B"/>
    <w:rsid w:val="00E61BAA"/>
    <w:rsid w:val="00E61D7C"/>
    <w:rsid w:val="00E6224C"/>
    <w:rsid w:val="00E6300C"/>
    <w:rsid w:val="00E63184"/>
    <w:rsid w:val="00E6342F"/>
    <w:rsid w:val="00E63FDA"/>
    <w:rsid w:val="00E6438F"/>
    <w:rsid w:val="00E6459E"/>
    <w:rsid w:val="00E645CE"/>
    <w:rsid w:val="00E64899"/>
    <w:rsid w:val="00E64ADA"/>
    <w:rsid w:val="00E65A92"/>
    <w:rsid w:val="00E65B8F"/>
    <w:rsid w:val="00E65DD4"/>
    <w:rsid w:val="00E667E3"/>
    <w:rsid w:val="00E66815"/>
    <w:rsid w:val="00E66950"/>
    <w:rsid w:val="00E67456"/>
    <w:rsid w:val="00E67542"/>
    <w:rsid w:val="00E67661"/>
    <w:rsid w:val="00E676C5"/>
    <w:rsid w:val="00E6783B"/>
    <w:rsid w:val="00E67AE8"/>
    <w:rsid w:val="00E703A6"/>
    <w:rsid w:val="00E7081A"/>
    <w:rsid w:val="00E70A33"/>
    <w:rsid w:val="00E70E11"/>
    <w:rsid w:val="00E70E69"/>
    <w:rsid w:val="00E70E90"/>
    <w:rsid w:val="00E710D2"/>
    <w:rsid w:val="00E71AED"/>
    <w:rsid w:val="00E71F9D"/>
    <w:rsid w:val="00E72509"/>
    <w:rsid w:val="00E725A0"/>
    <w:rsid w:val="00E72B69"/>
    <w:rsid w:val="00E731B7"/>
    <w:rsid w:val="00E73207"/>
    <w:rsid w:val="00E734D1"/>
    <w:rsid w:val="00E73565"/>
    <w:rsid w:val="00E735EF"/>
    <w:rsid w:val="00E73678"/>
    <w:rsid w:val="00E738DA"/>
    <w:rsid w:val="00E73BA2"/>
    <w:rsid w:val="00E73F36"/>
    <w:rsid w:val="00E73F3F"/>
    <w:rsid w:val="00E74534"/>
    <w:rsid w:val="00E74772"/>
    <w:rsid w:val="00E74CD5"/>
    <w:rsid w:val="00E754FC"/>
    <w:rsid w:val="00E75801"/>
    <w:rsid w:val="00E762A6"/>
    <w:rsid w:val="00E769D6"/>
    <w:rsid w:val="00E76C7D"/>
    <w:rsid w:val="00E76EF6"/>
    <w:rsid w:val="00E770FD"/>
    <w:rsid w:val="00E779B0"/>
    <w:rsid w:val="00E77D53"/>
    <w:rsid w:val="00E77D7E"/>
    <w:rsid w:val="00E77EF0"/>
    <w:rsid w:val="00E801C1"/>
    <w:rsid w:val="00E80B33"/>
    <w:rsid w:val="00E80C23"/>
    <w:rsid w:val="00E80EE1"/>
    <w:rsid w:val="00E81499"/>
    <w:rsid w:val="00E81AD6"/>
    <w:rsid w:val="00E81BC4"/>
    <w:rsid w:val="00E820F6"/>
    <w:rsid w:val="00E8215C"/>
    <w:rsid w:val="00E821D4"/>
    <w:rsid w:val="00E82287"/>
    <w:rsid w:val="00E82322"/>
    <w:rsid w:val="00E82616"/>
    <w:rsid w:val="00E82703"/>
    <w:rsid w:val="00E8296C"/>
    <w:rsid w:val="00E82CD8"/>
    <w:rsid w:val="00E831C8"/>
    <w:rsid w:val="00E835F5"/>
    <w:rsid w:val="00E83A97"/>
    <w:rsid w:val="00E83B28"/>
    <w:rsid w:val="00E83C85"/>
    <w:rsid w:val="00E8400F"/>
    <w:rsid w:val="00E842E3"/>
    <w:rsid w:val="00E843A2"/>
    <w:rsid w:val="00E84726"/>
    <w:rsid w:val="00E84AA3"/>
    <w:rsid w:val="00E84B57"/>
    <w:rsid w:val="00E84C88"/>
    <w:rsid w:val="00E85484"/>
    <w:rsid w:val="00E8576D"/>
    <w:rsid w:val="00E8585D"/>
    <w:rsid w:val="00E85BC7"/>
    <w:rsid w:val="00E864D3"/>
    <w:rsid w:val="00E866C8"/>
    <w:rsid w:val="00E8680B"/>
    <w:rsid w:val="00E86CBA"/>
    <w:rsid w:val="00E86ECB"/>
    <w:rsid w:val="00E8761A"/>
    <w:rsid w:val="00E8762D"/>
    <w:rsid w:val="00E8783C"/>
    <w:rsid w:val="00E8784B"/>
    <w:rsid w:val="00E87EE1"/>
    <w:rsid w:val="00E90A2F"/>
    <w:rsid w:val="00E91819"/>
    <w:rsid w:val="00E91966"/>
    <w:rsid w:val="00E91A93"/>
    <w:rsid w:val="00E91BE2"/>
    <w:rsid w:val="00E91E1F"/>
    <w:rsid w:val="00E91FA6"/>
    <w:rsid w:val="00E925A2"/>
    <w:rsid w:val="00E9268C"/>
    <w:rsid w:val="00E926EC"/>
    <w:rsid w:val="00E92704"/>
    <w:rsid w:val="00E92EE1"/>
    <w:rsid w:val="00E93544"/>
    <w:rsid w:val="00E93604"/>
    <w:rsid w:val="00E9368E"/>
    <w:rsid w:val="00E93A2E"/>
    <w:rsid w:val="00E9404B"/>
    <w:rsid w:val="00E94411"/>
    <w:rsid w:val="00E9456B"/>
    <w:rsid w:val="00E948A8"/>
    <w:rsid w:val="00E95084"/>
    <w:rsid w:val="00E951DC"/>
    <w:rsid w:val="00E95224"/>
    <w:rsid w:val="00E954F6"/>
    <w:rsid w:val="00E95610"/>
    <w:rsid w:val="00E956D5"/>
    <w:rsid w:val="00E95D7F"/>
    <w:rsid w:val="00E962CA"/>
    <w:rsid w:val="00E96341"/>
    <w:rsid w:val="00E969E6"/>
    <w:rsid w:val="00E970C3"/>
    <w:rsid w:val="00E977E6"/>
    <w:rsid w:val="00E97BF3"/>
    <w:rsid w:val="00EA0132"/>
    <w:rsid w:val="00EA08FC"/>
    <w:rsid w:val="00EA17FC"/>
    <w:rsid w:val="00EA1D9A"/>
    <w:rsid w:val="00EA1F08"/>
    <w:rsid w:val="00EA1F1E"/>
    <w:rsid w:val="00EA20FE"/>
    <w:rsid w:val="00EA232A"/>
    <w:rsid w:val="00EA23BC"/>
    <w:rsid w:val="00EA25F6"/>
    <w:rsid w:val="00EA2BA8"/>
    <w:rsid w:val="00EA2CB5"/>
    <w:rsid w:val="00EA2D1C"/>
    <w:rsid w:val="00EA3057"/>
    <w:rsid w:val="00EA3077"/>
    <w:rsid w:val="00EA31E6"/>
    <w:rsid w:val="00EA3262"/>
    <w:rsid w:val="00EA335E"/>
    <w:rsid w:val="00EA3748"/>
    <w:rsid w:val="00EA37B4"/>
    <w:rsid w:val="00EA386F"/>
    <w:rsid w:val="00EA409C"/>
    <w:rsid w:val="00EA4B99"/>
    <w:rsid w:val="00EA524F"/>
    <w:rsid w:val="00EA5B73"/>
    <w:rsid w:val="00EA64DB"/>
    <w:rsid w:val="00EA6659"/>
    <w:rsid w:val="00EA69B0"/>
    <w:rsid w:val="00EA6CBB"/>
    <w:rsid w:val="00EA6D4C"/>
    <w:rsid w:val="00EA7004"/>
    <w:rsid w:val="00EA7032"/>
    <w:rsid w:val="00EA7152"/>
    <w:rsid w:val="00EA72C8"/>
    <w:rsid w:val="00EA72D9"/>
    <w:rsid w:val="00EA72E7"/>
    <w:rsid w:val="00EA788B"/>
    <w:rsid w:val="00EA7E83"/>
    <w:rsid w:val="00EB0527"/>
    <w:rsid w:val="00EB0A85"/>
    <w:rsid w:val="00EB0F06"/>
    <w:rsid w:val="00EB164C"/>
    <w:rsid w:val="00EB1AFF"/>
    <w:rsid w:val="00EB1ED8"/>
    <w:rsid w:val="00EB3154"/>
    <w:rsid w:val="00EB34A7"/>
    <w:rsid w:val="00EB3A3A"/>
    <w:rsid w:val="00EB3D45"/>
    <w:rsid w:val="00EB4093"/>
    <w:rsid w:val="00EB4439"/>
    <w:rsid w:val="00EB4462"/>
    <w:rsid w:val="00EB4797"/>
    <w:rsid w:val="00EB4B96"/>
    <w:rsid w:val="00EB4BDC"/>
    <w:rsid w:val="00EB4FA4"/>
    <w:rsid w:val="00EB521E"/>
    <w:rsid w:val="00EB52FD"/>
    <w:rsid w:val="00EB54D7"/>
    <w:rsid w:val="00EB5613"/>
    <w:rsid w:val="00EB65FC"/>
    <w:rsid w:val="00EB7008"/>
    <w:rsid w:val="00EB7579"/>
    <w:rsid w:val="00EB778B"/>
    <w:rsid w:val="00EB7964"/>
    <w:rsid w:val="00EB7C5D"/>
    <w:rsid w:val="00EB7EA5"/>
    <w:rsid w:val="00EB7ECD"/>
    <w:rsid w:val="00EC03B6"/>
    <w:rsid w:val="00EC0412"/>
    <w:rsid w:val="00EC06FE"/>
    <w:rsid w:val="00EC07AE"/>
    <w:rsid w:val="00EC0809"/>
    <w:rsid w:val="00EC0FCC"/>
    <w:rsid w:val="00EC0FE5"/>
    <w:rsid w:val="00EC280F"/>
    <w:rsid w:val="00EC29C1"/>
    <w:rsid w:val="00EC2FC2"/>
    <w:rsid w:val="00EC3127"/>
    <w:rsid w:val="00EC378A"/>
    <w:rsid w:val="00EC3E73"/>
    <w:rsid w:val="00EC424D"/>
    <w:rsid w:val="00EC42FA"/>
    <w:rsid w:val="00EC4347"/>
    <w:rsid w:val="00EC4B00"/>
    <w:rsid w:val="00EC4E66"/>
    <w:rsid w:val="00EC5BF4"/>
    <w:rsid w:val="00EC60EF"/>
    <w:rsid w:val="00EC6508"/>
    <w:rsid w:val="00EC6513"/>
    <w:rsid w:val="00EC655C"/>
    <w:rsid w:val="00EC6879"/>
    <w:rsid w:val="00EC69E8"/>
    <w:rsid w:val="00EC6A95"/>
    <w:rsid w:val="00EC6D69"/>
    <w:rsid w:val="00EC6FDA"/>
    <w:rsid w:val="00EC717E"/>
    <w:rsid w:val="00ED004B"/>
    <w:rsid w:val="00ED05A5"/>
    <w:rsid w:val="00ED09B7"/>
    <w:rsid w:val="00ED15E6"/>
    <w:rsid w:val="00ED1F9B"/>
    <w:rsid w:val="00ED1FA2"/>
    <w:rsid w:val="00ED20E5"/>
    <w:rsid w:val="00ED2CA1"/>
    <w:rsid w:val="00ED2D2B"/>
    <w:rsid w:val="00ED3238"/>
    <w:rsid w:val="00ED3249"/>
    <w:rsid w:val="00ED36FB"/>
    <w:rsid w:val="00ED3732"/>
    <w:rsid w:val="00ED37EB"/>
    <w:rsid w:val="00ED3B78"/>
    <w:rsid w:val="00ED3DBF"/>
    <w:rsid w:val="00ED4331"/>
    <w:rsid w:val="00ED447B"/>
    <w:rsid w:val="00ED489C"/>
    <w:rsid w:val="00ED54C6"/>
    <w:rsid w:val="00ED5686"/>
    <w:rsid w:val="00ED5CC6"/>
    <w:rsid w:val="00ED672C"/>
    <w:rsid w:val="00ED67C7"/>
    <w:rsid w:val="00ED6CB9"/>
    <w:rsid w:val="00ED72D0"/>
    <w:rsid w:val="00ED768B"/>
    <w:rsid w:val="00ED79E7"/>
    <w:rsid w:val="00EE0307"/>
    <w:rsid w:val="00EE1547"/>
    <w:rsid w:val="00EE16B5"/>
    <w:rsid w:val="00EE18E4"/>
    <w:rsid w:val="00EE1C9A"/>
    <w:rsid w:val="00EE1E01"/>
    <w:rsid w:val="00EE1EAB"/>
    <w:rsid w:val="00EE2092"/>
    <w:rsid w:val="00EE2483"/>
    <w:rsid w:val="00EE261E"/>
    <w:rsid w:val="00EE26EE"/>
    <w:rsid w:val="00EE288F"/>
    <w:rsid w:val="00EE29BA"/>
    <w:rsid w:val="00EE2A6B"/>
    <w:rsid w:val="00EE2AD8"/>
    <w:rsid w:val="00EE2F7C"/>
    <w:rsid w:val="00EE307B"/>
    <w:rsid w:val="00EE38D5"/>
    <w:rsid w:val="00EE3AF1"/>
    <w:rsid w:val="00EE3FEB"/>
    <w:rsid w:val="00EE42CC"/>
    <w:rsid w:val="00EE4B79"/>
    <w:rsid w:val="00EE4CBA"/>
    <w:rsid w:val="00EE4E12"/>
    <w:rsid w:val="00EE5353"/>
    <w:rsid w:val="00EE5DC6"/>
    <w:rsid w:val="00EE5EA3"/>
    <w:rsid w:val="00EE61B5"/>
    <w:rsid w:val="00EE6270"/>
    <w:rsid w:val="00EE6404"/>
    <w:rsid w:val="00EE64B4"/>
    <w:rsid w:val="00EE685E"/>
    <w:rsid w:val="00EE6C42"/>
    <w:rsid w:val="00EE6E7E"/>
    <w:rsid w:val="00EE6EC0"/>
    <w:rsid w:val="00EE6F89"/>
    <w:rsid w:val="00EE6F8D"/>
    <w:rsid w:val="00EE7627"/>
    <w:rsid w:val="00EE7751"/>
    <w:rsid w:val="00EE7A26"/>
    <w:rsid w:val="00EE7B2E"/>
    <w:rsid w:val="00EE7E45"/>
    <w:rsid w:val="00EF06AB"/>
    <w:rsid w:val="00EF0789"/>
    <w:rsid w:val="00EF0E3A"/>
    <w:rsid w:val="00EF1019"/>
    <w:rsid w:val="00EF189E"/>
    <w:rsid w:val="00EF193C"/>
    <w:rsid w:val="00EF1E4E"/>
    <w:rsid w:val="00EF1EDF"/>
    <w:rsid w:val="00EF25EE"/>
    <w:rsid w:val="00EF26EB"/>
    <w:rsid w:val="00EF26FD"/>
    <w:rsid w:val="00EF276D"/>
    <w:rsid w:val="00EF27E1"/>
    <w:rsid w:val="00EF2962"/>
    <w:rsid w:val="00EF2980"/>
    <w:rsid w:val="00EF3CD9"/>
    <w:rsid w:val="00EF3D06"/>
    <w:rsid w:val="00EF3FFD"/>
    <w:rsid w:val="00EF4811"/>
    <w:rsid w:val="00EF4E35"/>
    <w:rsid w:val="00EF51B4"/>
    <w:rsid w:val="00EF5285"/>
    <w:rsid w:val="00EF55E8"/>
    <w:rsid w:val="00EF5604"/>
    <w:rsid w:val="00EF5A37"/>
    <w:rsid w:val="00EF5D2E"/>
    <w:rsid w:val="00EF6270"/>
    <w:rsid w:val="00EF6997"/>
    <w:rsid w:val="00EF74CE"/>
    <w:rsid w:val="00EF755A"/>
    <w:rsid w:val="00EF76E2"/>
    <w:rsid w:val="00EF77A7"/>
    <w:rsid w:val="00F00139"/>
    <w:rsid w:val="00F0035E"/>
    <w:rsid w:val="00F00DEC"/>
    <w:rsid w:val="00F01180"/>
    <w:rsid w:val="00F011E7"/>
    <w:rsid w:val="00F0179F"/>
    <w:rsid w:val="00F01C72"/>
    <w:rsid w:val="00F01EAF"/>
    <w:rsid w:val="00F02197"/>
    <w:rsid w:val="00F02405"/>
    <w:rsid w:val="00F038EA"/>
    <w:rsid w:val="00F03DDF"/>
    <w:rsid w:val="00F052D1"/>
    <w:rsid w:val="00F05592"/>
    <w:rsid w:val="00F05B92"/>
    <w:rsid w:val="00F0608C"/>
    <w:rsid w:val="00F062D8"/>
    <w:rsid w:val="00F06606"/>
    <w:rsid w:val="00F06638"/>
    <w:rsid w:val="00F06D64"/>
    <w:rsid w:val="00F06FFC"/>
    <w:rsid w:val="00F070B9"/>
    <w:rsid w:val="00F07317"/>
    <w:rsid w:val="00F07BB7"/>
    <w:rsid w:val="00F07F31"/>
    <w:rsid w:val="00F10435"/>
    <w:rsid w:val="00F1078A"/>
    <w:rsid w:val="00F109B6"/>
    <w:rsid w:val="00F10DCB"/>
    <w:rsid w:val="00F10EAF"/>
    <w:rsid w:val="00F11137"/>
    <w:rsid w:val="00F1154C"/>
    <w:rsid w:val="00F1181E"/>
    <w:rsid w:val="00F11900"/>
    <w:rsid w:val="00F11BBE"/>
    <w:rsid w:val="00F122BB"/>
    <w:rsid w:val="00F12327"/>
    <w:rsid w:val="00F12356"/>
    <w:rsid w:val="00F12456"/>
    <w:rsid w:val="00F12520"/>
    <w:rsid w:val="00F12EFF"/>
    <w:rsid w:val="00F13035"/>
    <w:rsid w:val="00F13DC3"/>
    <w:rsid w:val="00F14346"/>
    <w:rsid w:val="00F1486E"/>
    <w:rsid w:val="00F14CE0"/>
    <w:rsid w:val="00F1549B"/>
    <w:rsid w:val="00F1550E"/>
    <w:rsid w:val="00F15644"/>
    <w:rsid w:val="00F15755"/>
    <w:rsid w:val="00F15AA2"/>
    <w:rsid w:val="00F166C2"/>
    <w:rsid w:val="00F16BFD"/>
    <w:rsid w:val="00F16C58"/>
    <w:rsid w:val="00F16EA9"/>
    <w:rsid w:val="00F200EE"/>
    <w:rsid w:val="00F201B1"/>
    <w:rsid w:val="00F20623"/>
    <w:rsid w:val="00F20873"/>
    <w:rsid w:val="00F20BDA"/>
    <w:rsid w:val="00F20C3E"/>
    <w:rsid w:val="00F20F1D"/>
    <w:rsid w:val="00F224E1"/>
    <w:rsid w:val="00F225AB"/>
    <w:rsid w:val="00F22748"/>
    <w:rsid w:val="00F22802"/>
    <w:rsid w:val="00F22AE8"/>
    <w:rsid w:val="00F22B50"/>
    <w:rsid w:val="00F22C5B"/>
    <w:rsid w:val="00F22C5C"/>
    <w:rsid w:val="00F23001"/>
    <w:rsid w:val="00F233DA"/>
    <w:rsid w:val="00F2370C"/>
    <w:rsid w:val="00F2382F"/>
    <w:rsid w:val="00F23EBF"/>
    <w:rsid w:val="00F24B06"/>
    <w:rsid w:val="00F25010"/>
    <w:rsid w:val="00F25204"/>
    <w:rsid w:val="00F254C6"/>
    <w:rsid w:val="00F25635"/>
    <w:rsid w:val="00F260B1"/>
    <w:rsid w:val="00F26E70"/>
    <w:rsid w:val="00F27183"/>
    <w:rsid w:val="00F2772D"/>
    <w:rsid w:val="00F302F9"/>
    <w:rsid w:val="00F306A2"/>
    <w:rsid w:val="00F30E5E"/>
    <w:rsid w:val="00F31331"/>
    <w:rsid w:val="00F31A18"/>
    <w:rsid w:val="00F31BF3"/>
    <w:rsid w:val="00F31C9E"/>
    <w:rsid w:val="00F31DB5"/>
    <w:rsid w:val="00F31FAF"/>
    <w:rsid w:val="00F320ED"/>
    <w:rsid w:val="00F3211C"/>
    <w:rsid w:val="00F3277F"/>
    <w:rsid w:val="00F32D7D"/>
    <w:rsid w:val="00F33182"/>
    <w:rsid w:val="00F336B8"/>
    <w:rsid w:val="00F336C9"/>
    <w:rsid w:val="00F33CBC"/>
    <w:rsid w:val="00F33E39"/>
    <w:rsid w:val="00F3465D"/>
    <w:rsid w:val="00F3488D"/>
    <w:rsid w:val="00F34CC1"/>
    <w:rsid w:val="00F34CF0"/>
    <w:rsid w:val="00F34D5C"/>
    <w:rsid w:val="00F34EA6"/>
    <w:rsid w:val="00F35013"/>
    <w:rsid w:val="00F355C8"/>
    <w:rsid w:val="00F35681"/>
    <w:rsid w:val="00F356DF"/>
    <w:rsid w:val="00F35DF2"/>
    <w:rsid w:val="00F35F5B"/>
    <w:rsid w:val="00F360BA"/>
    <w:rsid w:val="00F360DA"/>
    <w:rsid w:val="00F361A8"/>
    <w:rsid w:val="00F36AB9"/>
    <w:rsid w:val="00F36C36"/>
    <w:rsid w:val="00F36C8E"/>
    <w:rsid w:val="00F36CB2"/>
    <w:rsid w:val="00F37BB1"/>
    <w:rsid w:val="00F40212"/>
    <w:rsid w:val="00F40939"/>
    <w:rsid w:val="00F411BD"/>
    <w:rsid w:val="00F41484"/>
    <w:rsid w:val="00F414D8"/>
    <w:rsid w:val="00F41960"/>
    <w:rsid w:val="00F41C79"/>
    <w:rsid w:val="00F4272B"/>
    <w:rsid w:val="00F42A1C"/>
    <w:rsid w:val="00F43434"/>
    <w:rsid w:val="00F43490"/>
    <w:rsid w:val="00F4364C"/>
    <w:rsid w:val="00F4397C"/>
    <w:rsid w:val="00F43A63"/>
    <w:rsid w:val="00F44107"/>
    <w:rsid w:val="00F443E7"/>
    <w:rsid w:val="00F45256"/>
    <w:rsid w:val="00F453BD"/>
    <w:rsid w:val="00F458DF"/>
    <w:rsid w:val="00F45F9E"/>
    <w:rsid w:val="00F46030"/>
    <w:rsid w:val="00F467CE"/>
    <w:rsid w:val="00F46827"/>
    <w:rsid w:val="00F4685F"/>
    <w:rsid w:val="00F5016F"/>
    <w:rsid w:val="00F501A5"/>
    <w:rsid w:val="00F50464"/>
    <w:rsid w:val="00F5058F"/>
    <w:rsid w:val="00F50664"/>
    <w:rsid w:val="00F508BC"/>
    <w:rsid w:val="00F50986"/>
    <w:rsid w:val="00F50C49"/>
    <w:rsid w:val="00F50D43"/>
    <w:rsid w:val="00F51C05"/>
    <w:rsid w:val="00F51D26"/>
    <w:rsid w:val="00F51EB9"/>
    <w:rsid w:val="00F51F2D"/>
    <w:rsid w:val="00F52475"/>
    <w:rsid w:val="00F52AF9"/>
    <w:rsid w:val="00F533C1"/>
    <w:rsid w:val="00F53FDA"/>
    <w:rsid w:val="00F54883"/>
    <w:rsid w:val="00F54CC0"/>
    <w:rsid w:val="00F551D0"/>
    <w:rsid w:val="00F55799"/>
    <w:rsid w:val="00F55D76"/>
    <w:rsid w:val="00F56136"/>
    <w:rsid w:val="00F563C7"/>
    <w:rsid w:val="00F56687"/>
    <w:rsid w:val="00F56722"/>
    <w:rsid w:val="00F5694B"/>
    <w:rsid w:val="00F56B37"/>
    <w:rsid w:val="00F56E8E"/>
    <w:rsid w:val="00F57298"/>
    <w:rsid w:val="00F573BE"/>
    <w:rsid w:val="00F577A1"/>
    <w:rsid w:val="00F57A9B"/>
    <w:rsid w:val="00F57CAD"/>
    <w:rsid w:val="00F57DCE"/>
    <w:rsid w:val="00F57E85"/>
    <w:rsid w:val="00F57F52"/>
    <w:rsid w:val="00F57FA9"/>
    <w:rsid w:val="00F60145"/>
    <w:rsid w:val="00F60676"/>
    <w:rsid w:val="00F61205"/>
    <w:rsid w:val="00F6142D"/>
    <w:rsid w:val="00F6167F"/>
    <w:rsid w:val="00F61CC3"/>
    <w:rsid w:val="00F61D6A"/>
    <w:rsid w:val="00F6282B"/>
    <w:rsid w:val="00F62BAE"/>
    <w:rsid w:val="00F62DE1"/>
    <w:rsid w:val="00F631C7"/>
    <w:rsid w:val="00F63635"/>
    <w:rsid w:val="00F636D4"/>
    <w:rsid w:val="00F6387B"/>
    <w:rsid w:val="00F63AA1"/>
    <w:rsid w:val="00F63C12"/>
    <w:rsid w:val="00F642C8"/>
    <w:rsid w:val="00F644DE"/>
    <w:rsid w:val="00F646C5"/>
    <w:rsid w:val="00F647B6"/>
    <w:rsid w:val="00F64965"/>
    <w:rsid w:val="00F64C4A"/>
    <w:rsid w:val="00F65445"/>
    <w:rsid w:val="00F6599A"/>
    <w:rsid w:val="00F65EB6"/>
    <w:rsid w:val="00F65F5A"/>
    <w:rsid w:val="00F668BC"/>
    <w:rsid w:val="00F66FD0"/>
    <w:rsid w:val="00F6723A"/>
    <w:rsid w:val="00F674D5"/>
    <w:rsid w:val="00F7005F"/>
    <w:rsid w:val="00F701DE"/>
    <w:rsid w:val="00F7055A"/>
    <w:rsid w:val="00F70647"/>
    <w:rsid w:val="00F71293"/>
    <w:rsid w:val="00F7140C"/>
    <w:rsid w:val="00F71661"/>
    <w:rsid w:val="00F71D4A"/>
    <w:rsid w:val="00F71F58"/>
    <w:rsid w:val="00F72159"/>
    <w:rsid w:val="00F72B3A"/>
    <w:rsid w:val="00F72D8C"/>
    <w:rsid w:val="00F72EEC"/>
    <w:rsid w:val="00F74060"/>
    <w:rsid w:val="00F74172"/>
    <w:rsid w:val="00F74249"/>
    <w:rsid w:val="00F74896"/>
    <w:rsid w:val="00F74AD2"/>
    <w:rsid w:val="00F74B01"/>
    <w:rsid w:val="00F74B23"/>
    <w:rsid w:val="00F74DEE"/>
    <w:rsid w:val="00F74F48"/>
    <w:rsid w:val="00F7578E"/>
    <w:rsid w:val="00F75C03"/>
    <w:rsid w:val="00F768FB"/>
    <w:rsid w:val="00F7696E"/>
    <w:rsid w:val="00F769AC"/>
    <w:rsid w:val="00F769DF"/>
    <w:rsid w:val="00F77806"/>
    <w:rsid w:val="00F77B00"/>
    <w:rsid w:val="00F77E3B"/>
    <w:rsid w:val="00F80068"/>
    <w:rsid w:val="00F813D6"/>
    <w:rsid w:val="00F815CE"/>
    <w:rsid w:val="00F81740"/>
    <w:rsid w:val="00F821C2"/>
    <w:rsid w:val="00F821EF"/>
    <w:rsid w:val="00F822DD"/>
    <w:rsid w:val="00F823B8"/>
    <w:rsid w:val="00F823F0"/>
    <w:rsid w:val="00F82750"/>
    <w:rsid w:val="00F828F0"/>
    <w:rsid w:val="00F82AA2"/>
    <w:rsid w:val="00F82F17"/>
    <w:rsid w:val="00F83BD5"/>
    <w:rsid w:val="00F83EB9"/>
    <w:rsid w:val="00F83F79"/>
    <w:rsid w:val="00F841E3"/>
    <w:rsid w:val="00F8425C"/>
    <w:rsid w:val="00F845A2"/>
    <w:rsid w:val="00F846D6"/>
    <w:rsid w:val="00F8470E"/>
    <w:rsid w:val="00F84E5C"/>
    <w:rsid w:val="00F84F3A"/>
    <w:rsid w:val="00F852F4"/>
    <w:rsid w:val="00F8596E"/>
    <w:rsid w:val="00F859BD"/>
    <w:rsid w:val="00F85D09"/>
    <w:rsid w:val="00F85F57"/>
    <w:rsid w:val="00F8612E"/>
    <w:rsid w:val="00F861EC"/>
    <w:rsid w:val="00F86695"/>
    <w:rsid w:val="00F86B9F"/>
    <w:rsid w:val="00F870B5"/>
    <w:rsid w:val="00F87220"/>
    <w:rsid w:val="00F873EC"/>
    <w:rsid w:val="00F90150"/>
    <w:rsid w:val="00F91090"/>
    <w:rsid w:val="00F91791"/>
    <w:rsid w:val="00F91EA7"/>
    <w:rsid w:val="00F92076"/>
    <w:rsid w:val="00F9226B"/>
    <w:rsid w:val="00F927B5"/>
    <w:rsid w:val="00F92E09"/>
    <w:rsid w:val="00F92E44"/>
    <w:rsid w:val="00F92FD2"/>
    <w:rsid w:val="00F9312D"/>
    <w:rsid w:val="00F9312E"/>
    <w:rsid w:val="00F9396F"/>
    <w:rsid w:val="00F94B96"/>
    <w:rsid w:val="00F94C04"/>
    <w:rsid w:val="00F9546F"/>
    <w:rsid w:val="00F955D4"/>
    <w:rsid w:val="00F95B35"/>
    <w:rsid w:val="00F95D28"/>
    <w:rsid w:val="00F95E68"/>
    <w:rsid w:val="00F9624F"/>
    <w:rsid w:val="00F96CEE"/>
    <w:rsid w:val="00F97155"/>
    <w:rsid w:val="00F971B7"/>
    <w:rsid w:val="00F97905"/>
    <w:rsid w:val="00F97DF5"/>
    <w:rsid w:val="00F97E3C"/>
    <w:rsid w:val="00FA13DA"/>
    <w:rsid w:val="00FA1407"/>
    <w:rsid w:val="00FA15A6"/>
    <w:rsid w:val="00FA1744"/>
    <w:rsid w:val="00FA17AA"/>
    <w:rsid w:val="00FA1C7B"/>
    <w:rsid w:val="00FA1EE6"/>
    <w:rsid w:val="00FA2C40"/>
    <w:rsid w:val="00FA2F07"/>
    <w:rsid w:val="00FA2F34"/>
    <w:rsid w:val="00FA2F99"/>
    <w:rsid w:val="00FA3A03"/>
    <w:rsid w:val="00FA3AF3"/>
    <w:rsid w:val="00FA3B08"/>
    <w:rsid w:val="00FA3BE2"/>
    <w:rsid w:val="00FA4633"/>
    <w:rsid w:val="00FA4658"/>
    <w:rsid w:val="00FA47FB"/>
    <w:rsid w:val="00FA532B"/>
    <w:rsid w:val="00FA53E9"/>
    <w:rsid w:val="00FA5616"/>
    <w:rsid w:val="00FA5758"/>
    <w:rsid w:val="00FA5B07"/>
    <w:rsid w:val="00FA608B"/>
    <w:rsid w:val="00FA6C71"/>
    <w:rsid w:val="00FA6C81"/>
    <w:rsid w:val="00FA6D70"/>
    <w:rsid w:val="00FA75DA"/>
    <w:rsid w:val="00FA76EA"/>
    <w:rsid w:val="00FA773C"/>
    <w:rsid w:val="00FA7807"/>
    <w:rsid w:val="00FA7E50"/>
    <w:rsid w:val="00FB0096"/>
    <w:rsid w:val="00FB17D5"/>
    <w:rsid w:val="00FB19D5"/>
    <w:rsid w:val="00FB19EB"/>
    <w:rsid w:val="00FB2184"/>
    <w:rsid w:val="00FB2515"/>
    <w:rsid w:val="00FB2601"/>
    <w:rsid w:val="00FB2622"/>
    <w:rsid w:val="00FB2812"/>
    <w:rsid w:val="00FB2D10"/>
    <w:rsid w:val="00FB2F6A"/>
    <w:rsid w:val="00FB382D"/>
    <w:rsid w:val="00FB3914"/>
    <w:rsid w:val="00FB3C38"/>
    <w:rsid w:val="00FB4179"/>
    <w:rsid w:val="00FB4524"/>
    <w:rsid w:val="00FB4901"/>
    <w:rsid w:val="00FB4AB0"/>
    <w:rsid w:val="00FB55CB"/>
    <w:rsid w:val="00FB60B0"/>
    <w:rsid w:val="00FB61E6"/>
    <w:rsid w:val="00FB6337"/>
    <w:rsid w:val="00FB65E3"/>
    <w:rsid w:val="00FB6797"/>
    <w:rsid w:val="00FB6D1F"/>
    <w:rsid w:val="00FB74D5"/>
    <w:rsid w:val="00FB7892"/>
    <w:rsid w:val="00FB7961"/>
    <w:rsid w:val="00FB7F62"/>
    <w:rsid w:val="00FC040E"/>
    <w:rsid w:val="00FC0688"/>
    <w:rsid w:val="00FC070F"/>
    <w:rsid w:val="00FC0C46"/>
    <w:rsid w:val="00FC15A1"/>
    <w:rsid w:val="00FC161B"/>
    <w:rsid w:val="00FC165A"/>
    <w:rsid w:val="00FC19D6"/>
    <w:rsid w:val="00FC25C2"/>
    <w:rsid w:val="00FC267F"/>
    <w:rsid w:val="00FC27E7"/>
    <w:rsid w:val="00FC2E2B"/>
    <w:rsid w:val="00FC2F0B"/>
    <w:rsid w:val="00FC2F3C"/>
    <w:rsid w:val="00FC302C"/>
    <w:rsid w:val="00FC3261"/>
    <w:rsid w:val="00FC3491"/>
    <w:rsid w:val="00FC34DC"/>
    <w:rsid w:val="00FC3BC0"/>
    <w:rsid w:val="00FC3D55"/>
    <w:rsid w:val="00FC3F76"/>
    <w:rsid w:val="00FC3FE0"/>
    <w:rsid w:val="00FC42D3"/>
    <w:rsid w:val="00FC43D0"/>
    <w:rsid w:val="00FC4538"/>
    <w:rsid w:val="00FC491F"/>
    <w:rsid w:val="00FC505A"/>
    <w:rsid w:val="00FC5371"/>
    <w:rsid w:val="00FC5521"/>
    <w:rsid w:val="00FC57D1"/>
    <w:rsid w:val="00FC5A30"/>
    <w:rsid w:val="00FC5CA1"/>
    <w:rsid w:val="00FC5E3E"/>
    <w:rsid w:val="00FC5F3B"/>
    <w:rsid w:val="00FC5F44"/>
    <w:rsid w:val="00FC5F9B"/>
    <w:rsid w:val="00FC6239"/>
    <w:rsid w:val="00FC6ACA"/>
    <w:rsid w:val="00FC6F73"/>
    <w:rsid w:val="00FD01DD"/>
    <w:rsid w:val="00FD0A6C"/>
    <w:rsid w:val="00FD0A72"/>
    <w:rsid w:val="00FD0E98"/>
    <w:rsid w:val="00FD1417"/>
    <w:rsid w:val="00FD1796"/>
    <w:rsid w:val="00FD192A"/>
    <w:rsid w:val="00FD1E7B"/>
    <w:rsid w:val="00FD21E7"/>
    <w:rsid w:val="00FD2882"/>
    <w:rsid w:val="00FD2F9C"/>
    <w:rsid w:val="00FD333E"/>
    <w:rsid w:val="00FD39E2"/>
    <w:rsid w:val="00FD541D"/>
    <w:rsid w:val="00FD561E"/>
    <w:rsid w:val="00FD571E"/>
    <w:rsid w:val="00FD5C2A"/>
    <w:rsid w:val="00FD63A7"/>
    <w:rsid w:val="00FD6AB7"/>
    <w:rsid w:val="00FD7091"/>
    <w:rsid w:val="00FD7753"/>
    <w:rsid w:val="00FD77CA"/>
    <w:rsid w:val="00FD7DD3"/>
    <w:rsid w:val="00FD7E31"/>
    <w:rsid w:val="00FD7E89"/>
    <w:rsid w:val="00FD7FB2"/>
    <w:rsid w:val="00FE062A"/>
    <w:rsid w:val="00FE0A6A"/>
    <w:rsid w:val="00FE0BC2"/>
    <w:rsid w:val="00FE12AA"/>
    <w:rsid w:val="00FE1CB6"/>
    <w:rsid w:val="00FE201C"/>
    <w:rsid w:val="00FE2122"/>
    <w:rsid w:val="00FE235A"/>
    <w:rsid w:val="00FE25F6"/>
    <w:rsid w:val="00FE2E94"/>
    <w:rsid w:val="00FE3240"/>
    <w:rsid w:val="00FE3311"/>
    <w:rsid w:val="00FE3B29"/>
    <w:rsid w:val="00FE3E2D"/>
    <w:rsid w:val="00FE3E50"/>
    <w:rsid w:val="00FE4079"/>
    <w:rsid w:val="00FE4171"/>
    <w:rsid w:val="00FE4A34"/>
    <w:rsid w:val="00FE4FB5"/>
    <w:rsid w:val="00FE51FC"/>
    <w:rsid w:val="00FE527D"/>
    <w:rsid w:val="00FE53D7"/>
    <w:rsid w:val="00FE56AA"/>
    <w:rsid w:val="00FE6135"/>
    <w:rsid w:val="00FE64E9"/>
    <w:rsid w:val="00FE66EE"/>
    <w:rsid w:val="00FE6706"/>
    <w:rsid w:val="00FE6C26"/>
    <w:rsid w:val="00FE6C67"/>
    <w:rsid w:val="00FE6D97"/>
    <w:rsid w:val="00FE77E2"/>
    <w:rsid w:val="00FF04AF"/>
    <w:rsid w:val="00FF0635"/>
    <w:rsid w:val="00FF07EC"/>
    <w:rsid w:val="00FF0A6D"/>
    <w:rsid w:val="00FF10AB"/>
    <w:rsid w:val="00FF1203"/>
    <w:rsid w:val="00FF1257"/>
    <w:rsid w:val="00FF1EB9"/>
    <w:rsid w:val="00FF2361"/>
    <w:rsid w:val="00FF25C1"/>
    <w:rsid w:val="00FF280F"/>
    <w:rsid w:val="00FF2AE6"/>
    <w:rsid w:val="00FF2B5E"/>
    <w:rsid w:val="00FF2F0B"/>
    <w:rsid w:val="00FF30EB"/>
    <w:rsid w:val="00FF37D7"/>
    <w:rsid w:val="00FF3DBB"/>
    <w:rsid w:val="00FF3F2C"/>
    <w:rsid w:val="00FF4089"/>
    <w:rsid w:val="00FF42CE"/>
    <w:rsid w:val="00FF4915"/>
    <w:rsid w:val="00FF4BF6"/>
    <w:rsid w:val="00FF51D6"/>
    <w:rsid w:val="00FF598D"/>
    <w:rsid w:val="00FF59BC"/>
    <w:rsid w:val="00FF5C56"/>
    <w:rsid w:val="00FF6A3E"/>
    <w:rsid w:val="00FF6C34"/>
    <w:rsid w:val="00FF6DC4"/>
    <w:rsid w:val="00FF7557"/>
    <w:rsid w:val="00FF7695"/>
    <w:rsid w:val="00FF7CB2"/>
    <w:rsid w:val="00FF7CBD"/>
    <w:rsid w:val="00FF7F07"/>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D7D89E7"/>
  <w15:chartTrackingRefBased/>
  <w15:docId w15:val="{D6DFEC1E-BD83-4BC8-A253-30F6FBEE3F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C6C39"/>
    <w:pPr>
      <w:spacing w:before="120" w:after="120" w:line="360" w:lineRule="auto"/>
    </w:pPr>
    <w:rPr>
      <w:sz w:val="24"/>
      <w:szCs w:val="24"/>
      <w:lang w:val="en-GB"/>
    </w:rPr>
  </w:style>
  <w:style w:type="paragraph" w:styleId="Heading1">
    <w:name w:val="heading 1"/>
    <w:basedOn w:val="Normal"/>
    <w:next w:val="BodyText"/>
    <w:link w:val="Heading1Char"/>
    <w:uiPriority w:val="9"/>
    <w:qFormat/>
    <w:rsid w:val="007C6C39"/>
    <w:pPr>
      <w:keepNext/>
      <w:keepLines/>
      <w:spacing w:before="240"/>
      <w:outlineLvl w:val="0"/>
    </w:pPr>
    <w:rPr>
      <w:rFonts w:asciiTheme="majorHAnsi" w:eastAsiaTheme="majorEastAsia" w:hAnsiTheme="majorHAnsi" w:cstheme="majorBidi"/>
      <w:b/>
      <w:bCs/>
      <w:color w:val="4472C4" w:themeColor="accent1"/>
      <w:sz w:val="36"/>
      <w:szCs w:val="32"/>
    </w:rPr>
  </w:style>
  <w:style w:type="paragraph" w:styleId="Heading2">
    <w:name w:val="heading 2"/>
    <w:basedOn w:val="Heading1"/>
    <w:next w:val="BodyText"/>
    <w:link w:val="Heading2Char"/>
    <w:uiPriority w:val="9"/>
    <w:unhideWhenUsed/>
    <w:qFormat/>
    <w:rsid w:val="007C6C39"/>
    <w:pPr>
      <w:numPr>
        <w:ilvl w:val="1"/>
      </w:numPr>
      <w:spacing w:before="120"/>
      <w:outlineLvl w:val="1"/>
    </w:pPr>
    <w:rPr>
      <w:bCs w:val="0"/>
      <w:sz w:val="28"/>
      <w:szCs w:val="28"/>
    </w:rPr>
  </w:style>
  <w:style w:type="paragraph" w:styleId="Heading3">
    <w:name w:val="heading 3"/>
    <w:basedOn w:val="Heading2"/>
    <w:next w:val="BodyText"/>
    <w:link w:val="Heading3Char"/>
    <w:uiPriority w:val="9"/>
    <w:unhideWhenUsed/>
    <w:qFormat/>
    <w:rsid w:val="007C6C39"/>
    <w:pPr>
      <w:numPr>
        <w:ilvl w:val="2"/>
      </w:numPr>
      <w:ind w:left="680" w:hanging="680"/>
      <w:outlineLvl w:val="2"/>
    </w:pPr>
    <w:rPr>
      <w:b w:val="0"/>
      <w:bCs/>
      <w:sz w:val="24"/>
      <w:szCs w:val="24"/>
    </w:rPr>
  </w:style>
  <w:style w:type="paragraph" w:styleId="Heading4">
    <w:name w:val="heading 4"/>
    <w:basedOn w:val="Normal"/>
    <w:next w:val="BodyText"/>
    <w:link w:val="Heading4Char"/>
    <w:uiPriority w:val="9"/>
    <w:unhideWhenUsed/>
    <w:qFormat/>
    <w:rsid w:val="007C6C39"/>
    <w:pPr>
      <w:keepNext/>
      <w:keepLines/>
      <w:outlineLvl w:val="3"/>
    </w:pPr>
    <w:rPr>
      <w:rFonts w:asciiTheme="majorHAnsi" w:eastAsiaTheme="majorEastAsia" w:hAnsiTheme="majorHAnsi" w:cstheme="majorBidi"/>
      <w:bCs/>
      <w:i/>
      <w:color w:val="4472C4" w:themeColor="accent1"/>
    </w:rPr>
  </w:style>
  <w:style w:type="paragraph" w:styleId="Heading5">
    <w:name w:val="heading 5"/>
    <w:basedOn w:val="Normal"/>
    <w:next w:val="BodyText"/>
    <w:link w:val="Heading5Char"/>
    <w:uiPriority w:val="9"/>
    <w:unhideWhenUsed/>
    <w:qFormat/>
    <w:rsid w:val="007C6C39"/>
    <w:pPr>
      <w:keepNext/>
      <w:keepLines/>
      <w:outlineLvl w:val="4"/>
    </w:pPr>
    <w:rPr>
      <w:rFonts w:asciiTheme="majorHAnsi" w:eastAsiaTheme="majorEastAsia" w:hAnsiTheme="majorHAnsi" w:cstheme="majorBidi"/>
      <w:iCs/>
      <w:color w:val="4472C4" w:themeColor="accent1"/>
    </w:rPr>
  </w:style>
  <w:style w:type="paragraph" w:styleId="Heading6">
    <w:name w:val="heading 6"/>
    <w:basedOn w:val="Normal"/>
    <w:next w:val="BodyText"/>
    <w:link w:val="Heading6Char"/>
    <w:uiPriority w:val="9"/>
    <w:unhideWhenUsed/>
    <w:qFormat/>
    <w:rsid w:val="007C6C39"/>
    <w:pPr>
      <w:keepNext/>
      <w:keepLines/>
      <w:outlineLvl w:val="5"/>
    </w:pPr>
    <w:rPr>
      <w:rFonts w:asciiTheme="majorHAnsi" w:eastAsiaTheme="majorEastAsia" w:hAnsiTheme="majorHAnsi" w:cstheme="majorBidi"/>
      <w:color w:val="4472C4" w:themeColor="accent1"/>
    </w:rPr>
  </w:style>
  <w:style w:type="paragraph" w:styleId="Heading7">
    <w:name w:val="heading 7"/>
    <w:basedOn w:val="Heading6"/>
    <w:next w:val="BodyText"/>
    <w:link w:val="Heading7Char"/>
    <w:uiPriority w:val="9"/>
    <w:unhideWhenUsed/>
    <w:qFormat/>
    <w:rsid w:val="007C6C39"/>
    <w:pPr>
      <w:outlineLvl w:val="6"/>
    </w:pPr>
  </w:style>
  <w:style w:type="paragraph" w:styleId="Heading8">
    <w:name w:val="heading 8"/>
    <w:basedOn w:val="Heading7"/>
    <w:next w:val="BodyText"/>
    <w:link w:val="Heading8Char"/>
    <w:uiPriority w:val="9"/>
    <w:unhideWhenUsed/>
    <w:qFormat/>
    <w:rsid w:val="007C6C39"/>
    <w:pPr>
      <w:outlineLvl w:val="7"/>
    </w:pPr>
  </w:style>
  <w:style w:type="paragraph" w:styleId="Heading9">
    <w:name w:val="heading 9"/>
    <w:basedOn w:val="Heading8"/>
    <w:next w:val="BodyText"/>
    <w:link w:val="Heading9Char"/>
    <w:uiPriority w:val="9"/>
    <w:unhideWhenUsed/>
    <w:qFormat/>
    <w:rsid w:val="007C6C39"/>
    <w:pP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lertTok">
    <w:name w:val="AlertTok"/>
    <w:basedOn w:val="DefaultParagraphFont"/>
    <w:rsid w:val="007C6C39"/>
    <w:rPr>
      <w:rFonts w:ascii="Consolas" w:hAnsi="Consolas"/>
      <w:b/>
      <w:i w:val="0"/>
      <w:color w:val="FF0000"/>
      <w:sz w:val="22"/>
    </w:rPr>
  </w:style>
  <w:style w:type="character" w:customStyle="1" w:styleId="AnnotationTok">
    <w:name w:val="AnnotationTok"/>
    <w:basedOn w:val="DefaultParagraphFont"/>
    <w:rsid w:val="007C6C39"/>
    <w:rPr>
      <w:rFonts w:ascii="Consolas" w:hAnsi="Consolas"/>
      <w:b/>
      <w:i/>
      <w:color w:val="60A0B0"/>
      <w:sz w:val="22"/>
    </w:rPr>
  </w:style>
  <w:style w:type="character" w:customStyle="1" w:styleId="AttributeTok">
    <w:name w:val="AttributeTok"/>
    <w:basedOn w:val="DefaultParagraphFont"/>
    <w:rsid w:val="007C6C39"/>
    <w:rPr>
      <w:rFonts w:ascii="Consolas" w:hAnsi="Consolas"/>
      <w:i w:val="0"/>
      <w:color w:val="7D9029"/>
      <w:sz w:val="22"/>
    </w:rPr>
  </w:style>
  <w:style w:type="paragraph" w:customStyle="1" w:styleId="Author">
    <w:name w:val="Author"/>
    <w:next w:val="BodyText"/>
    <w:qFormat/>
    <w:rsid w:val="007C6C39"/>
    <w:pPr>
      <w:keepNext/>
      <w:keepLines/>
      <w:spacing w:after="360" w:line="240" w:lineRule="auto"/>
      <w:jc w:val="center"/>
    </w:pPr>
    <w:rPr>
      <w:color w:val="FF0000"/>
      <w:sz w:val="28"/>
      <w:szCs w:val="24"/>
    </w:rPr>
  </w:style>
  <w:style w:type="paragraph" w:styleId="BodyText">
    <w:name w:val="Body Text"/>
    <w:basedOn w:val="Normal"/>
    <w:link w:val="BodyTextChar"/>
    <w:qFormat/>
    <w:rsid w:val="007C6C39"/>
  </w:style>
  <w:style w:type="character" w:customStyle="1" w:styleId="BodyTextChar">
    <w:name w:val="Body Text Char"/>
    <w:basedOn w:val="DefaultParagraphFont"/>
    <w:link w:val="BodyText"/>
    <w:rsid w:val="007C6C39"/>
    <w:rPr>
      <w:sz w:val="24"/>
      <w:szCs w:val="24"/>
    </w:rPr>
  </w:style>
  <w:style w:type="character" w:customStyle="1" w:styleId="BaseNTok">
    <w:name w:val="BaseNTok"/>
    <w:basedOn w:val="DefaultParagraphFont"/>
    <w:rsid w:val="007C6C39"/>
    <w:rPr>
      <w:rFonts w:ascii="Consolas" w:hAnsi="Consolas"/>
      <w:i w:val="0"/>
      <w:color w:val="40A070"/>
      <w:sz w:val="22"/>
    </w:rPr>
  </w:style>
  <w:style w:type="paragraph" w:styleId="Bibliography">
    <w:name w:val="Bibliography"/>
    <w:basedOn w:val="Normal"/>
    <w:qFormat/>
    <w:rsid w:val="00B4114D"/>
    <w:pPr>
      <w:ind w:left="567" w:hanging="567"/>
      <w:contextualSpacing/>
    </w:pPr>
    <w:rPr>
      <w:rFonts w:ascii="Cambria" w:hAnsi="Cambria"/>
    </w:rPr>
  </w:style>
  <w:style w:type="paragraph" w:styleId="BlockText">
    <w:name w:val="Block Text"/>
    <w:basedOn w:val="BodyText"/>
    <w:next w:val="BodyText"/>
    <w:uiPriority w:val="9"/>
    <w:unhideWhenUsed/>
    <w:qFormat/>
    <w:rsid w:val="007C6C39"/>
    <w:pPr>
      <w:ind w:left="720" w:right="720"/>
    </w:pPr>
    <w:rPr>
      <w:color w:val="7030A0"/>
    </w:rPr>
  </w:style>
  <w:style w:type="character" w:customStyle="1" w:styleId="BuiltInTok">
    <w:name w:val="BuiltInTok"/>
    <w:basedOn w:val="DefaultParagraphFont"/>
    <w:rsid w:val="007C6C39"/>
    <w:rPr>
      <w:rFonts w:ascii="Consolas" w:hAnsi="Consolas"/>
      <w:i w:val="0"/>
      <w:color w:val="auto"/>
      <w:sz w:val="22"/>
    </w:rPr>
  </w:style>
  <w:style w:type="paragraph" w:styleId="Caption">
    <w:name w:val="caption"/>
    <w:basedOn w:val="Normal"/>
    <w:link w:val="CaptionChar"/>
    <w:rsid w:val="007C6C39"/>
    <w:pPr>
      <w:jc w:val="center"/>
    </w:pPr>
    <w:rPr>
      <w:i/>
      <w:color w:val="92D050"/>
      <w:sz w:val="22"/>
    </w:rPr>
  </w:style>
  <w:style w:type="character" w:customStyle="1" w:styleId="CaptionChar">
    <w:name w:val="Caption Char"/>
    <w:basedOn w:val="DefaultParagraphFont"/>
    <w:link w:val="Caption"/>
    <w:rsid w:val="007C6C39"/>
    <w:rPr>
      <w:i/>
      <w:color w:val="92D050"/>
      <w:szCs w:val="24"/>
    </w:rPr>
  </w:style>
  <w:style w:type="paragraph" w:customStyle="1" w:styleId="Figure">
    <w:name w:val="Figure"/>
    <w:basedOn w:val="Normal"/>
    <w:rsid w:val="007C6C39"/>
  </w:style>
  <w:style w:type="paragraph" w:customStyle="1" w:styleId="CaptionedFigure">
    <w:name w:val="Captioned Figure"/>
    <w:basedOn w:val="Figure"/>
    <w:rsid w:val="007C6C39"/>
    <w:pPr>
      <w:keepNext/>
    </w:pPr>
  </w:style>
  <w:style w:type="character" w:customStyle="1" w:styleId="CharTok">
    <w:name w:val="CharTok"/>
    <w:basedOn w:val="DefaultParagraphFont"/>
    <w:rsid w:val="007C6C39"/>
    <w:rPr>
      <w:rFonts w:ascii="Consolas" w:hAnsi="Consolas"/>
      <w:i w:val="0"/>
      <w:color w:val="4070A0"/>
      <w:sz w:val="22"/>
    </w:rPr>
  </w:style>
  <w:style w:type="character" w:customStyle="1" w:styleId="CommentTok">
    <w:name w:val="CommentTok"/>
    <w:basedOn w:val="DefaultParagraphFont"/>
    <w:rsid w:val="007C6C39"/>
    <w:rPr>
      <w:rFonts w:ascii="Consolas" w:hAnsi="Consolas"/>
      <w:i/>
      <w:color w:val="60A0B0"/>
      <w:sz w:val="22"/>
    </w:rPr>
  </w:style>
  <w:style w:type="character" w:customStyle="1" w:styleId="CommentVarTok">
    <w:name w:val="CommentVarTok"/>
    <w:basedOn w:val="DefaultParagraphFont"/>
    <w:rsid w:val="007C6C39"/>
    <w:rPr>
      <w:rFonts w:ascii="Consolas" w:hAnsi="Consolas"/>
      <w:b/>
      <w:i/>
      <w:color w:val="60A0B0"/>
      <w:sz w:val="22"/>
    </w:rPr>
  </w:style>
  <w:style w:type="paragraph" w:customStyle="1" w:styleId="Compact">
    <w:name w:val="Compact"/>
    <w:basedOn w:val="BodyText"/>
    <w:qFormat/>
    <w:rsid w:val="007C6C39"/>
    <w:pPr>
      <w:spacing w:before="20" w:after="20" w:line="264" w:lineRule="auto"/>
      <w:contextualSpacing/>
    </w:pPr>
  </w:style>
  <w:style w:type="character" w:customStyle="1" w:styleId="ConstantTok">
    <w:name w:val="ConstantTok"/>
    <w:basedOn w:val="DefaultParagraphFont"/>
    <w:rsid w:val="007C6C39"/>
    <w:rPr>
      <w:rFonts w:ascii="Consolas" w:hAnsi="Consolas"/>
      <w:i w:val="0"/>
      <w:color w:val="880000"/>
      <w:sz w:val="22"/>
    </w:rPr>
  </w:style>
  <w:style w:type="character" w:customStyle="1" w:styleId="ControlFlowTok">
    <w:name w:val="ControlFlowTok"/>
    <w:basedOn w:val="DefaultParagraphFont"/>
    <w:rsid w:val="007C6C39"/>
    <w:rPr>
      <w:rFonts w:ascii="Consolas" w:hAnsi="Consolas"/>
      <w:b/>
      <w:i w:val="0"/>
      <w:color w:val="007020"/>
      <w:sz w:val="22"/>
    </w:rPr>
  </w:style>
  <w:style w:type="numbering" w:customStyle="1" w:styleId="CurrentList1">
    <w:name w:val="Current List1"/>
    <w:uiPriority w:val="99"/>
    <w:rsid w:val="007C6C39"/>
    <w:pPr>
      <w:numPr>
        <w:numId w:val="1"/>
      </w:numPr>
    </w:pPr>
  </w:style>
  <w:style w:type="numbering" w:customStyle="1" w:styleId="CurrentList2">
    <w:name w:val="Current List2"/>
    <w:uiPriority w:val="99"/>
    <w:rsid w:val="007C6C39"/>
    <w:pPr>
      <w:numPr>
        <w:numId w:val="2"/>
      </w:numPr>
    </w:pPr>
  </w:style>
  <w:style w:type="numbering" w:customStyle="1" w:styleId="CurrentList3">
    <w:name w:val="Current List3"/>
    <w:uiPriority w:val="99"/>
    <w:rsid w:val="007C6C39"/>
    <w:pPr>
      <w:numPr>
        <w:numId w:val="3"/>
      </w:numPr>
    </w:pPr>
  </w:style>
  <w:style w:type="numbering" w:customStyle="1" w:styleId="CurrentList4">
    <w:name w:val="Current List4"/>
    <w:uiPriority w:val="99"/>
    <w:rsid w:val="007C6C39"/>
    <w:pPr>
      <w:numPr>
        <w:numId w:val="4"/>
      </w:numPr>
    </w:pPr>
  </w:style>
  <w:style w:type="numbering" w:customStyle="1" w:styleId="CurrentList5">
    <w:name w:val="Current List5"/>
    <w:uiPriority w:val="99"/>
    <w:rsid w:val="007C6C39"/>
    <w:pPr>
      <w:numPr>
        <w:numId w:val="5"/>
      </w:numPr>
    </w:pPr>
  </w:style>
  <w:style w:type="numbering" w:customStyle="1" w:styleId="CurrentList6">
    <w:name w:val="Current List6"/>
    <w:uiPriority w:val="99"/>
    <w:rsid w:val="007C6C39"/>
    <w:pPr>
      <w:numPr>
        <w:numId w:val="6"/>
      </w:numPr>
    </w:pPr>
  </w:style>
  <w:style w:type="numbering" w:customStyle="1" w:styleId="CurrentList7">
    <w:name w:val="Current List7"/>
    <w:uiPriority w:val="99"/>
    <w:rsid w:val="007C6C39"/>
    <w:pPr>
      <w:numPr>
        <w:numId w:val="7"/>
      </w:numPr>
    </w:pPr>
  </w:style>
  <w:style w:type="numbering" w:customStyle="1" w:styleId="CurrentList8">
    <w:name w:val="Current List8"/>
    <w:uiPriority w:val="99"/>
    <w:rsid w:val="007C6C39"/>
    <w:pPr>
      <w:numPr>
        <w:numId w:val="8"/>
      </w:numPr>
    </w:pPr>
  </w:style>
  <w:style w:type="numbering" w:customStyle="1" w:styleId="CurrentList9">
    <w:name w:val="Current List9"/>
    <w:uiPriority w:val="99"/>
    <w:rsid w:val="007C6C39"/>
    <w:pPr>
      <w:numPr>
        <w:numId w:val="9"/>
      </w:numPr>
    </w:pPr>
  </w:style>
  <w:style w:type="character" w:customStyle="1" w:styleId="DataTypeTok">
    <w:name w:val="DataTypeTok"/>
    <w:basedOn w:val="DefaultParagraphFont"/>
    <w:rsid w:val="007C6C39"/>
    <w:rPr>
      <w:rFonts w:ascii="Consolas" w:hAnsi="Consolas"/>
      <w:i w:val="0"/>
      <w:color w:val="902000"/>
      <w:sz w:val="22"/>
    </w:rPr>
  </w:style>
  <w:style w:type="paragraph" w:styleId="Date">
    <w:name w:val="Date"/>
    <w:basedOn w:val="Normal"/>
    <w:next w:val="BodyText"/>
    <w:link w:val="DateChar"/>
    <w:qFormat/>
    <w:rsid w:val="007C6C39"/>
    <w:pPr>
      <w:keepNext/>
      <w:keepLines/>
      <w:jc w:val="center"/>
    </w:pPr>
    <w:rPr>
      <w:color w:val="C00000"/>
    </w:rPr>
  </w:style>
  <w:style w:type="character" w:customStyle="1" w:styleId="DateChar">
    <w:name w:val="Date Char"/>
    <w:basedOn w:val="DefaultParagraphFont"/>
    <w:link w:val="Date"/>
    <w:rsid w:val="007C6C39"/>
    <w:rPr>
      <w:color w:val="C00000"/>
      <w:sz w:val="24"/>
      <w:szCs w:val="24"/>
    </w:rPr>
  </w:style>
  <w:style w:type="character" w:customStyle="1" w:styleId="DecValTok">
    <w:name w:val="DecValTok"/>
    <w:basedOn w:val="DefaultParagraphFont"/>
    <w:rsid w:val="007C6C39"/>
    <w:rPr>
      <w:rFonts w:ascii="Consolas" w:hAnsi="Consolas"/>
      <w:i w:val="0"/>
      <w:color w:val="40A070"/>
      <w:sz w:val="22"/>
    </w:rPr>
  </w:style>
  <w:style w:type="paragraph" w:customStyle="1" w:styleId="Definition">
    <w:name w:val="Definition"/>
    <w:basedOn w:val="Normal"/>
    <w:rsid w:val="007C6C39"/>
    <w:pPr>
      <w:keepNext/>
      <w:keepLines/>
      <w:ind w:left="720" w:hanging="720"/>
    </w:pPr>
    <w:rPr>
      <w:color w:val="C00000"/>
    </w:rPr>
  </w:style>
  <w:style w:type="character" w:customStyle="1" w:styleId="DefinitionTerm">
    <w:name w:val="Definition Term"/>
    <w:basedOn w:val="DefaultParagraphFont"/>
    <w:uiPriority w:val="1"/>
    <w:qFormat/>
    <w:rsid w:val="007C6C39"/>
    <w:rPr>
      <w:b/>
      <w:bCs/>
      <w:color w:val="C00000"/>
    </w:rPr>
  </w:style>
  <w:style w:type="character" w:customStyle="1" w:styleId="DocumentationTok">
    <w:name w:val="DocumentationTok"/>
    <w:basedOn w:val="DefaultParagraphFont"/>
    <w:rsid w:val="007C6C39"/>
    <w:rPr>
      <w:rFonts w:ascii="Consolas" w:hAnsi="Consolas"/>
      <w:i/>
      <w:color w:val="BA2121"/>
      <w:sz w:val="22"/>
    </w:rPr>
  </w:style>
  <w:style w:type="character" w:customStyle="1" w:styleId="ErrorTok">
    <w:name w:val="ErrorTok"/>
    <w:basedOn w:val="DefaultParagraphFont"/>
    <w:rsid w:val="007C6C39"/>
    <w:rPr>
      <w:rFonts w:ascii="Consolas" w:hAnsi="Consolas"/>
      <w:b/>
      <w:i w:val="0"/>
      <w:color w:val="FF0000"/>
      <w:sz w:val="22"/>
    </w:rPr>
  </w:style>
  <w:style w:type="character" w:customStyle="1" w:styleId="ExtensionTok">
    <w:name w:val="ExtensionTok"/>
    <w:basedOn w:val="DefaultParagraphFont"/>
    <w:rsid w:val="007C6C39"/>
    <w:rPr>
      <w:rFonts w:ascii="Consolas" w:hAnsi="Consolas"/>
      <w:i w:val="0"/>
      <w:color w:val="auto"/>
      <w:sz w:val="22"/>
    </w:rPr>
  </w:style>
  <w:style w:type="paragraph" w:customStyle="1" w:styleId="FirstParagraph">
    <w:name w:val="First Paragraph"/>
    <w:basedOn w:val="BodyText"/>
    <w:next w:val="BodyText"/>
    <w:qFormat/>
    <w:rsid w:val="007C6C39"/>
  </w:style>
  <w:style w:type="character" w:customStyle="1" w:styleId="FloatTok">
    <w:name w:val="FloatTok"/>
    <w:basedOn w:val="DefaultParagraphFont"/>
    <w:rsid w:val="007C6C39"/>
    <w:rPr>
      <w:rFonts w:ascii="Consolas" w:hAnsi="Consolas"/>
      <w:i w:val="0"/>
      <w:color w:val="40A070"/>
      <w:sz w:val="22"/>
    </w:rPr>
  </w:style>
  <w:style w:type="paragraph" w:styleId="Footer">
    <w:name w:val="footer"/>
    <w:basedOn w:val="Normal"/>
    <w:link w:val="FooterChar"/>
    <w:uiPriority w:val="99"/>
    <w:unhideWhenUsed/>
    <w:rsid w:val="007C6C39"/>
    <w:pPr>
      <w:tabs>
        <w:tab w:val="center" w:pos="4513"/>
        <w:tab w:val="right" w:pos="9026"/>
      </w:tabs>
      <w:spacing w:after="0" w:line="240" w:lineRule="auto"/>
    </w:pPr>
  </w:style>
  <w:style w:type="character" w:customStyle="1" w:styleId="FooterChar">
    <w:name w:val="Footer Char"/>
    <w:basedOn w:val="DefaultParagraphFont"/>
    <w:link w:val="Footer"/>
    <w:uiPriority w:val="99"/>
    <w:rsid w:val="007C6C39"/>
    <w:rPr>
      <w:sz w:val="24"/>
      <w:szCs w:val="24"/>
    </w:rPr>
  </w:style>
  <w:style w:type="character" w:styleId="FootnoteReference">
    <w:name w:val="footnote reference"/>
    <w:basedOn w:val="CaptionChar"/>
    <w:uiPriority w:val="99"/>
    <w:rsid w:val="007C6C39"/>
    <w:rPr>
      <w:i w:val="0"/>
      <w:color w:val="002060"/>
      <w:sz w:val="24"/>
      <w:szCs w:val="24"/>
      <w:vertAlign w:val="superscript"/>
    </w:rPr>
  </w:style>
  <w:style w:type="paragraph" w:styleId="FootnoteText">
    <w:name w:val="footnote text"/>
    <w:basedOn w:val="Normal"/>
    <w:link w:val="FootnoteTextChar"/>
    <w:uiPriority w:val="99"/>
    <w:unhideWhenUsed/>
    <w:qFormat/>
    <w:rsid w:val="007C6C39"/>
    <w:rPr>
      <w:color w:val="002060"/>
      <w:sz w:val="22"/>
    </w:rPr>
  </w:style>
  <w:style w:type="character" w:customStyle="1" w:styleId="FootnoteTextChar">
    <w:name w:val="Footnote Text Char"/>
    <w:basedOn w:val="DefaultParagraphFont"/>
    <w:link w:val="FootnoteText"/>
    <w:uiPriority w:val="99"/>
    <w:rsid w:val="007C6C39"/>
    <w:rPr>
      <w:color w:val="002060"/>
      <w:szCs w:val="24"/>
    </w:rPr>
  </w:style>
  <w:style w:type="character" w:customStyle="1" w:styleId="FunctionTok">
    <w:name w:val="FunctionTok"/>
    <w:basedOn w:val="DefaultParagraphFont"/>
    <w:rsid w:val="007C6C39"/>
    <w:rPr>
      <w:rFonts w:ascii="Consolas" w:hAnsi="Consolas"/>
      <w:i w:val="0"/>
      <w:color w:val="06287E"/>
      <w:sz w:val="22"/>
    </w:rPr>
  </w:style>
  <w:style w:type="paragraph" w:styleId="Header">
    <w:name w:val="header"/>
    <w:basedOn w:val="Normal"/>
    <w:link w:val="HeaderChar"/>
    <w:unhideWhenUsed/>
    <w:rsid w:val="007C6C39"/>
    <w:pPr>
      <w:tabs>
        <w:tab w:val="center" w:pos="4513"/>
        <w:tab w:val="right" w:pos="9026"/>
      </w:tabs>
      <w:spacing w:after="0" w:line="240" w:lineRule="auto"/>
    </w:pPr>
  </w:style>
  <w:style w:type="character" w:customStyle="1" w:styleId="HeaderChar">
    <w:name w:val="Header Char"/>
    <w:basedOn w:val="DefaultParagraphFont"/>
    <w:link w:val="Header"/>
    <w:rsid w:val="007C6C39"/>
    <w:rPr>
      <w:sz w:val="24"/>
      <w:szCs w:val="24"/>
    </w:rPr>
  </w:style>
  <w:style w:type="character" w:customStyle="1" w:styleId="Heading1Char">
    <w:name w:val="Heading 1 Char"/>
    <w:basedOn w:val="DefaultParagraphFont"/>
    <w:link w:val="Heading1"/>
    <w:uiPriority w:val="9"/>
    <w:rsid w:val="007C6C39"/>
    <w:rPr>
      <w:rFonts w:asciiTheme="majorHAnsi" w:eastAsiaTheme="majorEastAsia" w:hAnsiTheme="majorHAnsi" w:cstheme="majorBidi"/>
      <w:b/>
      <w:bCs/>
      <w:color w:val="4472C4" w:themeColor="accent1"/>
      <w:sz w:val="36"/>
      <w:szCs w:val="32"/>
    </w:rPr>
  </w:style>
  <w:style w:type="character" w:customStyle="1" w:styleId="Heading2Char">
    <w:name w:val="Heading 2 Char"/>
    <w:basedOn w:val="DefaultParagraphFont"/>
    <w:link w:val="Heading2"/>
    <w:uiPriority w:val="9"/>
    <w:rsid w:val="007C6C39"/>
    <w:rPr>
      <w:rFonts w:asciiTheme="majorHAnsi" w:eastAsiaTheme="majorEastAsia" w:hAnsiTheme="majorHAnsi" w:cstheme="majorBidi"/>
      <w:b/>
      <w:color w:val="4472C4" w:themeColor="accent1"/>
      <w:sz w:val="28"/>
      <w:szCs w:val="28"/>
    </w:rPr>
  </w:style>
  <w:style w:type="character" w:customStyle="1" w:styleId="Heading3Char">
    <w:name w:val="Heading 3 Char"/>
    <w:basedOn w:val="DefaultParagraphFont"/>
    <w:link w:val="Heading3"/>
    <w:uiPriority w:val="9"/>
    <w:rsid w:val="007C6C39"/>
    <w:rPr>
      <w:rFonts w:asciiTheme="majorHAnsi" w:eastAsiaTheme="majorEastAsia" w:hAnsiTheme="majorHAnsi" w:cstheme="majorBidi"/>
      <w:bCs/>
      <w:color w:val="4472C4" w:themeColor="accent1"/>
      <w:sz w:val="24"/>
      <w:szCs w:val="24"/>
    </w:rPr>
  </w:style>
  <w:style w:type="character" w:customStyle="1" w:styleId="Heading4Char">
    <w:name w:val="Heading 4 Char"/>
    <w:basedOn w:val="DefaultParagraphFont"/>
    <w:link w:val="Heading4"/>
    <w:uiPriority w:val="9"/>
    <w:rsid w:val="007C6C39"/>
    <w:rPr>
      <w:rFonts w:asciiTheme="majorHAnsi" w:eastAsiaTheme="majorEastAsia" w:hAnsiTheme="majorHAnsi" w:cstheme="majorBidi"/>
      <w:bCs/>
      <w:i/>
      <w:color w:val="4472C4" w:themeColor="accent1"/>
      <w:sz w:val="24"/>
      <w:szCs w:val="24"/>
    </w:rPr>
  </w:style>
  <w:style w:type="character" w:customStyle="1" w:styleId="Heading5Char">
    <w:name w:val="Heading 5 Char"/>
    <w:basedOn w:val="DefaultParagraphFont"/>
    <w:link w:val="Heading5"/>
    <w:uiPriority w:val="9"/>
    <w:rsid w:val="007C6C39"/>
    <w:rPr>
      <w:rFonts w:asciiTheme="majorHAnsi" w:eastAsiaTheme="majorEastAsia" w:hAnsiTheme="majorHAnsi" w:cstheme="majorBidi"/>
      <w:iCs/>
      <w:color w:val="4472C4" w:themeColor="accent1"/>
      <w:sz w:val="24"/>
      <w:szCs w:val="24"/>
    </w:rPr>
  </w:style>
  <w:style w:type="character" w:customStyle="1" w:styleId="Heading6Char">
    <w:name w:val="Heading 6 Char"/>
    <w:basedOn w:val="DefaultParagraphFont"/>
    <w:link w:val="Heading6"/>
    <w:uiPriority w:val="9"/>
    <w:rsid w:val="007C6C39"/>
    <w:rPr>
      <w:rFonts w:asciiTheme="majorHAnsi" w:eastAsiaTheme="majorEastAsia" w:hAnsiTheme="majorHAnsi" w:cstheme="majorBidi"/>
      <w:color w:val="4472C4" w:themeColor="accent1"/>
      <w:sz w:val="24"/>
      <w:szCs w:val="24"/>
    </w:rPr>
  </w:style>
  <w:style w:type="character" w:customStyle="1" w:styleId="Heading7Char">
    <w:name w:val="Heading 7 Char"/>
    <w:basedOn w:val="DefaultParagraphFont"/>
    <w:link w:val="Heading7"/>
    <w:uiPriority w:val="9"/>
    <w:rsid w:val="007C6C39"/>
    <w:rPr>
      <w:rFonts w:asciiTheme="majorHAnsi" w:eastAsiaTheme="majorEastAsia" w:hAnsiTheme="majorHAnsi" w:cstheme="majorBidi"/>
      <w:color w:val="4472C4" w:themeColor="accent1"/>
      <w:sz w:val="24"/>
      <w:szCs w:val="24"/>
    </w:rPr>
  </w:style>
  <w:style w:type="character" w:customStyle="1" w:styleId="Heading8Char">
    <w:name w:val="Heading 8 Char"/>
    <w:basedOn w:val="DefaultParagraphFont"/>
    <w:link w:val="Heading8"/>
    <w:uiPriority w:val="9"/>
    <w:rsid w:val="007C6C39"/>
    <w:rPr>
      <w:rFonts w:asciiTheme="majorHAnsi" w:eastAsiaTheme="majorEastAsia" w:hAnsiTheme="majorHAnsi" w:cstheme="majorBidi"/>
      <w:color w:val="4472C4" w:themeColor="accent1"/>
      <w:sz w:val="24"/>
      <w:szCs w:val="24"/>
    </w:rPr>
  </w:style>
  <w:style w:type="character" w:customStyle="1" w:styleId="Heading9Char">
    <w:name w:val="Heading 9 Char"/>
    <w:basedOn w:val="DefaultParagraphFont"/>
    <w:link w:val="Heading9"/>
    <w:uiPriority w:val="9"/>
    <w:rsid w:val="007C6C39"/>
    <w:rPr>
      <w:rFonts w:asciiTheme="majorHAnsi" w:eastAsiaTheme="majorEastAsia" w:hAnsiTheme="majorHAnsi" w:cstheme="majorBidi"/>
      <w:color w:val="4472C4" w:themeColor="accent1"/>
      <w:sz w:val="24"/>
      <w:szCs w:val="24"/>
    </w:rPr>
  </w:style>
  <w:style w:type="character" w:styleId="Hyperlink">
    <w:name w:val="Hyperlink"/>
    <w:basedOn w:val="DefaultParagraphFont"/>
    <w:uiPriority w:val="99"/>
    <w:rsid w:val="007C6C39"/>
    <w:rPr>
      <w:rFonts w:ascii="Consolas" w:hAnsi="Consolas"/>
      <w:i w:val="0"/>
      <w:color w:val="4472C4" w:themeColor="accent1"/>
      <w:sz w:val="22"/>
      <w:u w:val="single"/>
    </w:rPr>
  </w:style>
  <w:style w:type="paragraph" w:customStyle="1" w:styleId="ImageCaption">
    <w:name w:val="Image Caption"/>
    <w:basedOn w:val="Caption"/>
    <w:rsid w:val="007C6C39"/>
  </w:style>
  <w:style w:type="character" w:customStyle="1" w:styleId="ImportTok">
    <w:name w:val="ImportTok"/>
    <w:basedOn w:val="DefaultParagraphFont"/>
    <w:rsid w:val="007C6C39"/>
    <w:rPr>
      <w:rFonts w:ascii="Consolas" w:hAnsi="Consolas"/>
      <w:i w:val="0"/>
      <w:color w:val="auto"/>
      <w:sz w:val="22"/>
    </w:rPr>
  </w:style>
  <w:style w:type="character" w:customStyle="1" w:styleId="InformationTok">
    <w:name w:val="InformationTok"/>
    <w:basedOn w:val="DefaultParagraphFont"/>
    <w:rsid w:val="007C6C39"/>
    <w:rPr>
      <w:rFonts w:ascii="Consolas" w:hAnsi="Consolas"/>
      <w:b/>
      <w:i/>
      <w:color w:val="60A0B0"/>
      <w:sz w:val="22"/>
    </w:rPr>
  </w:style>
  <w:style w:type="character" w:customStyle="1" w:styleId="KeywordTok">
    <w:name w:val="KeywordTok"/>
    <w:basedOn w:val="DefaultParagraphFont"/>
    <w:rsid w:val="007C6C39"/>
    <w:rPr>
      <w:rFonts w:ascii="Consolas" w:hAnsi="Consolas"/>
      <w:b/>
      <w:i w:val="0"/>
      <w:color w:val="007020"/>
      <w:sz w:val="22"/>
    </w:rPr>
  </w:style>
  <w:style w:type="character" w:customStyle="1" w:styleId="NormalTok">
    <w:name w:val="NormalTok"/>
    <w:basedOn w:val="DefaultParagraphFont"/>
    <w:rsid w:val="007C6C39"/>
    <w:rPr>
      <w:rFonts w:ascii="Consolas" w:hAnsi="Consolas"/>
      <w:i w:val="0"/>
      <w:color w:val="auto"/>
      <w:sz w:val="22"/>
    </w:rPr>
  </w:style>
  <w:style w:type="character" w:customStyle="1" w:styleId="OperatorTok">
    <w:name w:val="OperatorTok"/>
    <w:basedOn w:val="DefaultParagraphFont"/>
    <w:rsid w:val="007C6C39"/>
    <w:rPr>
      <w:rFonts w:ascii="Consolas" w:hAnsi="Consolas"/>
      <w:i w:val="0"/>
      <w:color w:val="666666"/>
      <w:sz w:val="22"/>
    </w:rPr>
  </w:style>
  <w:style w:type="character" w:customStyle="1" w:styleId="OtherTok">
    <w:name w:val="OtherTok"/>
    <w:basedOn w:val="DefaultParagraphFont"/>
    <w:rsid w:val="007C6C39"/>
    <w:rPr>
      <w:rFonts w:ascii="Consolas" w:hAnsi="Consolas"/>
      <w:i w:val="0"/>
      <w:color w:val="007020"/>
      <w:sz w:val="22"/>
    </w:rPr>
  </w:style>
  <w:style w:type="character" w:customStyle="1" w:styleId="PreprocessorTok">
    <w:name w:val="PreprocessorTok"/>
    <w:basedOn w:val="DefaultParagraphFont"/>
    <w:rsid w:val="007C6C39"/>
    <w:rPr>
      <w:rFonts w:ascii="Consolas" w:hAnsi="Consolas"/>
      <w:i w:val="0"/>
      <w:color w:val="BC7A00"/>
      <w:sz w:val="22"/>
    </w:rPr>
  </w:style>
  <w:style w:type="character" w:customStyle="1" w:styleId="RegionMarkerTok">
    <w:name w:val="RegionMarkerTok"/>
    <w:basedOn w:val="DefaultParagraphFont"/>
    <w:rsid w:val="007C6C39"/>
    <w:rPr>
      <w:rFonts w:ascii="Consolas" w:hAnsi="Consolas"/>
      <w:i w:val="0"/>
      <w:color w:val="auto"/>
      <w:sz w:val="22"/>
    </w:rPr>
  </w:style>
  <w:style w:type="character" w:customStyle="1" w:styleId="SectionNumber">
    <w:name w:val="Section Number"/>
    <w:basedOn w:val="CaptionChar"/>
    <w:rsid w:val="007C6C39"/>
    <w:rPr>
      <w:i w:val="0"/>
      <w:color w:val="0070C0"/>
      <w:sz w:val="22"/>
      <w:szCs w:val="24"/>
    </w:rPr>
  </w:style>
  <w:style w:type="paragraph" w:customStyle="1" w:styleId="SourceCode">
    <w:name w:val="Source Code"/>
    <w:basedOn w:val="Normal"/>
    <w:link w:val="VerbatimChar"/>
    <w:rsid w:val="007C6C39"/>
    <w:pPr>
      <w:wordWrap w:val="0"/>
    </w:pPr>
    <w:rPr>
      <w:color w:val="92D050"/>
    </w:rPr>
  </w:style>
  <w:style w:type="character" w:customStyle="1" w:styleId="VerbatimChar">
    <w:name w:val="Verbatim Char"/>
    <w:basedOn w:val="CaptionChar"/>
    <w:link w:val="SourceCode"/>
    <w:rsid w:val="007C6C39"/>
    <w:rPr>
      <w:i w:val="0"/>
      <w:color w:val="92D050"/>
      <w:sz w:val="24"/>
      <w:szCs w:val="24"/>
    </w:rPr>
  </w:style>
  <w:style w:type="character" w:customStyle="1" w:styleId="SpecialCharTok">
    <w:name w:val="SpecialCharTok"/>
    <w:basedOn w:val="VerbatimChar"/>
    <w:rsid w:val="007C6C39"/>
    <w:rPr>
      <w:rFonts w:ascii="Consolas" w:hAnsi="Consolas"/>
      <w:i w:val="0"/>
      <w:color w:val="4070A0"/>
      <w:sz w:val="22"/>
      <w:szCs w:val="24"/>
    </w:rPr>
  </w:style>
  <w:style w:type="character" w:customStyle="1" w:styleId="SpecialStringTok">
    <w:name w:val="SpecialStringTok"/>
    <w:basedOn w:val="VerbatimChar"/>
    <w:rsid w:val="007C6C39"/>
    <w:rPr>
      <w:rFonts w:ascii="Consolas" w:hAnsi="Consolas"/>
      <w:i w:val="0"/>
      <w:color w:val="BB6688"/>
      <w:sz w:val="22"/>
      <w:szCs w:val="24"/>
    </w:rPr>
  </w:style>
  <w:style w:type="character" w:customStyle="1" w:styleId="StringTok">
    <w:name w:val="StringTok"/>
    <w:basedOn w:val="VerbatimChar"/>
    <w:rsid w:val="007C6C39"/>
    <w:rPr>
      <w:rFonts w:ascii="Consolas" w:hAnsi="Consolas"/>
      <w:i w:val="0"/>
      <w:color w:val="4070A0"/>
      <w:sz w:val="22"/>
      <w:szCs w:val="24"/>
    </w:rPr>
  </w:style>
  <w:style w:type="paragraph" w:styleId="Title">
    <w:name w:val="Title"/>
    <w:basedOn w:val="Normal"/>
    <w:next w:val="BodyText"/>
    <w:link w:val="TitleChar"/>
    <w:qFormat/>
    <w:rsid w:val="007C6C39"/>
    <w:pPr>
      <w:keepNext/>
      <w:keepLines/>
      <w:spacing w:before="480"/>
      <w:jc w:val="center"/>
    </w:pPr>
    <w:rPr>
      <w:rFonts w:asciiTheme="majorHAnsi" w:eastAsiaTheme="majorEastAsia" w:hAnsiTheme="majorHAnsi" w:cstheme="majorBidi"/>
      <w:b/>
      <w:bCs/>
      <w:color w:val="FFC000"/>
      <w:sz w:val="48"/>
      <w:szCs w:val="36"/>
    </w:rPr>
  </w:style>
  <w:style w:type="character" w:customStyle="1" w:styleId="TitleChar">
    <w:name w:val="Title Char"/>
    <w:basedOn w:val="DefaultParagraphFont"/>
    <w:link w:val="Title"/>
    <w:rsid w:val="007C6C39"/>
    <w:rPr>
      <w:rFonts w:asciiTheme="majorHAnsi" w:eastAsiaTheme="majorEastAsia" w:hAnsiTheme="majorHAnsi" w:cstheme="majorBidi"/>
      <w:b/>
      <w:bCs/>
      <w:color w:val="FFC000"/>
      <w:sz w:val="48"/>
      <w:szCs w:val="36"/>
    </w:rPr>
  </w:style>
  <w:style w:type="paragraph" w:styleId="Subtitle">
    <w:name w:val="Subtitle"/>
    <w:basedOn w:val="Title"/>
    <w:next w:val="BodyText"/>
    <w:link w:val="SubtitleChar"/>
    <w:qFormat/>
    <w:rsid w:val="007C6C39"/>
    <w:pPr>
      <w:spacing w:before="120" w:after="480"/>
    </w:pPr>
    <w:rPr>
      <w:sz w:val="30"/>
      <w:szCs w:val="30"/>
    </w:rPr>
  </w:style>
  <w:style w:type="character" w:customStyle="1" w:styleId="SubtitleChar">
    <w:name w:val="Subtitle Char"/>
    <w:basedOn w:val="DefaultParagraphFont"/>
    <w:link w:val="Subtitle"/>
    <w:rsid w:val="007C6C39"/>
    <w:rPr>
      <w:rFonts w:asciiTheme="majorHAnsi" w:eastAsiaTheme="majorEastAsia" w:hAnsiTheme="majorHAnsi" w:cstheme="majorBidi"/>
      <w:b/>
      <w:bCs/>
      <w:color w:val="FFC000"/>
      <w:sz w:val="30"/>
      <w:szCs w:val="30"/>
    </w:rPr>
  </w:style>
  <w:style w:type="table" w:customStyle="1" w:styleId="Table">
    <w:name w:val="Table"/>
    <w:semiHidden/>
    <w:unhideWhenUsed/>
    <w:qFormat/>
    <w:rsid w:val="007C6C39"/>
    <w:pPr>
      <w:spacing w:after="200" w:line="240" w:lineRule="auto"/>
    </w:pPr>
    <w:rPr>
      <w:sz w:val="24"/>
      <w:szCs w:val="24"/>
      <w:lang w:val="en-GB" w:eastAsia="en-AU"/>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TableCaption">
    <w:name w:val="Table Caption"/>
    <w:basedOn w:val="Caption"/>
    <w:rsid w:val="007C6C39"/>
    <w:pPr>
      <w:keepNext/>
    </w:pPr>
  </w:style>
  <w:style w:type="paragraph" w:styleId="TOCHeading">
    <w:name w:val="TOC Heading"/>
    <w:basedOn w:val="Heading1"/>
    <w:next w:val="BodyText"/>
    <w:uiPriority w:val="39"/>
    <w:unhideWhenUsed/>
    <w:qFormat/>
    <w:rsid w:val="007C6C39"/>
    <w:pPr>
      <w:spacing w:line="259" w:lineRule="auto"/>
      <w:outlineLvl w:val="9"/>
    </w:pPr>
    <w:rPr>
      <w:b w:val="0"/>
      <w:bCs w:val="0"/>
      <w:color w:val="2F5496" w:themeColor="accent1" w:themeShade="BF"/>
    </w:rPr>
  </w:style>
  <w:style w:type="character" w:customStyle="1" w:styleId="VariableTok">
    <w:name w:val="VariableTok"/>
    <w:basedOn w:val="VerbatimChar"/>
    <w:rsid w:val="007C6C39"/>
    <w:rPr>
      <w:rFonts w:ascii="Consolas" w:hAnsi="Consolas"/>
      <w:i w:val="0"/>
      <w:color w:val="19177C"/>
      <w:sz w:val="22"/>
      <w:szCs w:val="24"/>
    </w:rPr>
  </w:style>
  <w:style w:type="character" w:customStyle="1" w:styleId="VerbatimStringTok">
    <w:name w:val="VerbatimStringTok"/>
    <w:basedOn w:val="VerbatimChar"/>
    <w:rsid w:val="007C6C39"/>
    <w:rPr>
      <w:rFonts w:ascii="Consolas" w:hAnsi="Consolas"/>
      <w:i w:val="0"/>
      <w:color w:val="4070A0"/>
      <w:sz w:val="22"/>
      <w:szCs w:val="24"/>
    </w:rPr>
  </w:style>
  <w:style w:type="character" w:customStyle="1" w:styleId="WarningTok">
    <w:name w:val="WarningTok"/>
    <w:basedOn w:val="VerbatimChar"/>
    <w:rsid w:val="007C6C39"/>
    <w:rPr>
      <w:rFonts w:ascii="Consolas" w:hAnsi="Consolas"/>
      <w:b/>
      <w:i/>
      <w:color w:val="60A0B0"/>
      <w:sz w:val="22"/>
      <w:szCs w:val="24"/>
    </w:rPr>
  </w:style>
  <w:style w:type="paragraph" w:styleId="ListParagraph">
    <w:name w:val="List Paragraph"/>
    <w:basedOn w:val="Normal"/>
    <w:uiPriority w:val="34"/>
    <w:qFormat/>
    <w:rsid w:val="00D030A5"/>
    <w:pPr>
      <w:ind w:left="720"/>
      <w:contextualSpacing/>
    </w:pPr>
  </w:style>
  <w:style w:type="table" w:styleId="TableGrid">
    <w:name w:val="Table Grid"/>
    <w:basedOn w:val="TableNormal"/>
    <w:uiPriority w:val="39"/>
    <w:rsid w:val="00BC71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B4402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44027"/>
    <w:rPr>
      <w:rFonts w:ascii="Calibri" w:hAnsi="Calibri" w:cs="Calibri"/>
      <w:noProof/>
      <w:sz w:val="24"/>
      <w:szCs w:val="24"/>
      <w:lang w:val="en-US"/>
    </w:rPr>
  </w:style>
  <w:style w:type="paragraph" w:customStyle="1" w:styleId="EndNoteBibliography">
    <w:name w:val="EndNote Bibliography"/>
    <w:basedOn w:val="Normal"/>
    <w:link w:val="EndNoteBibliographyChar"/>
    <w:rsid w:val="00B44027"/>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B44027"/>
    <w:rPr>
      <w:rFonts w:ascii="Calibri" w:hAnsi="Calibri" w:cs="Calibri"/>
      <w:noProof/>
      <w:sz w:val="24"/>
      <w:szCs w:val="24"/>
      <w:lang w:val="en-US"/>
    </w:rPr>
  </w:style>
  <w:style w:type="paragraph" w:styleId="CommentText">
    <w:name w:val="annotation text"/>
    <w:basedOn w:val="Normal"/>
    <w:link w:val="CommentTextChar"/>
    <w:uiPriority w:val="99"/>
    <w:unhideWhenUsed/>
    <w:rsid w:val="002E50B7"/>
    <w:pPr>
      <w:spacing w:before="0" w:after="160" w:line="240" w:lineRule="auto"/>
    </w:pPr>
    <w:rPr>
      <w:sz w:val="20"/>
      <w:szCs w:val="20"/>
    </w:rPr>
  </w:style>
  <w:style w:type="character" w:customStyle="1" w:styleId="CommentTextChar">
    <w:name w:val="Comment Text Char"/>
    <w:basedOn w:val="DefaultParagraphFont"/>
    <w:link w:val="CommentText"/>
    <w:uiPriority w:val="99"/>
    <w:rsid w:val="002E50B7"/>
    <w:rPr>
      <w:sz w:val="20"/>
      <w:szCs w:val="20"/>
      <w:lang w:val="en-GB"/>
    </w:rPr>
  </w:style>
  <w:style w:type="character" w:styleId="CommentReference">
    <w:name w:val="annotation reference"/>
    <w:basedOn w:val="DefaultParagraphFont"/>
    <w:uiPriority w:val="99"/>
    <w:semiHidden/>
    <w:unhideWhenUsed/>
    <w:rsid w:val="00406193"/>
    <w:rPr>
      <w:sz w:val="16"/>
      <w:szCs w:val="16"/>
    </w:rPr>
  </w:style>
  <w:style w:type="table" w:styleId="PlainTable2">
    <w:name w:val="Plain Table 2"/>
    <w:basedOn w:val="TableNormal"/>
    <w:uiPriority w:val="42"/>
    <w:rsid w:val="009E430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D7602E"/>
    <w:rPr>
      <w:color w:val="808080"/>
    </w:rPr>
  </w:style>
  <w:style w:type="character" w:styleId="Emphasis">
    <w:name w:val="Emphasis"/>
    <w:basedOn w:val="DefaultParagraphFont"/>
    <w:uiPriority w:val="20"/>
    <w:qFormat/>
    <w:rsid w:val="006D08E4"/>
    <w:rPr>
      <w:i/>
      <w:iCs/>
    </w:rPr>
  </w:style>
  <w:style w:type="paragraph" w:styleId="Revision">
    <w:name w:val="Revision"/>
    <w:hidden/>
    <w:uiPriority w:val="99"/>
    <w:semiHidden/>
    <w:rsid w:val="00E00E14"/>
    <w:pPr>
      <w:spacing w:after="0" w:line="240" w:lineRule="auto"/>
    </w:pPr>
    <w:rPr>
      <w:sz w:val="24"/>
      <w:szCs w:val="24"/>
      <w:lang w:val="en-GB"/>
    </w:rPr>
  </w:style>
  <w:style w:type="paragraph" w:styleId="CommentSubject">
    <w:name w:val="annotation subject"/>
    <w:basedOn w:val="CommentText"/>
    <w:next w:val="CommentText"/>
    <w:link w:val="CommentSubjectChar"/>
    <w:uiPriority w:val="99"/>
    <w:semiHidden/>
    <w:unhideWhenUsed/>
    <w:rsid w:val="00E00E14"/>
    <w:pPr>
      <w:spacing w:before="120" w:after="120"/>
    </w:pPr>
    <w:rPr>
      <w:b/>
      <w:bCs/>
    </w:rPr>
  </w:style>
  <w:style w:type="character" w:customStyle="1" w:styleId="CommentSubjectChar">
    <w:name w:val="Comment Subject Char"/>
    <w:basedOn w:val="CommentTextChar"/>
    <w:link w:val="CommentSubject"/>
    <w:uiPriority w:val="99"/>
    <w:semiHidden/>
    <w:rsid w:val="00E00E14"/>
    <w:rPr>
      <w:b/>
      <w:bCs/>
      <w:sz w:val="20"/>
      <w:szCs w:val="20"/>
      <w:lang w:val="en-GB"/>
    </w:rPr>
  </w:style>
  <w:style w:type="paragraph" w:customStyle="1" w:styleId="active">
    <w:name w:val="active"/>
    <w:basedOn w:val="Normal"/>
    <w:rsid w:val="00573541"/>
    <w:pPr>
      <w:spacing w:before="100" w:beforeAutospacing="1" w:after="100" w:afterAutospacing="1" w:line="240" w:lineRule="auto"/>
    </w:pPr>
    <w:rPr>
      <w:rFonts w:ascii="Times New Roman" w:eastAsia="Times New Roman" w:hAnsi="Times New Roman" w:cs="Times New Roman"/>
      <w:lang w:val="en-AU" w:eastAsia="en-AU"/>
    </w:rPr>
  </w:style>
  <w:style w:type="character" w:customStyle="1" w:styleId="cf01">
    <w:name w:val="cf01"/>
    <w:basedOn w:val="DefaultParagraphFont"/>
    <w:rsid w:val="00404F99"/>
    <w:rPr>
      <w:rFonts w:ascii="Segoe UI" w:hAnsi="Segoe UI" w:cs="Segoe UI" w:hint="default"/>
      <w:sz w:val="18"/>
      <w:szCs w:val="18"/>
    </w:rPr>
  </w:style>
  <w:style w:type="paragraph" w:styleId="BalloonText">
    <w:name w:val="Balloon Text"/>
    <w:basedOn w:val="Normal"/>
    <w:link w:val="BalloonTextChar"/>
    <w:uiPriority w:val="99"/>
    <w:semiHidden/>
    <w:unhideWhenUsed/>
    <w:rsid w:val="00EF1E4E"/>
    <w:pPr>
      <w:spacing w:before="0"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F1E4E"/>
    <w:rPr>
      <w:rFonts w:ascii="Times New Roman" w:hAnsi="Times New Roman" w:cs="Times New Roman"/>
      <w:sz w:val="18"/>
      <w:szCs w:val="18"/>
      <w:lang w:val="en-GB"/>
    </w:rPr>
  </w:style>
  <w:style w:type="paragraph" w:customStyle="1" w:styleId="pf0">
    <w:name w:val="pf0"/>
    <w:basedOn w:val="Normal"/>
    <w:rsid w:val="00BD6D3A"/>
    <w:pPr>
      <w:spacing w:before="100" w:beforeAutospacing="1" w:after="100" w:afterAutospacing="1" w:line="240" w:lineRule="auto"/>
    </w:pPr>
    <w:rPr>
      <w:rFonts w:ascii="Times New Roman" w:eastAsia="Times New Roman" w:hAnsi="Times New Roman" w:cs="Times New Roman"/>
      <w:lang w:val="en-AU" w:eastAsia="en-AU"/>
    </w:rPr>
  </w:style>
  <w:style w:type="character" w:customStyle="1" w:styleId="cf11">
    <w:name w:val="cf11"/>
    <w:basedOn w:val="DefaultParagraphFont"/>
    <w:rsid w:val="00BD6D3A"/>
    <w:rPr>
      <w:rFonts w:ascii="Segoe UI" w:hAnsi="Segoe UI" w:cs="Segoe UI" w:hint="default"/>
      <w:i/>
      <w:iCs/>
      <w:sz w:val="18"/>
      <w:szCs w:val="18"/>
    </w:rPr>
  </w:style>
  <w:style w:type="paragraph" w:styleId="NormalWeb">
    <w:name w:val="Normal (Web)"/>
    <w:basedOn w:val="Normal"/>
    <w:uiPriority w:val="99"/>
    <w:unhideWhenUsed/>
    <w:rsid w:val="0029093B"/>
    <w:pPr>
      <w:spacing w:before="100" w:beforeAutospacing="1" w:after="100" w:afterAutospacing="1" w:line="240" w:lineRule="auto"/>
    </w:pPr>
    <w:rPr>
      <w:rFonts w:ascii="Times New Roman" w:eastAsia="Times New Roman" w:hAnsi="Times New Roman" w:cs="Times New Roman"/>
      <w:lang w:val="en-AU" w:eastAsia="en-AU"/>
    </w:rPr>
  </w:style>
  <w:style w:type="character" w:customStyle="1" w:styleId="UnresolvedMention1">
    <w:name w:val="Unresolved Mention1"/>
    <w:basedOn w:val="DefaultParagraphFont"/>
    <w:uiPriority w:val="99"/>
    <w:rsid w:val="00603B78"/>
    <w:rPr>
      <w:color w:val="605E5C"/>
      <w:shd w:val="clear" w:color="auto" w:fill="E1DFDD"/>
    </w:rPr>
  </w:style>
  <w:style w:type="character" w:styleId="FollowedHyperlink">
    <w:name w:val="FollowedHyperlink"/>
    <w:basedOn w:val="DefaultParagraphFont"/>
    <w:uiPriority w:val="99"/>
    <w:semiHidden/>
    <w:unhideWhenUsed/>
    <w:rsid w:val="00E8585D"/>
    <w:rPr>
      <w:color w:val="954F72" w:themeColor="followedHyperlink"/>
      <w:u w:val="single"/>
    </w:rPr>
  </w:style>
  <w:style w:type="paragraph" w:styleId="PlainText">
    <w:name w:val="Plain Text"/>
    <w:basedOn w:val="Normal"/>
    <w:link w:val="PlainTextChar"/>
    <w:uiPriority w:val="99"/>
    <w:unhideWhenUsed/>
    <w:rsid w:val="003320F8"/>
    <w:pPr>
      <w:spacing w:before="0" w:after="0" w:line="240" w:lineRule="auto"/>
    </w:pPr>
    <w:rPr>
      <w:rFonts w:ascii="Calibri" w:eastAsia="Times New Roman" w:hAnsi="Calibri"/>
      <w:kern w:val="2"/>
      <w:sz w:val="22"/>
      <w:szCs w:val="21"/>
      <w:lang w:val="en-AU"/>
      <w14:ligatures w14:val="standardContextual"/>
    </w:rPr>
  </w:style>
  <w:style w:type="character" w:customStyle="1" w:styleId="PlainTextChar">
    <w:name w:val="Plain Text Char"/>
    <w:basedOn w:val="DefaultParagraphFont"/>
    <w:link w:val="PlainText"/>
    <w:uiPriority w:val="99"/>
    <w:rsid w:val="003320F8"/>
    <w:rPr>
      <w:rFonts w:ascii="Calibri" w:eastAsia="Times New Roman" w:hAnsi="Calibri"/>
      <w:kern w:val="2"/>
      <w:szCs w:val="21"/>
      <w14:ligatures w14:val="standardContextual"/>
    </w:rPr>
  </w:style>
  <w:style w:type="character" w:customStyle="1" w:styleId="mjx-char">
    <w:name w:val="mjx-char"/>
    <w:basedOn w:val="DefaultParagraphFont"/>
    <w:rsid w:val="00DD07B9"/>
  </w:style>
  <w:style w:type="character" w:customStyle="1" w:styleId="mjxassistivemathml">
    <w:name w:val="mjx_assistive_mathml"/>
    <w:basedOn w:val="DefaultParagraphFont"/>
    <w:rsid w:val="00DD07B9"/>
  </w:style>
  <w:style w:type="character" w:customStyle="1" w:styleId="UnresolvedMention2">
    <w:name w:val="Unresolved Mention2"/>
    <w:basedOn w:val="DefaultParagraphFont"/>
    <w:uiPriority w:val="99"/>
    <w:rsid w:val="000729A0"/>
    <w:rPr>
      <w:color w:val="605E5C"/>
      <w:shd w:val="clear" w:color="auto" w:fill="E1DFDD"/>
    </w:rPr>
  </w:style>
  <w:style w:type="character" w:styleId="UnresolvedMention">
    <w:name w:val="Unresolved Mention"/>
    <w:basedOn w:val="DefaultParagraphFont"/>
    <w:uiPriority w:val="99"/>
    <w:rsid w:val="006502B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5784219">
      <w:bodyDiv w:val="1"/>
      <w:marLeft w:val="0"/>
      <w:marRight w:val="0"/>
      <w:marTop w:val="0"/>
      <w:marBottom w:val="0"/>
      <w:divBdr>
        <w:top w:val="none" w:sz="0" w:space="0" w:color="auto"/>
        <w:left w:val="none" w:sz="0" w:space="0" w:color="auto"/>
        <w:bottom w:val="none" w:sz="0" w:space="0" w:color="auto"/>
        <w:right w:val="none" w:sz="0" w:space="0" w:color="auto"/>
      </w:divBdr>
    </w:div>
    <w:div w:id="138235892">
      <w:bodyDiv w:val="1"/>
      <w:marLeft w:val="0"/>
      <w:marRight w:val="0"/>
      <w:marTop w:val="0"/>
      <w:marBottom w:val="0"/>
      <w:divBdr>
        <w:top w:val="none" w:sz="0" w:space="0" w:color="auto"/>
        <w:left w:val="none" w:sz="0" w:space="0" w:color="auto"/>
        <w:bottom w:val="none" w:sz="0" w:space="0" w:color="auto"/>
        <w:right w:val="none" w:sz="0" w:space="0" w:color="auto"/>
      </w:divBdr>
    </w:div>
    <w:div w:id="603422674">
      <w:bodyDiv w:val="1"/>
      <w:marLeft w:val="0"/>
      <w:marRight w:val="0"/>
      <w:marTop w:val="0"/>
      <w:marBottom w:val="0"/>
      <w:divBdr>
        <w:top w:val="none" w:sz="0" w:space="0" w:color="auto"/>
        <w:left w:val="none" w:sz="0" w:space="0" w:color="auto"/>
        <w:bottom w:val="none" w:sz="0" w:space="0" w:color="auto"/>
        <w:right w:val="none" w:sz="0" w:space="0" w:color="auto"/>
      </w:divBdr>
    </w:div>
    <w:div w:id="829909046">
      <w:bodyDiv w:val="1"/>
      <w:marLeft w:val="0"/>
      <w:marRight w:val="0"/>
      <w:marTop w:val="0"/>
      <w:marBottom w:val="0"/>
      <w:divBdr>
        <w:top w:val="none" w:sz="0" w:space="0" w:color="auto"/>
        <w:left w:val="none" w:sz="0" w:space="0" w:color="auto"/>
        <w:bottom w:val="none" w:sz="0" w:space="0" w:color="auto"/>
        <w:right w:val="none" w:sz="0" w:space="0" w:color="auto"/>
      </w:divBdr>
    </w:div>
    <w:div w:id="1002003040">
      <w:bodyDiv w:val="1"/>
      <w:marLeft w:val="0"/>
      <w:marRight w:val="0"/>
      <w:marTop w:val="0"/>
      <w:marBottom w:val="0"/>
      <w:divBdr>
        <w:top w:val="none" w:sz="0" w:space="0" w:color="auto"/>
        <w:left w:val="none" w:sz="0" w:space="0" w:color="auto"/>
        <w:bottom w:val="none" w:sz="0" w:space="0" w:color="auto"/>
        <w:right w:val="none" w:sz="0" w:space="0" w:color="auto"/>
      </w:divBdr>
    </w:div>
    <w:div w:id="1032681802">
      <w:bodyDiv w:val="1"/>
      <w:marLeft w:val="0"/>
      <w:marRight w:val="0"/>
      <w:marTop w:val="0"/>
      <w:marBottom w:val="0"/>
      <w:divBdr>
        <w:top w:val="none" w:sz="0" w:space="0" w:color="auto"/>
        <w:left w:val="none" w:sz="0" w:space="0" w:color="auto"/>
        <w:bottom w:val="none" w:sz="0" w:space="0" w:color="auto"/>
        <w:right w:val="none" w:sz="0" w:space="0" w:color="auto"/>
      </w:divBdr>
    </w:div>
    <w:div w:id="1155489573">
      <w:bodyDiv w:val="1"/>
      <w:marLeft w:val="0"/>
      <w:marRight w:val="0"/>
      <w:marTop w:val="0"/>
      <w:marBottom w:val="0"/>
      <w:divBdr>
        <w:top w:val="none" w:sz="0" w:space="0" w:color="auto"/>
        <w:left w:val="none" w:sz="0" w:space="0" w:color="auto"/>
        <w:bottom w:val="none" w:sz="0" w:space="0" w:color="auto"/>
        <w:right w:val="none" w:sz="0" w:space="0" w:color="auto"/>
      </w:divBdr>
    </w:div>
    <w:div w:id="1876653116">
      <w:bodyDiv w:val="1"/>
      <w:marLeft w:val="0"/>
      <w:marRight w:val="0"/>
      <w:marTop w:val="0"/>
      <w:marBottom w:val="0"/>
      <w:divBdr>
        <w:top w:val="none" w:sz="0" w:space="0" w:color="auto"/>
        <w:left w:val="none" w:sz="0" w:space="0" w:color="auto"/>
        <w:bottom w:val="none" w:sz="0" w:space="0" w:color="auto"/>
        <w:right w:val="none" w:sz="0" w:space="0" w:color="auto"/>
      </w:divBdr>
    </w:div>
    <w:div w:id="2072920083">
      <w:bodyDiv w:val="1"/>
      <w:marLeft w:val="0"/>
      <w:marRight w:val="0"/>
      <w:marTop w:val="0"/>
      <w:marBottom w:val="0"/>
      <w:divBdr>
        <w:top w:val="none" w:sz="0" w:space="0" w:color="auto"/>
        <w:left w:val="none" w:sz="0" w:space="0" w:color="auto"/>
        <w:bottom w:val="none" w:sz="0" w:space="0" w:color="auto"/>
        <w:right w:val="none" w:sz="0" w:space="0" w:color="auto"/>
      </w:divBdr>
      <w:divsChild>
        <w:div w:id="952637851">
          <w:marLeft w:val="0"/>
          <w:marRight w:val="0"/>
          <w:marTop w:val="0"/>
          <w:marBottom w:val="0"/>
          <w:divBdr>
            <w:top w:val="none" w:sz="0" w:space="0" w:color="auto"/>
            <w:left w:val="none" w:sz="0" w:space="0" w:color="auto"/>
            <w:bottom w:val="none" w:sz="0" w:space="0" w:color="auto"/>
            <w:right w:val="none" w:sz="0" w:space="0" w:color="auto"/>
          </w:divBdr>
          <w:divsChild>
            <w:div w:id="983851263">
              <w:marLeft w:val="0"/>
              <w:marRight w:val="0"/>
              <w:marTop w:val="0"/>
              <w:marBottom w:val="225"/>
              <w:divBdr>
                <w:top w:val="none" w:sz="0" w:space="0" w:color="auto"/>
                <w:left w:val="none" w:sz="0" w:space="0" w:color="auto"/>
                <w:bottom w:val="none" w:sz="0" w:space="0" w:color="auto"/>
                <w:right w:val="none" w:sz="0" w:space="0" w:color="auto"/>
              </w:divBdr>
              <w:divsChild>
                <w:div w:id="509176167">
                  <w:marLeft w:val="0"/>
                  <w:marRight w:val="0"/>
                  <w:marTop w:val="0"/>
                  <w:marBottom w:val="0"/>
                  <w:divBdr>
                    <w:top w:val="none" w:sz="0" w:space="0" w:color="auto"/>
                    <w:left w:val="none" w:sz="0" w:space="0" w:color="auto"/>
                    <w:bottom w:val="none" w:sz="0" w:space="0" w:color="auto"/>
                    <w:right w:val="none" w:sz="0" w:space="0" w:color="auto"/>
                  </w:divBdr>
                  <w:divsChild>
                    <w:div w:id="1196651839">
                      <w:marLeft w:val="75"/>
                      <w:marRight w:val="75"/>
                      <w:marTop w:val="0"/>
                      <w:marBottom w:val="0"/>
                      <w:divBdr>
                        <w:top w:val="none" w:sz="0" w:space="0" w:color="auto"/>
                        <w:left w:val="none" w:sz="0" w:space="0" w:color="auto"/>
                        <w:bottom w:val="none" w:sz="0" w:space="0" w:color="auto"/>
                        <w:right w:val="none" w:sz="0" w:space="0" w:color="auto"/>
                      </w:divBdr>
                      <w:divsChild>
                        <w:div w:id="903947248">
                          <w:marLeft w:val="0"/>
                          <w:marRight w:val="0"/>
                          <w:marTop w:val="0"/>
                          <w:marBottom w:val="0"/>
                          <w:divBdr>
                            <w:top w:val="none" w:sz="0" w:space="0" w:color="auto"/>
                            <w:left w:val="none" w:sz="0" w:space="0" w:color="auto"/>
                            <w:bottom w:val="none" w:sz="0" w:space="0" w:color="auto"/>
                            <w:right w:val="none" w:sz="0" w:space="0" w:color="auto"/>
                          </w:divBdr>
                          <w:divsChild>
                            <w:div w:id="537743137">
                              <w:marLeft w:val="0"/>
                              <w:marRight w:val="0"/>
                              <w:marTop w:val="0"/>
                              <w:marBottom w:val="0"/>
                              <w:divBdr>
                                <w:top w:val="none" w:sz="0" w:space="0" w:color="auto"/>
                                <w:left w:val="none" w:sz="0" w:space="0" w:color="auto"/>
                                <w:bottom w:val="none" w:sz="0" w:space="0" w:color="auto"/>
                                <w:right w:val="none" w:sz="0" w:space="0" w:color="auto"/>
                              </w:divBdr>
                              <w:divsChild>
                                <w:div w:id="2093702652">
                                  <w:marLeft w:val="0"/>
                                  <w:marRight w:val="0"/>
                                  <w:marTop w:val="0"/>
                                  <w:marBottom w:val="0"/>
                                  <w:divBdr>
                                    <w:top w:val="single" w:sz="6" w:space="0" w:color="00A14B"/>
                                    <w:left w:val="single" w:sz="6" w:space="0" w:color="00A14B"/>
                                    <w:bottom w:val="single" w:sz="6" w:space="0" w:color="00A14B"/>
                                    <w:right w:val="single" w:sz="6" w:space="0" w:color="00A14B"/>
                                  </w:divBdr>
                                  <w:divsChild>
                                    <w:div w:id="1215120999">
                                      <w:marLeft w:val="30"/>
                                      <w:marRight w:val="30"/>
                                      <w:marTop w:val="0"/>
                                      <w:marBottom w:val="0"/>
                                      <w:divBdr>
                                        <w:top w:val="none" w:sz="0" w:space="0" w:color="auto"/>
                                        <w:left w:val="none" w:sz="0" w:space="0" w:color="auto"/>
                                        <w:bottom w:val="none" w:sz="0" w:space="0" w:color="auto"/>
                                        <w:right w:val="none" w:sz="0" w:space="0" w:color="auto"/>
                                      </w:divBdr>
                                      <w:divsChild>
                                        <w:div w:id="1804689783">
                                          <w:marLeft w:val="75"/>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96229301">
                  <w:marLeft w:val="3300"/>
                  <w:marRight w:val="0"/>
                  <w:marTop w:val="0"/>
                  <w:marBottom w:val="0"/>
                  <w:divBdr>
                    <w:top w:val="none" w:sz="0" w:space="0" w:color="auto"/>
                    <w:left w:val="none" w:sz="0" w:space="0" w:color="auto"/>
                    <w:bottom w:val="none" w:sz="0" w:space="0" w:color="auto"/>
                    <w:right w:val="none" w:sz="0" w:space="0" w:color="auto"/>
                  </w:divBdr>
                </w:div>
              </w:divsChild>
            </w:div>
          </w:divsChild>
        </w:div>
        <w:div w:id="1527061502">
          <w:marLeft w:val="0"/>
          <w:marRight w:val="0"/>
          <w:marTop w:val="0"/>
          <w:marBottom w:val="0"/>
          <w:divBdr>
            <w:top w:val="none" w:sz="0" w:space="0" w:color="auto"/>
            <w:left w:val="none" w:sz="0" w:space="0" w:color="auto"/>
            <w:bottom w:val="none" w:sz="0" w:space="0" w:color="auto"/>
            <w:right w:val="none" w:sz="0" w:space="0" w:color="auto"/>
          </w:divBdr>
          <w:divsChild>
            <w:div w:id="716704921">
              <w:marLeft w:val="0"/>
              <w:marRight w:val="225"/>
              <w:marTop w:val="0"/>
              <w:marBottom w:val="0"/>
              <w:divBdr>
                <w:top w:val="none" w:sz="0" w:space="0" w:color="auto"/>
                <w:left w:val="none" w:sz="0" w:space="0" w:color="auto"/>
                <w:bottom w:val="none" w:sz="0" w:space="0" w:color="auto"/>
                <w:right w:val="none" w:sz="0" w:space="0" w:color="auto"/>
              </w:divBdr>
              <w:divsChild>
                <w:div w:id="1182813641">
                  <w:marLeft w:val="0"/>
                  <w:marRight w:val="0"/>
                  <w:marTop w:val="0"/>
                  <w:marBottom w:val="225"/>
                  <w:divBdr>
                    <w:top w:val="none" w:sz="0" w:space="0" w:color="auto"/>
                    <w:left w:val="none" w:sz="0" w:space="0" w:color="auto"/>
                    <w:bottom w:val="none" w:sz="0" w:space="0" w:color="auto"/>
                    <w:right w:val="none" w:sz="0" w:space="0" w:color="auto"/>
                  </w:divBdr>
                  <w:divsChild>
                    <w:div w:id="2139252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S0167-2681(02)00068-9"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doi.org/10.1016/0022-5193(67)90051-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88A662-2487-894E-AF0E-826A25EC57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TotalTime>
  <Pages>30</Pages>
  <Words>9065</Words>
  <Characters>110304</Characters>
  <Application>Microsoft Office Word</Application>
  <DocSecurity>0</DocSecurity>
  <Lines>919</Lines>
  <Paragraphs>2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1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ica Pohlmann</dc:creator>
  <cp:keywords/>
  <dc:description/>
  <cp:lastModifiedBy>Jessica Pohlmann</cp:lastModifiedBy>
  <cp:revision>81</cp:revision>
  <cp:lastPrinted>2024-04-13T06:02:00Z</cp:lastPrinted>
  <dcterms:created xsi:type="dcterms:W3CDTF">2024-03-14T04:19:00Z</dcterms:created>
  <dcterms:modified xsi:type="dcterms:W3CDTF">2024-06-21T12:02:00Z</dcterms:modified>
</cp:coreProperties>
</file>